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B1BBD" w14:textId="603B8646" w:rsidR="00C642EA" w:rsidRPr="007614AC" w:rsidRDefault="00C642EA" w:rsidP="00C642EA">
      <w:pPr>
        <w:spacing w:before="720" w:after="0"/>
        <w:jc w:val="center"/>
        <w:rPr>
          <w:rFonts w:cs="Calibri"/>
          <w:sz w:val="56"/>
          <w:szCs w:val="56"/>
        </w:rPr>
      </w:pPr>
      <w:r w:rsidRPr="007614AC">
        <w:rPr>
          <w:rFonts w:cs="Calibri"/>
          <w:sz w:val="56"/>
          <w:szCs w:val="56"/>
        </w:rPr>
        <w:t xml:space="preserve">Risk Assessment and Risk Management Plan </w:t>
      </w:r>
      <w:r w:rsidR="00303D0D" w:rsidRPr="007614AC">
        <w:rPr>
          <w:rFonts w:cs="Calibri"/>
          <w:sz w:val="56"/>
          <w:szCs w:val="56"/>
        </w:rPr>
        <w:t xml:space="preserve">(consultation version) </w:t>
      </w:r>
      <w:r w:rsidRPr="007614AC">
        <w:rPr>
          <w:rFonts w:cs="Calibri"/>
          <w:sz w:val="56"/>
          <w:szCs w:val="56"/>
        </w:rPr>
        <w:t>for</w:t>
      </w:r>
    </w:p>
    <w:p w14:paraId="4A50C035" w14:textId="64A50D31" w:rsidR="00C642EA" w:rsidRPr="007614AC" w:rsidRDefault="00C642EA" w:rsidP="00C642EA">
      <w:pPr>
        <w:spacing w:before="720" w:after="0"/>
        <w:jc w:val="center"/>
        <w:rPr>
          <w:rFonts w:cs="Calibri"/>
          <w:b/>
          <w:bCs/>
          <w:sz w:val="56"/>
          <w:szCs w:val="56"/>
        </w:rPr>
      </w:pPr>
      <w:r w:rsidRPr="007614AC">
        <w:rPr>
          <w:rFonts w:cs="Calibri"/>
          <w:b/>
          <w:bCs/>
          <w:sz w:val="56"/>
          <w:szCs w:val="56"/>
        </w:rPr>
        <w:t>DIR 19</w:t>
      </w:r>
      <w:r w:rsidR="001500A7">
        <w:rPr>
          <w:rFonts w:cs="Calibri"/>
          <w:b/>
          <w:bCs/>
          <w:sz w:val="56"/>
          <w:szCs w:val="56"/>
        </w:rPr>
        <w:t>6</w:t>
      </w:r>
    </w:p>
    <w:p w14:paraId="66ECB2CB" w14:textId="1AE61624" w:rsidR="00C642EA" w:rsidRPr="007614AC" w:rsidRDefault="000E1335" w:rsidP="00C642EA">
      <w:pPr>
        <w:spacing w:before="720" w:after="0"/>
        <w:jc w:val="center"/>
        <w:rPr>
          <w:rFonts w:cs="Calibri"/>
          <w:sz w:val="48"/>
          <w:szCs w:val="48"/>
        </w:rPr>
      </w:pPr>
      <w:bookmarkStart w:id="0" w:name="_Hlk136609583"/>
      <w:r w:rsidRPr="000E1335">
        <w:rPr>
          <w:rFonts w:cs="Calibri"/>
          <w:sz w:val="48"/>
          <w:szCs w:val="48"/>
        </w:rPr>
        <w:t xml:space="preserve">Commercial supply of </w:t>
      </w:r>
      <w:proofErr w:type="spellStart"/>
      <w:r w:rsidRPr="000E1335">
        <w:rPr>
          <w:rFonts w:cs="Calibri"/>
          <w:sz w:val="48"/>
          <w:szCs w:val="48"/>
        </w:rPr>
        <w:t>Qdenga</w:t>
      </w:r>
      <w:proofErr w:type="spellEnd"/>
      <w:r w:rsidRPr="000E1335">
        <w:rPr>
          <w:rFonts w:cs="Calibri"/>
          <w:sz w:val="48"/>
          <w:szCs w:val="48"/>
        </w:rPr>
        <w:t>, a live attenuated GM dengue vaccine</w:t>
      </w:r>
      <w:bookmarkEnd w:id="0"/>
    </w:p>
    <w:p w14:paraId="68BA4DB8" w14:textId="2B783FB2" w:rsidR="00C642EA" w:rsidRDefault="00C642EA" w:rsidP="007614AC">
      <w:pPr>
        <w:spacing w:before="720" w:after="0"/>
        <w:jc w:val="center"/>
        <w:rPr>
          <w:rFonts w:cs="Calibri"/>
          <w:sz w:val="48"/>
          <w:szCs w:val="48"/>
        </w:rPr>
      </w:pPr>
      <w:r w:rsidRPr="007614AC">
        <w:rPr>
          <w:rFonts w:cs="Calibri"/>
          <w:sz w:val="48"/>
          <w:szCs w:val="48"/>
        </w:rPr>
        <w:t xml:space="preserve">Applicant: </w:t>
      </w:r>
      <w:bookmarkStart w:id="1" w:name="_Hlk130994574"/>
      <w:r w:rsidR="001500A7">
        <w:rPr>
          <w:rFonts w:cs="Calibri"/>
          <w:sz w:val="48"/>
          <w:szCs w:val="48"/>
        </w:rPr>
        <w:t>Takeda Pharmaceuticals Australia Pty Ltd</w:t>
      </w:r>
      <w:bookmarkEnd w:id="1"/>
    </w:p>
    <w:p w14:paraId="4E447B90" w14:textId="1423758F" w:rsidR="007614AC" w:rsidRPr="00E06304" w:rsidRDefault="007614AC" w:rsidP="007614AC">
      <w:pPr>
        <w:pBdr>
          <w:top w:val="single" w:sz="4" w:space="1" w:color="auto"/>
          <w:left w:val="single" w:sz="4" w:space="4" w:color="auto"/>
          <w:bottom w:val="single" w:sz="4" w:space="1" w:color="auto"/>
          <w:right w:val="single" w:sz="4" w:space="4" w:color="auto"/>
        </w:pBdr>
        <w:spacing w:before="1440"/>
        <w:jc w:val="center"/>
        <w:rPr>
          <w:sz w:val="28"/>
          <w:szCs w:val="28"/>
          <w:lang w:eastAsia="en-AU"/>
        </w:rPr>
      </w:pPr>
      <w:r w:rsidRPr="00E06304">
        <w:rPr>
          <w:b/>
          <w:sz w:val="28"/>
          <w:szCs w:val="28"/>
          <w:lang w:eastAsia="en-AU"/>
        </w:rPr>
        <w:t>This RARMP is open for consultation until</w:t>
      </w:r>
      <w:r w:rsidRPr="00E06304">
        <w:rPr>
          <w:sz w:val="28"/>
          <w:szCs w:val="28"/>
          <w:lang w:eastAsia="en-AU"/>
        </w:rPr>
        <w:t xml:space="preserve"> </w:t>
      </w:r>
      <w:r w:rsidR="00DE44F9">
        <w:rPr>
          <w:b/>
          <w:sz w:val="28"/>
          <w:szCs w:val="28"/>
          <w:lang w:eastAsia="en-AU"/>
        </w:rPr>
        <w:t>18 October</w:t>
      </w:r>
      <w:r w:rsidR="00A347A2" w:rsidRPr="00A75378">
        <w:rPr>
          <w:b/>
          <w:sz w:val="28"/>
          <w:szCs w:val="28"/>
          <w:lang w:eastAsia="en-AU"/>
        </w:rPr>
        <w:t xml:space="preserve"> </w:t>
      </w:r>
      <w:r w:rsidRPr="00A75378">
        <w:rPr>
          <w:b/>
          <w:sz w:val="28"/>
          <w:szCs w:val="28"/>
          <w:lang w:eastAsia="en-AU"/>
        </w:rPr>
        <w:t>2023</w:t>
      </w:r>
      <w:r w:rsidRPr="00A75378">
        <w:rPr>
          <w:sz w:val="28"/>
          <w:szCs w:val="28"/>
          <w:lang w:eastAsia="en-AU"/>
        </w:rPr>
        <w:t>.</w:t>
      </w:r>
    </w:p>
    <w:p w14:paraId="3445167C" w14:textId="2F61A712" w:rsidR="007614AC" w:rsidRPr="00F278B7" w:rsidRDefault="007614AC" w:rsidP="00F278B7">
      <w:pPr>
        <w:pBdr>
          <w:top w:val="single" w:sz="4" w:space="1" w:color="auto"/>
          <w:left w:val="single" w:sz="4" w:space="4" w:color="auto"/>
          <w:bottom w:val="single" w:sz="4" w:space="1" w:color="auto"/>
          <w:right w:val="single" w:sz="4" w:space="4" w:color="auto"/>
        </w:pBdr>
        <w:rPr>
          <w:sz w:val="20"/>
          <w:szCs w:val="20"/>
          <w:lang w:eastAsia="en-AU"/>
        </w:rPr>
      </w:pPr>
      <w:r w:rsidRPr="00F278B7">
        <w:rPr>
          <w:szCs w:val="20"/>
          <w:lang w:eastAsia="en-AU"/>
        </w:rPr>
        <w:t xml:space="preserve">Written comments on the risks to human health and safety and the environment posed by this proposed </w:t>
      </w:r>
      <w:r w:rsidR="001500A7" w:rsidRPr="00F278B7">
        <w:rPr>
          <w:szCs w:val="20"/>
          <w:lang w:eastAsia="en-AU"/>
        </w:rPr>
        <w:t>supply of a GM dengue vaccine</w:t>
      </w:r>
      <w:r w:rsidRPr="00F278B7">
        <w:rPr>
          <w:szCs w:val="20"/>
          <w:lang w:eastAsia="en-AU"/>
        </w:rPr>
        <w:t xml:space="preserve"> are invited. You may make your </w:t>
      </w:r>
      <w:proofErr w:type="gramStart"/>
      <w:r w:rsidRPr="00F278B7">
        <w:rPr>
          <w:szCs w:val="20"/>
          <w:lang w:eastAsia="en-AU"/>
        </w:rPr>
        <w:t>submission</w:t>
      </w:r>
      <w:proofErr w:type="gramEnd"/>
    </w:p>
    <w:p w14:paraId="597C5E59" w14:textId="77777777" w:rsidR="007614AC" w:rsidRPr="00F278B7" w:rsidRDefault="007614AC" w:rsidP="007614AC">
      <w:pPr>
        <w:pBdr>
          <w:top w:val="single" w:sz="4" w:space="1" w:color="auto"/>
          <w:left w:val="single" w:sz="4" w:space="4" w:color="auto"/>
          <w:bottom w:val="single" w:sz="4" w:space="1" w:color="auto"/>
          <w:right w:val="single" w:sz="4" w:space="4" w:color="auto"/>
        </w:pBdr>
        <w:spacing w:after="0"/>
        <w:ind w:left="2160" w:hanging="2160"/>
        <w:rPr>
          <w:szCs w:val="20"/>
          <w:lang w:eastAsia="en-AU"/>
        </w:rPr>
      </w:pPr>
      <w:r w:rsidRPr="00F278B7">
        <w:rPr>
          <w:szCs w:val="20"/>
          <w:lang w:eastAsia="en-AU"/>
        </w:rPr>
        <w:t xml:space="preserve">via mail to: </w:t>
      </w:r>
      <w:r w:rsidRPr="00F278B7">
        <w:rPr>
          <w:szCs w:val="20"/>
          <w:lang w:eastAsia="en-AU"/>
        </w:rPr>
        <w:tab/>
        <w:t>The Office of the Gene Technology Regulator</w:t>
      </w:r>
    </w:p>
    <w:p w14:paraId="133C6B3B" w14:textId="77777777" w:rsidR="007614AC" w:rsidRPr="00F278B7" w:rsidRDefault="007614AC" w:rsidP="007614AC">
      <w:pPr>
        <w:pBdr>
          <w:top w:val="single" w:sz="4" w:space="1" w:color="auto"/>
          <w:left w:val="single" w:sz="4" w:space="4" w:color="auto"/>
          <w:bottom w:val="single" w:sz="4" w:space="1" w:color="auto"/>
          <w:right w:val="single" w:sz="4" w:space="4" w:color="auto"/>
        </w:pBdr>
        <w:tabs>
          <w:tab w:val="left" w:pos="2160"/>
        </w:tabs>
        <w:spacing w:after="240"/>
        <w:contextualSpacing/>
        <w:rPr>
          <w:szCs w:val="20"/>
          <w:lang w:eastAsia="en-AU"/>
        </w:rPr>
      </w:pPr>
      <w:r w:rsidRPr="00F278B7">
        <w:rPr>
          <w:szCs w:val="20"/>
          <w:lang w:eastAsia="en-AU"/>
        </w:rPr>
        <w:t xml:space="preserve"> </w:t>
      </w:r>
      <w:r w:rsidRPr="00F278B7">
        <w:rPr>
          <w:szCs w:val="20"/>
          <w:lang w:eastAsia="en-AU"/>
        </w:rPr>
        <w:tab/>
        <w:t xml:space="preserve">MDP 54, GPO Box 9848, Canberra ACT 2601 or </w:t>
      </w:r>
    </w:p>
    <w:p w14:paraId="0FEA6352" w14:textId="4263E345" w:rsidR="007614AC" w:rsidRPr="00F278B7" w:rsidRDefault="007614AC" w:rsidP="007614AC">
      <w:pPr>
        <w:pBdr>
          <w:top w:val="single" w:sz="4" w:space="1" w:color="auto"/>
          <w:left w:val="single" w:sz="4" w:space="4" w:color="auto"/>
          <w:bottom w:val="single" w:sz="4" w:space="1" w:color="auto"/>
          <w:right w:val="single" w:sz="4" w:space="4" w:color="auto"/>
        </w:pBdr>
        <w:spacing w:before="240"/>
        <w:rPr>
          <w:szCs w:val="20"/>
          <w:lang w:eastAsia="en-AU"/>
        </w:rPr>
      </w:pPr>
      <w:r w:rsidRPr="00F278B7">
        <w:rPr>
          <w:szCs w:val="20"/>
          <w:lang w:eastAsia="en-AU"/>
        </w:rPr>
        <w:t xml:space="preserve">via email to: </w:t>
      </w:r>
      <w:r w:rsidRPr="00F278B7">
        <w:rPr>
          <w:szCs w:val="20"/>
          <w:lang w:eastAsia="en-AU"/>
        </w:rPr>
        <w:tab/>
      </w:r>
      <w:r w:rsidRPr="00F278B7">
        <w:rPr>
          <w:szCs w:val="20"/>
          <w:lang w:eastAsia="en-AU"/>
        </w:rPr>
        <w:tab/>
      </w:r>
      <w:hyperlink r:id="rId8" w:history="1">
        <w:r w:rsidRPr="00F278B7">
          <w:rPr>
            <w:szCs w:val="20"/>
            <w:u w:val="single"/>
            <w:lang w:eastAsia="en-AU"/>
          </w:rPr>
          <w:t>ogtr@health.gov.au</w:t>
        </w:r>
      </w:hyperlink>
      <w:r w:rsidRPr="00F278B7">
        <w:rPr>
          <w:szCs w:val="20"/>
          <w:lang w:eastAsia="en-AU"/>
        </w:rPr>
        <w:t>.</w:t>
      </w:r>
    </w:p>
    <w:p w14:paraId="2DF0ECB3" w14:textId="3EB0F8C5" w:rsidR="007614AC" w:rsidRPr="00E06304" w:rsidRDefault="00502649" w:rsidP="007614AC">
      <w:pPr>
        <w:pBdr>
          <w:top w:val="single" w:sz="4" w:space="1" w:color="auto"/>
          <w:left w:val="single" w:sz="4" w:space="4" w:color="auto"/>
          <w:bottom w:val="single" w:sz="4" w:space="1" w:color="auto"/>
          <w:right w:val="single" w:sz="4" w:space="4" w:color="auto"/>
        </w:pBdr>
        <w:spacing w:before="240"/>
        <w:rPr>
          <w:sz w:val="24"/>
          <w:lang w:eastAsia="en-AU"/>
        </w:rPr>
      </w:pPr>
      <w:r w:rsidRPr="00F278B7">
        <w:rPr>
          <w:szCs w:val="20"/>
        </w:rPr>
        <w:t xml:space="preserve">Please note that issues regarding patient safety and the quality </w:t>
      </w:r>
      <w:r w:rsidR="00F278B7">
        <w:rPr>
          <w:szCs w:val="20"/>
        </w:rPr>
        <w:t xml:space="preserve">and efficacy </w:t>
      </w:r>
      <w:r w:rsidRPr="00F278B7">
        <w:rPr>
          <w:szCs w:val="20"/>
        </w:rPr>
        <w:t xml:space="preserve">of the vaccine </w:t>
      </w:r>
      <w:r w:rsidRPr="00F278B7">
        <w:rPr>
          <w:b/>
          <w:szCs w:val="20"/>
        </w:rPr>
        <w:t>do not</w:t>
      </w:r>
      <w:r w:rsidRPr="00F278B7">
        <w:rPr>
          <w:szCs w:val="20"/>
        </w:rPr>
        <w:t xml:space="preserve"> fall within the scope of these evaluations as they are the responsibilities of other agencies and authorities.</w:t>
      </w:r>
    </w:p>
    <w:p w14:paraId="205BAB7A" w14:textId="747C89AB" w:rsidR="007614AC" w:rsidRPr="007614AC" w:rsidRDefault="007614AC" w:rsidP="00C642EA">
      <w:pPr>
        <w:spacing w:before="720" w:after="0"/>
        <w:jc w:val="center"/>
        <w:rPr>
          <w:rFonts w:cs="Calibri"/>
          <w:sz w:val="48"/>
          <w:szCs w:val="48"/>
        </w:rPr>
        <w:sectPr w:rsidR="007614AC" w:rsidRPr="007614AC" w:rsidSect="007376F6">
          <w:headerReference w:type="default" r:id="rId9"/>
          <w:pgSz w:w="11906" w:h="16838"/>
          <w:pgMar w:top="1247" w:right="1361" w:bottom="1247" w:left="1361" w:header="708" w:footer="708" w:gutter="0"/>
          <w:cols w:space="708"/>
          <w:docGrid w:linePitch="360"/>
        </w:sectPr>
      </w:pPr>
    </w:p>
    <w:p w14:paraId="59007706" w14:textId="77777777" w:rsidR="00C642EA" w:rsidRDefault="00C642EA" w:rsidP="00C642EA">
      <w:pPr>
        <w:jc w:val="center"/>
        <w:sectPr w:rsidR="00C642EA" w:rsidSect="00B60A75">
          <w:pgSz w:w="11906" w:h="16838"/>
          <w:pgMar w:top="1134" w:right="1134" w:bottom="1134" w:left="1134" w:header="708" w:footer="708" w:gutter="0"/>
          <w:cols w:space="708"/>
          <w:titlePg/>
          <w:docGrid w:linePitch="360"/>
        </w:sectPr>
      </w:pPr>
      <w:r w:rsidRPr="00C642EA">
        <w:lastRenderedPageBreak/>
        <w:t>PAGE INTENTIONALLY LEFT</w:t>
      </w:r>
      <w:r>
        <w:t xml:space="preserve"> BLANK</w:t>
      </w:r>
    </w:p>
    <w:p w14:paraId="05B64F80" w14:textId="77777777" w:rsidR="00C642EA" w:rsidRDefault="00C642EA" w:rsidP="00137BE6">
      <w:pPr>
        <w:pStyle w:val="Heading1"/>
        <w:spacing w:after="120"/>
        <w:jc w:val="center"/>
      </w:pPr>
      <w:bookmarkStart w:id="2" w:name="_Toc141213136"/>
      <w:r>
        <w:lastRenderedPageBreak/>
        <w:t>Summary of the Risk Assessment and Risk Management Plan</w:t>
      </w:r>
      <w:bookmarkEnd w:id="2"/>
    </w:p>
    <w:p w14:paraId="3E14852B" w14:textId="4B08835E" w:rsidR="00C642EA" w:rsidRPr="0073687D" w:rsidRDefault="00303D0D" w:rsidP="00C642EA">
      <w:pPr>
        <w:jc w:val="center"/>
        <w:rPr>
          <w:b/>
          <w:bCs/>
          <w:sz w:val="36"/>
          <w:szCs w:val="36"/>
        </w:rPr>
      </w:pPr>
      <w:r>
        <w:rPr>
          <w:b/>
          <w:bCs/>
          <w:sz w:val="36"/>
          <w:szCs w:val="36"/>
        </w:rPr>
        <w:t>(</w:t>
      </w:r>
      <w:proofErr w:type="gramStart"/>
      <w:r>
        <w:rPr>
          <w:b/>
          <w:bCs/>
          <w:sz w:val="36"/>
          <w:szCs w:val="36"/>
        </w:rPr>
        <w:t>consultation</w:t>
      </w:r>
      <w:proofErr w:type="gramEnd"/>
      <w:r>
        <w:rPr>
          <w:b/>
          <w:bCs/>
          <w:sz w:val="36"/>
          <w:szCs w:val="36"/>
        </w:rPr>
        <w:t xml:space="preserve"> version) </w:t>
      </w:r>
      <w:r w:rsidR="00C642EA" w:rsidRPr="0073687D">
        <w:rPr>
          <w:b/>
          <w:bCs/>
          <w:sz w:val="36"/>
          <w:szCs w:val="36"/>
        </w:rPr>
        <w:t>for</w:t>
      </w:r>
    </w:p>
    <w:p w14:paraId="441C9FF1" w14:textId="7DAD4835" w:rsidR="00C642EA" w:rsidRPr="0073687D" w:rsidRDefault="00C642EA" w:rsidP="00C642EA">
      <w:pPr>
        <w:jc w:val="center"/>
        <w:rPr>
          <w:b/>
          <w:bCs/>
          <w:sz w:val="36"/>
          <w:szCs w:val="36"/>
        </w:rPr>
      </w:pPr>
      <w:r w:rsidRPr="0073687D">
        <w:rPr>
          <w:b/>
          <w:bCs/>
          <w:sz w:val="36"/>
          <w:szCs w:val="36"/>
        </w:rPr>
        <w:t>Licence Application No. DIR 19</w:t>
      </w:r>
      <w:r w:rsidR="001500A7">
        <w:rPr>
          <w:b/>
          <w:bCs/>
          <w:sz w:val="36"/>
          <w:szCs w:val="36"/>
        </w:rPr>
        <w:t>6</w:t>
      </w:r>
    </w:p>
    <w:p w14:paraId="6F955C9B" w14:textId="7208BC16" w:rsidR="007614AC" w:rsidRPr="007614AC" w:rsidRDefault="007614AC" w:rsidP="007614AC">
      <w:pPr>
        <w:rPr>
          <w:b/>
          <w:bCs/>
          <w:i/>
          <w:iCs/>
          <w:lang w:eastAsia="en-AU"/>
        </w:rPr>
      </w:pPr>
      <w:r w:rsidRPr="007614AC">
        <w:rPr>
          <w:b/>
          <w:bCs/>
          <w:i/>
          <w:iCs/>
          <w:lang w:eastAsia="en-AU"/>
        </w:rPr>
        <w:t>Introduction</w:t>
      </w:r>
    </w:p>
    <w:p w14:paraId="3AEF2568" w14:textId="02FCD3C6" w:rsidR="001500A7" w:rsidRDefault="007614AC" w:rsidP="007614AC">
      <w:pPr>
        <w:rPr>
          <w:lang w:eastAsia="en-AU"/>
        </w:rPr>
      </w:pPr>
      <w:r w:rsidRPr="00E06304">
        <w:rPr>
          <w:lang w:eastAsia="en-AU"/>
        </w:rPr>
        <w:t xml:space="preserve">The Gene Technology Regulator (the Regulator) has received a licence application for the </w:t>
      </w:r>
      <w:r w:rsidR="00760BD0">
        <w:rPr>
          <w:lang w:eastAsia="en-AU"/>
        </w:rPr>
        <w:t xml:space="preserve">import, transport, storage, and disposal of </w:t>
      </w:r>
      <w:r w:rsidR="00CE37EB">
        <w:rPr>
          <w:lang w:eastAsia="en-AU"/>
        </w:rPr>
        <w:t xml:space="preserve">a </w:t>
      </w:r>
      <w:r w:rsidR="00760BD0">
        <w:rPr>
          <w:lang w:eastAsia="en-AU"/>
        </w:rPr>
        <w:t xml:space="preserve">genetically modified (GM) </w:t>
      </w:r>
      <w:r w:rsidR="00417446">
        <w:rPr>
          <w:lang w:eastAsia="en-AU"/>
        </w:rPr>
        <w:t xml:space="preserve">vaccine, </w:t>
      </w:r>
      <w:proofErr w:type="spellStart"/>
      <w:r w:rsidR="00760BD0">
        <w:rPr>
          <w:lang w:eastAsia="en-AU"/>
        </w:rPr>
        <w:t>Qdenga</w:t>
      </w:r>
      <w:proofErr w:type="spellEnd"/>
      <w:r w:rsidR="00760BD0">
        <w:rPr>
          <w:lang w:eastAsia="en-AU"/>
        </w:rPr>
        <w:t>, as part of its commercial supply in Australia as a human vaccine against dengue virus</w:t>
      </w:r>
      <w:r w:rsidRPr="00E06304">
        <w:rPr>
          <w:lang w:eastAsia="en-AU"/>
        </w:rPr>
        <w:t>.</w:t>
      </w:r>
      <w:r w:rsidR="00A41296">
        <w:rPr>
          <w:lang w:eastAsia="en-AU"/>
        </w:rPr>
        <w:t xml:space="preserve"> </w:t>
      </w:r>
      <w:r w:rsidR="00A41296">
        <w:rPr>
          <w:rFonts w:asciiTheme="minorHAnsi" w:hAnsiTheme="minorHAnsi"/>
        </w:rPr>
        <w:t>The vaccine would be available under prescription for people travelling to dengue-affected areas.</w:t>
      </w:r>
    </w:p>
    <w:p w14:paraId="5170CF25" w14:textId="19E9558F" w:rsidR="00760BD0" w:rsidRDefault="00760BD0" w:rsidP="007614AC">
      <w:pPr>
        <w:rPr>
          <w:lang w:eastAsia="en-AU"/>
        </w:rPr>
      </w:pPr>
      <w:r w:rsidRPr="00760BD0">
        <w:rPr>
          <w:lang w:eastAsia="en-AU"/>
        </w:rPr>
        <w:t xml:space="preserve">Before </w:t>
      </w:r>
      <w:proofErr w:type="spellStart"/>
      <w:r w:rsidRPr="00760BD0">
        <w:rPr>
          <w:lang w:eastAsia="en-AU"/>
        </w:rPr>
        <w:t>Qdenga</w:t>
      </w:r>
      <w:proofErr w:type="spellEnd"/>
      <w:r w:rsidRPr="00760BD0">
        <w:rPr>
          <w:lang w:eastAsia="en-AU"/>
        </w:rPr>
        <w:t xml:space="preserve"> can be registered as a human vaccine, its quality, safety, and efficacy must be assessed by the Therapeutic Goods Administration (TGA). If registered as a human vaccine, the TGA may impose conditions relating to the use and labelling of the GM vaccine. As </w:t>
      </w:r>
      <w:proofErr w:type="spellStart"/>
      <w:r w:rsidRPr="00760BD0">
        <w:rPr>
          <w:lang w:eastAsia="en-AU"/>
        </w:rPr>
        <w:t>Qdenga</w:t>
      </w:r>
      <w:proofErr w:type="spellEnd"/>
      <w:r w:rsidRPr="00760BD0">
        <w:rPr>
          <w:lang w:eastAsia="en-AU"/>
        </w:rPr>
        <w:t xml:space="preserve"> is manufactured overseas, a permit from the Department of Agriculture, Fisheries and Forestry will be required for its import into Australia.</w:t>
      </w:r>
    </w:p>
    <w:p w14:paraId="03C601D3" w14:textId="57585609" w:rsidR="007614AC" w:rsidRDefault="007614AC" w:rsidP="004A54B2">
      <w:pPr>
        <w:rPr>
          <w:lang w:eastAsia="en-AU"/>
        </w:rPr>
      </w:pPr>
      <w:r w:rsidRPr="00E06304">
        <w:rPr>
          <w:lang w:eastAsia="en-AU"/>
        </w:rPr>
        <w:t xml:space="preserve">The Regulator has prepared a </w:t>
      </w:r>
      <w:r w:rsidR="00760BD0">
        <w:rPr>
          <w:lang w:eastAsia="en-AU"/>
        </w:rPr>
        <w:t xml:space="preserve">draft </w:t>
      </w:r>
      <w:r w:rsidRPr="00E06304">
        <w:rPr>
          <w:lang w:eastAsia="en-AU"/>
        </w:rPr>
        <w:t xml:space="preserve">Risk Assessment and Risk Management Plan (RARMP) for this application, which concludes that the proposed </w:t>
      </w:r>
      <w:r w:rsidR="001500A7">
        <w:rPr>
          <w:lang w:eastAsia="en-AU"/>
        </w:rPr>
        <w:t>supply of the GM vaccine</w:t>
      </w:r>
      <w:r w:rsidRPr="00E06304">
        <w:rPr>
          <w:lang w:eastAsia="en-AU"/>
        </w:rPr>
        <w:t xml:space="preserve"> poses</w:t>
      </w:r>
      <w:r w:rsidR="004A54B2">
        <w:rPr>
          <w:lang w:eastAsia="en-AU"/>
        </w:rPr>
        <w:t xml:space="preserve"> negligible risks to human health and safety and the environment, and no specific risk treatment measures are proposed</w:t>
      </w:r>
      <w:r w:rsidRPr="00E06304">
        <w:rPr>
          <w:lang w:eastAsia="en-AU"/>
        </w:rPr>
        <w:t xml:space="preserve">. Licence conditions have been drafted for the proposed </w:t>
      </w:r>
      <w:r w:rsidR="00A41296">
        <w:rPr>
          <w:lang w:eastAsia="en-AU"/>
        </w:rPr>
        <w:t>dealings</w:t>
      </w:r>
      <w:r w:rsidRPr="00E06304">
        <w:rPr>
          <w:lang w:eastAsia="en-AU"/>
        </w:rPr>
        <w:t xml:space="preserve">. The Regulator invites submissions on the RARMP, including draft licence conditions, to inform the decision on </w:t>
      </w:r>
      <w:proofErr w:type="gramStart"/>
      <w:r w:rsidRPr="00E06304">
        <w:rPr>
          <w:lang w:eastAsia="en-AU"/>
        </w:rPr>
        <w:t>whether or not</w:t>
      </w:r>
      <w:proofErr w:type="gramEnd"/>
      <w:r w:rsidRPr="00E06304">
        <w:rPr>
          <w:lang w:eastAsia="en-AU"/>
        </w:rPr>
        <w:t xml:space="preserve"> to issue a licence.</w:t>
      </w:r>
    </w:p>
    <w:p w14:paraId="07662E32" w14:textId="5669726E" w:rsidR="007614AC" w:rsidRDefault="007614AC" w:rsidP="007614AC">
      <w:pPr>
        <w:rPr>
          <w:b/>
          <w:bCs/>
          <w:i/>
          <w:iCs/>
          <w:lang w:eastAsia="en-AU"/>
        </w:rPr>
      </w:pPr>
      <w:r w:rsidRPr="007614AC">
        <w:rPr>
          <w:b/>
          <w:bCs/>
          <w:i/>
          <w:iCs/>
          <w:lang w:eastAsia="en-AU"/>
        </w:rPr>
        <w:t>The application</w:t>
      </w:r>
    </w:p>
    <w:tbl>
      <w:tblPr>
        <w:tblW w:w="9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7"/>
        <w:gridCol w:w="7214"/>
      </w:tblGrid>
      <w:tr w:rsidR="00ED6BBD" w:rsidRPr="002E4447" w14:paraId="56D558E2" w14:textId="77777777" w:rsidTr="00ED6BBD">
        <w:trPr>
          <w:jc w:val="center"/>
        </w:trPr>
        <w:tc>
          <w:tcPr>
            <w:tcW w:w="2407" w:type="dxa"/>
          </w:tcPr>
          <w:p w14:paraId="273428AD" w14:textId="77777777" w:rsidR="00ED6BBD" w:rsidRPr="00422A6D" w:rsidRDefault="00ED6BBD" w:rsidP="00E74EAE">
            <w:pPr>
              <w:pStyle w:val="LEFTLIST"/>
              <w:keepNext w:val="0"/>
              <w:widowControl w:val="0"/>
              <w:spacing w:before="60" w:after="60"/>
              <w:rPr>
                <w:rFonts w:ascii="Calibri" w:hAnsi="Calibri"/>
                <w:i/>
              </w:rPr>
            </w:pPr>
            <w:r w:rsidRPr="00422A6D">
              <w:rPr>
                <w:rFonts w:ascii="Calibri" w:hAnsi="Calibri"/>
                <w:i/>
              </w:rPr>
              <w:t>Project Title</w:t>
            </w:r>
          </w:p>
        </w:tc>
        <w:tc>
          <w:tcPr>
            <w:tcW w:w="7214" w:type="dxa"/>
          </w:tcPr>
          <w:p w14:paraId="17093224" w14:textId="77777777" w:rsidR="00ED6BBD" w:rsidRPr="00105554" w:rsidRDefault="00ED6BBD" w:rsidP="00E74EAE">
            <w:pPr>
              <w:pStyle w:val="RIGHTLIST"/>
              <w:widowControl w:val="0"/>
              <w:spacing w:before="60" w:after="60"/>
              <w:rPr>
                <w:rFonts w:ascii="Calibri" w:hAnsi="Calibri"/>
              </w:rPr>
            </w:pPr>
            <w:r w:rsidRPr="00105554">
              <w:rPr>
                <w:rFonts w:ascii="Calibri" w:hAnsi="Calibri"/>
              </w:rPr>
              <w:t xml:space="preserve">Commercial supply of </w:t>
            </w:r>
            <w:proofErr w:type="spellStart"/>
            <w:r w:rsidRPr="00105554">
              <w:rPr>
                <w:rFonts w:ascii="Calibri" w:hAnsi="Calibri"/>
              </w:rPr>
              <w:t>Qdenga</w:t>
            </w:r>
            <w:proofErr w:type="spellEnd"/>
            <w:r w:rsidRPr="00105554">
              <w:rPr>
                <w:rFonts w:ascii="Calibri" w:hAnsi="Calibri"/>
              </w:rPr>
              <w:t>, a live attenuated GM dengue vaccine</w:t>
            </w:r>
          </w:p>
        </w:tc>
      </w:tr>
      <w:tr w:rsidR="00ED6BBD" w:rsidRPr="002E4447" w14:paraId="7E35D4CB" w14:textId="77777777" w:rsidTr="00ED6BBD">
        <w:trPr>
          <w:trHeight w:val="346"/>
          <w:jc w:val="center"/>
        </w:trPr>
        <w:tc>
          <w:tcPr>
            <w:tcW w:w="2407" w:type="dxa"/>
          </w:tcPr>
          <w:p w14:paraId="51BFACB8" w14:textId="77777777" w:rsidR="00ED6BBD" w:rsidRPr="00422A6D" w:rsidRDefault="00ED6BBD" w:rsidP="00E74EAE">
            <w:pPr>
              <w:pStyle w:val="LEFTLIST"/>
              <w:keepNext w:val="0"/>
              <w:widowControl w:val="0"/>
              <w:spacing w:before="40"/>
              <w:rPr>
                <w:rFonts w:ascii="Calibri" w:hAnsi="Calibri"/>
                <w:i/>
              </w:rPr>
            </w:pPr>
            <w:r w:rsidRPr="00422A6D">
              <w:rPr>
                <w:rFonts w:ascii="Calibri" w:hAnsi="Calibri"/>
                <w:i/>
              </w:rPr>
              <w:t>Parent organism</w:t>
            </w:r>
          </w:p>
        </w:tc>
        <w:tc>
          <w:tcPr>
            <w:tcW w:w="7214" w:type="dxa"/>
          </w:tcPr>
          <w:p w14:paraId="4151E7C9" w14:textId="77777777" w:rsidR="00ED6BBD" w:rsidRPr="007765FB" w:rsidRDefault="00ED6BBD" w:rsidP="00E74EAE">
            <w:pPr>
              <w:pStyle w:val="RIGHTLIST"/>
              <w:keepNext w:val="0"/>
              <w:widowControl w:val="0"/>
              <w:spacing w:before="60" w:after="60"/>
              <w:rPr>
                <w:rFonts w:ascii="Calibri" w:hAnsi="Calibri"/>
              </w:rPr>
            </w:pPr>
            <w:r w:rsidRPr="00105554">
              <w:rPr>
                <w:rFonts w:ascii="Calibri" w:hAnsi="Calibri"/>
              </w:rPr>
              <w:t>Dengue virus s</w:t>
            </w:r>
            <w:r>
              <w:rPr>
                <w:rFonts w:ascii="Calibri" w:hAnsi="Calibri"/>
              </w:rPr>
              <w:t>erotype 2 strain PDK-53</w:t>
            </w:r>
          </w:p>
        </w:tc>
      </w:tr>
      <w:tr w:rsidR="00ED6BBD" w:rsidRPr="002E4447" w14:paraId="6EAA7616" w14:textId="77777777" w:rsidTr="00ED6BBD">
        <w:trPr>
          <w:trHeight w:val="346"/>
          <w:jc w:val="center"/>
        </w:trPr>
        <w:tc>
          <w:tcPr>
            <w:tcW w:w="2407" w:type="dxa"/>
          </w:tcPr>
          <w:p w14:paraId="72317A96" w14:textId="77777777" w:rsidR="00ED6BBD" w:rsidRPr="00422A6D" w:rsidRDefault="00ED6BBD" w:rsidP="00E74EAE">
            <w:pPr>
              <w:pStyle w:val="LEFTLIST"/>
              <w:keepNext w:val="0"/>
              <w:widowControl w:val="0"/>
              <w:spacing w:before="40"/>
              <w:rPr>
                <w:rFonts w:ascii="Calibri" w:hAnsi="Calibri"/>
                <w:i/>
              </w:rPr>
            </w:pPr>
            <w:r>
              <w:rPr>
                <w:rFonts w:ascii="Calibri" w:hAnsi="Calibri"/>
                <w:i/>
              </w:rPr>
              <w:t>Modified trait</w:t>
            </w:r>
          </w:p>
        </w:tc>
        <w:tc>
          <w:tcPr>
            <w:tcW w:w="7214" w:type="dxa"/>
          </w:tcPr>
          <w:p w14:paraId="6F38BCA8" w14:textId="77777777" w:rsidR="00ED6BBD" w:rsidRPr="00105554" w:rsidRDefault="00ED6BBD" w:rsidP="00E74EAE">
            <w:pPr>
              <w:pStyle w:val="RIGHTLIST"/>
              <w:keepNext w:val="0"/>
              <w:widowControl w:val="0"/>
              <w:spacing w:before="60" w:after="60"/>
              <w:rPr>
                <w:rFonts w:ascii="Calibri" w:hAnsi="Calibri"/>
              </w:rPr>
            </w:pPr>
            <w:r>
              <w:rPr>
                <w:rFonts w:ascii="Calibri" w:hAnsi="Calibri"/>
              </w:rPr>
              <w:t>Altered antigen expression</w:t>
            </w:r>
          </w:p>
        </w:tc>
      </w:tr>
      <w:tr w:rsidR="00ED6BBD" w:rsidRPr="002E4447" w14:paraId="363E479F" w14:textId="77777777" w:rsidTr="00ED6BBD">
        <w:trPr>
          <w:trHeight w:val="708"/>
          <w:jc w:val="center"/>
        </w:trPr>
        <w:tc>
          <w:tcPr>
            <w:tcW w:w="2407" w:type="dxa"/>
          </w:tcPr>
          <w:p w14:paraId="1C8109FA" w14:textId="77777777" w:rsidR="00ED6BBD" w:rsidRPr="00753CF6" w:rsidRDefault="00ED6BBD" w:rsidP="00E74EAE">
            <w:pPr>
              <w:pStyle w:val="LEFTLIST"/>
              <w:keepNext w:val="0"/>
              <w:widowControl w:val="0"/>
              <w:spacing w:before="40"/>
              <w:rPr>
                <w:rFonts w:ascii="Calibri" w:hAnsi="Calibri"/>
                <w:bCs w:val="0"/>
                <w:i/>
                <w:iCs/>
              </w:rPr>
            </w:pPr>
            <w:r w:rsidRPr="00753CF6">
              <w:rPr>
                <w:rFonts w:ascii="Calibri" w:hAnsi="Calibri"/>
                <w:bCs w:val="0"/>
                <w:i/>
                <w:iCs/>
              </w:rPr>
              <w:t>Genetic modification</w:t>
            </w:r>
          </w:p>
        </w:tc>
        <w:tc>
          <w:tcPr>
            <w:tcW w:w="7214" w:type="dxa"/>
          </w:tcPr>
          <w:p w14:paraId="1D688986" w14:textId="0EE95B45" w:rsidR="00ED6BBD" w:rsidRDefault="00ED6BBD" w:rsidP="00E74EAE">
            <w:pPr>
              <w:pStyle w:val="RIGHTLIST"/>
              <w:keepNext w:val="0"/>
              <w:widowControl w:val="0"/>
              <w:spacing w:before="60" w:after="60"/>
              <w:rPr>
                <w:rFonts w:ascii="Calibri" w:hAnsi="Calibri"/>
              </w:rPr>
            </w:pPr>
            <w:r>
              <w:rPr>
                <w:rFonts w:ascii="Calibri" w:hAnsi="Calibri"/>
              </w:rPr>
              <w:t xml:space="preserve">A </w:t>
            </w:r>
            <w:r w:rsidR="00D97FA1">
              <w:rPr>
                <w:rFonts w:ascii="Calibri" w:hAnsi="Calibri"/>
              </w:rPr>
              <w:t>‘</w:t>
            </w:r>
            <w:r>
              <w:rPr>
                <w:rFonts w:ascii="Calibri" w:hAnsi="Calibri"/>
              </w:rPr>
              <w:t xml:space="preserve">strain’ is a genetic variant or subtype of a microorganism. Strains of dengue virus can also be categorised into 4 distinct ‘serotypes’ based on their surface antigen expression. </w:t>
            </w:r>
            <w:bookmarkStart w:id="3" w:name="_Hlk143508859"/>
            <w:r>
              <w:rPr>
                <w:rFonts w:ascii="Calibri" w:hAnsi="Calibri"/>
              </w:rPr>
              <w:t xml:space="preserve">The </w:t>
            </w:r>
            <w:r w:rsidR="00423C38">
              <w:rPr>
                <w:rFonts w:ascii="Calibri" w:hAnsi="Calibri"/>
              </w:rPr>
              <w:t xml:space="preserve">genetic backbone for the </w:t>
            </w:r>
            <w:r>
              <w:rPr>
                <w:rFonts w:ascii="Calibri" w:hAnsi="Calibri"/>
              </w:rPr>
              <w:t xml:space="preserve">GMOs in this application </w:t>
            </w:r>
            <w:r w:rsidR="00423C38">
              <w:rPr>
                <w:rFonts w:ascii="Calibri" w:hAnsi="Calibri"/>
              </w:rPr>
              <w:t>is</w:t>
            </w:r>
            <w:r>
              <w:rPr>
                <w:rFonts w:ascii="Calibri" w:hAnsi="Calibri"/>
              </w:rPr>
              <w:t xml:space="preserve"> a </w:t>
            </w:r>
            <w:r w:rsidR="007F7598">
              <w:rPr>
                <w:rFonts w:ascii="Calibri" w:hAnsi="Calibri"/>
              </w:rPr>
              <w:t xml:space="preserve">non-GM dengue virus </w:t>
            </w:r>
            <w:r w:rsidR="005E5AF0">
              <w:rPr>
                <w:rFonts w:ascii="Calibri" w:hAnsi="Calibri"/>
              </w:rPr>
              <w:t>serotype </w:t>
            </w:r>
            <w:r>
              <w:rPr>
                <w:rFonts w:ascii="Calibri" w:hAnsi="Calibri"/>
              </w:rPr>
              <w:t>2 strain</w:t>
            </w:r>
            <w:r w:rsidR="00A43BFE">
              <w:rPr>
                <w:rFonts w:ascii="Calibri" w:hAnsi="Calibri"/>
              </w:rPr>
              <w:t xml:space="preserve"> that has been attenuated (weakened) through spontaneous mutations that occurred during a subculturing process in tissue culture</w:t>
            </w:r>
            <w:r>
              <w:rPr>
                <w:rFonts w:ascii="Calibri" w:hAnsi="Calibri"/>
              </w:rPr>
              <w:t>.</w:t>
            </w:r>
            <w:bookmarkEnd w:id="3"/>
          </w:p>
          <w:p w14:paraId="66C532E4" w14:textId="30651B26" w:rsidR="00ED6BBD" w:rsidRPr="007A05A7" w:rsidRDefault="00906F19" w:rsidP="00E74EAE">
            <w:pPr>
              <w:pStyle w:val="RIGHTLIST"/>
              <w:keepNext w:val="0"/>
              <w:widowControl w:val="0"/>
              <w:spacing w:before="60" w:after="60"/>
              <w:rPr>
                <w:rFonts w:ascii="Calibri" w:hAnsi="Calibri"/>
              </w:rPr>
            </w:pPr>
            <w:bookmarkStart w:id="4" w:name="_Hlk143508871"/>
            <w:r w:rsidRPr="00906F19">
              <w:rPr>
                <w:rFonts w:ascii="Calibri" w:hAnsi="Calibri"/>
              </w:rPr>
              <w:t xml:space="preserve">The vaccine contains 4 </w:t>
            </w:r>
            <w:r w:rsidR="00816F12">
              <w:rPr>
                <w:rFonts w:ascii="Calibri" w:hAnsi="Calibri"/>
              </w:rPr>
              <w:t xml:space="preserve">GM </w:t>
            </w:r>
            <w:r w:rsidRPr="00906F19">
              <w:rPr>
                <w:rFonts w:ascii="Calibri" w:hAnsi="Calibri"/>
              </w:rPr>
              <w:t>strains of dengue</w:t>
            </w:r>
            <w:r w:rsidR="007F7598">
              <w:rPr>
                <w:rFonts w:ascii="Calibri" w:hAnsi="Calibri"/>
              </w:rPr>
              <w:t xml:space="preserve"> virus</w:t>
            </w:r>
            <w:r>
              <w:rPr>
                <w:rFonts w:ascii="Calibri" w:hAnsi="Calibri"/>
              </w:rPr>
              <w:t xml:space="preserve">, known as TDV-1, TDV-2, TDV-3, and TDV-4, </w:t>
            </w:r>
            <w:r w:rsidR="00423C38">
              <w:rPr>
                <w:rFonts w:ascii="Calibri" w:hAnsi="Calibri"/>
              </w:rPr>
              <w:t xml:space="preserve">where the serotype 2 backbone has been </w:t>
            </w:r>
            <w:r w:rsidRPr="00906F19">
              <w:rPr>
                <w:rFonts w:ascii="Calibri" w:hAnsi="Calibri"/>
              </w:rPr>
              <w:t>modified to contain pre-membrane (</w:t>
            </w:r>
            <w:proofErr w:type="spellStart"/>
            <w:r w:rsidRPr="00A93F3C">
              <w:rPr>
                <w:rFonts w:asciiTheme="minorHAnsi" w:hAnsiTheme="minorHAnsi" w:cstheme="minorHAnsi"/>
                <w:i/>
                <w:iCs/>
              </w:rPr>
              <w:t>prM</w:t>
            </w:r>
            <w:proofErr w:type="spellEnd"/>
            <w:r w:rsidRPr="00906F19">
              <w:rPr>
                <w:rFonts w:ascii="Calibri" w:hAnsi="Calibri"/>
              </w:rPr>
              <w:t>) and envelope (</w:t>
            </w:r>
            <w:r w:rsidRPr="00A93F3C">
              <w:rPr>
                <w:rFonts w:asciiTheme="minorHAnsi" w:hAnsiTheme="minorHAnsi" w:cstheme="minorHAnsi"/>
                <w:i/>
                <w:iCs/>
              </w:rPr>
              <w:t>E</w:t>
            </w:r>
            <w:r w:rsidRPr="00906F19">
              <w:rPr>
                <w:rFonts w:ascii="Calibri" w:hAnsi="Calibri"/>
              </w:rPr>
              <w:t xml:space="preserve">) genes from the 4 dengue serotypes. As glycoproteins </w:t>
            </w:r>
            <w:proofErr w:type="spellStart"/>
            <w:r w:rsidRPr="00906F19">
              <w:rPr>
                <w:rFonts w:ascii="Calibri" w:hAnsi="Calibri"/>
              </w:rPr>
              <w:t>prM</w:t>
            </w:r>
            <w:proofErr w:type="spellEnd"/>
            <w:r w:rsidRPr="00906F19">
              <w:rPr>
                <w:rFonts w:ascii="Calibri" w:hAnsi="Calibri"/>
              </w:rPr>
              <w:t xml:space="preserve"> and E are present on the surface of dengue virus particles and are recognised by the human immune system, </w:t>
            </w:r>
            <w:r w:rsidR="00816F12">
              <w:rPr>
                <w:rFonts w:ascii="Calibri" w:hAnsi="Calibri"/>
              </w:rPr>
              <w:t>the GM</w:t>
            </w:r>
            <w:r w:rsidR="00417446">
              <w:rPr>
                <w:rFonts w:ascii="Calibri" w:hAnsi="Calibri"/>
              </w:rPr>
              <w:t> </w:t>
            </w:r>
            <w:r w:rsidR="00816F12">
              <w:rPr>
                <w:rFonts w:ascii="Calibri" w:hAnsi="Calibri"/>
              </w:rPr>
              <w:t>vaccine</w:t>
            </w:r>
            <w:r w:rsidRPr="00906F19">
              <w:rPr>
                <w:rFonts w:ascii="Calibri" w:hAnsi="Calibri"/>
              </w:rPr>
              <w:t xml:space="preserve"> is intended to stimulate immune responses against all these serotypes</w:t>
            </w:r>
            <w:r w:rsidR="00ED6BBD">
              <w:rPr>
                <w:rFonts w:ascii="Calibri" w:hAnsi="Calibri"/>
              </w:rPr>
              <w:t>.</w:t>
            </w:r>
            <w:bookmarkEnd w:id="4"/>
          </w:p>
        </w:tc>
      </w:tr>
      <w:tr w:rsidR="00ED6BBD" w:rsidRPr="002E4447" w14:paraId="3F0F1076" w14:textId="77777777" w:rsidTr="00ED6BBD">
        <w:trPr>
          <w:jc w:val="center"/>
        </w:trPr>
        <w:tc>
          <w:tcPr>
            <w:tcW w:w="2407" w:type="dxa"/>
          </w:tcPr>
          <w:p w14:paraId="0E4E5CBB" w14:textId="77777777" w:rsidR="00ED6BBD" w:rsidRPr="00422A6D" w:rsidRDefault="00ED6BBD" w:rsidP="00E74EAE">
            <w:pPr>
              <w:pStyle w:val="LEFTLIST"/>
              <w:keepNext w:val="0"/>
              <w:widowControl w:val="0"/>
              <w:spacing w:before="40"/>
              <w:rPr>
                <w:rFonts w:ascii="Calibri" w:hAnsi="Calibri" w:cs="Calibri"/>
                <w:i/>
              </w:rPr>
            </w:pPr>
            <w:r>
              <w:rPr>
                <w:rFonts w:ascii="Calibri" w:hAnsi="Calibri" w:cs="Calibri"/>
                <w:i/>
              </w:rPr>
              <w:t>Proposed locations</w:t>
            </w:r>
          </w:p>
        </w:tc>
        <w:tc>
          <w:tcPr>
            <w:tcW w:w="7214" w:type="dxa"/>
          </w:tcPr>
          <w:p w14:paraId="6F482DB9" w14:textId="31CF4058" w:rsidR="00ED6BBD" w:rsidRPr="00105554" w:rsidRDefault="00ED6BBD" w:rsidP="00E74EAE">
            <w:pPr>
              <w:pStyle w:val="RIGHTLIST"/>
              <w:widowControl w:val="0"/>
              <w:spacing w:before="60" w:after="60"/>
              <w:rPr>
                <w:rFonts w:ascii="Calibri" w:hAnsi="Calibri" w:cs="Calibri"/>
              </w:rPr>
            </w:pPr>
            <w:r>
              <w:rPr>
                <w:rFonts w:ascii="Calibri" w:hAnsi="Calibri" w:cs="Calibri"/>
              </w:rPr>
              <w:t>Australia-wide</w:t>
            </w:r>
          </w:p>
        </w:tc>
      </w:tr>
      <w:tr w:rsidR="00ED6BBD" w:rsidRPr="002E4447" w14:paraId="08EBE446" w14:textId="77777777" w:rsidTr="00ED6BBD">
        <w:trPr>
          <w:jc w:val="center"/>
        </w:trPr>
        <w:tc>
          <w:tcPr>
            <w:tcW w:w="2407" w:type="dxa"/>
          </w:tcPr>
          <w:p w14:paraId="3FF75B41" w14:textId="77777777" w:rsidR="00ED6BBD" w:rsidRPr="00422A6D" w:rsidRDefault="00ED6BBD" w:rsidP="00E74EAE">
            <w:pPr>
              <w:pStyle w:val="LEFTLIST"/>
              <w:keepNext w:val="0"/>
              <w:widowControl w:val="0"/>
              <w:spacing w:before="40"/>
              <w:rPr>
                <w:rFonts w:ascii="Calibri" w:hAnsi="Calibri"/>
                <w:i/>
              </w:rPr>
            </w:pPr>
            <w:r w:rsidRPr="00422A6D">
              <w:rPr>
                <w:rFonts w:ascii="Calibri" w:hAnsi="Calibri" w:cs="Calibri"/>
                <w:i/>
              </w:rPr>
              <w:t>Principal purpose</w:t>
            </w:r>
          </w:p>
        </w:tc>
        <w:tc>
          <w:tcPr>
            <w:tcW w:w="7214" w:type="dxa"/>
          </w:tcPr>
          <w:p w14:paraId="0F74A508" w14:textId="77777777" w:rsidR="00ED6BBD" w:rsidRPr="00105554" w:rsidRDefault="00ED6BBD" w:rsidP="00E74EAE">
            <w:pPr>
              <w:pStyle w:val="RIGHTLIST"/>
              <w:widowControl w:val="0"/>
              <w:spacing w:before="60" w:after="60"/>
              <w:rPr>
                <w:rFonts w:ascii="Calibri" w:hAnsi="Calibri" w:cs="Calibri"/>
              </w:rPr>
            </w:pPr>
            <w:r>
              <w:rPr>
                <w:rFonts w:ascii="Calibri" w:hAnsi="Calibri" w:cs="Calibri"/>
              </w:rPr>
              <w:t>Commercial supply of the GM dengue vaccine</w:t>
            </w:r>
          </w:p>
        </w:tc>
      </w:tr>
      <w:tr w:rsidR="00ED6BBD" w:rsidRPr="002E4447" w14:paraId="0DD8472D" w14:textId="77777777" w:rsidTr="00ED6BBD">
        <w:trPr>
          <w:jc w:val="center"/>
        </w:trPr>
        <w:tc>
          <w:tcPr>
            <w:tcW w:w="2407" w:type="dxa"/>
          </w:tcPr>
          <w:p w14:paraId="5CA10607" w14:textId="77777777" w:rsidR="00ED6BBD" w:rsidRPr="00422A6D" w:rsidRDefault="00ED6BBD" w:rsidP="0011509D">
            <w:pPr>
              <w:pStyle w:val="LEFTLIST"/>
              <w:widowControl w:val="0"/>
              <w:spacing w:before="40"/>
              <w:rPr>
                <w:rFonts w:ascii="Calibri" w:hAnsi="Calibri" w:cs="Calibri"/>
                <w:i/>
              </w:rPr>
            </w:pPr>
            <w:r>
              <w:rPr>
                <w:rFonts w:ascii="Calibri" w:hAnsi="Calibri" w:cs="Calibri"/>
                <w:i/>
              </w:rPr>
              <w:t>Previous approvals</w:t>
            </w:r>
          </w:p>
        </w:tc>
        <w:tc>
          <w:tcPr>
            <w:tcW w:w="7214" w:type="dxa"/>
          </w:tcPr>
          <w:p w14:paraId="28712804" w14:textId="77777777" w:rsidR="00ED6BBD" w:rsidRPr="002D48C9" w:rsidRDefault="00ED6BBD" w:rsidP="0011509D">
            <w:pPr>
              <w:pStyle w:val="RIGHTLIST"/>
              <w:widowControl w:val="0"/>
              <w:spacing w:before="60" w:after="60"/>
              <w:rPr>
                <w:rFonts w:ascii="Calibri" w:hAnsi="Calibri" w:cs="Calibri"/>
              </w:rPr>
            </w:pPr>
            <w:r w:rsidRPr="002D48C9">
              <w:rPr>
                <w:rFonts w:ascii="Calibri" w:hAnsi="Calibri" w:cs="Calibri"/>
              </w:rPr>
              <w:t>The GM vaccine has not previously been approved in Australia.</w:t>
            </w:r>
          </w:p>
          <w:p w14:paraId="1818E365" w14:textId="3AC86C56" w:rsidR="00ED6BBD" w:rsidRPr="002D48C9" w:rsidRDefault="00ED6BBD" w:rsidP="0011509D">
            <w:pPr>
              <w:pStyle w:val="RIGHTLIST"/>
              <w:widowControl w:val="0"/>
              <w:spacing w:before="60" w:after="60"/>
              <w:rPr>
                <w:rFonts w:ascii="Calibri" w:hAnsi="Calibri" w:cs="Calibri"/>
              </w:rPr>
            </w:pPr>
            <w:r w:rsidRPr="002D48C9">
              <w:rPr>
                <w:rFonts w:ascii="Calibri" w:hAnsi="Calibri" w:cs="Calibri"/>
              </w:rPr>
              <w:t xml:space="preserve">Internationally, the GM vaccine has been approved by health authorities in </w:t>
            </w:r>
            <w:bookmarkStart w:id="5" w:name="_Hlk136341840"/>
            <w:r w:rsidRPr="002D48C9">
              <w:rPr>
                <w:rFonts w:ascii="Calibri" w:hAnsi="Calibri" w:cs="Calibri"/>
              </w:rPr>
              <w:t>Indonesia, the European Union, Great Britain</w:t>
            </w:r>
            <w:bookmarkEnd w:id="5"/>
            <w:r w:rsidRPr="002D48C9">
              <w:rPr>
                <w:rFonts w:ascii="Calibri" w:hAnsi="Calibri" w:cs="Calibri"/>
              </w:rPr>
              <w:t>, Brazil</w:t>
            </w:r>
            <w:r w:rsidR="000C7000" w:rsidRPr="002D48C9">
              <w:rPr>
                <w:rFonts w:ascii="Calibri" w:hAnsi="Calibri" w:cs="Calibri"/>
              </w:rPr>
              <w:t>, Argentina, and Thailand</w:t>
            </w:r>
            <w:r w:rsidRPr="002D48C9">
              <w:rPr>
                <w:rFonts w:ascii="Calibri" w:hAnsi="Calibri" w:cs="Calibri"/>
              </w:rPr>
              <w:t>.</w:t>
            </w:r>
          </w:p>
        </w:tc>
      </w:tr>
      <w:tr w:rsidR="00ED6BBD" w:rsidRPr="002E4447" w14:paraId="2E484538" w14:textId="77777777" w:rsidTr="00ED6BBD">
        <w:trPr>
          <w:jc w:val="center"/>
        </w:trPr>
        <w:tc>
          <w:tcPr>
            <w:tcW w:w="2407" w:type="dxa"/>
          </w:tcPr>
          <w:p w14:paraId="3D2F46A4" w14:textId="77777777" w:rsidR="00ED6BBD" w:rsidRPr="00753CF6" w:rsidRDefault="00ED6BBD" w:rsidP="00E74EAE">
            <w:pPr>
              <w:pStyle w:val="LEFTLIST"/>
              <w:keepNext w:val="0"/>
              <w:widowControl w:val="0"/>
              <w:spacing w:before="40"/>
              <w:rPr>
                <w:rFonts w:ascii="Calibri" w:hAnsi="Calibri"/>
                <w:bCs w:val="0"/>
                <w:i/>
                <w:iCs/>
              </w:rPr>
            </w:pPr>
            <w:r w:rsidRPr="00753CF6">
              <w:rPr>
                <w:rFonts w:ascii="Calibri" w:hAnsi="Calibri" w:cs="Calibri"/>
                <w:bCs w:val="0"/>
                <w:i/>
                <w:iCs/>
              </w:rPr>
              <w:t>Proposed period of release</w:t>
            </w:r>
          </w:p>
        </w:tc>
        <w:tc>
          <w:tcPr>
            <w:tcW w:w="7214" w:type="dxa"/>
          </w:tcPr>
          <w:p w14:paraId="59B5CB62" w14:textId="77777777" w:rsidR="00ED6BBD" w:rsidRPr="00C7635B" w:rsidRDefault="00ED6BBD" w:rsidP="00E74EAE">
            <w:pPr>
              <w:pStyle w:val="RIGHTLIST"/>
              <w:keepNext w:val="0"/>
              <w:widowControl w:val="0"/>
              <w:spacing w:before="60" w:after="60"/>
              <w:rPr>
                <w:rFonts w:ascii="Calibri" w:hAnsi="Calibri"/>
              </w:rPr>
            </w:pPr>
            <w:r w:rsidRPr="00105554">
              <w:rPr>
                <w:rFonts w:ascii="Calibri" w:hAnsi="Calibri" w:cs="Calibri"/>
              </w:rPr>
              <w:t>From issue of licence</w:t>
            </w:r>
          </w:p>
        </w:tc>
      </w:tr>
    </w:tbl>
    <w:p w14:paraId="048C293D" w14:textId="77777777" w:rsidR="001500A7" w:rsidRPr="001500A7" w:rsidRDefault="001500A7" w:rsidP="007614AC">
      <w:pPr>
        <w:rPr>
          <w:lang w:eastAsia="en-AU"/>
        </w:rPr>
      </w:pPr>
    </w:p>
    <w:p w14:paraId="0455E916" w14:textId="77777777" w:rsidR="00C42C10" w:rsidRPr="00C42C10" w:rsidRDefault="00C42C10" w:rsidP="00816F12">
      <w:pPr>
        <w:keepNext/>
        <w:rPr>
          <w:b/>
          <w:bCs/>
          <w:i/>
          <w:iCs/>
        </w:rPr>
      </w:pPr>
      <w:r w:rsidRPr="00C42C10">
        <w:rPr>
          <w:b/>
          <w:bCs/>
          <w:i/>
          <w:iCs/>
        </w:rPr>
        <w:lastRenderedPageBreak/>
        <w:t>Risk assessment</w:t>
      </w:r>
    </w:p>
    <w:p w14:paraId="7AD4262D" w14:textId="5DB870F8" w:rsidR="00C42C10" w:rsidRDefault="00C42C10" w:rsidP="00816F12">
      <w:pPr>
        <w:keepNext/>
      </w:pPr>
      <w:r>
        <w:t>The risk assessment process considers how the genetic modification and proposed activities conducted with the GM</w:t>
      </w:r>
      <w:r w:rsidR="001500A7">
        <w:t xml:space="preserve"> vaccine in the context of </w:t>
      </w:r>
      <w:r w:rsidR="00417446">
        <w:t xml:space="preserve">import, </w:t>
      </w:r>
      <w:r w:rsidR="001500A7">
        <w:t>transport, storage, and disposal</w:t>
      </w:r>
      <w:r>
        <w:t xml:space="preserve"> might lead to harm to people or the environment. </w:t>
      </w:r>
      <w:r w:rsidR="001500A7">
        <w:t xml:space="preserve">Risks are characterised in relation to both the seriousness and likelihood of harm, </w:t>
      </w:r>
      <w:proofErr w:type="gramStart"/>
      <w:r w:rsidR="001500A7">
        <w:t>taking into account</w:t>
      </w:r>
      <w:proofErr w:type="gramEnd"/>
      <w:r w:rsidR="001500A7">
        <w:t xml:space="preserve"> information in the application, relevant previous approvals, current scientific knowledge and advice received from a wide range of experts, agencies and authorities consulted on the preparation of the RARMP. Both the </w:t>
      </w:r>
      <w:proofErr w:type="gramStart"/>
      <w:r w:rsidR="001500A7">
        <w:t>short and long term</w:t>
      </w:r>
      <w:proofErr w:type="gramEnd"/>
      <w:r w:rsidR="001500A7">
        <w:t xml:space="preserve"> risks were considered</w:t>
      </w:r>
      <w:r>
        <w:t>.</w:t>
      </w:r>
    </w:p>
    <w:p w14:paraId="37C98F40" w14:textId="715E305A" w:rsidR="00C42C10" w:rsidRDefault="001500A7" w:rsidP="00C42C10">
      <w:r>
        <w:t xml:space="preserve">Credible pathways to potential harm that were </w:t>
      </w:r>
      <w:r w:rsidRPr="00743375">
        <w:t xml:space="preserve">considered include the potential </w:t>
      </w:r>
      <w:r w:rsidR="009440D3" w:rsidRPr="00743375">
        <w:t xml:space="preserve">accidental </w:t>
      </w:r>
      <w:r w:rsidRPr="00743375">
        <w:t>exposure of people to the GMO</w:t>
      </w:r>
      <w:r w:rsidR="00743375" w:rsidRPr="00743375">
        <w:t xml:space="preserve">s during transport and storage, </w:t>
      </w:r>
      <w:proofErr w:type="gramStart"/>
      <w:r w:rsidR="00743375" w:rsidRPr="00743375">
        <w:t>preparation</w:t>
      </w:r>
      <w:proofErr w:type="gramEnd"/>
      <w:r w:rsidR="00743375" w:rsidRPr="00743375">
        <w:t xml:space="preserve"> and administration of the vaccine, and during disposal of the GMOs and any associated waste</w:t>
      </w:r>
      <w:r w:rsidRPr="00743375">
        <w:t>. The potential for the GMO</w:t>
      </w:r>
      <w:r w:rsidR="00D5237B">
        <w:t>s</w:t>
      </w:r>
      <w:r w:rsidRPr="00743375">
        <w:t xml:space="preserve"> to be released into the environment and its effects were also considered.</w:t>
      </w:r>
    </w:p>
    <w:p w14:paraId="4A1BA9D8" w14:textId="77777777" w:rsidR="00DC143B" w:rsidRDefault="00C3719E" w:rsidP="00C42C10">
      <w:r>
        <w:t>The risk assessment concludes that risks to the health and safety of people and to the environment from the proposed supply of the vaccine are negligible. No specific risk treatment measures are proposed to manage these negligible risks.</w:t>
      </w:r>
    </w:p>
    <w:p w14:paraId="590CBD57" w14:textId="4E0FB5C4" w:rsidR="00E21D07" w:rsidRDefault="001500A7" w:rsidP="00C42C10">
      <w:r>
        <w:t xml:space="preserve">The principal reasons for the conclusion of </w:t>
      </w:r>
      <w:r w:rsidR="001E68CD">
        <w:t xml:space="preserve">negligible </w:t>
      </w:r>
      <w:r>
        <w:t xml:space="preserve">risks associated with </w:t>
      </w:r>
      <w:r w:rsidR="00CC6812">
        <w:t xml:space="preserve">the </w:t>
      </w:r>
      <w:r>
        <w:t>transport, storage and disposal of the GMO</w:t>
      </w:r>
      <w:r w:rsidR="00D5237B">
        <w:t>s</w:t>
      </w:r>
      <w:r>
        <w:t xml:space="preserve"> are:</w:t>
      </w:r>
    </w:p>
    <w:p w14:paraId="0BAAFEE3" w14:textId="5F934C21" w:rsidR="000F6CA9" w:rsidRDefault="00417446" w:rsidP="000F6CA9">
      <w:pPr>
        <w:pStyle w:val="ListBullet1"/>
      </w:pPr>
      <w:r>
        <w:t>t</w:t>
      </w:r>
      <w:r w:rsidR="000F6CA9">
        <w:t xml:space="preserve">he GMOs are attenuated in comparison to </w:t>
      </w:r>
      <w:r w:rsidR="00492998">
        <w:t>wildtype (</w:t>
      </w:r>
      <w:r w:rsidR="000F6CA9">
        <w:t>WT</w:t>
      </w:r>
      <w:r w:rsidR="00492998">
        <w:t>)</w:t>
      </w:r>
      <w:r w:rsidR="000F6CA9">
        <w:t xml:space="preserve"> </w:t>
      </w:r>
      <w:proofErr w:type="gramStart"/>
      <w:r w:rsidR="000F6CA9">
        <w:t>dengue</w:t>
      </w:r>
      <w:proofErr w:type="gramEnd"/>
    </w:p>
    <w:p w14:paraId="3A00F579" w14:textId="30DC723E" w:rsidR="000F6CA9" w:rsidRDefault="00417446" w:rsidP="000F6CA9">
      <w:pPr>
        <w:pStyle w:val="ListBullet1"/>
      </w:pPr>
      <w:r>
        <w:t>t</w:t>
      </w:r>
      <w:r w:rsidR="000F6CA9">
        <w:t xml:space="preserve">he dose received through accidental exposure would be smaller than that administered during </w:t>
      </w:r>
      <w:proofErr w:type="gramStart"/>
      <w:r w:rsidR="000F6CA9">
        <w:t>vaccination</w:t>
      </w:r>
      <w:proofErr w:type="gramEnd"/>
    </w:p>
    <w:p w14:paraId="51D606D6" w14:textId="14178FB7" w:rsidR="000F6CA9" w:rsidRDefault="00417446" w:rsidP="000F6CA9">
      <w:pPr>
        <w:pStyle w:val="ListBullet1"/>
      </w:pPr>
      <w:r>
        <w:t>t</w:t>
      </w:r>
      <w:r w:rsidR="000F6CA9">
        <w:t xml:space="preserve">he GM vaccine has a favourable safety profile at doses higher than would be expected through accidental </w:t>
      </w:r>
      <w:proofErr w:type="gramStart"/>
      <w:r w:rsidR="000F6CA9">
        <w:t>exposur</w:t>
      </w:r>
      <w:r w:rsidR="003E0BE4">
        <w:t>e</w:t>
      </w:r>
      <w:proofErr w:type="gramEnd"/>
    </w:p>
    <w:p w14:paraId="56FFD875" w14:textId="49C46EED" w:rsidR="001500A7" w:rsidRDefault="00417446" w:rsidP="000F6CA9">
      <w:pPr>
        <w:pStyle w:val="ListBullet1"/>
      </w:pPr>
      <w:r>
        <w:t>i</w:t>
      </w:r>
      <w:r w:rsidR="000F6CA9">
        <w:t>mport, transport, storage, and disposal will follow well established procedures.</w:t>
      </w:r>
    </w:p>
    <w:p w14:paraId="7FEB3B02" w14:textId="77777777" w:rsidR="00C42C10" w:rsidRPr="00C42C10" w:rsidRDefault="00C42C10" w:rsidP="00C42C10">
      <w:pPr>
        <w:rPr>
          <w:b/>
          <w:bCs/>
          <w:i/>
          <w:iCs/>
        </w:rPr>
      </w:pPr>
      <w:r w:rsidRPr="00C42C10">
        <w:rPr>
          <w:b/>
          <w:bCs/>
          <w:i/>
          <w:iCs/>
        </w:rPr>
        <w:t>Risk management</w:t>
      </w:r>
    </w:p>
    <w:p w14:paraId="7E43C777" w14:textId="79E75101" w:rsidR="00C42C10" w:rsidRDefault="00923C7D" w:rsidP="00923C7D">
      <w:r>
        <w:t>Risk management is used to protect the health and safety of people and to protect the environment by controlling or mitigating risk</w:t>
      </w:r>
      <w:r w:rsidR="006F00C5">
        <w:t xml:space="preserve">. </w:t>
      </w:r>
      <w:r w:rsidR="001500A7">
        <w:t xml:space="preserve">The risk management plan evaluates and treats identified risks and considers general risk management measures. </w:t>
      </w:r>
      <w:r w:rsidR="00C42C10">
        <w:t>The risk management plan is given effect through licence conditions. Draft licence conditions are detailed in Chapter 4 of the RARMP.</w:t>
      </w:r>
    </w:p>
    <w:p w14:paraId="3A1B7A3E" w14:textId="3BD5A108" w:rsidR="00C3719E" w:rsidRDefault="00C3719E" w:rsidP="00923C7D">
      <w:r>
        <w:t>The risk management plan concludes that risks from the proposed dealings can be managed so that people and the environment are protected by imposing general conditions to ensure that there is ongoing oversight of the vaccine containing the GMOs.</w:t>
      </w:r>
    </w:p>
    <w:p w14:paraId="5C48154C" w14:textId="2C20288B" w:rsidR="001500A7" w:rsidRDefault="00FD65D0" w:rsidP="00FD65D0">
      <w:r>
        <w:t>As the level of risk was assessed as negligible, specific risk treatment is not required. However, the Regulator has drafted licence conditions regarding post</w:t>
      </w:r>
      <w:r w:rsidR="005C2290">
        <w:t xml:space="preserve"> </w:t>
      </w:r>
      <w:r>
        <w:t xml:space="preserve">release review (post-market surveillance) to ensure that there is ongoing oversight of the supply of the GM dengue vaccine and to allow the collection of ongoing information to verify the findings of the RARMP. The draft licence also contains </w:t>
      </w:r>
      <w:proofErr w:type="gramStart"/>
      <w:r>
        <w:t>a number of</w:t>
      </w:r>
      <w:proofErr w:type="gramEnd"/>
      <w:r>
        <w:t xml:space="preserve"> general conditions relating to ongoing licence holder suitability, auditing and monitoring, and reporting requirements, which include an obligation to report any unintended effects.</w:t>
      </w:r>
    </w:p>
    <w:p w14:paraId="75F2A0DB" w14:textId="6F906441" w:rsidR="008B4CAD" w:rsidRDefault="008B4CAD" w:rsidP="00993322">
      <w:r>
        <w:br w:type="page"/>
      </w:r>
    </w:p>
    <w:p w14:paraId="7EF7B979" w14:textId="778C17F0" w:rsidR="00C642EA" w:rsidRDefault="00C642EA" w:rsidP="0073687D">
      <w:pPr>
        <w:pStyle w:val="Heading1"/>
        <w:jc w:val="center"/>
      </w:pPr>
      <w:bookmarkStart w:id="6" w:name="_Toc141213137"/>
      <w:r>
        <w:lastRenderedPageBreak/>
        <w:t>Table of Contents</w:t>
      </w:r>
      <w:bookmarkEnd w:id="6"/>
    </w:p>
    <w:sdt>
      <w:sdtPr>
        <w:rPr>
          <w:rFonts w:ascii="Calibri" w:eastAsiaTheme="minorHAnsi" w:hAnsi="Calibri" w:cstheme="minorBidi"/>
          <w:color w:val="auto"/>
          <w:sz w:val="22"/>
          <w:szCs w:val="22"/>
          <w:lang w:val="en-AU"/>
        </w:rPr>
        <w:id w:val="597381698"/>
        <w:docPartObj>
          <w:docPartGallery w:val="Table of Contents"/>
          <w:docPartUnique/>
        </w:docPartObj>
      </w:sdtPr>
      <w:sdtEndPr>
        <w:rPr>
          <w:b/>
          <w:bCs/>
          <w:noProof/>
        </w:rPr>
      </w:sdtEndPr>
      <w:sdtContent>
        <w:p w14:paraId="1A21FD8E" w14:textId="0CD4DB45" w:rsidR="002D575C" w:rsidRDefault="002D575C">
          <w:pPr>
            <w:pStyle w:val="TOCHeading"/>
          </w:pPr>
        </w:p>
        <w:p w14:paraId="01D2B45E" w14:textId="5D18E7A9" w:rsidR="00CC6812" w:rsidRDefault="002D575C" w:rsidP="00053887">
          <w:pPr>
            <w:pStyle w:val="TOC1"/>
            <w:rPr>
              <w:rFonts w:asciiTheme="minorHAnsi" w:eastAsiaTheme="minorEastAsia" w:hAnsiTheme="minorHAnsi"/>
              <w:noProof/>
              <w:lang w:eastAsia="en-AU"/>
            </w:rPr>
          </w:pPr>
          <w:r>
            <w:fldChar w:fldCharType="begin"/>
          </w:r>
          <w:r>
            <w:instrText xml:space="preserve"> TOC \o "1-3" \h \z \u </w:instrText>
          </w:r>
          <w:r>
            <w:fldChar w:fldCharType="separate"/>
          </w:r>
          <w:hyperlink w:anchor="_Toc141213136" w:history="1">
            <w:r w:rsidR="00CC6812" w:rsidRPr="00BC5F0F">
              <w:rPr>
                <w:rStyle w:val="Hyperlink"/>
                <w:noProof/>
              </w:rPr>
              <w:t>Summary of the Risk Assessment and Risk Management Plan</w:t>
            </w:r>
            <w:r w:rsidR="00CC6812">
              <w:rPr>
                <w:noProof/>
                <w:webHidden/>
              </w:rPr>
              <w:tab/>
            </w:r>
            <w:r w:rsidR="00CC6812">
              <w:rPr>
                <w:noProof/>
                <w:webHidden/>
              </w:rPr>
              <w:fldChar w:fldCharType="begin" w:fldLock="1"/>
            </w:r>
            <w:r w:rsidR="00CC6812">
              <w:rPr>
                <w:noProof/>
                <w:webHidden/>
              </w:rPr>
              <w:instrText xml:space="preserve"> PAGEREF _Toc141213136 \h </w:instrText>
            </w:r>
            <w:r w:rsidR="00CC6812">
              <w:rPr>
                <w:noProof/>
                <w:webHidden/>
              </w:rPr>
            </w:r>
            <w:r w:rsidR="00CC6812">
              <w:rPr>
                <w:noProof/>
                <w:webHidden/>
              </w:rPr>
              <w:fldChar w:fldCharType="separate"/>
            </w:r>
            <w:r w:rsidR="00053887">
              <w:rPr>
                <w:noProof/>
                <w:webHidden/>
              </w:rPr>
              <w:t>i</w:t>
            </w:r>
            <w:r w:rsidR="00CC6812">
              <w:rPr>
                <w:noProof/>
                <w:webHidden/>
              </w:rPr>
              <w:fldChar w:fldCharType="end"/>
            </w:r>
          </w:hyperlink>
        </w:p>
        <w:p w14:paraId="0B5E3D70" w14:textId="76546054" w:rsidR="00CC6812" w:rsidRDefault="00E72814" w:rsidP="00053887">
          <w:pPr>
            <w:pStyle w:val="TOC1"/>
            <w:rPr>
              <w:rFonts w:asciiTheme="minorHAnsi" w:eastAsiaTheme="minorEastAsia" w:hAnsiTheme="minorHAnsi"/>
              <w:noProof/>
              <w:lang w:eastAsia="en-AU"/>
            </w:rPr>
          </w:pPr>
          <w:hyperlink w:anchor="_Toc141213137" w:history="1">
            <w:r w:rsidR="00CC6812" w:rsidRPr="00BC5F0F">
              <w:rPr>
                <w:rStyle w:val="Hyperlink"/>
                <w:noProof/>
              </w:rPr>
              <w:t>Table of Contents</w:t>
            </w:r>
            <w:r w:rsidR="00CC6812">
              <w:rPr>
                <w:noProof/>
                <w:webHidden/>
              </w:rPr>
              <w:tab/>
            </w:r>
            <w:r w:rsidR="00CC6812">
              <w:rPr>
                <w:noProof/>
                <w:webHidden/>
              </w:rPr>
              <w:fldChar w:fldCharType="begin" w:fldLock="1"/>
            </w:r>
            <w:r w:rsidR="00CC6812">
              <w:rPr>
                <w:noProof/>
                <w:webHidden/>
              </w:rPr>
              <w:instrText xml:space="preserve"> PAGEREF _Toc141213137 \h </w:instrText>
            </w:r>
            <w:r w:rsidR="00CC6812">
              <w:rPr>
                <w:noProof/>
                <w:webHidden/>
              </w:rPr>
            </w:r>
            <w:r w:rsidR="00CC6812">
              <w:rPr>
                <w:noProof/>
                <w:webHidden/>
              </w:rPr>
              <w:fldChar w:fldCharType="separate"/>
            </w:r>
            <w:r w:rsidR="00053887">
              <w:rPr>
                <w:noProof/>
                <w:webHidden/>
              </w:rPr>
              <w:t>iii</w:t>
            </w:r>
            <w:r w:rsidR="00CC6812">
              <w:rPr>
                <w:noProof/>
                <w:webHidden/>
              </w:rPr>
              <w:fldChar w:fldCharType="end"/>
            </w:r>
          </w:hyperlink>
        </w:p>
        <w:p w14:paraId="3967A983" w14:textId="47581B51" w:rsidR="00CC6812" w:rsidRDefault="00E72814" w:rsidP="00053887">
          <w:pPr>
            <w:pStyle w:val="TOC1"/>
            <w:rPr>
              <w:rFonts w:asciiTheme="minorHAnsi" w:eastAsiaTheme="minorEastAsia" w:hAnsiTheme="minorHAnsi"/>
              <w:noProof/>
              <w:lang w:eastAsia="en-AU"/>
            </w:rPr>
          </w:pPr>
          <w:hyperlink w:anchor="_Toc141213138" w:history="1">
            <w:r w:rsidR="00CC6812" w:rsidRPr="00BC5F0F">
              <w:rPr>
                <w:rStyle w:val="Hyperlink"/>
                <w:noProof/>
              </w:rPr>
              <w:t>Abbreviations</w:t>
            </w:r>
            <w:r w:rsidR="00CC6812">
              <w:rPr>
                <w:noProof/>
                <w:webHidden/>
              </w:rPr>
              <w:tab/>
            </w:r>
            <w:r w:rsidR="00CC6812">
              <w:rPr>
                <w:noProof/>
                <w:webHidden/>
              </w:rPr>
              <w:fldChar w:fldCharType="begin" w:fldLock="1"/>
            </w:r>
            <w:r w:rsidR="00CC6812">
              <w:rPr>
                <w:noProof/>
                <w:webHidden/>
              </w:rPr>
              <w:instrText xml:space="preserve"> PAGEREF _Toc141213138 \h </w:instrText>
            </w:r>
            <w:r w:rsidR="00CC6812">
              <w:rPr>
                <w:noProof/>
                <w:webHidden/>
              </w:rPr>
            </w:r>
            <w:r w:rsidR="00CC6812">
              <w:rPr>
                <w:noProof/>
                <w:webHidden/>
              </w:rPr>
              <w:fldChar w:fldCharType="separate"/>
            </w:r>
            <w:r w:rsidR="00053887">
              <w:rPr>
                <w:noProof/>
                <w:webHidden/>
              </w:rPr>
              <w:t>v</w:t>
            </w:r>
            <w:r w:rsidR="00CC6812">
              <w:rPr>
                <w:noProof/>
                <w:webHidden/>
              </w:rPr>
              <w:fldChar w:fldCharType="end"/>
            </w:r>
          </w:hyperlink>
        </w:p>
        <w:p w14:paraId="58DEDD6C" w14:textId="32E5A5E3" w:rsidR="00CC6812" w:rsidRDefault="00E72814" w:rsidP="00053887">
          <w:pPr>
            <w:pStyle w:val="TOC1"/>
            <w:rPr>
              <w:rFonts w:asciiTheme="minorHAnsi" w:eastAsiaTheme="minorEastAsia" w:hAnsiTheme="minorHAnsi"/>
              <w:noProof/>
              <w:lang w:eastAsia="en-AU"/>
            </w:rPr>
          </w:pPr>
          <w:hyperlink w:anchor="_Toc141213139" w:history="1">
            <w:r w:rsidR="00CC6812" w:rsidRPr="00BC5F0F">
              <w:rPr>
                <w:rStyle w:val="Hyperlink"/>
                <w:noProof/>
              </w:rPr>
              <w:t>Chapter 1</w:t>
            </w:r>
            <w:r w:rsidR="00E718FB">
              <w:rPr>
                <w:rFonts w:asciiTheme="minorHAnsi" w:eastAsiaTheme="minorEastAsia" w:hAnsiTheme="minorHAnsi"/>
                <w:noProof/>
                <w:lang w:eastAsia="en-AU"/>
              </w:rPr>
              <w:t xml:space="preserve"> </w:t>
            </w:r>
            <w:r w:rsidR="00CC6812" w:rsidRPr="00BC5F0F">
              <w:rPr>
                <w:rStyle w:val="Hyperlink"/>
                <w:noProof/>
              </w:rPr>
              <w:t>Risk assessment context</w:t>
            </w:r>
            <w:r w:rsidR="00CC6812">
              <w:rPr>
                <w:noProof/>
                <w:webHidden/>
              </w:rPr>
              <w:tab/>
            </w:r>
            <w:r w:rsidR="00CC6812">
              <w:rPr>
                <w:noProof/>
                <w:webHidden/>
              </w:rPr>
              <w:fldChar w:fldCharType="begin" w:fldLock="1"/>
            </w:r>
            <w:r w:rsidR="00CC6812">
              <w:rPr>
                <w:noProof/>
                <w:webHidden/>
              </w:rPr>
              <w:instrText xml:space="preserve"> PAGEREF _Toc141213139 \h </w:instrText>
            </w:r>
            <w:r w:rsidR="00CC6812">
              <w:rPr>
                <w:noProof/>
                <w:webHidden/>
              </w:rPr>
            </w:r>
            <w:r w:rsidR="00CC6812">
              <w:rPr>
                <w:noProof/>
                <w:webHidden/>
              </w:rPr>
              <w:fldChar w:fldCharType="separate"/>
            </w:r>
            <w:r w:rsidR="00053887">
              <w:rPr>
                <w:noProof/>
                <w:webHidden/>
              </w:rPr>
              <w:t>1</w:t>
            </w:r>
            <w:r w:rsidR="00CC6812">
              <w:rPr>
                <w:noProof/>
                <w:webHidden/>
              </w:rPr>
              <w:fldChar w:fldCharType="end"/>
            </w:r>
          </w:hyperlink>
        </w:p>
        <w:p w14:paraId="78E156CA" w14:textId="016AC924"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40" w:history="1">
            <w:r w:rsidR="00CC6812" w:rsidRPr="00BC5F0F">
              <w:rPr>
                <w:rStyle w:val="Hyperlink"/>
                <w:noProof/>
              </w:rPr>
              <w:t>Section 1</w:t>
            </w:r>
            <w:r w:rsidR="00CC6812">
              <w:rPr>
                <w:rFonts w:asciiTheme="minorHAnsi" w:eastAsiaTheme="minorEastAsia" w:hAnsiTheme="minorHAnsi"/>
                <w:noProof/>
                <w:lang w:eastAsia="en-AU"/>
              </w:rPr>
              <w:tab/>
            </w:r>
            <w:r w:rsidR="00CC6812" w:rsidRPr="00BC5F0F">
              <w:rPr>
                <w:rStyle w:val="Hyperlink"/>
                <w:noProof/>
              </w:rPr>
              <w:t>Background</w:t>
            </w:r>
            <w:r w:rsidR="00CC6812">
              <w:rPr>
                <w:noProof/>
                <w:webHidden/>
              </w:rPr>
              <w:tab/>
            </w:r>
            <w:r w:rsidR="00CC6812">
              <w:rPr>
                <w:noProof/>
                <w:webHidden/>
              </w:rPr>
              <w:fldChar w:fldCharType="begin" w:fldLock="1"/>
            </w:r>
            <w:r w:rsidR="00CC6812">
              <w:rPr>
                <w:noProof/>
                <w:webHidden/>
              </w:rPr>
              <w:instrText xml:space="preserve"> PAGEREF _Toc141213140 \h </w:instrText>
            </w:r>
            <w:r w:rsidR="00CC6812">
              <w:rPr>
                <w:noProof/>
                <w:webHidden/>
              </w:rPr>
            </w:r>
            <w:r w:rsidR="00CC6812">
              <w:rPr>
                <w:noProof/>
                <w:webHidden/>
              </w:rPr>
              <w:fldChar w:fldCharType="separate"/>
            </w:r>
            <w:r w:rsidR="00053887">
              <w:rPr>
                <w:noProof/>
                <w:webHidden/>
              </w:rPr>
              <w:t>1</w:t>
            </w:r>
            <w:r w:rsidR="00CC6812">
              <w:rPr>
                <w:noProof/>
                <w:webHidden/>
              </w:rPr>
              <w:fldChar w:fldCharType="end"/>
            </w:r>
          </w:hyperlink>
        </w:p>
        <w:p w14:paraId="77CB8C6C" w14:textId="4C132D60"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1" w:history="1">
            <w:r w:rsidR="00CC6812" w:rsidRPr="00BC5F0F">
              <w:rPr>
                <w:rStyle w:val="Hyperlink"/>
                <w:noProof/>
              </w:rPr>
              <w:t>1.1</w:t>
            </w:r>
            <w:r w:rsidR="00CC6812">
              <w:rPr>
                <w:rFonts w:asciiTheme="minorHAnsi" w:eastAsiaTheme="minorEastAsia" w:hAnsiTheme="minorHAnsi"/>
                <w:noProof/>
                <w:lang w:eastAsia="en-AU"/>
              </w:rPr>
              <w:tab/>
            </w:r>
            <w:r w:rsidR="00CC6812" w:rsidRPr="00BC5F0F">
              <w:rPr>
                <w:rStyle w:val="Hyperlink"/>
                <w:noProof/>
              </w:rPr>
              <w:t>Interface with other regulatory schemes</w:t>
            </w:r>
            <w:r w:rsidR="00CC6812">
              <w:rPr>
                <w:noProof/>
                <w:webHidden/>
              </w:rPr>
              <w:tab/>
            </w:r>
            <w:r w:rsidR="00CC6812">
              <w:rPr>
                <w:noProof/>
                <w:webHidden/>
              </w:rPr>
              <w:fldChar w:fldCharType="begin" w:fldLock="1"/>
            </w:r>
            <w:r w:rsidR="00CC6812">
              <w:rPr>
                <w:noProof/>
                <w:webHidden/>
              </w:rPr>
              <w:instrText xml:space="preserve"> PAGEREF _Toc141213141 \h </w:instrText>
            </w:r>
            <w:r w:rsidR="00CC6812">
              <w:rPr>
                <w:noProof/>
                <w:webHidden/>
              </w:rPr>
            </w:r>
            <w:r w:rsidR="00CC6812">
              <w:rPr>
                <w:noProof/>
                <w:webHidden/>
              </w:rPr>
              <w:fldChar w:fldCharType="separate"/>
            </w:r>
            <w:r w:rsidR="00053887">
              <w:rPr>
                <w:noProof/>
                <w:webHidden/>
              </w:rPr>
              <w:t>2</w:t>
            </w:r>
            <w:r w:rsidR="00CC6812">
              <w:rPr>
                <w:noProof/>
                <w:webHidden/>
              </w:rPr>
              <w:fldChar w:fldCharType="end"/>
            </w:r>
          </w:hyperlink>
        </w:p>
        <w:p w14:paraId="56D713FA" w14:textId="62335621"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42" w:history="1">
            <w:r w:rsidR="00CC6812" w:rsidRPr="00BC5F0F">
              <w:rPr>
                <w:rStyle w:val="Hyperlink"/>
                <w:noProof/>
              </w:rPr>
              <w:t>Section 2</w:t>
            </w:r>
            <w:r w:rsidR="00CC6812">
              <w:rPr>
                <w:rFonts w:asciiTheme="minorHAnsi" w:eastAsiaTheme="minorEastAsia" w:hAnsiTheme="minorHAnsi"/>
                <w:noProof/>
                <w:lang w:eastAsia="en-AU"/>
              </w:rPr>
              <w:tab/>
            </w:r>
            <w:r w:rsidR="00CC6812" w:rsidRPr="00BC5F0F">
              <w:rPr>
                <w:rStyle w:val="Hyperlink"/>
                <w:noProof/>
              </w:rPr>
              <w:t>The proposed dealings</w:t>
            </w:r>
            <w:r w:rsidR="00CC6812">
              <w:rPr>
                <w:noProof/>
                <w:webHidden/>
              </w:rPr>
              <w:tab/>
            </w:r>
            <w:r w:rsidR="00CC6812">
              <w:rPr>
                <w:noProof/>
                <w:webHidden/>
              </w:rPr>
              <w:fldChar w:fldCharType="begin" w:fldLock="1"/>
            </w:r>
            <w:r w:rsidR="00CC6812">
              <w:rPr>
                <w:noProof/>
                <w:webHidden/>
              </w:rPr>
              <w:instrText xml:space="preserve"> PAGEREF _Toc141213142 \h </w:instrText>
            </w:r>
            <w:r w:rsidR="00CC6812">
              <w:rPr>
                <w:noProof/>
                <w:webHidden/>
              </w:rPr>
            </w:r>
            <w:r w:rsidR="00CC6812">
              <w:rPr>
                <w:noProof/>
                <w:webHidden/>
              </w:rPr>
              <w:fldChar w:fldCharType="separate"/>
            </w:r>
            <w:r w:rsidR="00053887">
              <w:rPr>
                <w:noProof/>
                <w:webHidden/>
              </w:rPr>
              <w:t>3</w:t>
            </w:r>
            <w:r w:rsidR="00CC6812">
              <w:rPr>
                <w:noProof/>
                <w:webHidden/>
              </w:rPr>
              <w:fldChar w:fldCharType="end"/>
            </w:r>
          </w:hyperlink>
        </w:p>
        <w:p w14:paraId="14264AB2" w14:textId="47379C2B"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3" w:history="1">
            <w:r w:rsidR="00CC6812" w:rsidRPr="00BC5F0F">
              <w:rPr>
                <w:rStyle w:val="Hyperlink"/>
                <w:noProof/>
              </w:rPr>
              <w:t>2.1</w:t>
            </w:r>
            <w:r w:rsidR="00CC6812">
              <w:rPr>
                <w:rFonts w:asciiTheme="minorHAnsi" w:eastAsiaTheme="minorEastAsia" w:hAnsiTheme="minorHAnsi"/>
                <w:noProof/>
                <w:lang w:eastAsia="en-AU"/>
              </w:rPr>
              <w:tab/>
            </w:r>
            <w:r w:rsidR="00CC6812" w:rsidRPr="00BC5F0F">
              <w:rPr>
                <w:rStyle w:val="Hyperlink"/>
                <w:noProof/>
              </w:rPr>
              <w:t>Details of the proposed dealings</w:t>
            </w:r>
            <w:r w:rsidR="00CC6812">
              <w:rPr>
                <w:noProof/>
                <w:webHidden/>
              </w:rPr>
              <w:tab/>
            </w:r>
            <w:r w:rsidR="00CC6812">
              <w:rPr>
                <w:noProof/>
                <w:webHidden/>
              </w:rPr>
              <w:fldChar w:fldCharType="begin" w:fldLock="1"/>
            </w:r>
            <w:r w:rsidR="00CC6812">
              <w:rPr>
                <w:noProof/>
                <w:webHidden/>
              </w:rPr>
              <w:instrText xml:space="preserve"> PAGEREF _Toc141213143 \h </w:instrText>
            </w:r>
            <w:r w:rsidR="00CC6812">
              <w:rPr>
                <w:noProof/>
                <w:webHidden/>
              </w:rPr>
            </w:r>
            <w:r w:rsidR="00CC6812">
              <w:rPr>
                <w:noProof/>
                <w:webHidden/>
              </w:rPr>
              <w:fldChar w:fldCharType="separate"/>
            </w:r>
            <w:r w:rsidR="00053887">
              <w:rPr>
                <w:noProof/>
                <w:webHidden/>
              </w:rPr>
              <w:t>3</w:t>
            </w:r>
            <w:r w:rsidR="00CC6812">
              <w:rPr>
                <w:noProof/>
                <w:webHidden/>
              </w:rPr>
              <w:fldChar w:fldCharType="end"/>
            </w:r>
          </w:hyperlink>
        </w:p>
        <w:p w14:paraId="1C0C3F38" w14:textId="59A31AE0"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44" w:history="1">
            <w:r w:rsidR="00CC6812" w:rsidRPr="00BC5F0F">
              <w:rPr>
                <w:rStyle w:val="Hyperlink"/>
                <w:noProof/>
              </w:rPr>
              <w:t>Section 3</w:t>
            </w:r>
            <w:r w:rsidR="00CC6812">
              <w:rPr>
                <w:rFonts w:asciiTheme="minorHAnsi" w:eastAsiaTheme="minorEastAsia" w:hAnsiTheme="minorHAnsi"/>
                <w:noProof/>
                <w:lang w:eastAsia="en-AU"/>
              </w:rPr>
              <w:tab/>
            </w:r>
            <w:r w:rsidR="00CC6812" w:rsidRPr="00BC5F0F">
              <w:rPr>
                <w:rStyle w:val="Hyperlink"/>
                <w:noProof/>
              </w:rPr>
              <w:t>The parent organism</w:t>
            </w:r>
            <w:r w:rsidR="00CC6812">
              <w:rPr>
                <w:noProof/>
                <w:webHidden/>
              </w:rPr>
              <w:tab/>
            </w:r>
            <w:r w:rsidR="00CC6812">
              <w:rPr>
                <w:noProof/>
                <w:webHidden/>
              </w:rPr>
              <w:fldChar w:fldCharType="begin" w:fldLock="1"/>
            </w:r>
            <w:r w:rsidR="00CC6812">
              <w:rPr>
                <w:noProof/>
                <w:webHidden/>
              </w:rPr>
              <w:instrText xml:space="preserve"> PAGEREF _Toc141213144 \h </w:instrText>
            </w:r>
            <w:r w:rsidR="00CC6812">
              <w:rPr>
                <w:noProof/>
                <w:webHidden/>
              </w:rPr>
            </w:r>
            <w:r w:rsidR="00CC6812">
              <w:rPr>
                <w:noProof/>
                <w:webHidden/>
              </w:rPr>
              <w:fldChar w:fldCharType="separate"/>
            </w:r>
            <w:r w:rsidR="00053887">
              <w:rPr>
                <w:noProof/>
                <w:webHidden/>
              </w:rPr>
              <w:t>4</w:t>
            </w:r>
            <w:r w:rsidR="00CC6812">
              <w:rPr>
                <w:noProof/>
                <w:webHidden/>
              </w:rPr>
              <w:fldChar w:fldCharType="end"/>
            </w:r>
          </w:hyperlink>
        </w:p>
        <w:p w14:paraId="1CE215CC" w14:textId="4B14B72B"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5" w:history="1">
            <w:r w:rsidR="00CC6812" w:rsidRPr="00BC5F0F">
              <w:rPr>
                <w:rStyle w:val="Hyperlink"/>
                <w:noProof/>
              </w:rPr>
              <w:t>3.1</w:t>
            </w:r>
            <w:r w:rsidR="00CC6812">
              <w:rPr>
                <w:rFonts w:asciiTheme="minorHAnsi" w:eastAsiaTheme="minorEastAsia" w:hAnsiTheme="minorHAnsi"/>
                <w:noProof/>
                <w:lang w:eastAsia="en-AU"/>
              </w:rPr>
              <w:tab/>
            </w:r>
            <w:r w:rsidR="00CC6812" w:rsidRPr="00BC5F0F">
              <w:rPr>
                <w:rStyle w:val="Hyperlink"/>
                <w:noProof/>
              </w:rPr>
              <w:t>Human pathology</w:t>
            </w:r>
            <w:r w:rsidR="00CC6812">
              <w:rPr>
                <w:noProof/>
                <w:webHidden/>
              </w:rPr>
              <w:tab/>
            </w:r>
            <w:r w:rsidR="00CC6812">
              <w:rPr>
                <w:noProof/>
                <w:webHidden/>
              </w:rPr>
              <w:fldChar w:fldCharType="begin" w:fldLock="1"/>
            </w:r>
            <w:r w:rsidR="00CC6812">
              <w:rPr>
                <w:noProof/>
                <w:webHidden/>
              </w:rPr>
              <w:instrText xml:space="preserve"> PAGEREF _Toc141213145 \h </w:instrText>
            </w:r>
            <w:r w:rsidR="00CC6812">
              <w:rPr>
                <w:noProof/>
                <w:webHidden/>
              </w:rPr>
            </w:r>
            <w:r w:rsidR="00CC6812">
              <w:rPr>
                <w:noProof/>
                <w:webHidden/>
              </w:rPr>
              <w:fldChar w:fldCharType="separate"/>
            </w:r>
            <w:r w:rsidR="00053887">
              <w:rPr>
                <w:noProof/>
                <w:webHidden/>
              </w:rPr>
              <w:t>4</w:t>
            </w:r>
            <w:r w:rsidR="00CC6812">
              <w:rPr>
                <w:noProof/>
                <w:webHidden/>
              </w:rPr>
              <w:fldChar w:fldCharType="end"/>
            </w:r>
          </w:hyperlink>
        </w:p>
        <w:p w14:paraId="286AED68" w14:textId="0EA259F4"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6" w:history="1">
            <w:r w:rsidR="00CC6812" w:rsidRPr="00BC5F0F">
              <w:rPr>
                <w:rStyle w:val="Hyperlink"/>
                <w:noProof/>
              </w:rPr>
              <w:t>3.2</w:t>
            </w:r>
            <w:r w:rsidR="00CC6812">
              <w:rPr>
                <w:rFonts w:asciiTheme="minorHAnsi" w:eastAsiaTheme="minorEastAsia" w:hAnsiTheme="minorHAnsi"/>
                <w:noProof/>
                <w:lang w:eastAsia="en-AU"/>
              </w:rPr>
              <w:tab/>
            </w:r>
            <w:r w:rsidR="00CC6812" w:rsidRPr="00BC5F0F">
              <w:rPr>
                <w:rStyle w:val="Hyperlink"/>
                <w:noProof/>
              </w:rPr>
              <w:t>Structure and genomic organisation</w:t>
            </w:r>
            <w:r w:rsidR="00CC6812">
              <w:rPr>
                <w:noProof/>
                <w:webHidden/>
              </w:rPr>
              <w:tab/>
            </w:r>
            <w:r w:rsidR="00CC6812">
              <w:rPr>
                <w:noProof/>
                <w:webHidden/>
              </w:rPr>
              <w:fldChar w:fldCharType="begin" w:fldLock="1"/>
            </w:r>
            <w:r w:rsidR="00CC6812">
              <w:rPr>
                <w:noProof/>
                <w:webHidden/>
              </w:rPr>
              <w:instrText xml:space="preserve"> PAGEREF _Toc141213146 \h </w:instrText>
            </w:r>
            <w:r w:rsidR="00CC6812">
              <w:rPr>
                <w:noProof/>
                <w:webHidden/>
              </w:rPr>
            </w:r>
            <w:r w:rsidR="00CC6812">
              <w:rPr>
                <w:noProof/>
                <w:webHidden/>
              </w:rPr>
              <w:fldChar w:fldCharType="separate"/>
            </w:r>
            <w:r w:rsidR="00053887">
              <w:rPr>
                <w:noProof/>
                <w:webHidden/>
              </w:rPr>
              <w:t>6</w:t>
            </w:r>
            <w:r w:rsidR="00CC6812">
              <w:rPr>
                <w:noProof/>
                <w:webHidden/>
              </w:rPr>
              <w:fldChar w:fldCharType="end"/>
            </w:r>
          </w:hyperlink>
        </w:p>
        <w:p w14:paraId="29226E66" w14:textId="1E170DB0"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7" w:history="1">
            <w:r w:rsidR="00CC6812" w:rsidRPr="00BC5F0F">
              <w:rPr>
                <w:rStyle w:val="Hyperlink"/>
                <w:noProof/>
              </w:rPr>
              <w:t>3.3</w:t>
            </w:r>
            <w:r w:rsidR="00CC6812">
              <w:rPr>
                <w:rFonts w:asciiTheme="minorHAnsi" w:eastAsiaTheme="minorEastAsia" w:hAnsiTheme="minorHAnsi"/>
                <w:noProof/>
                <w:lang w:eastAsia="en-AU"/>
              </w:rPr>
              <w:tab/>
            </w:r>
            <w:r w:rsidR="00CC6812" w:rsidRPr="00BC5F0F">
              <w:rPr>
                <w:rStyle w:val="Hyperlink"/>
                <w:noProof/>
              </w:rPr>
              <w:t>Pre-membrane, membrane, and envelope proteins</w:t>
            </w:r>
            <w:r w:rsidR="00CC6812">
              <w:rPr>
                <w:noProof/>
                <w:webHidden/>
              </w:rPr>
              <w:tab/>
            </w:r>
            <w:r w:rsidR="00CC6812">
              <w:rPr>
                <w:noProof/>
                <w:webHidden/>
              </w:rPr>
              <w:fldChar w:fldCharType="begin" w:fldLock="1"/>
            </w:r>
            <w:r w:rsidR="00CC6812">
              <w:rPr>
                <w:noProof/>
                <w:webHidden/>
              </w:rPr>
              <w:instrText xml:space="preserve"> PAGEREF _Toc141213147 \h </w:instrText>
            </w:r>
            <w:r w:rsidR="00CC6812">
              <w:rPr>
                <w:noProof/>
                <w:webHidden/>
              </w:rPr>
            </w:r>
            <w:r w:rsidR="00CC6812">
              <w:rPr>
                <w:noProof/>
                <w:webHidden/>
              </w:rPr>
              <w:fldChar w:fldCharType="separate"/>
            </w:r>
            <w:r w:rsidR="00053887">
              <w:rPr>
                <w:noProof/>
                <w:webHidden/>
              </w:rPr>
              <w:t>6</w:t>
            </w:r>
            <w:r w:rsidR="00CC6812">
              <w:rPr>
                <w:noProof/>
                <w:webHidden/>
              </w:rPr>
              <w:fldChar w:fldCharType="end"/>
            </w:r>
          </w:hyperlink>
        </w:p>
        <w:p w14:paraId="28F1FAB3" w14:textId="0D3D54C5"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8" w:history="1">
            <w:r w:rsidR="00CC6812" w:rsidRPr="00BC5F0F">
              <w:rPr>
                <w:rStyle w:val="Hyperlink"/>
                <w:noProof/>
              </w:rPr>
              <w:t>3.4</w:t>
            </w:r>
            <w:r w:rsidR="00CC6812">
              <w:rPr>
                <w:rFonts w:asciiTheme="minorHAnsi" w:eastAsiaTheme="minorEastAsia" w:hAnsiTheme="minorHAnsi"/>
                <w:noProof/>
                <w:lang w:eastAsia="en-AU"/>
              </w:rPr>
              <w:tab/>
            </w:r>
            <w:r w:rsidR="00CC6812" w:rsidRPr="00BC5F0F">
              <w:rPr>
                <w:rStyle w:val="Hyperlink"/>
                <w:noProof/>
              </w:rPr>
              <w:t>Viral infection and replication</w:t>
            </w:r>
            <w:r w:rsidR="00CC6812">
              <w:rPr>
                <w:noProof/>
                <w:webHidden/>
              </w:rPr>
              <w:tab/>
            </w:r>
            <w:r w:rsidR="00CC6812">
              <w:rPr>
                <w:noProof/>
                <w:webHidden/>
              </w:rPr>
              <w:fldChar w:fldCharType="begin" w:fldLock="1"/>
            </w:r>
            <w:r w:rsidR="00CC6812">
              <w:rPr>
                <w:noProof/>
                <w:webHidden/>
              </w:rPr>
              <w:instrText xml:space="preserve"> PAGEREF _Toc141213148 \h </w:instrText>
            </w:r>
            <w:r w:rsidR="00CC6812">
              <w:rPr>
                <w:noProof/>
                <w:webHidden/>
              </w:rPr>
            </w:r>
            <w:r w:rsidR="00CC6812">
              <w:rPr>
                <w:noProof/>
                <w:webHidden/>
              </w:rPr>
              <w:fldChar w:fldCharType="separate"/>
            </w:r>
            <w:r w:rsidR="00053887">
              <w:rPr>
                <w:noProof/>
                <w:webHidden/>
              </w:rPr>
              <w:t>7</w:t>
            </w:r>
            <w:r w:rsidR="00CC6812">
              <w:rPr>
                <w:noProof/>
                <w:webHidden/>
              </w:rPr>
              <w:fldChar w:fldCharType="end"/>
            </w:r>
          </w:hyperlink>
        </w:p>
        <w:p w14:paraId="662B6EFB" w14:textId="396CA204"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49" w:history="1">
            <w:r w:rsidR="00CC6812" w:rsidRPr="00BC5F0F">
              <w:rPr>
                <w:rStyle w:val="Hyperlink"/>
                <w:noProof/>
              </w:rPr>
              <w:t>3.5</w:t>
            </w:r>
            <w:r w:rsidR="00CC6812">
              <w:rPr>
                <w:rFonts w:asciiTheme="minorHAnsi" w:eastAsiaTheme="minorEastAsia" w:hAnsiTheme="minorHAnsi"/>
                <w:noProof/>
                <w:lang w:eastAsia="en-AU"/>
              </w:rPr>
              <w:tab/>
            </w:r>
            <w:r w:rsidR="00CC6812" w:rsidRPr="00BC5F0F">
              <w:rPr>
                <w:rStyle w:val="Hyperlink"/>
                <w:noProof/>
              </w:rPr>
              <w:t>Viral load and shedding in humans</w:t>
            </w:r>
            <w:r w:rsidR="00CC6812">
              <w:rPr>
                <w:noProof/>
                <w:webHidden/>
              </w:rPr>
              <w:tab/>
            </w:r>
            <w:r w:rsidR="00CC6812">
              <w:rPr>
                <w:noProof/>
                <w:webHidden/>
              </w:rPr>
              <w:fldChar w:fldCharType="begin" w:fldLock="1"/>
            </w:r>
            <w:r w:rsidR="00CC6812">
              <w:rPr>
                <w:noProof/>
                <w:webHidden/>
              </w:rPr>
              <w:instrText xml:space="preserve"> PAGEREF _Toc141213149 \h </w:instrText>
            </w:r>
            <w:r w:rsidR="00CC6812">
              <w:rPr>
                <w:noProof/>
                <w:webHidden/>
              </w:rPr>
            </w:r>
            <w:r w:rsidR="00CC6812">
              <w:rPr>
                <w:noProof/>
                <w:webHidden/>
              </w:rPr>
              <w:fldChar w:fldCharType="separate"/>
            </w:r>
            <w:r w:rsidR="00053887">
              <w:rPr>
                <w:noProof/>
                <w:webHidden/>
              </w:rPr>
              <w:t>7</w:t>
            </w:r>
            <w:r w:rsidR="00CC6812">
              <w:rPr>
                <w:noProof/>
                <w:webHidden/>
              </w:rPr>
              <w:fldChar w:fldCharType="end"/>
            </w:r>
          </w:hyperlink>
        </w:p>
        <w:p w14:paraId="2B4D77BD" w14:textId="63C4593C"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0" w:history="1">
            <w:r w:rsidR="00CC6812" w:rsidRPr="00BC5F0F">
              <w:rPr>
                <w:rStyle w:val="Hyperlink"/>
                <w:noProof/>
              </w:rPr>
              <w:t>3.6</w:t>
            </w:r>
            <w:r w:rsidR="00CC6812">
              <w:rPr>
                <w:rFonts w:asciiTheme="minorHAnsi" w:eastAsiaTheme="minorEastAsia" w:hAnsiTheme="minorHAnsi"/>
                <w:noProof/>
                <w:lang w:eastAsia="en-AU"/>
              </w:rPr>
              <w:tab/>
            </w:r>
            <w:r w:rsidR="00CC6812" w:rsidRPr="00BC5F0F">
              <w:rPr>
                <w:rStyle w:val="Hyperlink"/>
                <w:noProof/>
              </w:rPr>
              <w:t>Spontaneous mutations, coinfection, and the potential for recombination</w:t>
            </w:r>
            <w:r w:rsidR="00CC6812">
              <w:rPr>
                <w:noProof/>
                <w:webHidden/>
              </w:rPr>
              <w:tab/>
            </w:r>
            <w:r w:rsidR="00CC6812">
              <w:rPr>
                <w:noProof/>
                <w:webHidden/>
              </w:rPr>
              <w:fldChar w:fldCharType="begin" w:fldLock="1"/>
            </w:r>
            <w:r w:rsidR="00CC6812">
              <w:rPr>
                <w:noProof/>
                <w:webHidden/>
              </w:rPr>
              <w:instrText xml:space="preserve"> PAGEREF _Toc141213150 \h </w:instrText>
            </w:r>
            <w:r w:rsidR="00CC6812">
              <w:rPr>
                <w:noProof/>
                <w:webHidden/>
              </w:rPr>
            </w:r>
            <w:r w:rsidR="00CC6812">
              <w:rPr>
                <w:noProof/>
                <w:webHidden/>
              </w:rPr>
              <w:fldChar w:fldCharType="separate"/>
            </w:r>
            <w:r w:rsidR="00053887">
              <w:rPr>
                <w:noProof/>
                <w:webHidden/>
              </w:rPr>
              <w:t>8</w:t>
            </w:r>
            <w:r w:rsidR="00CC6812">
              <w:rPr>
                <w:noProof/>
                <w:webHidden/>
              </w:rPr>
              <w:fldChar w:fldCharType="end"/>
            </w:r>
          </w:hyperlink>
        </w:p>
        <w:p w14:paraId="55F75E5B" w14:textId="02C7C45F"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1" w:history="1">
            <w:r w:rsidR="00CC6812" w:rsidRPr="00BC5F0F">
              <w:rPr>
                <w:rStyle w:val="Hyperlink"/>
                <w:noProof/>
              </w:rPr>
              <w:t>3.7</w:t>
            </w:r>
            <w:r w:rsidR="00CC6812">
              <w:rPr>
                <w:rFonts w:asciiTheme="minorHAnsi" w:eastAsiaTheme="minorEastAsia" w:hAnsiTheme="minorHAnsi"/>
                <w:noProof/>
                <w:lang w:eastAsia="en-AU"/>
              </w:rPr>
              <w:tab/>
            </w:r>
            <w:r w:rsidR="00CC6812" w:rsidRPr="00BC5F0F">
              <w:rPr>
                <w:rStyle w:val="Hyperlink"/>
                <w:noProof/>
              </w:rPr>
              <w:t>Epidemiology</w:t>
            </w:r>
            <w:r w:rsidR="00CC6812">
              <w:rPr>
                <w:noProof/>
                <w:webHidden/>
              </w:rPr>
              <w:tab/>
            </w:r>
            <w:r w:rsidR="00CC6812">
              <w:rPr>
                <w:noProof/>
                <w:webHidden/>
              </w:rPr>
              <w:fldChar w:fldCharType="begin" w:fldLock="1"/>
            </w:r>
            <w:r w:rsidR="00CC6812">
              <w:rPr>
                <w:noProof/>
                <w:webHidden/>
              </w:rPr>
              <w:instrText xml:space="preserve"> PAGEREF _Toc141213151 \h </w:instrText>
            </w:r>
            <w:r w:rsidR="00CC6812">
              <w:rPr>
                <w:noProof/>
                <w:webHidden/>
              </w:rPr>
            </w:r>
            <w:r w:rsidR="00CC6812">
              <w:rPr>
                <w:noProof/>
                <w:webHidden/>
              </w:rPr>
              <w:fldChar w:fldCharType="separate"/>
            </w:r>
            <w:r w:rsidR="00053887">
              <w:rPr>
                <w:noProof/>
                <w:webHidden/>
              </w:rPr>
              <w:t>9</w:t>
            </w:r>
            <w:r w:rsidR="00CC6812">
              <w:rPr>
                <w:noProof/>
                <w:webHidden/>
              </w:rPr>
              <w:fldChar w:fldCharType="end"/>
            </w:r>
          </w:hyperlink>
        </w:p>
        <w:p w14:paraId="0DEBBAF4" w14:textId="78FC931E"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2" w:history="1">
            <w:r w:rsidR="00CC6812" w:rsidRPr="00BC5F0F">
              <w:rPr>
                <w:rStyle w:val="Hyperlink"/>
                <w:noProof/>
              </w:rPr>
              <w:t>3.8</w:t>
            </w:r>
            <w:r w:rsidR="00CC6812">
              <w:rPr>
                <w:rFonts w:asciiTheme="minorHAnsi" w:eastAsiaTheme="minorEastAsia" w:hAnsiTheme="minorHAnsi"/>
                <w:noProof/>
                <w:lang w:eastAsia="en-AU"/>
              </w:rPr>
              <w:tab/>
            </w:r>
            <w:r w:rsidR="00CC6812" w:rsidRPr="00BC5F0F">
              <w:rPr>
                <w:rStyle w:val="Hyperlink"/>
                <w:noProof/>
              </w:rPr>
              <w:t>DENV-2 PDK-53, the attenuated parent strain</w:t>
            </w:r>
            <w:r w:rsidR="00CC6812">
              <w:rPr>
                <w:noProof/>
                <w:webHidden/>
              </w:rPr>
              <w:tab/>
            </w:r>
            <w:r w:rsidR="00CC6812">
              <w:rPr>
                <w:noProof/>
                <w:webHidden/>
              </w:rPr>
              <w:fldChar w:fldCharType="begin" w:fldLock="1"/>
            </w:r>
            <w:r w:rsidR="00CC6812">
              <w:rPr>
                <w:noProof/>
                <w:webHidden/>
              </w:rPr>
              <w:instrText xml:space="preserve"> PAGEREF _Toc141213152 \h </w:instrText>
            </w:r>
            <w:r w:rsidR="00CC6812">
              <w:rPr>
                <w:noProof/>
                <w:webHidden/>
              </w:rPr>
            </w:r>
            <w:r w:rsidR="00CC6812">
              <w:rPr>
                <w:noProof/>
                <w:webHidden/>
              </w:rPr>
              <w:fldChar w:fldCharType="separate"/>
            </w:r>
            <w:r w:rsidR="00053887">
              <w:rPr>
                <w:noProof/>
                <w:webHidden/>
              </w:rPr>
              <w:t>15</w:t>
            </w:r>
            <w:r w:rsidR="00CC6812">
              <w:rPr>
                <w:noProof/>
                <w:webHidden/>
              </w:rPr>
              <w:fldChar w:fldCharType="end"/>
            </w:r>
          </w:hyperlink>
        </w:p>
        <w:p w14:paraId="276FD9B7" w14:textId="2F00F90F"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53" w:history="1">
            <w:r w:rsidR="00CC6812" w:rsidRPr="00BC5F0F">
              <w:rPr>
                <w:rStyle w:val="Hyperlink"/>
                <w:noProof/>
              </w:rPr>
              <w:t>Section 4</w:t>
            </w:r>
            <w:r w:rsidR="00CC6812">
              <w:rPr>
                <w:rFonts w:asciiTheme="minorHAnsi" w:eastAsiaTheme="minorEastAsia" w:hAnsiTheme="minorHAnsi"/>
                <w:noProof/>
                <w:lang w:eastAsia="en-AU"/>
              </w:rPr>
              <w:tab/>
            </w:r>
            <w:r w:rsidR="00CC6812" w:rsidRPr="00BC5F0F">
              <w:rPr>
                <w:rStyle w:val="Hyperlink"/>
                <w:noProof/>
              </w:rPr>
              <w:t>The GM vaccine - nature and effect of the genetic modification</w:t>
            </w:r>
            <w:r w:rsidR="00CC6812">
              <w:rPr>
                <w:noProof/>
                <w:webHidden/>
              </w:rPr>
              <w:tab/>
            </w:r>
            <w:r w:rsidR="00CC6812">
              <w:rPr>
                <w:noProof/>
                <w:webHidden/>
              </w:rPr>
              <w:fldChar w:fldCharType="begin" w:fldLock="1"/>
            </w:r>
            <w:r w:rsidR="00CC6812">
              <w:rPr>
                <w:noProof/>
                <w:webHidden/>
              </w:rPr>
              <w:instrText xml:space="preserve"> PAGEREF _Toc141213153 \h </w:instrText>
            </w:r>
            <w:r w:rsidR="00CC6812">
              <w:rPr>
                <w:noProof/>
                <w:webHidden/>
              </w:rPr>
            </w:r>
            <w:r w:rsidR="00CC6812">
              <w:rPr>
                <w:noProof/>
                <w:webHidden/>
              </w:rPr>
              <w:fldChar w:fldCharType="separate"/>
            </w:r>
            <w:r w:rsidR="00053887">
              <w:rPr>
                <w:noProof/>
                <w:webHidden/>
              </w:rPr>
              <w:t>16</w:t>
            </w:r>
            <w:r w:rsidR="00CC6812">
              <w:rPr>
                <w:noProof/>
                <w:webHidden/>
              </w:rPr>
              <w:fldChar w:fldCharType="end"/>
            </w:r>
          </w:hyperlink>
        </w:p>
        <w:p w14:paraId="0900085E" w14:textId="35CA4947"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4" w:history="1">
            <w:r w:rsidR="00CC6812" w:rsidRPr="00BC5F0F">
              <w:rPr>
                <w:rStyle w:val="Hyperlink"/>
                <w:noProof/>
              </w:rPr>
              <w:t>4.1</w:t>
            </w:r>
            <w:r w:rsidR="00CC6812">
              <w:rPr>
                <w:rFonts w:asciiTheme="minorHAnsi" w:eastAsiaTheme="minorEastAsia" w:hAnsiTheme="minorHAnsi"/>
                <w:noProof/>
                <w:lang w:eastAsia="en-AU"/>
              </w:rPr>
              <w:tab/>
            </w:r>
            <w:r w:rsidR="00CC6812" w:rsidRPr="00BC5F0F">
              <w:rPr>
                <w:rStyle w:val="Hyperlink"/>
                <w:noProof/>
              </w:rPr>
              <w:t>The genetic modifications</w:t>
            </w:r>
            <w:r w:rsidR="00CC6812">
              <w:rPr>
                <w:noProof/>
                <w:webHidden/>
              </w:rPr>
              <w:tab/>
            </w:r>
            <w:r w:rsidR="00CC6812">
              <w:rPr>
                <w:noProof/>
                <w:webHidden/>
              </w:rPr>
              <w:fldChar w:fldCharType="begin" w:fldLock="1"/>
            </w:r>
            <w:r w:rsidR="00CC6812">
              <w:rPr>
                <w:noProof/>
                <w:webHidden/>
              </w:rPr>
              <w:instrText xml:space="preserve"> PAGEREF _Toc141213154 \h </w:instrText>
            </w:r>
            <w:r w:rsidR="00CC6812">
              <w:rPr>
                <w:noProof/>
                <w:webHidden/>
              </w:rPr>
            </w:r>
            <w:r w:rsidR="00CC6812">
              <w:rPr>
                <w:noProof/>
                <w:webHidden/>
              </w:rPr>
              <w:fldChar w:fldCharType="separate"/>
            </w:r>
            <w:r w:rsidR="00053887">
              <w:rPr>
                <w:noProof/>
                <w:webHidden/>
              </w:rPr>
              <w:t>16</w:t>
            </w:r>
            <w:r w:rsidR="00CC6812">
              <w:rPr>
                <w:noProof/>
                <w:webHidden/>
              </w:rPr>
              <w:fldChar w:fldCharType="end"/>
            </w:r>
          </w:hyperlink>
        </w:p>
        <w:p w14:paraId="614DAB2E" w14:textId="46128964"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5" w:history="1">
            <w:r w:rsidR="00CC6812" w:rsidRPr="00BC5F0F">
              <w:rPr>
                <w:rStyle w:val="Hyperlink"/>
                <w:noProof/>
              </w:rPr>
              <w:t>4.2</w:t>
            </w:r>
            <w:r w:rsidR="00CC6812">
              <w:rPr>
                <w:rFonts w:asciiTheme="minorHAnsi" w:eastAsiaTheme="minorEastAsia" w:hAnsiTheme="minorHAnsi"/>
                <w:noProof/>
                <w:lang w:eastAsia="en-AU"/>
              </w:rPr>
              <w:tab/>
            </w:r>
            <w:r w:rsidR="00CC6812" w:rsidRPr="00BC5F0F">
              <w:rPr>
                <w:rStyle w:val="Hyperlink"/>
                <w:noProof/>
              </w:rPr>
              <w:t>Effect of the genetic modification</w:t>
            </w:r>
            <w:r w:rsidR="00CC6812">
              <w:rPr>
                <w:noProof/>
                <w:webHidden/>
              </w:rPr>
              <w:tab/>
            </w:r>
            <w:r w:rsidR="00CC6812">
              <w:rPr>
                <w:noProof/>
                <w:webHidden/>
              </w:rPr>
              <w:fldChar w:fldCharType="begin" w:fldLock="1"/>
            </w:r>
            <w:r w:rsidR="00CC6812">
              <w:rPr>
                <w:noProof/>
                <w:webHidden/>
              </w:rPr>
              <w:instrText xml:space="preserve"> PAGEREF _Toc141213155 \h </w:instrText>
            </w:r>
            <w:r w:rsidR="00CC6812">
              <w:rPr>
                <w:noProof/>
                <w:webHidden/>
              </w:rPr>
            </w:r>
            <w:r w:rsidR="00CC6812">
              <w:rPr>
                <w:noProof/>
                <w:webHidden/>
              </w:rPr>
              <w:fldChar w:fldCharType="separate"/>
            </w:r>
            <w:r w:rsidR="00053887">
              <w:rPr>
                <w:noProof/>
                <w:webHidden/>
              </w:rPr>
              <w:t>17</w:t>
            </w:r>
            <w:r w:rsidR="00CC6812">
              <w:rPr>
                <w:noProof/>
                <w:webHidden/>
              </w:rPr>
              <w:fldChar w:fldCharType="end"/>
            </w:r>
          </w:hyperlink>
        </w:p>
        <w:p w14:paraId="7BACE3EA" w14:textId="62BF2A0F"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6" w:history="1">
            <w:r w:rsidR="00CC6812" w:rsidRPr="00BC5F0F">
              <w:rPr>
                <w:rStyle w:val="Hyperlink"/>
                <w:noProof/>
              </w:rPr>
              <w:t>4.3</w:t>
            </w:r>
            <w:r w:rsidR="00CC6812">
              <w:rPr>
                <w:rFonts w:asciiTheme="minorHAnsi" w:eastAsiaTheme="minorEastAsia" w:hAnsiTheme="minorHAnsi"/>
                <w:noProof/>
                <w:lang w:eastAsia="en-AU"/>
              </w:rPr>
              <w:tab/>
            </w:r>
            <w:r w:rsidR="00CC6812" w:rsidRPr="00BC5F0F">
              <w:rPr>
                <w:rStyle w:val="Hyperlink"/>
                <w:noProof/>
              </w:rPr>
              <w:t>Characterisation of the GMOs</w:t>
            </w:r>
            <w:r w:rsidR="00CC6812">
              <w:rPr>
                <w:noProof/>
                <w:webHidden/>
              </w:rPr>
              <w:tab/>
            </w:r>
            <w:r w:rsidR="00CC6812">
              <w:rPr>
                <w:noProof/>
                <w:webHidden/>
              </w:rPr>
              <w:fldChar w:fldCharType="begin" w:fldLock="1"/>
            </w:r>
            <w:r w:rsidR="00CC6812">
              <w:rPr>
                <w:noProof/>
                <w:webHidden/>
              </w:rPr>
              <w:instrText xml:space="preserve"> PAGEREF _Toc141213156 \h </w:instrText>
            </w:r>
            <w:r w:rsidR="00CC6812">
              <w:rPr>
                <w:noProof/>
                <w:webHidden/>
              </w:rPr>
            </w:r>
            <w:r w:rsidR="00CC6812">
              <w:rPr>
                <w:noProof/>
                <w:webHidden/>
              </w:rPr>
              <w:fldChar w:fldCharType="separate"/>
            </w:r>
            <w:r w:rsidR="00053887">
              <w:rPr>
                <w:noProof/>
                <w:webHidden/>
              </w:rPr>
              <w:t>17</w:t>
            </w:r>
            <w:r w:rsidR="00CC6812">
              <w:rPr>
                <w:noProof/>
                <w:webHidden/>
              </w:rPr>
              <w:fldChar w:fldCharType="end"/>
            </w:r>
          </w:hyperlink>
        </w:p>
        <w:p w14:paraId="32B090E7" w14:textId="33D35A92"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57" w:history="1">
            <w:r w:rsidR="00CC6812" w:rsidRPr="00BC5F0F">
              <w:rPr>
                <w:rStyle w:val="Hyperlink"/>
                <w:noProof/>
              </w:rPr>
              <w:t>Section 5</w:t>
            </w:r>
            <w:r w:rsidR="00CC6812">
              <w:rPr>
                <w:rFonts w:asciiTheme="minorHAnsi" w:eastAsiaTheme="minorEastAsia" w:hAnsiTheme="minorHAnsi"/>
                <w:noProof/>
                <w:lang w:eastAsia="en-AU"/>
              </w:rPr>
              <w:tab/>
            </w:r>
            <w:r w:rsidR="00CC6812" w:rsidRPr="00BC5F0F">
              <w:rPr>
                <w:rStyle w:val="Hyperlink"/>
                <w:noProof/>
              </w:rPr>
              <w:t>The receiving environment</w:t>
            </w:r>
            <w:r w:rsidR="00CC6812">
              <w:rPr>
                <w:noProof/>
                <w:webHidden/>
              </w:rPr>
              <w:tab/>
            </w:r>
            <w:r w:rsidR="00CC6812">
              <w:rPr>
                <w:noProof/>
                <w:webHidden/>
              </w:rPr>
              <w:fldChar w:fldCharType="begin" w:fldLock="1"/>
            </w:r>
            <w:r w:rsidR="00CC6812">
              <w:rPr>
                <w:noProof/>
                <w:webHidden/>
              </w:rPr>
              <w:instrText xml:space="preserve"> PAGEREF _Toc141213157 \h </w:instrText>
            </w:r>
            <w:r w:rsidR="00CC6812">
              <w:rPr>
                <w:noProof/>
                <w:webHidden/>
              </w:rPr>
            </w:r>
            <w:r w:rsidR="00CC6812">
              <w:rPr>
                <w:noProof/>
                <w:webHidden/>
              </w:rPr>
              <w:fldChar w:fldCharType="separate"/>
            </w:r>
            <w:r w:rsidR="00053887">
              <w:rPr>
                <w:noProof/>
                <w:webHidden/>
              </w:rPr>
              <w:t>20</w:t>
            </w:r>
            <w:r w:rsidR="00CC6812">
              <w:rPr>
                <w:noProof/>
                <w:webHidden/>
              </w:rPr>
              <w:fldChar w:fldCharType="end"/>
            </w:r>
          </w:hyperlink>
        </w:p>
        <w:p w14:paraId="3AB3C25D" w14:textId="6F46D7F0"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8" w:history="1">
            <w:r w:rsidR="00CC6812" w:rsidRPr="00BC5F0F">
              <w:rPr>
                <w:rStyle w:val="Hyperlink"/>
                <w:noProof/>
              </w:rPr>
              <w:t>5.1</w:t>
            </w:r>
            <w:r w:rsidR="00CC6812">
              <w:rPr>
                <w:rFonts w:asciiTheme="minorHAnsi" w:eastAsiaTheme="minorEastAsia" w:hAnsiTheme="minorHAnsi"/>
                <w:noProof/>
                <w:lang w:eastAsia="en-AU"/>
              </w:rPr>
              <w:tab/>
            </w:r>
            <w:r w:rsidR="00CC6812" w:rsidRPr="00BC5F0F">
              <w:rPr>
                <w:rStyle w:val="Hyperlink"/>
                <w:noProof/>
              </w:rPr>
              <w:t>Site of release</w:t>
            </w:r>
            <w:r w:rsidR="00CC6812">
              <w:rPr>
                <w:noProof/>
                <w:webHidden/>
              </w:rPr>
              <w:tab/>
            </w:r>
            <w:r w:rsidR="00CC6812">
              <w:rPr>
                <w:noProof/>
                <w:webHidden/>
              </w:rPr>
              <w:fldChar w:fldCharType="begin" w:fldLock="1"/>
            </w:r>
            <w:r w:rsidR="00CC6812">
              <w:rPr>
                <w:noProof/>
                <w:webHidden/>
              </w:rPr>
              <w:instrText xml:space="preserve"> PAGEREF _Toc141213158 \h </w:instrText>
            </w:r>
            <w:r w:rsidR="00CC6812">
              <w:rPr>
                <w:noProof/>
                <w:webHidden/>
              </w:rPr>
            </w:r>
            <w:r w:rsidR="00CC6812">
              <w:rPr>
                <w:noProof/>
                <w:webHidden/>
              </w:rPr>
              <w:fldChar w:fldCharType="separate"/>
            </w:r>
            <w:r w:rsidR="00053887">
              <w:rPr>
                <w:noProof/>
                <w:webHidden/>
              </w:rPr>
              <w:t>20</w:t>
            </w:r>
            <w:r w:rsidR="00CC6812">
              <w:rPr>
                <w:noProof/>
                <w:webHidden/>
              </w:rPr>
              <w:fldChar w:fldCharType="end"/>
            </w:r>
          </w:hyperlink>
        </w:p>
        <w:p w14:paraId="1D343876" w14:textId="19FE687B"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59" w:history="1">
            <w:r w:rsidR="00CC6812" w:rsidRPr="00BC5F0F">
              <w:rPr>
                <w:rStyle w:val="Hyperlink"/>
                <w:noProof/>
              </w:rPr>
              <w:t>5.2</w:t>
            </w:r>
            <w:r w:rsidR="00CC6812">
              <w:rPr>
                <w:rFonts w:asciiTheme="minorHAnsi" w:eastAsiaTheme="minorEastAsia" w:hAnsiTheme="minorHAnsi"/>
                <w:noProof/>
                <w:lang w:eastAsia="en-AU"/>
              </w:rPr>
              <w:tab/>
            </w:r>
            <w:r w:rsidR="00CC6812" w:rsidRPr="00BC5F0F">
              <w:rPr>
                <w:rStyle w:val="Hyperlink"/>
                <w:noProof/>
              </w:rPr>
              <w:t>Related viral species in the receiving environment</w:t>
            </w:r>
            <w:r w:rsidR="00CC6812">
              <w:rPr>
                <w:noProof/>
                <w:webHidden/>
              </w:rPr>
              <w:tab/>
            </w:r>
            <w:r w:rsidR="00CC6812">
              <w:rPr>
                <w:noProof/>
                <w:webHidden/>
              </w:rPr>
              <w:fldChar w:fldCharType="begin" w:fldLock="1"/>
            </w:r>
            <w:r w:rsidR="00CC6812">
              <w:rPr>
                <w:noProof/>
                <w:webHidden/>
              </w:rPr>
              <w:instrText xml:space="preserve"> PAGEREF _Toc141213159 \h </w:instrText>
            </w:r>
            <w:r w:rsidR="00CC6812">
              <w:rPr>
                <w:noProof/>
                <w:webHidden/>
              </w:rPr>
            </w:r>
            <w:r w:rsidR="00CC6812">
              <w:rPr>
                <w:noProof/>
                <w:webHidden/>
              </w:rPr>
              <w:fldChar w:fldCharType="separate"/>
            </w:r>
            <w:r w:rsidR="00053887">
              <w:rPr>
                <w:noProof/>
                <w:webHidden/>
              </w:rPr>
              <w:t>20</w:t>
            </w:r>
            <w:r w:rsidR="00CC6812">
              <w:rPr>
                <w:noProof/>
                <w:webHidden/>
              </w:rPr>
              <w:fldChar w:fldCharType="end"/>
            </w:r>
          </w:hyperlink>
        </w:p>
        <w:p w14:paraId="7766D610" w14:textId="18B93A12"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0" w:history="1">
            <w:r w:rsidR="00CC6812" w:rsidRPr="00BC5F0F">
              <w:rPr>
                <w:rStyle w:val="Hyperlink"/>
                <w:noProof/>
              </w:rPr>
              <w:t>5.3</w:t>
            </w:r>
            <w:r w:rsidR="00CC6812">
              <w:rPr>
                <w:rFonts w:asciiTheme="minorHAnsi" w:eastAsiaTheme="minorEastAsia" w:hAnsiTheme="minorHAnsi"/>
                <w:noProof/>
                <w:lang w:eastAsia="en-AU"/>
              </w:rPr>
              <w:tab/>
            </w:r>
            <w:r w:rsidR="00CC6812" w:rsidRPr="00BC5F0F">
              <w:rPr>
                <w:rStyle w:val="Hyperlink"/>
                <w:noProof/>
              </w:rPr>
              <w:t>Similar genetic material in the environment</w:t>
            </w:r>
            <w:r w:rsidR="00CC6812">
              <w:rPr>
                <w:noProof/>
                <w:webHidden/>
              </w:rPr>
              <w:tab/>
            </w:r>
            <w:r w:rsidR="00CC6812">
              <w:rPr>
                <w:noProof/>
                <w:webHidden/>
              </w:rPr>
              <w:fldChar w:fldCharType="begin" w:fldLock="1"/>
            </w:r>
            <w:r w:rsidR="00CC6812">
              <w:rPr>
                <w:noProof/>
                <w:webHidden/>
              </w:rPr>
              <w:instrText xml:space="preserve"> PAGEREF _Toc141213160 \h </w:instrText>
            </w:r>
            <w:r w:rsidR="00CC6812">
              <w:rPr>
                <w:noProof/>
                <w:webHidden/>
              </w:rPr>
            </w:r>
            <w:r w:rsidR="00CC6812">
              <w:rPr>
                <w:noProof/>
                <w:webHidden/>
              </w:rPr>
              <w:fldChar w:fldCharType="separate"/>
            </w:r>
            <w:r w:rsidR="00053887">
              <w:rPr>
                <w:noProof/>
                <w:webHidden/>
              </w:rPr>
              <w:t>21</w:t>
            </w:r>
            <w:r w:rsidR="00CC6812">
              <w:rPr>
                <w:noProof/>
                <w:webHidden/>
              </w:rPr>
              <w:fldChar w:fldCharType="end"/>
            </w:r>
          </w:hyperlink>
        </w:p>
        <w:p w14:paraId="3F2F23CA" w14:textId="6E388F4F"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1" w:history="1">
            <w:r w:rsidR="00CC6812" w:rsidRPr="00BC5F0F">
              <w:rPr>
                <w:rStyle w:val="Hyperlink"/>
                <w:noProof/>
              </w:rPr>
              <w:t>5.4</w:t>
            </w:r>
            <w:r w:rsidR="00CC6812">
              <w:rPr>
                <w:rFonts w:asciiTheme="minorHAnsi" w:eastAsiaTheme="minorEastAsia" w:hAnsiTheme="minorHAnsi"/>
                <w:noProof/>
                <w:lang w:eastAsia="en-AU"/>
              </w:rPr>
              <w:tab/>
            </w:r>
            <w:r w:rsidR="00CC6812" w:rsidRPr="00BC5F0F">
              <w:rPr>
                <w:rStyle w:val="Hyperlink"/>
                <w:noProof/>
              </w:rPr>
              <w:t>Alternate hosts</w:t>
            </w:r>
            <w:r w:rsidR="00CC6812">
              <w:rPr>
                <w:noProof/>
                <w:webHidden/>
              </w:rPr>
              <w:tab/>
            </w:r>
            <w:r w:rsidR="00CC6812">
              <w:rPr>
                <w:noProof/>
                <w:webHidden/>
              </w:rPr>
              <w:fldChar w:fldCharType="begin" w:fldLock="1"/>
            </w:r>
            <w:r w:rsidR="00CC6812">
              <w:rPr>
                <w:noProof/>
                <w:webHidden/>
              </w:rPr>
              <w:instrText xml:space="preserve"> PAGEREF _Toc141213161 \h </w:instrText>
            </w:r>
            <w:r w:rsidR="00CC6812">
              <w:rPr>
                <w:noProof/>
                <w:webHidden/>
              </w:rPr>
            </w:r>
            <w:r w:rsidR="00CC6812">
              <w:rPr>
                <w:noProof/>
                <w:webHidden/>
              </w:rPr>
              <w:fldChar w:fldCharType="separate"/>
            </w:r>
            <w:r w:rsidR="00053887">
              <w:rPr>
                <w:noProof/>
                <w:webHidden/>
              </w:rPr>
              <w:t>21</w:t>
            </w:r>
            <w:r w:rsidR="00CC6812">
              <w:rPr>
                <w:noProof/>
                <w:webHidden/>
              </w:rPr>
              <w:fldChar w:fldCharType="end"/>
            </w:r>
          </w:hyperlink>
        </w:p>
        <w:p w14:paraId="0E7CDF84" w14:textId="55F3360D"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62" w:history="1">
            <w:r w:rsidR="00CC6812" w:rsidRPr="00BC5F0F">
              <w:rPr>
                <w:rStyle w:val="Hyperlink"/>
                <w:noProof/>
              </w:rPr>
              <w:t>Section 6</w:t>
            </w:r>
            <w:r w:rsidR="00CC6812">
              <w:rPr>
                <w:rFonts w:asciiTheme="minorHAnsi" w:eastAsiaTheme="minorEastAsia" w:hAnsiTheme="minorHAnsi"/>
                <w:noProof/>
                <w:lang w:eastAsia="en-AU"/>
              </w:rPr>
              <w:tab/>
            </w:r>
            <w:r w:rsidR="00CC6812" w:rsidRPr="00BC5F0F">
              <w:rPr>
                <w:rStyle w:val="Hyperlink"/>
                <w:noProof/>
              </w:rPr>
              <w:t>Relevant Australian and international approvals</w:t>
            </w:r>
            <w:r w:rsidR="00CC6812">
              <w:rPr>
                <w:noProof/>
                <w:webHidden/>
              </w:rPr>
              <w:tab/>
            </w:r>
            <w:r w:rsidR="00CC6812">
              <w:rPr>
                <w:noProof/>
                <w:webHidden/>
              </w:rPr>
              <w:fldChar w:fldCharType="begin" w:fldLock="1"/>
            </w:r>
            <w:r w:rsidR="00CC6812">
              <w:rPr>
                <w:noProof/>
                <w:webHidden/>
              </w:rPr>
              <w:instrText xml:space="preserve"> PAGEREF _Toc141213162 \h </w:instrText>
            </w:r>
            <w:r w:rsidR="00CC6812">
              <w:rPr>
                <w:noProof/>
                <w:webHidden/>
              </w:rPr>
            </w:r>
            <w:r w:rsidR="00CC6812">
              <w:rPr>
                <w:noProof/>
                <w:webHidden/>
              </w:rPr>
              <w:fldChar w:fldCharType="separate"/>
            </w:r>
            <w:r w:rsidR="00053887">
              <w:rPr>
                <w:noProof/>
                <w:webHidden/>
              </w:rPr>
              <w:t>21</w:t>
            </w:r>
            <w:r w:rsidR="00CC6812">
              <w:rPr>
                <w:noProof/>
                <w:webHidden/>
              </w:rPr>
              <w:fldChar w:fldCharType="end"/>
            </w:r>
          </w:hyperlink>
        </w:p>
        <w:p w14:paraId="67978A57" w14:textId="40FCD337"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3" w:history="1">
            <w:r w:rsidR="00CC6812" w:rsidRPr="00BC5F0F">
              <w:rPr>
                <w:rStyle w:val="Hyperlink"/>
                <w:noProof/>
              </w:rPr>
              <w:t>6.1</w:t>
            </w:r>
            <w:r w:rsidR="00CC6812">
              <w:rPr>
                <w:rFonts w:asciiTheme="minorHAnsi" w:eastAsiaTheme="minorEastAsia" w:hAnsiTheme="minorHAnsi"/>
                <w:noProof/>
                <w:lang w:eastAsia="en-AU"/>
              </w:rPr>
              <w:tab/>
            </w:r>
            <w:r w:rsidR="00CC6812" w:rsidRPr="00BC5F0F">
              <w:rPr>
                <w:rStyle w:val="Hyperlink"/>
                <w:noProof/>
              </w:rPr>
              <w:t>Australian approvals</w:t>
            </w:r>
            <w:r w:rsidR="00CC6812">
              <w:rPr>
                <w:noProof/>
                <w:webHidden/>
              </w:rPr>
              <w:tab/>
            </w:r>
            <w:r w:rsidR="00CC6812">
              <w:rPr>
                <w:noProof/>
                <w:webHidden/>
              </w:rPr>
              <w:fldChar w:fldCharType="begin" w:fldLock="1"/>
            </w:r>
            <w:r w:rsidR="00CC6812">
              <w:rPr>
                <w:noProof/>
                <w:webHidden/>
              </w:rPr>
              <w:instrText xml:space="preserve"> PAGEREF _Toc141213163 \h </w:instrText>
            </w:r>
            <w:r w:rsidR="00CC6812">
              <w:rPr>
                <w:noProof/>
                <w:webHidden/>
              </w:rPr>
            </w:r>
            <w:r w:rsidR="00CC6812">
              <w:rPr>
                <w:noProof/>
                <w:webHidden/>
              </w:rPr>
              <w:fldChar w:fldCharType="separate"/>
            </w:r>
            <w:r w:rsidR="00053887">
              <w:rPr>
                <w:noProof/>
                <w:webHidden/>
              </w:rPr>
              <w:t>21</w:t>
            </w:r>
            <w:r w:rsidR="00CC6812">
              <w:rPr>
                <w:noProof/>
                <w:webHidden/>
              </w:rPr>
              <w:fldChar w:fldCharType="end"/>
            </w:r>
          </w:hyperlink>
        </w:p>
        <w:p w14:paraId="3BA31F12" w14:textId="18854758"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4" w:history="1">
            <w:r w:rsidR="00CC6812" w:rsidRPr="00BC5F0F">
              <w:rPr>
                <w:rStyle w:val="Hyperlink"/>
                <w:noProof/>
              </w:rPr>
              <w:t>6.2</w:t>
            </w:r>
            <w:r w:rsidR="00CC6812">
              <w:rPr>
                <w:rFonts w:asciiTheme="minorHAnsi" w:eastAsiaTheme="minorEastAsia" w:hAnsiTheme="minorHAnsi"/>
                <w:noProof/>
                <w:lang w:eastAsia="en-AU"/>
              </w:rPr>
              <w:tab/>
            </w:r>
            <w:r w:rsidR="00CC6812" w:rsidRPr="00BC5F0F">
              <w:rPr>
                <w:rStyle w:val="Hyperlink"/>
                <w:noProof/>
              </w:rPr>
              <w:t>International approvals</w:t>
            </w:r>
            <w:r w:rsidR="00CC6812">
              <w:rPr>
                <w:noProof/>
                <w:webHidden/>
              </w:rPr>
              <w:tab/>
            </w:r>
            <w:r w:rsidR="00CC6812">
              <w:rPr>
                <w:noProof/>
                <w:webHidden/>
              </w:rPr>
              <w:fldChar w:fldCharType="begin" w:fldLock="1"/>
            </w:r>
            <w:r w:rsidR="00CC6812">
              <w:rPr>
                <w:noProof/>
                <w:webHidden/>
              </w:rPr>
              <w:instrText xml:space="preserve"> PAGEREF _Toc141213164 \h </w:instrText>
            </w:r>
            <w:r w:rsidR="00CC6812">
              <w:rPr>
                <w:noProof/>
                <w:webHidden/>
              </w:rPr>
            </w:r>
            <w:r w:rsidR="00CC6812">
              <w:rPr>
                <w:noProof/>
                <w:webHidden/>
              </w:rPr>
              <w:fldChar w:fldCharType="separate"/>
            </w:r>
            <w:r w:rsidR="00053887">
              <w:rPr>
                <w:noProof/>
                <w:webHidden/>
              </w:rPr>
              <w:t>22</w:t>
            </w:r>
            <w:r w:rsidR="00CC6812">
              <w:rPr>
                <w:noProof/>
                <w:webHidden/>
              </w:rPr>
              <w:fldChar w:fldCharType="end"/>
            </w:r>
          </w:hyperlink>
        </w:p>
        <w:p w14:paraId="7BEBCBDA" w14:textId="2E6166F2" w:rsidR="00CC6812" w:rsidRDefault="00E72814" w:rsidP="00053887">
          <w:pPr>
            <w:pStyle w:val="TOC1"/>
            <w:rPr>
              <w:rFonts w:asciiTheme="minorHAnsi" w:eastAsiaTheme="minorEastAsia" w:hAnsiTheme="minorHAnsi"/>
              <w:noProof/>
              <w:lang w:eastAsia="en-AU"/>
            </w:rPr>
          </w:pPr>
          <w:hyperlink w:anchor="_Toc141213165" w:history="1">
            <w:r w:rsidR="00CC6812" w:rsidRPr="00BC5F0F">
              <w:rPr>
                <w:rStyle w:val="Hyperlink"/>
                <w:noProof/>
              </w:rPr>
              <w:t>Chapter 2</w:t>
            </w:r>
            <w:r w:rsidR="00E718FB">
              <w:rPr>
                <w:rFonts w:asciiTheme="minorHAnsi" w:eastAsiaTheme="minorEastAsia" w:hAnsiTheme="minorHAnsi"/>
                <w:noProof/>
                <w:lang w:eastAsia="en-AU"/>
              </w:rPr>
              <w:t xml:space="preserve"> </w:t>
            </w:r>
            <w:r w:rsidR="00CC6812" w:rsidRPr="00BC5F0F">
              <w:rPr>
                <w:rStyle w:val="Hyperlink"/>
                <w:noProof/>
              </w:rPr>
              <w:t>Risk assessment</w:t>
            </w:r>
            <w:r w:rsidR="00CC6812">
              <w:rPr>
                <w:noProof/>
                <w:webHidden/>
              </w:rPr>
              <w:tab/>
            </w:r>
            <w:r w:rsidR="00CC6812">
              <w:rPr>
                <w:noProof/>
                <w:webHidden/>
              </w:rPr>
              <w:fldChar w:fldCharType="begin" w:fldLock="1"/>
            </w:r>
            <w:r w:rsidR="00CC6812">
              <w:rPr>
                <w:noProof/>
                <w:webHidden/>
              </w:rPr>
              <w:instrText xml:space="preserve"> PAGEREF _Toc141213165 \h </w:instrText>
            </w:r>
            <w:r w:rsidR="00CC6812">
              <w:rPr>
                <w:noProof/>
                <w:webHidden/>
              </w:rPr>
            </w:r>
            <w:r w:rsidR="00CC6812">
              <w:rPr>
                <w:noProof/>
                <w:webHidden/>
              </w:rPr>
              <w:fldChar w:fldCharType="separate"/>
            </w:r>
            <w:r w:rsidR="00053887">
              <w:rPr>
                <w:noProof/>
                <w:webHidden/>
              </w:rPr>
              <w:t>23</w:t>
            </w:r>
            <w:r w:rsidR="00CC6812">
              <w:rPr>
                <w:noProof/>
                <w:webHidden/>
              </w:rPr>
              <w:fldChar w:fldCharType="end"/>
            </w:r>
          </w:hyperlink>
        </w:p>
        <w:p w14:paraId="1FF873FE" w14:textId="273E404E"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66" w:history="1">
            <w:r w:rsidR="00CC6812" w:rsidRPr="00BC5F0F">
              <w:rPr>
                <w:rStyle w:val="Hyperlink"/>
                <w:noProof/>
              </w:rPr>
              <w:t>Section 1</w:t>
            </w:r>
            <w:r w:rsidR="00CC6812">
              <w:rPr>
                <w:rFonts w:asciiTheme="minorHAnsi" w:eastAsiaTheme="minorEastAsia" w:hAnsiTheme="minorHAnsi"/>
                <w:noProof/>
                <w:lang w:eastAsia="en-AU"/>
              </w:rPr>
              <w:tab/>
            </w:r>
            <w:r w:rsidR="00CC6812" w:rsidRPr="00BC5F0F">
              <w:rPr>
                <w:rStyle w:val="Hyperlink"/>
                <w:noProof/>
              </w:rPr>
              <w:t>Introduction</w:t>
            </w:r>
            <w:r w:rsidR="00CC6812">
              <w:rPr>
                <w:noProof/>
                <w:webHidden/>
              </w:rPr>
              <w:tab/>
            </w:r>
            <w:r w:rsidR="00CC6812">
              <w:rPr>
                <w:noProof/>
                <w:webHidden/>
              </w:rPr>
              <w:fldChar w:fldCharType="begin" w:fldLock="1"/>
            </w:r>
            <w:r w:rsidR="00CC6812">
              <w:rPr>
                <w:noProof/>
                <w:webHidden/>
              </w:rPr>
              <w:instrText xml:space="preserve"> PAGEREF _Toc141213166 \h </w:instrText>
            </w:r>
            <w:r w:rsidR="00CC6812">
              <w:rPr>
                <w:noProof/>
                <w:webHidden/>
              </w:rPr>
            </w:r>
            <w:r w:rsidR="00CC6812">
              <w:rPr>
                <w:noProof/>
                <w:webHidden/>
              </w:rPr>
              <w:fldChar w:fldCharType="separate"/>
            </w:r>
            <w:r w:rsidR="00053887">
              <w:rPr>
                <w:noProof/>
                <w:webHidden/>
              </w:rPr>
              <w:t>23</w:t>
            </w:r>
            <w:r w:rsidR="00CC6812">
              <w:rPr>
                <w:noProof/>
                <w:webHidden/>
              </w:rPr>
              <w:fldChar w:fldCharType="end"/>
            </w:r>
          </w:hyperlink>
        </w:p>
        <w:p w14:paraId="19868C40" w14:textId="736443D7"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67" w:history="1">
            <w:r w:rsidR="00CC6812" w:rsidRPr="00BC5F0F">
              <w:rPr>
                <w:rStyle w:val="Hyperlink"/>
                <w:noProof/>
              </w:rPr>
              <w:t>Section 2</w:t>
            </w:r>
            <w:r w:rsidR="00CC6812">
              <w:rPr>
                <w:rFonts w:asciiTheme="minorHAnsi" w:eastAsiaTheme="minorEastAsia" w:hAnsiTheme="minorHAnsi"/>
                <w:noProof/>
                <w:lang w:eastAsia="en-AU"/>
              </w:rPr>
              <w:tab/>
            </w:r>
            <w:r w:rsidR="00CC6812" w:rsidRPr="00BC5F0F">
              <w:rPr>
                <w:rStyle w:val="Hyperlink"/>
                <w:noProof/>
              </w:rPr>
              <w:t>Risk identification</w:t>
            </w:r>
            <w:r w:rsidR="00CC6812">
              <w:rPr>
                <w:noProof/>
                <w:webHidden/>
              </w:rPr>
              <w:tab/>
            </w:r>
            <w:r w:rsidR="00CC6812">
              <w:rPr>
                <w:noProof/>
                <w:webHidden/>
              </w:rPr>
              <w:fldChar w:fldCharType="begin" w:fldLock="1"/>
            </w:r>
            <w:r w:rsidR="00CC6812">
              <w:rPr>
                <w:noProof/>
                <w:webHidden/>
              </w:rPr>
              <w:instrText xml:space="preserve"> PAGEREF _Toc141213167 \h </w:instrText>
            </w:r>
            <w:r w:rsidR="00CC6812">
              <w:rPr>
                <w:noProof/>
                <w:webHidden/>
              </w:rPr>
            </w:r>
            <w:r w:rsidR="00CC6812">
              <w:rPr>
                <w:noProof/>
                <w:webHidden/>
              </w:rPr>
              <w:fldChar w:fldCharType="separate"/>
            </w:r>
            <w:r w:rsidR="00053887">
              <w:rPr>
                <w:noProof/>
                <w:webHidden/>
              </w:rPr>
              <w:t>24</w:t>
            </w:r>
            <w:r w:rsidR="00CC6812">
              <w:rPr>
                <w:noProof/>
                <w:webHidden/>
              </w:rPr>
              <w:fldChar w:fldCharType="end"/>
            </w:r>
          </w:hyperlink>
        </w:p>
        <w:p w14:paraId="59BF36D6" w14:textId="71FEB1E0"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8" w:history="1">
            <w:r w:rsidR="00CC6812" w:rsidRPr="00BC5F0F">
              <w:rPr>
                <w:rStyle w:val="Hyperlink"/>
                <w:noProof/>
              </w:rPr>
              <w:t>2.1</w:t>
            </w:r>
            <w:r w:rsidR="00CC6812">
              <w:rPr>
                <w:rFonts w:asciiTheme="minorHAnsi" w:eastAsiaTheme="minorEastAsia" w:hAnsiTheme="minorHAnsi"/>
                <w:noProof/>
                <w:lang w:eastAsia="en-AU"/>
              </w:rPr>
              <w:tab/>
            </w:r>
            <w:r w:rsidR="00CC6812" w:rsidRPr="00BC5F0F">
              <w:rPr>
                <w:rStyle w:val="Hyperlink"/>
                <w:noProof/>
              </w:rPr>
              <w:t>Risk source</w:t>
            </w:r>
            <w:r w:rsidR="00CC6812">
              <w:rPr>
                <w:noProof/>
                <w:webHidden/>
              </w:rPr>
              <w:tab/>
            </w:r>
            <w:r w:rsidR="00CC6812">
              <w:rPr>
                <w:noProof/>
                <w:webHidden/>
              </w:rPr>
              <w:fldChar w:fldCharType="begin" w:fldLock="1"/>
            </w:r>
            <w:r w:rsidR="00CC6812">
              <w:rPr>
                <w:noProof/>
                <w:webHidden/>
              </w:rPr>
              <w:instrText xml:space="preserve"> PAGEREF _Toc141213168 \h </w:instrText>
            </w:r>
            <w:r w:rsidR="00CC6812">
              <w:rPr>
                <w:noProof/>
                <w:webHidden/>
              </w:rPr>
            </w:r>
            <w:r w:rsidR="00CC6812">
              <w:rPr>
                <w:noProof/>
                <w:webHidden/>
              </w:rPr>
              <w:fldChar w:fldCharType="separate"/>
            </w:r>
            <w:r w:rsidR="00053887">
              <w:rPr>
                <w:noProof/>
                <w:webHidden/>
              </w:rPr>
              <w:t>24</w:t>
            </w:r>
            <w:r w:rsidR="00CC6812">
              <w:rPr>
                <w:noProof/>
                <w:webHidden/>
              </w:rPr>
              <w:fldChar w:fldCharType="end"/>
            </w:r>
          </w:hyperlink>
        </w:p>
        <w:p w14:paraId="17A78371" w14:textId="2AD2B231"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69" w:history="1">
            <w:r w:rsidR="00CC6812" w:rsidRPr="00BC5F0F">
              <w:rPr>
                <w:rStyle w:val="Hyperlink"/>
                <w:noProof/>
              </w:rPr>
              <w:t>2.2</w:t>
            </w:r>
            <w:r w:rsidR="00CC6812">
              <w:rPr>
                <w:rFonts w:asciiTheme="minorHAnsi" w:eastAsiaTheme="minorEastAsia" w:hAnsiTheme="minorHAnsi"/>
                <w:noProof/>
                <w:lang w:eastAsia="en-AU"/>
              </w:rPr>
              <w:tab/>
            </w:r>
            <w:r w:rsidR="00CC6812" w:rsidRPr="00BC5F0F">
              <w:rPr>
                <w:rStyle w:val="Hyperlink"/>
                <w:noProof/>
              </w:rPr>
              <w:t>Causal pathway</w:t>
            </w:r>
            <w:r w:rsidR="00CC6812">
              <w:rPr>
                <w:noProof/>
                <w:webHidden/>
              </w:rPr>
              <w:tab/>
            </w:r>
            <w:r w:rsidR="00CC6812">
              <w:rPr>
                <w:noProof/>
                <w:webHidden/>
              </w:rPr>
              <w:fldChar w:fldCharType="begin" w:fldLock="1"/>
            </w:r>
            <w:r w:rsidR="00CC6812">
              <w:rPr>
                <w:noProof/>
                <w:webHidden/>
              </w:rPr>
              <w:instrText xml:space="preserve"> PAGEREF _Toc141213169 \h </w:instrText>
            </w:r>
            <w:r w:rsidR="00CC6812">
              <w:rPr>
                <w:noProof/>
                <w:webHidden/>
              </w:rPr>
            </w:r>
            <w:r w:rsidR="00CC6812">
              <w:rPr>
                <w:noProof/>
                <w:webHidden/>
              </w:rPr>
              <w:fldChar w:fldCharType="separate"/>
            </w:r>
            <w:r w:rsidR="00053887">
              <w:rPr>
                <w:noProof/>
                <w:webHidden/>
              </w:rPr>
              <w:t>24</w:t>
            </w:r>
            <w:r w:rsidR="00CC6812">
              <w:rPr>
                <w:noProof/>
                <w:webHidden/>
              </w:rPr>
              <w:fldChar w:fldCharType="end"/>
            </w:r>
          </w:hyperlink>
        </w:p>
        <w:p w14:paraId="106A3569" w14:textId="73356239"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70" w:history="1">
            <w:r w:rsidR="00CC6812" w:rsidRPr="00BC5F0F">
              <w:rPr>
                <w:rStyle w:val="Hyperlink"/>
                <w:noProof/>
              </w:rPr>
              <w:t>2.3</w:t>
            </w:r>
            <w:r w:rsidR="00CC6812">
              <w:rPr>
                <w:rFonts w:asciiTheme="minorHAnsi" w:eastAsiaTheme="minorEastAsia" w:hAnsiTheme="minorHAnsi"/>
                <w:noProof/>
                <w:lang w:eastAsia="en-AU"/>
              </w:rPr>
              <w:tab/>
            </w:r>
            <w:r w:rsidR="00CC6812" w:rsidRPr="00BC5F0F">
              <w:rPr>
                <w:rStyle w:val="Hyperlink"/>
                <w:noProof/>
              </w:rPr>
              <w:t>Potential harm</w:t>
            </w:r>
            <w:r w:rsidR="00CC6812">
              <w:rPr>
                <w:noProof/>
                <w:webHidden/>
              </w:rPr>
              <w:tab/>
            </w:r>
            <w:r w:rsidR="00CC6812">
              <w:rPr>
                <w:noProof/>
                <w:webHidden/>
              </w:rPr>
              <w:fldChar w:fldCharType="begin" w:fldLock="1"/>
            </w:r>
            <w:r w:rsidR="00CC6812">
              <w:rPr>
                <w:noProof/>
                <w:webHidden/>
              </w:rPr>
              <w:instrText xml:space="preserve"> PAGEREF _Toc141213170 \h </w:instrText>
            </w:r>
            <w:r w:rsidR="00CC6812">
              <w:rPr>
                <w:noProof/>
                <w:webHidden/>
              </w:rPr>
            </w:r>
            <w:r w:rsidR="00CC6812">
              <w:rPr>
                <w:noProof/>
                <w:webHidden/>
              </w:rPr>
              <w:fldChar w:fldCharType="separate"/>
            </w:r>
            <w:r w:rsidR="00053887">
              <w:rPr>
                <w:noProof/>
                <w:webHidden/>
              </w:rPr>
              <w:t>27</w:t>
            </w:r>
            <w:r w:rsidR="00CC6812">
              <w:rPr>
                <w:noProof/>
                <w:webHidden/>
              </w:rPr>
              <w:fldChar w:fldCharType="end"/>
            </w:r>
          </w:hyperlink>
        </w:p>
        <w:p w14:paraId="558FA8D4" w14:textId="215A7B18"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71" w:history="1">
            <w:r w:rsidR="00CC6812" w:rsidRPr="00BC5F0F">
              <w:rPr>
                <w:rStyle w:val="Hyperlink"/>
                <w:noProof/>
              </w:rPr>
              <w:t>2.4</w:t>
            </w:r>
            <w:r w:rsidR="00CC6812">
              <w:rPr>
                <w:rFonts w:asciiTheme="minorHAnsi" w:eastAsiaTheme="minorEastAsia" w:hAnsiTheme="minorHAnsi"/>
                <w:noProof/>
                <w:lang w:eastAsia="en-AU"/>
              </w:rPr>
              <w:tab/>
            </w:r>
            <w:r w:rsidR="00CC6812" w:rsidRPr="00BC5F0F">
              <w:rPr>
                <w:rStyle w:val="Hyperlink"/>
                <w:noProof/>
              </w:rPr>
              <w:t>Postulated risk scenarios</w:t>
            </w:r>
            <w:r w:rsidR="00CC6812">
              <w:rPr>
                <w:noProof/>
                <w:webHidden/>
              </w:rPr>
              <w:tab/>
            </w:r>
            <w:r w:rsidR="00CC6812">
              <w:rPr>
                <w:noProof/>
                <w:webHidden/>
              </w:rPr>
              <w:fldChar w:fldCharType="begin" w:fldLock="1"/>
            </w:r>
            <w:r w:rsidR="00CC6812">
              <w:rPr>
                <w:noProof/>
                <w:webHidden/>
              </w:rPr>
              <w:instrText xml:space="preserve"> PAGEREF _Toc141213171 \h </w:instrText>
            </w:r>
            <w:r w:rsidR="00CC6812">
              <w:rPr>
                <w:noProof/>
                <w:webHidden/>
              </w:rPr>
            </w:r>
            <w:r w:rsidR="00CC6812">
              <w:rPr>
                <w:noProof/>
                <w:webHidden/>
              </w:rPr>
              <w:fldChar w:fldCharType="separate"/>
            </w:r>
            <w:r w:rsidR="00053887">
              <w:rPr>
                <w:noProof/>
                <w:webHidden/>
              </w:rPr>
              <w:t>27</w:t>
            </w:r>
            <w:r w:rsidR="00CC6812">
              <w:rPr>
                <w:noProof/>
                <w:webHidden/>
              </w:rPr>
              <w:fldChar w:fldCharType="end"/>
            </w:r>
          </w:hyperlink>
        </w:p>
        <w:p w14:paraId="034CA2E3" w14:textId="351B61D4"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72" w:history="1">
            <w:r w:rsidR="00CC6812" w:rsidRPr="00BC5F0F">
              <w:rPr>
                <w:rStyle w:val="Hyperlink"/>
                <w:noProof/>
              </w:rPr>
              <w:t>Section 3</w:t>
            </w:r>
            <w:r w:rsidR="00CC6812">
              <w:rPr>
                <w:rFonts w:asciiTheme="minorHAnsi" w:eastAsiaTheme="minorEastAsia" w:hAnsiTheme="minorHAnsi"/>
                <w:noProof/>
                <w:lang w:eastAsia="en-AU"/>
              </w:rPr>
              <w:tab/>
            </w:r>
            <w:r w:rsidR="00CC6812" w:rsidRPr="00BC5F0F">
              <w:rPr>
                <w:rStyle w:val="Hyperlink"/>
                <w:noProof/>
              </w:rPr>
              <w:t>Uncertainty</w:t>
            </w:r>
            <w:r w:rsidR="00CC6812">
              <w:rPr>
                <w:noProof/>
                <w:webHidden/>
              </w:rPr>
              <w:tab/>
            </w:r>
            <w:r w:rsidR="00CC6812">
              <w:rPr>
                <w:noProof/>
                <w:webHidden/>
              </w:rPr>
              <w:fldChar w:fldCharType="begin" w:fldLock="1"/>
            </w:r>
            <w:r w:rsidR="00CC6812">
              <w:rPr>
                <w:noProof/>
                <w:webHidden/>
              </w:rPr>
              <w:instrText xml:space="preserve"> PAGEREF _Toc141213172 \h </w:instrText>
            </w:r>
            <w:r w:rsidR="00CC6812">
              <w:rPr>
                <w:noProof/>
                <w:webHidden/>
              </w:rPr>
            </w:r>
            <w:r w:rsidR="00CC6812">
              <w:rPr>
                <w:noProof/>
                <w:webHidden/>
              </w:rPr>
              <w:fldChar w:fldCharType="separate"/>
            </w:r>
            <w:r w:rsidR="00053887">
              <w:rPr>
                <w:noProof/>
                <w:webHidden/>
              </w:rPr>
              <w:t>31</w:t>
            </w:r>
            <w:r w:rsidR="00CC6812">
              <w:rPr>
                <w:noProof/>
                <w:webHidden/>
              </w:rPr>
              <w:fldChar w:fldCharType="end"/>
            </w:r>
          </w:hyperlink>
        </w:p>
        <w:p w14:paraId="2E119816" w14:textId="4D4875C5"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73" w:history="1">
            <w:r w:rsidR="00CC6812" w:rsidRPr="00BC5F0F">
              <w:rPr>
                <w:rStyle w:val="Hyperlink"/>
                <w:noProof/>
              </w:rPr>
              <w:t>Section 4</w:t>
            </w:r>
            <w:r w:rsidR="00CC6812">
              <w:rPr>
                <w:rFonts w:asciiTheme="minorHAnsi" w:eastAsiaTheme="minorEastAsia" w:hAnsiTheme="minorHAnsi"/>
                <w:noProof/>
                <w:lang w:eastAsia="en-AU"/>
              </w:rPr>
              <w:tab/>
            </w:r>
            <w:r w:rsidR="00CC6812" w:rsidRPr="00BC5F0F">
              <w:rPr>
                <w:rStyle w:val="Hyperlink"/>
                <w:noProof/>
              </w:rPr>
              <w:t>Risk evaluation</w:t>
            </w:r>
            <w:r w:rsidR="00CC6812">
              <w:rPr>
                <w:noProof/>
                <w:webHidden/>
              </w:rPr>
              <w:tab/>
            </w:r>
            <w:r w:rsidR="00CC6812">
              <w:rPr>
                <w:noProof/>
                <w:webHidden/>
              </w:rPr>
              <w:fldChar w:fldCharType="begin" w:fldLock="1"/>
            </w:r>
            <w:r w:rsidR="00CC6812">
              <w:rPr>
                <w:noProof/>
                <w:webHidden/>
              </w:rPr>
              <w:instrText xml:space="preserve"> PAGEREF _Toc141213173 \h </w:instrText>
            </w:r>
            <w:r w:rsidR="00CC6812">
              <w:rPr>
                <w:noProof/>
                <w:webHidden/>
              </w:rPr>
            </w:r>
            <w:r w:rsidR="00CC6812">
              <w:rPr>
                <w:noProof/>
                <w:webHidden/>
              </w:rPr>
              <w:fldChar w:fldCharType="separate"/>
            </w:r>
            <w:r w:rsidR="00053887">
              <w:rPr>
                <w:noProof/>
                <w:webHidden/>
              </w:rPr>
              <w:t>31</w:t>
            </w:r>
            <w:r w:rsidR="00CC6812">
              <w:rPr>
                <w:noProof/>
                <w:webHidden/>
              </w:rPr>
              <w:fldChar w:fldCharType="end"/>
            </w:r>
          </w:hyperlink>
        </w:p>
        <w:p w14:paraId="7404519E" w14:textId="7765FEA0" w:rsidR="00CC6812" w:rsidRDefault="00E72814" w:rsidP="00053887">
          <w:pPr>
            <w:pStyle w:val="TOC1"/>
            <w:rPr>
              <w:rFonts w:asciiTheme="minorHAnsi" w:eastAsiaTheme="minorEastAsia" w:hAnsiTheme="minorHAnsi"/>
              <w:noProof/>
              <w:lang w:eastAsia="en-AU"/>
            </w:rPr>
          </w:pPr>
          <w:hyperlink w:anchor="_Toc141213174" w:history="1">
            <w:r w:rsidR="00CC6812" w:rsidRPr="00BC5F0F">
              <w:rPr>
                <w:rStyle w:val="Hyperlink"/>
                <w:noProof/>
              </w:rPr>
              <w:t>Chapter 3</w:t>
            </w:r>
            <w:r w:rsidR="00E718FB">
              <w:rPr>
                <w:rFonts w:asciiTheme="minorHAnsi" w:eastAsiaTheme="minorEastAsia" w:hAnsiTheme="minorHAnsi"/>
                <w:noProof/>
                <w:lang w:eastAsia="en-AU"/>
              </w:rPr>
              <w:t xml:space="preserve"> </w:t>
            </w:r>
            <w:r w:rsidR="00CC6812" w:rsidRPr="00BC5F0F">
              <w:rPr>
                <w:rStyle w:val="Hyperlink"/>
                <w:noProof/>
              </w:rPr>
              <w:t>Risk management plan</w:t>
            </w:r>
            <w:r w:rsidR="00CC6812">
              <w:rPr>
                <w:noProof/>
                <w:webHidden/>
              </w:rPr>
              <w:tab/>
            </w:r>
            <w:r w:rsidR="00CC6812">
              <w:rPr>
                <w:noProof/>
                <w:webHidden/>
              </w:rPr>
              <w:fldChar w:fldCharType="begin" w:fldLock="1"/>
            </w:r>
            <w:r w:rsidR="00CC6812">
              <w:rPr>
                <w:noProof/>
                <w:webHidden/>
              </w:rPr>
              <w:instrText xml:space="preserve"> PAGEREF _Toc141213174 \h </w:instrText>
            </w:r>
            <w:r w:rsidR="00CC6812">
              <w:rPr>
                <w:noProof/>
                <w:webHidden/>
              </w:rPr>
            </w:r>
            <w:r w:rsidR="00CC6812">
              <w:rPr>
                <w:noProof/>
                <w:webHidden/>
              </w:rPr>
              <w:fldChar w:fldCharType="separate"/>
            </w:r>
            <w:r w:rsidR="00053887">
              <w:rPr>
                <w:noProof/>
                <w:webHidden/>
              </w:rPr>
              <w:t>33</w:t>
            </w:r>
            <w:r w:rsidR="00CC6812">
              <w:rPr>
                <w:noProof/>
                <w:webHidden/>
              </w:rPr>
              <w:fldChar w:fldCharType="end"/>
            </w:r>
          </w:hyperlink>
        </w:p>
        <w:p w14:paraId="64BC1222" w14:textId="03426509"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75" w:history="1">
            <w:r w:rsidR="00CC6812" w:rsidRPr="00BC5F0F">
              <w:rPr>
                <w:rStyle w:val="Hyperlink"/>
                <w:noProof/>
              </w:rPr>
              <w:t>Section 1</w:t>
            </w:r>
            <w:r w:rsidR="00CC6812">
              <w:rPr>
                <w:rFonts w:asciiTheme="minorHAnsi" w:eastAsiaTheme="minorEastAsia" w:hAnsiTheme="minorHAnsi"/>
                <w:noProof/>
                <w:lang w:eastAsia="en-AU"/>
              </w:rPr>
              <w:tab/>
            </w:r>
            <w:r w:rsidR="00CC6812" w:rsidRPr="00BC5F0F">
              <w:rPr>
                <w:rStyle w:val="Hyperlink"/>
                <w:noProof/>
              </w:rPr>
              <w:t>Background</w:t>
            </w:r>
            <w:r w:rsidR="00CC6812">
              <w:rPr>
                <w:noProof/>
                <w:webHidden/>
              </w:rPr>
              <w:tab/>
            </w:r>
            <w:r w:rsidR="00CC6812">
              <w:rPr>
                <w:noProof/>
                <w:webHidden/>
              </w:rPr>
              <w:fldChar w:fldCharType="begin" w:fldLock="1"/>
            </w:r>
            <w:r w:rsidR="00CC6812">
              <w:rPr>
                <w:noProof/>
                <w:webHidden/>
              </w:rPr>
              <w:instrText xml:space="preserve"> PAGEREF _Toc141213175 \h </w:instrText>
            </w:r>
            <w:r w:rsidR="00CC6812">
              <w:rPr>
                <w:noProof/>
                <w:webHidden/>
              </w:rPr>
            </w:r>
            <w:r w:rsidR="00CC6812">
              <w:rPr>
                <w:noProof/>
                <w:webHidden/>
              </w:rPr>
              <w:fldChar w:fldCharType="separate"/>
            </w:r>
            <w:r w:rsidR="00053887">
              <w:rPr>
                <w:noProof/>
                <w:webHidden/>
              </w:rPr>
              <w:t>33</w:t>
            </w:r>
            <w:r w:rsidR="00CC6812">
              <w:rPr>
                <w:noProof/>
                <w:webHidden/>
              </w:rPr>
              <w:fldChar w:fldCharType="end"/>
            </w:r>
          </w:hyperlink>
        </w:p>
        <w:p w14:paraId="1E108662" w14:textId="773E63E3"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76" w:history="1">
            <w:r w:rsidR="00CC6812" w:rsidRPr="00BC5F0F">
              <w:rPr>
                <w:rStyle w:val="Hyperlink"/>
                <w:noProof/>
              </w:rPr>
              <w:t>Section 2</w:t>
            </w:r>
            <w:r w:rsidR="00CC6812">
              <w:rPr>
                <w:rFonts w:asciiTheme="minorHAnsi" w:eastAsiaTheme="minorEastAsia" w:hAnsiTheme="minorHAnsi"/>
                <w:noProof/>
                <w:lang w:eastAsia="en-AU"/>
              </w:rPr>
              <w:tab/>
            </w:r>
            <w:r w:rsidR="00CC6812" w:rsidRPr="00BC5F0F">
              <w:rPr>
                <w:rStyle w:val="Hyperlink"/>
                <w:noProof/>
              </w:rPr>
              <w:t>Risk treatment measures for substantive risks</w:t>
            </w:r>
            <w:r w:rsidR="00CC6812">
              <w:rPr>
                <w:noProof/>
                <w:webHidden/>
              </w:rPr>
              <w:tab/>
            </w:r>
            <w:r w:rsidR="00CC6812">
              <w:rPr>
                <w:noProof/>
                <w:webHidden/>
              </w:rPr>
              <w:fldChar w:fldCharType="begin" w:fldLock="1"/>
            </w:r>
            <w:r w:rsidR="00CC6812">
              <w:rPr>
                <w:noProof/>
                <w:webHidden/>
              </w:rPr>
              <w:instrText xml:space="preserve"> PAGEREF _Toc141213176 \h </w:instrText>
            </w:r>
            <w:r w:rsidR="00CC6812">
              <w:rPr>
                <w:noProof/>
                <w:webHidden/>
              </w:rPr>
            </w:r>
            <w:r w:rsidR="00CC6812">
              <w:rPr>
                <w:noProof/>
                <w:webHidden/>
              </w:rPr>
              <w:fldChar w:fldCharType="separate"/>
            </w:r>
            <w:r w:rsidR="00053887">
              <w:rPr>
                <w:noProof/>
                <w:webHidden/>
              </w:rPr>
              <w:t>33</w:t>
            </w:r>
            <w:r w:rsidR="00CC6812">
              <w:rPr>
                <w:noProof/>
                <w:webHidden/>
              </w:rPr>
              <w:fldChar w:fldCharType="end"/>
            </w:r>
          </w:hyperlink>
        </w:p>
        <w:p w14:paraId="7B0023E2" w14:textId="76C74E7F"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77" w:history="1">
            <w:r w:rsidR="00CC6812" w:rsidRPr="00BC5F0F">
              <w:rPr>
                <w:rStyle w:val="Hyperlink"/>
                <w:noProof/>
              </w:rPr>
              <w:t>Section 3</w:t>
            </w:r>
            <w:r w:rsidR="00CC6812">
              <w:rPr>
                <w:rFonts w:asciiTheme="minorHAnsi" w:eastAsiaTheme="minorEastAsia" w:hAnsiTheme="minorHAnsi"/>
                <w:noProof/>
                <w:lang w:eastAsia="en-AU"/>
              </w:rPr>
              <w:tab/>
            </w:r>
            <w:r w:rsidR="00CC6812" w:rsidRPr="00BC5F0F">
              <w:rPr>
                <w:rStyle w:val="Hyperlink"/>
                <w:noProof/>
              </w:rPr>
              <w:t>General risk management</w:t>
            </w:r>
            <w:r w:rsidR="00CC6812">
              <w:rPr>
                <w:noProof/>
                <w:webHidden/>
              </w:rPr>
              <w:tab/>
            </w:r>
            <w:r w:rsidR="00CC6812">
              <w:rPr>
                <w:noProof/>
                <w:webHidden/>
              </w:rPr>
              <w:fldChar w:fldCharType="begin" w:fldLock="1"/>
            </w:r>
            <w:r w:rsidR="00CC6812">
              <w:rPr>
                <w:noProof/>
                <w:webHidden/>
              </w:rPr>
              <w:instrText xml:space="preserve"> PAGEREF _Toc141213177 \h </w:instrText>
            </w:r>
            <w:r w:rsidR="00CC6812">
              <w:rPr>
                <w:noProof/>
                <w:webHidden/>
              </w:rPr>
            </w:r>
            <w:r w:rsidR="00CC6812">
              <w:rPr>
                <w:noProof/>
                <w:webHidden/>
              </w:rPr>
              <w:fldChar w:fldCharType="separate"/>
            </w:r>
            <w:r w:rsidR="00053887">
              <w:rPr>
                <w:noProof/>
                <w:webHidden/>
              </w:rPr>
              <w:t>33</w:t>
            </w:r>
            <w:r w:rsidR="00CC6812">
              <w:rPr>
                <w:noProof/>
                <w:webHidden/>
              </w:rPr>
              <w:fldChar w:fldCharType="end"/>
            </w:r>
          </w:hyperlink>
        </w:p>
        <w:p w14:paraId="4F6D7D7A" w14:textId="348C4C4E"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78" w:history="1">
            <w:r w:rsidR="00CC6812" w:rsidRPr="00BC5F0F">
              <w:rPr>
                <w:rStyle w:val="Hyperlink"/>
                <w:noProof/>
              </w:rPr>
              <w:t>3.1</w:t>
            </w:r>
            <w:r w:rsidR="00CC6812">
              <w:rPr>
                <w:rFonts w:asciiTheme="minorHAnsi" w:eastAsiaTheme="minorEastAsia" w:hAnsiTheme="minorHAnsi"/>
                <w:noProof/>
                <w:lang w:eastAsia="en-AU"/>
              </w:rPr>
              <w:tab/>
            </w:r>
            <w:r w:rsidR="00CC6812" w:rsidRPr="00BC5F0F">
              <w:rPr>
                <w:rStyle w:val="Hyperlink"/>
                <w:noProof/>
              </w:rPr>
              <w:t>Applicant suitability</w:t>
            </w:r>
            <w:r w:rsidR="00CC6812">
              <w:rPr>
                <w:noProof/>
                <w:webHidden/>
              </w:rPr>
              <w:tab/>
            </w:r>
            <w:r w:rsidR="00CC6812">
              <w:rPr>
                <w:noProof/>
                <w:webHidden/>
              </w:rPr>
              <w:fldChar w:fldCharType="begin" w:fldLock="1"/>
            </w:r>
            <w:r w:rsidR="00CC6812">
              <w:rPr>
                <w:noProof/>
                <w:webHidden/>
              </w:rPr>
              <w:instrText xml:space="preserve"> PAGEREF _Toc141213178 \h </w:instrText>
            </w:r>
            <w:r w:rsidR="00CC6812">
              <w:rPr>
                <w:noProof/>
                <w:webHidden/>
              </w:rPr>
            </w:r>
            <w:r w:rsidR="00CC6812">
              <w:rPr>
                <w:noProof/>
                <w:webHidden/>
              </w:rPr>
              <w:fldChar w:fldCharType="separate"/>
            </w:r>
            <w:r w:rsidR="00053887">
              <w:rPr>
                <w:noProof/>
                <w:webHidden/>
              </w:rPr>
              <w:t>33</w:t>
            </w:r>
            <w:r w:rsidR="00CC6812">
              <w:rPr>
                <w:noProof/>
                <w:webHidden/>
              </w:rPr>
              <w:fldChar w:fldCharType="end"/>
            </w:r>
          </w:hyperlink>
        </w:p>
        <w:p w14:paraId="36738C36" w14:textId="5EAF0AF0"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79" w:history="1">
            <w:r w:rsidR="00CC6812" w:rsidRPr="00BC5F0F">
              <w:rPr>
                <w:rStyle w:val="Hyperlink"/>
                <w:noProof/>
              </w:rPr>
              <w:t>3.2</w:t>
            </w:r>
            <w:r w:rsidR="00CC6812">
              <w:rPr>
                <w:rFonts w:asciiTheme="minorHAnsi" w:eastAsiaTheme="minorEastAsia" w:hAnsiTheme="minorHAnsi"/>
                <w:noProof/>
                <w:lang w:eastAsia="en-AU"/>
              </w:rPr>
              <w:tab/>
            </w:r>
            <w:r w:rsidR="00CC6812" w:rsidRPr="00BC5F0F">
              <w:rPr>
                <w:rStyle w:val="Hyperlink"/>
                <w:noProof/>
              </w:rPr>
              <w:t>Testing methodology</w:t>
            </w:r>
            <w:r w:rsidR="00CC6812">
              <w:rPr>
                <w:noProof/>
                <w:webHidden/>
              </w:rPr>
              <w:tab/>
            </w:r>
            <w:r w:rsidR="00CC6812">
              <w:rPr>
                <w:noProof/>
                <w:webHidden/>
              </w:rPr>
              <w:fldChar w:fldCharType="begin" w:fldLock="1"/>
            </w:r>
            <w:r w:rsidR="00CC6812">
              <w:rPr>
                <w:noProof/>
                <w:webHidden/>
              </w:rPr>
              <w:instrText xml:space="preserve"> PAGEREF _Toc141213179 \h </w:instrText>
            </w:r>
            <w:r w:rsidR="00CC6812">
              <w:rPr>
                <w:noProof/>
                <w:webHidden/>
              </w:rPr>
            </w:r>
            <w:r w:rsidR="00CC6812">
              <w:rPr>
                <w:noProof/>
                <w:webHidden/>
              </w:rPr>
              <w:fldChar w:fldCharType="separate"/>
            </w:r>
            <w:r w:rsidR="00053887">
              <w:rPr>
                <w:noProof/>
                <w:webHidden/>
              </w:rPr>
              <w:t>34</w:t>
            </w:r>
            <w:r w:rsidR="00CC6812">
              <w:rPr>
                <w:noProof/>
                <w:webHidden/>
              </w:rPr>
              <w:fldChar w:fldCharType="end"/>
            </w:r>
          </w:hyperlink>
        </w:p>
        <w:p w14:paraId="09D6B3C2" w14:textId="1FCECA4C"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0" w:history="1">
            <w:r w:rsidR="00CC6812" w:rsidRPr="00BC5F0F">
              <w:rPr>
                <w:rStyle w:val="Hyperlink"/>
                <w:noProof/>
              </w:rPr>
              <w:t>3.3</w:t>
            </w:r>
            <w:r w:rsidR="00CC6812">
              <w:rPr>
                <w:rFonts w:asciiTheme="minorHAnsi" w:eastAsiaTheme="minorEastAsia" w:hAnsiTheme="minorHAnsi"/>
                <w:noProof/>
                <w:lang w:eastAsia="en-AU"/>
              </w:rPr>
              <w:tab/>
            </w:r>
            <w:r w:rsidR="00CC6812" w:rsidRPr="00BC5F0F">
              <w:rPr>
                <w:rStyle w:val="Hyperlink"/>
                <w:noProof/>
              </w:rPr>
              <w:t>Identification of the persons or classes of persons covered by the licence</w:t>
            </w:r>
            <w:r w:rsidR="00CC6812">
              <w:rPr>
                <w:noProof/>
                <w:webHidden/>
              </w:rPr>
              <w:tab/>
            </w:r>
            <w:r w:rsidR="00CC6812">
              <w:rPr>
                <w:noProof/>
                <w:webHidden/>
              </w:rPr>
              <w:fldChar w:fldCharType="begin" w:fldLock="1"/>
            </w:r>
            <w:r w:rsidR="00CC6812">
              <w:rPr>
                <w:noProof/>
                <w:webHidden/>
              </w:rPr>
              <w:instrText xml:space="preserve"> PAGEREF _Toc141213180 \h </w:instrText>
            </w:r>
            <w:r w:rsidR="00CC6812">
              <w:rPr>
                <w:noProof/>
                <w:webHidden/>
              </w:rPr>
            </w:r>
            <w:r w:rsidR="00CC6812">
              <w:rPr>
                <w:noProof/>
                <w:webHidden/>
              </w:rPr>
              <w:fldChar w:fldCharType="separate"/>
            </w:r>
            <w:r w:rsidR="00053887">
              <w:rPr>
                <w:noProof/>
                <w:webHidden/>
              </w:rPr>
              <w:t>34</w:t>
            </w:r>
            <w:r w:rsidR="00CC6812">
              <w:rPr>
                <w:noProof/>
                <w:webHidden/>
              </w:rPr>
              <w:fldChar w:fldCharType="end"/>
            </w:r>
          </w:hyperlink>
        </w:p>
        <w:p w14:paraId="0CBADF8A" w14:textId="553EDAE9"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1" w:history="1">
            <w:r w:rsidR="00CC6812" w:rsidRPr="00BC5F0F">
              <w:rPr>
                <w:rStyle w:val="Hyperlink"/>
                <w:noProof/>
              </w:rPr>
              <w:t>3.4</w:t>
            </w:r>
            <w:r w:rsidR="00CC6812">
              <w:rPr>
                <w:rFonts w:asciiTheme="minorHAnsi" w:eastAsiaTheme="minorEastAsia" w:hAnsiTheme="minorHAnsi"/>
                <w:noProof/>
                <w:lang w:eastAsia="en-AU"/>
              </w:rPr>
              <w:tab/>
            </w:r>
            <w:r w:rsidR="00CC6812" w:rsidRPr="00BC5F0F">
              <w:rPr>
                <w:rStyle w:val="Hyperlink"/>
                <w:noProof/>
              </w:rPr>
              <w:t>Reporting requirements</w:t>
            </w:r>
            <w:r w:rsidR="00CC6812">
              <w:rPr>
                <w:noProof/>
                <w:webHidden/>
              </w:rPr>
              <w:tab/>
            </w:r>
            <w:r w:rsidR="00CC6812">
              <w:rPr>
                <w:noProof/>
                <w:webHidden/>
              </w:rPr>
              <w:fldChar w:fldCharType="begin" w:fldLock="1"/>
            </w:r>
            <w:r w:rsidR="00CC6812">
              <w:rPr>
                <w:noProof/>
                <w:webHidden/>
              </w:rPr>
              <w:instrText xml:space="preserve"> PAGEREF _Toc141213181 \h </w:instrText>
            </w:r>
            <w:r w:rsidR="00CC6812">
              <w:rPr>
                <w:noProof/>
                <w:webHidden/>
              </w:rPr>
            </w:r>
            <w:r w:rsidR="00CC6812">
              <w:rPr>
                <w:noProof/>
                <w:webHidden/>
              </w:rPr>
              <w:fldChar w:fldCharType="separate"/>
            </w:r>
            <w:r w:rsidR="00053887">
              <w:rPr>
                <w:noProof/>
                <w:webHidden/>
              </w:rPr>
              <w:t>34</w:t>
            </w:r>
            <w:r w:rsidR="00CC6812">
              <w:rPr>
                <w:noProof/>
                <w:webHidden/>
              </w:rPr>
              <w:fldChar w:fldCharType="end"/>
            </w:r>
          </w:hyperlink>
        </w:p>
        <w:p w14:paraId="781E5E3D" w14:textId="6997114B"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2" w:history="1">
            <w:r w:rsidR="00CC6812" w:rsidRPr="00BC5F0F">
              <w:rPr>
                <w:rStyle w:val="Hyperlink"/>
                <w:noProof/>
              </w:rPr>
              <w:t>3.5</w:t>
            </w:r>
            <w:r w:rsidR="00CC6812">
              <w:rPr>
                <w:rFonts w:asciiTheme="minorHAnsi" w:eastAsiaTheme="minorEastAsia" w:hAnsiTheme="minorHAnsi"/>
                <w:noProof/>
                <w:lang w:eastAsia="en-AU"/>
              </w:rPr>
              <w:tab/>
            </w:r>
            <w:r w:rsidR="00CC6812" w:rsidRPr="00BC5F0F">
              <w:rPr>
                <w:rStyle w:val="Hyperlink"/>
                <w:noProof/>
              </w:rPr>
              <w:t>Monitoring for compliance</w:t>
            </w:r>
            <w:r w:rsidR="00CC6812">
              <w:rPr>
                <w:noProof/>
                <w:webHidden/>
              </w:rPr>
              <w:tab/>
            </w:r>
            <w:r w:rsidR="00CC6812">
              <w:rPr>
                <w:noProof/>
                <w:webHidden/>
              </w:rPr>
              <w:fldChar w:fldCharType="begin" w:fldLock="1"/>
            </w:r>
            <w:r w:rsidR="00CC6812">
              <w:rPr>
                <w:noProof/>
                <w:webHidden/>
              </w:rPr>
              <w:instrText xml:space="preserve"> PAGEREF _Toc141213182 \h </w:instrText>
            </w:r>
            <w:r w:rsidR="00CC6812">
              <w:rPr>
                <w:noProof/>
                <w:webHidden/>
              </w:rPr>
            </w:r>
            <w:r w:rsidR="00CC6812">
              <w:rPr>
                <w:noProof/>
                <w:webHidden/>
              </w:rPr>
              <w:fldChar w:fldCharType="separate"/>
            </w:r>
            <w:r w:rsidR="00053887">
              <w:rPr>
                <w:noProof/>
                <w:webHidden/>
              </w:rPr>
              <w:t>34</w:t>
            </w:r>
            <w:r w:rsidR="00CC6812">
              <w:rPr>
                <w:noProof/>
                <w:webHidden/>
              </w:rPr>
              <w:fldChar w:fldCharType="end"/>
            </w:r>
          </w:hyperlink>
        </w:p>
        <w:p w14:paraId="40123156" w14:textId="7A8C3993"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83" w:history="1">
            <w:r w:rsidR="00CC6812" w:rsidRPr="00BC5F0F">
              <w:rPr>
                <w:rStyle w:val="Hyperlink"/>
                <w:noProof/>
              </w:rPr>
              <w:t>Section 4</w:t>
            </w:r>
            <w:r w:rsidR="00CC6812">
              <w:rPr>
                <w:rFonts w:asciiTheme="minorHAnsi" w:eastAsiaTheme="minorEastAsia" w:hAnsiTheme="minorHAnsi"/>
                <w:noProof/>
                <w:lang w:eastAsia="en-AU"/>
              </w:rPr>
              <w:tab/>
            </w:r>
            <w:r w:rsidR="00CC6812" w:rsidRPr="00BC5F0F">
              <w:rPr>
                <w:rStyle w:val="Hyperlink"/>
                <w:noProof/>
              </w:rPr>
              <w:t>Post release review</w:t>
            </w:r>
            <w:r w:rsidR="00CC6812">
              <w:rPr>
                <w:noProof/>
                <w:webHidden/>
              </w:rPr>
              <w:tab/>
            </w:r>
            <w:r w:rsidR="00CC6812">
              <w:rPr>
                <w:noProof/>
                <w:webHidden/>
              </w:rPr>
              <w:fldChar w:fldCharType="begin" w:fldLock="1"/>
            </w:r>
            <w:r w:rsidR="00CC6812">
              <w:rPr>
                <w:noProof/>
                <w:webHidden/>
              </w:rPr>
              <w:instrText xml:space="preserve"> PAGEREF _Toc141213183 \h </w:instrText>
            </w:r>
            <w:r w:rsidR="00CC6812">
              <w:rPr>
                <w:noProof/>
                <w:webHidden/>
              </w:rPr>
            </w:r>
            <w:r w:rsidR="00CC6812">
              <w:rPr>
                <w:noProof/>
                <w:webHidden/>
              </w:rPr>
              <w:fldChar w:fldCharType="separate"/>
            </w:r>
            <w:r w:rsidR="00053887">
              <w:rPr>
                <w:noProof/>
                <w:webHidden/>
              </w:rPr>
              <w:t>34</w:t>
            </w:r>
            <w:r w:rsidR="00CC6812">
              <w:rPr>
                <w:noProof/>
                <w:webHidden/>
              </w:rPr>
              <w:fldChar w:fldCharType="end"/>
            </w:r>
          </w:hyperlink>
        </w:p>
        <w:p w14:paraId="14FB8EBB" w14:textId="40FC93C3"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4" w:history="1">
            <w:r w:rsidR="00CC6812" w:rsidRPr="00BC5F0F">
              <w:rPr>
                <w:rStyle w:val="Hyperlink"/>
                <w:noProof/>
              </w:rPr>
              <w:t>4.1</w:t>
            </w:r>
            <w:r w:rsidR="00CC6812">
              <w:rPr>
                <w:rFonts w:asciiTheme="minorHAnsi" w:eastAsiaTheme="minorEastAsia" w:hAnsiTheme="minorHAnsi"/>
                <w:noProof/>
                <w:lang w:eastAsia="en-AU"/>
              </w:rPr>
              <w:tab/>
            </w:r>
            <w:r w:rsidR="00CC6812" w:rsidRPr="00BC5F0F">
              <w:rPr>
                <w:rStyle w:val="Hyperlink"/>
                <w:noProof/>
              </w:rPr>
              <w:t>Adverse effects reporting systems</w:t>
            </w:r>
            <w:r w:rsidR="00CC6812">
              <w:rPr>
                <w:noProof/>
                <w:webHidden/>
              </w:rPr>
              <w:tab/>
            </w:r>
            <w:r w:rsidR="00CC6812">
              <w:rPr>
                <w:noProof/>
                <w:webHidden/>
              </w:rPr>
              <w:fldChar w:fldCharType="begin" w:fldLock="1"/>
            </w:r>
            <w:r w:rsidR="00CC6812">
              <w:rPr>
                <w:noProof/>
                <w:webHidden/>
              </w:rPr>
              <w:instrText xml:space="preserve"> PAGEREF _Toc141213184 \h </w:instrText>
            </w:r>
            <w:r w:rsidR="00CC6812">
              <w:rPr>
                <w:noProof/>
                <w:webHidden/>
              </w:rPr>
            </w:r>
            <w:r w:rsidR="00CC6812">
              <w:rPr>
                <w:noProof/>
                <w:webHidden/>
              </w:rPr>
              <w:fldChar w:fldCharType="separate"/>
            </w:r>
            <w:r w:rsidR="00053887">
              <w:rPr>
                <w:noProof/>
                <w:webHidden/>
              </w:rPr>
              <w:t>35</w:t>
            </w:r>
            <w:r w:rsidR="00CC6812">
              <w:rPr>
                <w:noProof/>
                <w:webHidden/>
              </w:rPr>
              <w:fldChar w:fldCharType="end"/>
            </w:r>
          </w:hyperlink>
        </w:p>
        <w:p w14:paraId="119F5149" w14:textId="0F40A6C9"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5" w:history="1">
            <w:r w:rsidR="00CC6812" w:rsidRPr="00BC5F0F">
              <w:rPr>
                <w:rStyle w:val="Hyperlink"/>
                <w:noProof/>
              </w:rPr>
              <w:t>4.2</w:t>
            </w:r>
            <w:r w:rsidR="00CC6812">
              <w:rPr>
                <w:rFonts w:asciiTheme="minorHAnsi" w:eastAsiaTheme="minorEastAsia" w:hAnsiTheme="minorHAnsi"/>
                <w:noProof/>
                <w:lang w:eastAsia="en-AU"/>
              </w:rPr>
              <w:tab/>
            </w:r>
            <w:r w:rsidR="00CC6812" w:rsidRPr="00BC5F0F">
              <w:rPr>
                <w:rStyle w:val="Hyperlink"/>
                <w:noProof/>
              </w:rPr>
              <w:t>Requirement to monitor specific indicators of harm</w:t>
            </w:r>
            <w:r w:rsidR="00CC6812">
              <w:rPr>
                <w:noProof/>
                <w:webHidden/>
              </w:rPr>
              <w:tab/>
            </w:r>
            <w:r w:rsidR="00CC6812">
              <w:rPr>
                <w:noProof/>
                <w:webHidden/>
              </w:rPr>
              <w:fldChar w:fldCharType="begin" w:fldLock="1"/>
            </w:r>
            <w:r w:rsidR="00CC6812">
              <w:rPr>
                <w:noProof/>
                <w:webHidden/>
              </w:rPr>
              <w:instrText xml:space="preserve"> PAGEREF _Toc141213185 \h </w:instrText>
            </w:r>
            <w:r w:rsidR="00CC6812">
              <w:rPr>
                <w:noProof/>
                <w:webHidden/>
              </w:rPr>
            </w:r>
            <w:r w:rsidR="00CC6812">
              <w:rPr>
                <w:noProof/>
                <w:webHidden/>
              </w:rPr>
              <w:fldChar w:fldCharType="separate"/>
            </w:r>
            <w:r w:rsidR="00053887">
              <w:rPr>
                <w:noProof/>
                <w:webHidden/>
              </w:rPr>
              <w:t>35</w:t>
            </w:r>
            <w:r w:rsidR="00CC6812">
              <w:rPr>
                <w:noProof/>
                <w:webHidden/>
              </w:rPr>
              <w:fldChar w:fldCharType="end"/>
            </w:r>
          </w:hyperlink>
        </w:p>
        <w:p w14:paraId="27FE1D96" w14:textId="38F36174"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86" w:history="1">
            <w:r w:rsidR="00CC6812" w:rsidRPr="00BC5F0F">
              <w:rPr>
                <w:rStyle w:val="Hyperlink"/>
                <w:noProof/>
              </w:rPr>
              <w:t>4.3</w:t>
            </w:r>
            <w:r w:rsidR="00CC6812">
              <w:rPr>
                <w:rFonts w:asciiTheme="minorHAnsi" w:eastAsiaTheme="minorEastAsia" w:hAnsiTheme="minorHAnsi"/>
                <w:noProof/>
                <w:lang w:eastAsia="en-AU"/>
              </w:rPr>
              <w:tab/>
            </w:r>
            <w:r w:rsidR="00CC6812" w:rsidRPr="00BC5F0F">
              <w:rPr>
                <w:rStyle w:val="Hyperlink"/>
                <w:noProof/>
              </w:rPr>
              <w:t>Review of the RARMP</w:t>
            </w:r>
            <w:r w:rsidR="00CC6812">
              <w:rPr>
                <w:noProof/>
                <w:webHidden/>
              </w:rPr>
              <w:tab/>
            </w:r>
            <w:r w:rsidR="00CC6812">
              <w:rPr>
                <w:noProof/>
                <w:webHidden/>
              </w:rPr>
              <w:fldChar w:fldCharType="begin" w:fldLock="1"/>
            </w:r>
            <w:r w:rsidR="00CC6812">
              <w:rPr>
                <w:noProof/>
                <w:webHidden/>
              </w:rPr>
              <w:instrText xml:space="preserve"> PAGEREF _Toc141213186 \h </w:instrText>
            </w:r>
            <w:r w:rsidR="00CC6812">
              <w:rPr>
                <w:noProof/>
                <w:webHidden/>
              </w:rPr>
            </w:r>
            <w:r w:rsidR="00CC6812">
              <w:rPr>
                <w:noProof/>
                <w:webHidden/>
              </w:rPr>
              <w:fldChar w:fldCharType="separate"/>
            </w:r>
            <w:r w:rsidR="00053887">
              <w:rPr>
                <w:noProof/>
                <w:webHidden/>
              </w:rPr>
              <w:t>35</w:t>
            </w:r>
            <w:r w:rsidR="00CC6812">
              <w:rPr>
                <w:noProof/>
                <w:webHidden/>
              </w:rPr>
              <w:fldChar w:fldCharType="end"/>
            </w:r>
          </w:hyperlink>
        </w:p>
        <w:p w14:paraId="5AC1C295" w14:textId="50E81950"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87" w:history="1">
            <w:r w:rsidR="00CC6812" w:rsidRPr="00BC5F0F">
              <w:rPr>
                <w:rStyle w:val="Hyperlink"/>
                <w:noProof/>
              </w:rPr>
              <w:t>Section 5</w:t>
            </w:r>
            <w:r w:rsidR="00CC6812">
              <w:rPr>
                <w:rFonts w:asciiTheme="minorHAnsi" w:eastAsiaTheme="minorEastAsia" w:hAnsiTheme="minorHAnsi"/>
                <w:noProof/>
                <w:lang w:eastAsia="en-AU"/>
              </w:rPr>
              <w:tab/>
            </w:r>
            <w:r w:rsidR="00CC6812" w:rsidRPr="00BC5F0F">
              <w:rPr>
                <w:rStyle w:val="Hyperlink"/>
                <w:noProof/>
              </w:rPr>
              <w:t>Conclusions of the RARMP</w:t>
            </w:r>
            <w:r w:rsidR="00CC6812">
              <w:rPr>
                <w:noProof/>
                <w:webHidden/>
              </w:rPr>
              <w:tab/>
            </w:r>
            <w:r w:rsidR="00CC6812">
              <w:rPr>
                <w:noProof/>
                <w:webHidden/>
              </w:rPr>
              <w:fldChar w:fldCharType="begin" w:fldLock="1"/>
            </w:r>
            <w:r w:rsidR="00CC6812">
              <w:rPr>
                <w:noProof/>
                <w:webHidden/>
              </w:rPr>
              <w:instrText xml:space="preserve"> PAGEREF _Toc141213187 \h </w:instrText>
            </w:r>
            <w:r w:rsidR="00CC6812">
              <w:rPr>
                <w:noProof/>
                <w:webHidden/>
              </w:rPr>
            </w:r>
            <w:r w:rsidR="00CC6812">
              <w:rPr>
                <w:noProof/>
                <w:webHidden/>
              </w:rPr>
              <w:fldChar w:fldCharType="separate"/>
            </w:r>
            <w:r w:rsidR="00053887">
              <w:rPr>
                <w:noProof/>
                <w:webHidden/>
              </w:rPr>
              <w:t>36</w:t>
            </w:r>
            <w:r w:rsidR="00CC6812">
              <w:rPr>
                <w:noProof/>
                <w:webHidden/>
              </w:rPr>
              <w:fldChar w:fldCharType="end"/>
            </w:r>
          </w:hyperlink>
        </w:p>
        <w:p w14:paraId="5652A5B8" w14:textId="5549A72F" w:rsidR="00CC6812" w:rsidRDefault="00E72814" w:rsidP="00053887">
          <w:pPr>
            <w:pStyle w:val="TOC1"/>
            <w:rPr>
              <w:rFonts w:asciiTheme="minorHAnsi" w:eastAsiaTheme="minorEastAsia" w:hAnsiTheme="minorHAnsi"/>
              <w:noProof/>
              <w:lang w:eastAsia="en-AU"/>
            </w:rPr>
          </w:pPr>
          <w:hyperlink w:anchor="_Toc141213188" w:history="1">
            <w:r w:rsidR="00CC6812" w:rsidRPr="00BC5F0F">
              <w:rPr>
                <w:rStyle w:val="Hyperlink"/>
                <w:noProof/>
              </w:rPr>
              <w:t>Chapter 4</w:t>
            </w:r>
            <w:r w:rsidR="00E718FB">
              <w:rPr>
                <w:rFonts w:asciiTheme="minorHAnsi" w:eastAsiaTheme="minorEastAsia" w:hAnsiTheme="minorHAnsi"/>
                <w:noProof/>
                <w:lang w:eastAsia="en-AU"/>
              </w:rPr>
              <w:t xml:space="preserve"> </w:t>
            </w:r>
            <w:r w:rsidR="00CC6812" w:rsidRPr="00BC5F0F">
              <w:rPr>
                <w:rStyle w:val="Hyperlink"/>
                <w:noProof/>
              </w:rPr>
              <w:t>Proposed licence conditions</w:t>
            </w:r>
            <w:r w:rsidR="00CC6812">
              <w:rPr>
                <w:noProof/>
                <w:webHidden/>
              </w:rPr>
              <w:tab/>
            </w:r>
            <w:r w:rsidR="00CC6812">
              <w:rPr>
                <w:noProof/>
                <w:webHidden/>
              </w:rPr>
              <w:fldChar w:fldCharType="begin" w:fldLock="1"/>
            </w:r>
            <w:r w:rsidR="00CC6812">
              <w:rPr>
                <w:noProof/>
                <w:webHidden/>
              </w:rPr>
              <w:instrText xml:space="preserve"> PAGEREF _Toc141213188 \h </w:instrText>
            </w:r>
            <w:r w:rsidR="00CC6812">
              <w:rPr>
                <w:noProof/>
                <w:webHidden/>
              </w:rPr>
            </w:r>
            <w:r w:rsidR="00CC6812">
              <w:rPr>
                <w:noProof/>
                <w:webHidden/>
              </w:rPr>
              <w:fldChar w:fldCharType="separate"/>
            </w:r>
            <w:r w:rsidR="00053887">
              <w:rPr>
                <w:noProof/>
                <w:webHidden/>
              </w:rPr>
              <w:t>37</w:t>
            </w:r>
            <w:r w:rsidR="00CC6812">
              <w:rPr>
                <w:noProof/>
                <w:webHidden/>
              </w:rPr>
              <w:fldChar w:fldCharType="end"/>
            </w:r>
          </w:hyperlink>
        </w:p>
        <w:p w14:paraId="3BAC6AA5" w14:textId="0CCFCFF3"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89" w:history="1">
            <w:r w:rsidR="00CC6812" w:rsidRPr="00BC5F0F">
              <w:rPr>
                <w:rStyle w:val="Hyperlink"/>
                <w:noProof/>
              </w:rPr>
              <w:t>Section 1</w:t>
            </w:r>
            <w:r w:rsidR="00CC6812">
              <w:rPr>
                <w:rFonts w:asciiTheme="minorHAnsi" w:eastAsiaTheme="minorEastAsia" w:hAnsiTheme="minorHAnsi"/>
                <w:noProof/>
                <w:lang w:eastAsia="en-AU"/>
              </w:rPr>
              <w:tab/>
            </w:r>
            <w:r w:rsidR="00CC6812" w:rsidRPr="00BC5F0F">
              <w:rPr>
                <w:rStyle w:val="Hyperlink"/>
                <w:noProof/>
              </w:rPr>
              <w:t>Interpretations and Definitions</w:t>
            </w:r>
            <w:r w:rsidR="00CC6812">
              <w:rPr>
                <w:noProof/>
                <w:webHidden/>
              </w:rPr>
              <w:tab/>
            </w:r>
            <w:r w:rsidR="00CC6812">
              <w:rPr>
                <w:noProof/>
                <w:webHidden/>
              </w:rPr>
              <w:fldChar w:fldCharType="begin" w:fldLock="1"/>
            </w:r>
            <w:r w:rsidR="00CC6812">
              <w:rPr>
                <w:noProof/>
                <w:webHidden/>
              </w:rPr>
              <w:instrText xml:space="preserve"> PAGEREF _Toc141213189 \h </w:instrText>
            </w:r>
            <w:r w:rsidR="00CC6812">
              <w:rPr>
                <w:noProof/>
                <w:webHidden/>
              </w:rPr>
            </w:r>
            <w:r w:rsidR="00CC6812">
              <w:rPr>
                <w:noProof/>
                <w:webHidden/>
              </w:rPr>
              <w:fldChar w:fldCharType="separate"/>
            </w:r>
            <w:r w:rsidR="00053887">
              <w:rPr>
                <w:noProof/>
                <w:webHidden/>
              </w:rPr>
              <w:t>37</w:t>
            </w:r>
            <w:r w:rsidR="00CC6812">
              <w:rPr>
                <w:noProof/>
                <w:webHidden/>
              </w:rPr>
              <w:fldChar w:fldCharType="end"/>
            </w:r>
          </w:hyperlink>
        </w:p>
        <w:p w14:paraId="60841DDF" w14:textId="329D756B"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90" w:history="1">
            <w:r w:rsidR="00CC6812" w:rsidRPr="00BC5F0F">
              <w:rPr>
                <w:rStyle w:val="Hyperlink"/>
                <w:noProof/>
              </w:rPr>
              <w:t>Section 2</w:t>
            </w:r>
            <w:r w:rsidR="00CC6812">
              <w:rPr>
                <w:rFonts w:asciiTheme="minorHAnsi" w:eastAsiaTheme="minorEastAsia" w:hAnsiTheme="minorHAnsi"/>
                <w:noProof/>
                <w:lang w:eastAsia="en-AU"/>
              </w:rPr>
              <w:tab/>
            </w:r>
            <w:r w:rsidR="00CC6812" w:rsidRPr="00BC5F0F">
              <w:rPr>
                <w:rStyle w:val="Hyperlink"/>
                <w:noProof/>
              </w:rPr>
              <w:t>Licence conditions and obligations</w:t>
            </w:r>
            <w:r w:rsidR="00CC6812">
              <w:rPr>
                <w:noProof/>
                <w:webHidden/>
              </w:rPr>
              <w:tab/>
            </w:r>
            <w:r w:rsidR="00CC6812">
              <w:rPr>
                <w:noProof/>
                <w:webHidden/>
              </w:rPr>
              <w:fldChar w:fldCharType="begin" w:fldLock="1"/>
            </w:r>
            <w:r w:rsidR="00CC6812">
              <w:rPr>
                <w:noProof/>
                <w:webHidden/>
              </w:rPr>
              <w:instrText xml:space="preserve"> PAGEREF _Toc141213190 \h </w:instrText>
            </w:r>
            <w:r w:rsidR="00CC6812">
              <w:rPr>
                <w:noProof/>
                <w:webHidden/>
              </w:rPr>
            </w:r>
            <w:r w:rsidR="00CC6812">
              <w:rPr>
                <w:noProof/>
                <w:webHidden/>
              </w:rPr>
              <w:fldChar w:fldCharType="separate"/>
            </w:r>
            <w:r w:rsidR="00053887">
              <w:rPr>
                <w:noProof/>
                <w:webHidden/>
              </w:rPr>
              <w:t>37</w:t>
            </w:r>
            <w:r w:rsidR="00CC6812">
              <w:rPr>
                <w:noProof/>
                <w:webHidden/>
              </w:rPr>
              <w:fldChar w:fldCharType="end"/>
            </w:r>
          </w:hyperlink>
        </w:p>
        <w:p w14:paraId="477ADD5C" w14:textId="2254AF1D"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1" w:history="1">
            <w:r w:rsidR="00CC6812" w:rsidRPr="00BC5F0F">
              <w:rPr>
                <w:rStyle w:val="Hyperlink"/>
                <w:noProof/>
                <w:lang w:eastAsia="en-AU"/>
              </w:rPr>
              <w:t>2.1</w:t>
            </w:r>
            <w:r w:rsidR="00CC6812">
              <w:rPr>
                <w:rFonts w:asciiTheme="minorHAnsi" w:eastAsiaTheme="minorEastAsia" w:hAnsiTheme="minorHAnsi"/>
                <w:noProof/>
                <w:lang w:eastAsia="en-AU"/>
              </w:rPr>
              <w:tab/>
            </w:r>
            <w:r w:rsidR="00CC6812" w:rsidRPr="00BC5F0F">
              <w:rPr>
                <w:rStyle w:val="Hyperlink"/>
                <w:noProof/>
                <w:lang w:eastAsia="en-AU"/>
              </w:rPr>
              <w:t>General obligations of the licence holder</w:t>
            </w:r>
            <w:r w:rsidR="00CC6812">
              <w:rPr>
                <w:noProof/>
                <w:webHidden/>
              </w:rPr>
              <w:tab/>
            </w:r>
            <w:r w:rsidR="00CC6812">
              <w:rPr>
                <w:noProof/>
                <w:webHidden/>
              </w:rPr>
              <w:fldChar w:fldCharType="begin" w:fldLock="1"/>
            </w:r>
            <w:r w:rsidR="00CC6812">
              <w:rPr>
                <w:noProof/>
                <w:webHidden/>
              </w:rPr>
              <w:instrText xml:space="preserve"> PAGEREF _Toc141213191 \h </w:instrText>
            </w:r>
            <w:r w:rsidR="00CC6812">
              <w:rPr>
                <w:noProof/>
                <w:webHidden/>
              </w:rPr>
            </w:r>
            <w:r w:rsidR="00CC6812">
              <w:rPr>
                <w:noProof/>
                <w:webHidden/>
              </w:rPr>
              <w:fldChar w:fldCharType="separate"/>
            </w:r>
            <w:r w:rsidR="00053887">
              <w:rPr>
                <w:noProof/>
                <w:webHidden/>
              </w:rPr>
              <w:t>38</w:t>
            </w:r>
            <w:r w:rsidR="00CC6812">
              <w:rPr>
                <w:noProof/>
                <w:webHidden/>
              </w:rPr>
              <w:fldChar w:fldCharType="end"/>
            </w:r>
          </w:hyperlink>
        </w:p>
        <w:p w14:paraId="4F8AFB19" w14:textId="54CECF2D"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2" w:history="1">
            <w:r w:rsidR="00CC6812" w:rsidRPr="00BC5F0F">
              <w:rPr>
                <w:rStyle w:val="Hyperlink"/>
                <w:noProof/>
              </w:rPr>
              <w:t>2.2</w:t>
            </w:r>
            <w:r w:rsidR="00CC6812">
              <w:rPr>
                <w:rFonts w:asciiTheme="minorHAnsi" w:eastAsiaTheme="minorEastAsia" w:hAnsiTheme="minorHAnsi"/>
                <w:noProof/>
                <w:lang w:eastAsia="en-AU"/>
              </w:rPr>
              <w:tab/>
            </w:r>
            <w:r w:rsidR="00CC6812" w:rsidRPr="00BC5F0F">
              <w:rPr>
                <w:rStyle w:val="Hyperlink"/>
                <w:noProof/>
              </w:rPr>
              <w:t>Provision of new information to the Regulator</w:t>
            </w:r>
            <w:r w:rsidR="00CC6812">
              <w:rPr>
                <w:noProof/>
                <w:webHidden/>
              </w:rPr>
              <w:tab/>
            </w:r>
            <w:r w:rsidR="00CC6812">
              <w:rPr>
                <w:noProof/>
                <w:webHidden/>
              </w:rPr>
              <w:fldChar w:fldCharType="begin" w:fldLock="1"/>
            </w:r>
            <w:r w:rsidR="00CC6812">
              <w:rPr>
                <w:noProof/>
                <w:webHidden/>
              </w:rPr>
              <w:instrText xml:space="preserve"> PAGEREF _Toc141213192 \h </w:instrText>
            </w:r>
            <w:r w:rsidR="00CC6812">
              <w:rPr>
                <w:noProof/>
                <w:webHidden/>
              </w:rPr>
            </w:r>
            <w:r w:rsidR="00CC6812">
              <w:rPr>
                <w:noProof/>
                <w:webHidden/>
              </w:rPr>
              <w:fldChar w:fldCharType="separate"/>
            </w:r>
            <w:r w:rsidR="00053887">
              <w:rPr>
                <w:noProof/>
                <w:webHidden/>
              </w:rPr>
              <w:t>38</w:t>
            </w:r>
            <w:r w:rsidR="00CC6812">
              <w:rPr>
                <w:noProof/>
                <w:webHidden/>
              </w:rPr>
              <w:fldChar w:fldCharType="end"/>
            </w:r>
          </w:hyperlink>
        </w:p>
        <w:p w14:paraId="21CFBE68" w14:textId="449AAD0D"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3" w:history="1">
            <w:r w:rsidR="00CC6812" w:rsidRPr="00BC5F0F">
              <w:rPr>
                <w:rStyle w:val="Hyperlink"/>
                <w:noProof/>
              </w:rPr>
              <w:t>2.3</w:t>
            </w:r>
            <w:r w:rsidR="00CC6812">
              <w:rPr>
                <w:rFonts w:asciiTheme="minorHAnsi" w:eastAsiaTheme="minorEastAsia" w:hAnsiTheme="minorHAnsi"/>
                <w:noProof/>
                <w:lang w:eastAsia="en-AU"/>
              </w:rPr>
              <w:tab/>
            </w:r>
            <w:r w:rsidR="00CC6812" w:rsidRPr="00BC5F0F">
              <w:rPr>
                <w:rStyle w:val="Hyperlink"/>
                <w:noProof/>
              </w:rPr>
              <w:t>Obligations of persons covered by the licence</w:t>
            </w:r>
            <w:r w:rsidR="00CC6812">
              <w:rPr>
                <w:noProof/>
                <w:webHidden/>
              </w:rPr>
              <w:tab/>
            </w:r>
            <w:r w:rsidR="00CC6812">
              <w:rPr>
                <w:noProof/>
                <w:webHidden/>
              </w:rPr>
              <w:fldChar w:fldCharType="begin" w:fldLock="1"/>
            </w:r>
            <w:r w:rsidR="00CC6812">
              <w:rPr>
                <w:noProof/>
                <w:webHidden/>
              </w:rPr>
              <w:instrText xml:space="preserve"> PAGEREF _Toc141213193 \h </w:instrText>
            </w:r>
            <w:r w:rsidR="00CC6812">
              <w:rPr>
                <w:noProof/>
                <w:webHidden/>
              </w:rPr>
            </w:r>
            <w:r w:rsidR="00CC6812">
              <w:rPr>
                <w:noProof/>
                <w:webHidden/>
              </w:rPr>
              <w:fldChar w:fldCharType="separate"/>
            </w:r>
            <w:r w:rsidR="00053887">
              <w:rPr>
                <w:noProof/>
                <w:webHidden/>
              </w:rPr>
              <w:t>40</w:t>
            </w:r>
            <w:r w:rsidR="00CC6812">
              <w:rPr>
                <w:noProof/>
                <w:webHidden/>
              </w:rPr>
              <w:fldChar w:fldCharType="end"/>
            </w:r>
          </w:hyperlink>
        </w:p>
        <w:p w14:paraId="39C86AD5" w14:textId="504ACA8B" w:rsidR="00CC6812" w:rsidRDefault="00E72814">
          <w:pPr>
            <w:pStyle w:val="TOC2"/>
            <w:tabs>
              <w:tab w:val="left" w:pos="1320"/>
              <w:tab w:val="right" w:leader="dot" w:pos="9628"/>
            </w:tabs>
            <w:rPr>
              <w:rFonts w:asciiTheme="minorHAnsi" w:eastAsiaTheme="minorEastAsia" w:hAnsiTheme="minorHAnsi"/>
              <w:noProof/>
              <w:lang w:eastAsia="en-AU"/>
            </w:rPr>
          </w:pPr>
          <w:hyperlink w:anchor="_Toc141213194" w:history="1">
            <w:r w:rsidR="00CC6812" w:rsidRPr="00BC5F0F">
              <w:rPr>
                <w:rStyle w:val="Hyperlink"/>
                <w:noProof/>
              </w:rPr>
              <w:t>Section 3</w:t>
            </w:r>
            <w:r w:rsidR="00CC6812">
              <w:rPr>
                <w:rFonts w:asciiTheme="minorHAnsi" w:eastAsiaTheme="minorEastAsia" w:hAnsiTheme="minorHAnsi"/>
                <w:noProof/>
                <w:lang w:eastAsia="en-AU"/>
              </w:rPr>
              <w:tab/>
            </w:r>
            <w:r w:rsidR="00CC6812" w:rsidRPr="00BC5F0F">
              <w:rPr>
                <w:rStyle w:val="Hyperlink"/>
                <w:noProof/>
              </w:rPr>
              <w:t>Reporting and documentation requirements</w:t>
            </w:r>
            <w:r w:rsidR="00CC6812">
              <w:rPr>
                <w:noProof/>
                <w:webHidden/>
              </w:rPr>
              <w:tab/>
            </w:r>
            <w:r w:rsidR="00CC6812">
              <w:rPr>
                <w:noProof/>
                <w:webHidden/>
              </w:rPr>
              <w:fldChar w:fldCharType="begin" w:fldLock="1"/>
            </w:r>
            <w:r w:rsidR="00CC6812">
              <w:rPr>
                <w:noProof/>
                <w:webHidden/>
              </w:rPr>
              <w:instrText xml:space="preserve"> PAGEREF _Toc141213194 \h </w:instrText>
            </w:r>
            <w:r w:rsidR="00CC6812">
              <w:rPr>
                <w:noProof/>
                <w:webHidden/>
              </w:rPr>
            </w:r>
            <w:r w:rsidR="00CC6812">
              <w:rPr>
                <w:noProof/>
                <w:webHidden/>
              </w:rPr>
              <w:fldChar w:fldCharType="separate"/>
            </w:r>
            <w:r w:rsidR="00053887">
              <w:rPr>
                <w:noProof/>
                <w:webHidden/>
              </w:rPr>
              <w:t>40</w:t>
            </w:r>
            <w:r w:rsidR="00CC6812">
              <w:rPr>
                <w:noProof/>
                <w:webHidden/>
              </w:rPr>
              <w:fldChar w:fldCharType="end"/>
            </w:r>
          </w:hyperlink>
        </w:p>
        <w:p w14:paraId="58B7390E" w14:textId="5D72BD6D"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5" w:history="1">
            <w:r w:rsidR="00CC6812" w:rsidRPr="00BC5F0F">
              <w:rPr>
                <w:rStyle w:val="Hyperlink"/>
                <w:noProof/>
              </w:rPr>
              <w:t>3.1</w:t>
            </w:r>
            <w:r w:rsidR="00CC6812">
              <w:rPr>
                <w:rFonts w:asciiTheme="minorHAnsi" w:eastAsiaTheme="minorEastAsia" w:hAnsiTheme="minorHAnsi"/>
                <w:noProof/>
                <w:lang w:eastAsia="en-AU"/>
              </w:rPr>
              <w:tab/>
            </w:r>
            <w:r w:rsidR="00CC6812" w:rsidRPr="00BC5F0F">
              <w:rPr>
                <w:rStyle w:val="Hyperlink"/>
                <w:noProof/>
              </w:rPr>
              <w:t>Notification of authorisation by the Therapeutic Goods Administration</w:t>
            </w:r>
            <w:r w:rsidR="00CC6812">
              <w:rPr>
                <w:noProof/>
                <w:webHidden/>
              </w:rPr>
              <w:tab/>
            </w:r>
            <w:r w:rsidR="00CC6812">
              <w:rPr>
                <w:noProof/>
                <w:webHidden/>
              </w:rPr>
              <w:fldChar w:fldCharType="begin" w:fldLock="1"/>
            </w:r>
            <w:r w:rsidR="00CC6812">
              <w:rPr>
                <w:noProof/>
                <w:webHidden/>
              </w:rPr>
              <w:instrText xml:space="preserve"> PAGEREF _Toc141213195 \h </w:instrText>
            </w:r>
            <w:r w:rsidR="00CC6812">
              <w:rPr>
                <w:noProof/>
                <w:webHidden/>
              </w:rPr>
            </w:r>
            <w:r w:rsidR="00CC6812">
              <w:rPr>
                <w:noProof/>
                <w:webHidden/>
              </w:rPr>
              <w:fldChar w:fldCharType="separate"/>
            </w:r>
            <w:r w:rsidR="00053887">
              <w:rPr>
                <w:noProof/>
                <w:webHidden/>
              </w:rPr>
              <w:t>40</w:t>
            </w:r>
            <w:r w:rsidR="00CC6812">
              <w:rPr>
                <w:noProof/>
                <w:webHidden/>
              </w:rPr>
              <w:fldChar w:fldCharType="end"/>
            </w:r>
          </w:hyperlink>
        </w:p>
        <w:p w14:paraId="0814B976" w14:textId="6AF35987"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6" w:history="1">
            <w:r w:rsidR="00CC6812" w:rsidRPr="00BC5F0F">
              <w:rPr>
                <w:rStyle w:val="Hyperlink"/>
                <w:noProof/>
              </w:rPr>
              <w:t>3.2</w:t>
            </w:r>
            <w:r w:rsidR="00CC6812">
              <w:rPr>
                <w:rFonts w:asciiTheme="minorHAnsi" w:eastAsiaTheme="minorEastAsia" w:hAnsiTheme="minorHAnsi"/>
                <w:noProof/>
                <w:lang w:eastAsia="en-AU"/>
              </w:rPr>
              <w:tab/>
            </w:r>
            <w:r w:rsidR="00CC6812" w:rsidRPr="00BC5F0F">
              <w:rPr>
                <w:rStyle w:val="Hyperlink"/>
                <w:noProof/>
              </w:rPr>
              <w:t>Annual report</w:t>
            </w:r>
            <w:r w:rsidR="00CC6812">
              <w:rPr>
                <w:noProof/>
                <w:webHidden/>
              </w:rPr>
              <w:tab/>
            </w:r>
            <w:r w:rsidR="00CC6812">
              <w:rPr>
                <w:noProof/>
                <w:webHidden/>
              </w:rPr>
              <w:fldChar w:fldCharType="begin" w:fldLock="1"/>
            </w:r>
            <w:r w:rsidR="00CC6812">
              <w:rPr>
                <w:noProof/>
                <w:webHidden/>
              </w:rPr>
              <w:instrText xml:space="preserve"> PAGEREF _Toc141213196 \h </w:instrText>
            </w:r>
            <w:r w:rsidR="00CC6812">
              <w:rPr>
                <w:noProof/>
                <w:webHidden/>
              </w:rPr>
            </w:r>
            <w:r w:rsidR="00CC6812">
              <w:rPr>
                <w:noProof/>
                <w:webHidden/>
              </w:rPr>
              <w:fldChar w:fldCharType="separate"/>
            </w:r>
            <w:r w:rsidR="00053887">
              <w:rPr>
                <w:noProof/>
                <w:webHidden/>
              </w:rPr>
              <w:t>40</w:t>
            </w:r>
            <w:r w:rsidR="00CC6812">
              <w:rPr>
                <w:noProof/>
                <w:webHidden/>
              </w:rPr>
              <w:fldChar w:fldCharType="end"/>
            </w:r>
          </w:hyperlink>
        </w:p>
        <w:p w14:paraId="1E1BA282" w14:textId="1EE377FD" w:rsidR="00CC6812" w:rsidRDefault="00E72814">
          <w:pPr>
            <w:pStyle w:val="TOC3"/>
            <w:tabs>
              <w:tab w:val="left" w:pos="1100"/>
              <w:tab w:val="right" w:leader="dot" w:pos="9628"/>
            </w:tabs>
            <w:rPr>
              <w:rFonts w:asciiTheme="minorHAnsi" w:eastAsiaTheme="minorEastAsia" w:hAnsiTheme="minorHAnsi"/>
              <w:noProof/>
              <w:lang w:eastAsia="en-AU"/>
            </w:rPr>
          </w:pPr>
          <w:hyperlink w:anchor="_Toc141213197" w:history="1">
            <w:r w:rsidR="00CC6812" w:rsidRPr="00BC5F0F">
              <w:rPr>
                <w:rStyle w:val="Hyperlink"/>
                <w:noProof/>
              </w:rPr>
              <w:t>3.3</w:t>
            </w:r>
            <w:r w:rsidR="00CC6812">
              <w:rPr>
                <w:rFonts w:asciiTheme="minorHAnsi" w:eastAsiaTheme="minorEastAsia" w:hAnsiTheme="minorHAnsi"/>
                <w:noProof/>
                <w:lang w:eastAsia="en-AU"/>
              </w:rPr>
              <w:tab/>
            </w:r>
            <w:r w:rsidR="00CC6812" w:rsidRPr="00BC5F0F">
              <w:rPr>
                <w:rStyle w:val="Hyperlink"/>
                <w:noProof/>
              </w:rPr>
              <w:t>Testing methodology</w:t>
            </w:r>
            <w:r w:rsidR="00CC6812">
              <w:rPr>
                <w:noProof/>
                <w:webHidden/>
              </w:rPr>
              <w:tab/>
            </w:r>
            <w:r w:rsidR="00CC6812">
              <w:rPr>
                <w:noProof/>
                <w:webHidden/>
              </w:rPr>
              <w:fldChar w:fldCharType="begin" w:fldLock="1"/>
            </w:r>
            <w:r w:rsidR="00CC6812">
              <w:rPr>
                <w:noProof/>
                <w:webHidden/>
              </w:rPr>
              <w:instrText xml:space="preserve"> PAGEREF _Toc141213197 \h </w:instrText>
            </w:r>
            <w:r w:rsidR="00CC6812">
              <w:rPr>
                <w:noProof/>
                <w:webHidden/>
              </w:rPr>
            </w:r>
            <w:r w:rsidR="00CC6812">
              <w:rPr>
                <w:noProof/>
                <w:webHidden/>
              </w:rPr>
              <w:fldChar w:fldCharType="separate"/>
            </w:r>
            <w:r w:rsidR="00053887">
              <w:rPr>
                <w:noProof/>
                <w:webHidden/>
              </w:rPr>
              <w:t>40</w:t>
            </w:r>
            <w:r w:rsidR="00CC6812">
              <w:rPr>
                <w:noProof/>
                <w:webHidden/>
              </w:rPr>
              <w:fldChar w:fldCharType="end"/>
            </w:r>
          </w:hyperlink>
        </w:p>
        <w:p w14:paraId="2536295F" w14:textId="32158A4F" w:rsidR="00CC6812" w:rsidRDefault="00E72814">
          <w:pPr>
            <w:pStyle w:val="TOC2"/>
            <w:tabs>
              <w:tab w:val="right" w:leader="dot" w:pos="9628"/>
            </w:tabs>
            <w:rPr>
              <w:rFonts w:asciiTheme="minorHAnsi" w:eastAsiaTheme="minorEastAsia" w:hAnsiTheme="minorHAnsi"/>
              <w:noProof/>
              <w:lang w:eastAsia="en-AU"/>
            </w:rPr>
          </w:pPr>
          <w:hyperlink w:anchor="_Toc141213198" w:history="1">
            <w:r w:rsidR="00CC6812" w:rsidRPr="00BC5F0F">
              <w:rPr>
                <w:rStyle w:val="Hyperlink"/>
                <w:noProof/>
              </w:rPr>
              <w:t>ATTACHMENT A</w:t>
            </w:r>
            <w:r w:rsidR="00CC6812">
              <w:rPr>
                <w:noProof/>
                <w:webHidden/>
              </w:rPr>
              <w:tab/>
            </w:r>
            <w:r w:rsidR="00CC6812">
              <w:rPr>
                <w:noProof/>
                <w:webHidden/>
              </w:rPr>
              <w:fldChar w:fldCharType="begin" w:fldLock="1"/>
            </w:r>
            <w:r w:rsidR="00CC6812">
              <w:rPr>
                <w:noProof/>
                <w:webHidden/>
              </w:rPr>
              <w:instrText xml:space="preserve"> PAGEREF _Toc141213198 \h </w:instrText>
            </w:r>
            <w:r w:rsidR="00CC6812">
              <w:rPr>
                <w:noProof/>
                <w:webHidden/>
              </w:rPr>
            </w:r>
            <w:r w:rsidR="00CC6812">
              <w:rPr>
                <w:noProof/>
                <w:webHidden/>
              </w:rPr>
              <w:fldChar w:fldCharType="separate"/>
            </w:r>
            <w:r w:rsidR="00053887">
              <w:rPr>
                <w:noProof/>
                <w:webHidden/>
              </w:rPr>
              <w:t>41</w:t>
            </w:r>
            <w:r w:rsidR="00CC6812">
              <w:rPr>
                <w:noProof/>
                <w:webHidden/>
              </w:rPr>
              <w:fldChar w:fldCharType="end"/>
            </w:r>
          </w:hyperlink>
        </w:p>
        <w:p w14:paraId="29DDFAAE" w14:textId="74CC18A0" w:rsidR="00CC6812" w:rsidRDefault="00E72814" w:rsidP="00053887">
          <w:pPr>
            <w:pStyle w:val="TOC1"/>
            <w:rPr>
              <w:rFonts w:asciiTheme="minorHAnsi" w:eastAsiaTheme="minorEastAsia" w:hAnsiTheme="minorHAnsi"/>
              <w:noProof/>
              <w:lang w:eastAsia="en-AU"/>
            </w:rPr>
          </w:pPr>
          <w:hyperlink w:anchor="_Toc141213199" w:history="1">
            <w:r w:rsidR="00CC6812" w:rsidRPr="00BC5F0F">
              <w:rPr>
                <w:rStyle w:val="Hyperlink"/>
                <w:noProof/>
              </w:rPr>
              <w:t>References</w:t>
            </w:r>
            <w:r w:rsidR="00CC6812">
              <w:rPr>
                <w:noProof/>
                <w:webHidden/>
              </w:rPr>
              <w:tab/>
            </w:r>
            <w:r w:rsidR="00CC6812">
              <w:rPr>
                <w:noProof/>
                <w:webHidden/>
              </w:rPr>
              <w:fldChar w:fldCharType="begin" w:fldLock="1"/>
            </w:r>
            <w:r w:rsidR="00CC6812">
              <w:rPr>
                <w:noProof/>
                <w:webHidden/>
              </w:rPr>
              <w:instrText xml:space="preserve"> PAGEREF _Toc141213199 \h </w:instrText>
            </w:r>
            <w:r w:rsidR="00CC6812">
              <w:rPr>
                <w:noProof/>
                <w:webHidden/>
              </w:rPr>
            </w:r>
            <w:r w:rsidR="00CC6812">
              <w:rPr>
                <w:noProof/>
                <w:webHidden/>
              </w:rPr>
              <w:fldChar w:fldCharType="separate"/>
            </w:r>
            <w:r w:rsidR="00053887">
              <w:rPr>
                <w:noProof/>
                <w:webHidden/>
              </w:rPr>
              <w:t>42</w:t>
            </w:r>
            <w:r w:rsidR="00CC6812">
              <w:rPr>
                <w:noProof/>
                <w:webHidden/>
              </w:rPr>
              <w:fldChar w:fldCharType="end"/>
            </w:r>
          </w:hyperlink>
        </w:p>
        <w:p w14:paraId="43E69E88" w14:textId="6CD8A245" w:rsidR="00CC6812" w:rsidRDefault="00E72814" w:rsidP="00053887">
          <w:pPr>
            <w:pStyle w:val="TOC1"/>
            <w:rPr>
              <w:rFonts w:asciiTheme="minorHAnsi" w:eastAsiaTheme="minorEastAsia" w:hAnsiTheme="minorHAnsi"/>
              <w:noProof/>
              <w:lang w:eastAsia="en-AU"/>
            </w:rPr>
          </w:pPr>
          <w:hyperlink w:anchor="_Toc141213200" w:history="1">
            <w:r w:rsidR="00CC6812" w:rsidRPr="00BC5F0F">
              <w:rPr>
                <w:rStyle w:val="Hyperlink"/>
                <w:noProof/>
              </w:rPr>
              <w:t>Appendix A: Summary of submissions</w:t>
            </w:r>
            <w:r w:rsidR="00CC6812">
              <w:rPr>
                <w:noProof/>
                <w:webHidden/>
              </w:rPr>
              <w:tab/>
            </w:r>
            <w:r w:rsidR="00CC6812">
              <w:rPr>
                <w:noProof/>
                <w:webHidden/>
              </w:rPr>
              <w:fldChar w:fldCharType="begin" w:fldLock="1"/>
            </w:r>
            <w:r w:rsidR="00CC6812">
              <w:rPr>
                <w:noProof/>
                <w:webHidden/>
              </w:rPr>
              <w:instrText xml:space="preserve"> PAGEREF _Toc141213200 \h </w:instrText>
            </w:r>
            <w:r w:rsidR="00CC6812">
              <w:rPr>
                <w:noProof/>
                <w:webHidden/>
              </w:rPr>
            </w:r>
            <w:r w:rsidR="00CC6812">
              <w:rPr>
                <w:noProof/>
                <w:webHidden/>
              </w:rPr>
              <w:fldChar w:fldCharType="separate"/>
            </w:r>
            <w:r w:rsidR="00053887">
              <w:rPr>
                <w:noProof/>
                <w:webHidden/>
              </w:rPr>
              <w:t>53</w:t>
            </w:r>
            <w:r w:rsidR="00CC6812">
              <w:rPr>
                <w:noProof/>
                <w:webHidden/>
              </w:rPr>
              <w:fldChar w:fldCharType="end"/>
            </w:r>
          </w:hyperlink>
        </w:p>
        <w:p w14:paraId="2508FF90" w14:textId="01CFD3A6" w:rsidR="002D575C" w:rsidRDefault="002D575C">
          <w:r>
            <w:rPr>
              <w:b/>
              <w:bCs/>
              <w:noProof/>
            </w:rPr>
            <w:fldChar w:fldCharType="end"/>
          </w:r>
        </w:p>
      </w:sdtContent>
    </w:sdt>
    <w:p w14:paraId="26014788" w14:textId="77777777" w:rsidR="002D575C" w:rsidRDefault="002D575C"/>
    <w:p w14:paraId="65973B49" w14:textId="540A30DC" w:rsidR="0073687D" w:rsidRDefault="0073687D">
      <w:r>
        <w:br w:type="page"/>
      </w:r>
    </w:p>
    <w:p w14:paraId="5A528CBE" w14:textId="03AFB7C4" w:rsidR="00C642EA" w:rsidRDefault="0073687D" w:rsidP="0073687D">
      <w:pPr>
        <w:pStyle w:val="Heading1"/>
        <w:jc w:val="center"/>
      </w:pPr>
      <w:bookmarkStart w:id="7" w:name="_Toc141213138"/>
      <w:r>
        <w:lastRenderedPageBreak/>
        <w:t>Abbreviations</w:t>
      </w:r>
      <w:bookmarkEnd w:id="7"/>
    </w:p>
    <w:tbl>
      <w:tblPr>
        <w:tblStyle w:val="TableGrid"/>
        <w:tblW w:w="0" w:type="auto"/>
        <w:tblLook w:val="04A0" w:firstRow="1" w:lastRow="0" w:firstColumn="1" w:lastColumn="0" w:noHBand="0" w:noVBand="1"/>
      </w:tblPr>
      <w:tblGrid>
        <w:gridCol w:w="1696"/>
        <w:gridCol w:w="7371"/>
      </w:tblGrid>
      <w:tr w:rsidR="00290E71" w14:paraId="7BFE3020" w14:textId="77777777" w:rsidTr="00F5489E">
        <w:tc>
          <w:tcPr>
            <w:tcW w:w="1696" w:type="dxa"/>
          </w:tcPr>
          <w:p w14:paraId="531C9932" w14:textId="77777777" w:rsidR="00290E71" w:rsidRPr="002D57D9" w:rsidRDefault="00290E71" w:rsidP="00423164">
            <w:pPr>
              <w:spacing w:before="40" w:after="40"/>
            </w:pPr>
            <w:r>
              <w:t>ADE</w:t>
            </w:r>
          </w:p>
        </w:tc>
        <w:tc>
          <w:tcPr>
            <w:tcW w:w="7371" w:type="dxa"/>
          </w:tcPr>
          <w:p w14:paraId="0B2DED88" w14:textId="77777777" w:rsidR="00290E71" w:rsidRPr="001500A7" w:rsidRDefault="00290E71" w:rsidP="00423164">
            <w:pPr>
              <w:spacing w:before="40" w:after="40"/>
            </w:pPr>
            <w:r>
              <w:t>Antibody-dependent enhancement</w:t>
            </w:r>
          </w:p>
        </w:tc>
      </w:tr>
      <w:tr w:rsidR="00290E71" w:rsidRPr="001500A7" w14:paraId="22341719" w14:textId="77777777" w:rsidTr="00F5489E">
        <w:tc>
          <w:tcPr>
            <w:tcW w:w="1696" w:type="dxa"/>
          </w:tcPr>
          <w:p w14:paraId="618944E4" w14:textId="77777777" w:rsidR="00290E71" w:rsidRPr="00925BB2" w:rsidRDefault="00290E71" w:rsidP="00423164">
            <w:pPr>
              <w:spacing w:before="40" w:after="40"/>
            </w:pPr>
            <w:r>
              <w:t>AICIS</w:t>
            </w:r>
          </w:p>
        </w:tc>
        <w:tc>
          <w:tcPr>
            <w:tcW w:w="7371" w:type="dxa"/>
          </w:tcPr>
          <w:p w14:paraId="6A24D609" w14:textId="77777777" w:rsidR="00290E71" w:rsidRPr="001500A7" w:rsidRDefault="00290E71" w:rsidP="00423164">
            <w:pPr>
              <w:spacing w:before="40" w:after="40"/>
            </w:pPr>
            <w:r w:rsidRPr="00290E71">
              <w:t>Australian Industrial Chemicals Introduction Scheme</w:t>
            </w:r>
          </w:p>
        </w:tc>
      </w:tr>
      <w:tr w:rsidR="00290E71" w14:paraId="0C70E24B" w14:textId="77777777" w:rsidTr="00F5489E">
        <w:tc>
          <w:tcPr>
            <w:tcW w:w="1696" w:type="dxa"/>
          </w:tcPr>
          <w:p w14:paraId="64C8F2A3" w14:textId="77777777" w:rsidR="00290E71" w:rsidRPr="002D57D9" w:rsidRDefault="00290E71" w:rsidP="00423164">
            <w:pPr>
              <w:spacing w:before="40" w:after="40"/>
            </w:pPr>
            <w:r>
              <w:t>APVMA</w:t>
            </w:r>
          </w:p>
        </w:tc>
        <w:tc>
          <w:tcPr>
            <w:tcW w:w="7371" w:type="dxa"/>
          </w:tcPr>
          <w:p w14:paraId="0C113D7F" w14:textId="77777777" w:rsidR="00290E71" w:rsidRPr="001500A7" w:rsidRDefault="00290E71" w:rsidP="00423164">
            <w:pPr>
              <w:spacing w:before="40" w:after="40"/>
            </w:pPr>
            <w:r>
              <w:t>Australian Pesticides and Veterinary Medicines Authority</w:t>
            </w:r>
          </w:p>
        </w:tc>
      </w:tr>
      <w:tr w:rsidR="00290E71" w14:paraId="2A25A462" w14:textId="77777777" w:rsidTr="00F5489E">
        <w:tc>
          <w:tcPr>
            <w:tcW w:w="1696" w:type="dxa"/>
          </w:tcPr>
          <w:p w14:paraId="61A610B7" w14:textId="77777777" w:rsidR="00290E71" w:rsidRPr="002D57D9" w:rsidRDefault="00290E71" w:rsidP="00423164">
            <w:pPr>
              <w:spacing w:before="40" w:after="40"/>
            </w:pPr>
            <w:r>
              <w:t>ARTG</w:t>
            </w:r>
          </w:p>
        </w:tc>
        <w:tc>
          <w:tcPr>
            <w:tcW w:w="7371" w:type="dxa"/>
          </w:tcPr>
          <w:p w14:paraId="3ADC2289" w14:textId="77777777" w:rsidR="00290E71" w:rsidRPr="001500A7" w:rsidRDefault="00290E71" w:rsidP="00423164">
            <w:pPr>
              <w:spacing w:before="40" w:after="40"/>
            </w:pPr>
            <w:r>
              <w:t>Australian Register of Therapeutic Goods</w:t>
            </w:r>
          </w:p>
        </w:tc>
      </w:tr>
      <w:tr w:rsidR="00290E71" w:rsidRPr="001500A7" w14:paraId="16A6A6CB" w14:textId="77777777" w:rsidTr="00F5489E">
        <w:tc>
          <w:tcPr>
            <w:tcW w:w="1696" w:type="dxa"/>
          </w:tcPr>
          <w:p w14:paraId="01200970" w14:textId="77777777" w:rsidR="00290E71" w:rsidRPr="00925BB2" w:rsidRDefault="00290E71" w:rsidP="00423164">
            <w:pPr>
              <w:spacing w:before="40" w:after="40"/>
            </w:pPr>
            <w:r>
              <w:t>CDC</w:t>
            </w:r>
          </w:p>
        </w:tc>
        <w:tc>
          <w:tcPr>
            <w:tcW w:w="7371" w:type="dxa"/>
          </w:tcPr>
          <w:p w14:paraId="4516CC41" w14:textId="77777777" w:rsidR="00290E71" w:rsidRPr="001500A7" w:rsidRDefault="00290E71" w:rsidP="00423164">
            <w:pPr>
              <w:spacing w:before="40" w:after="40"/>
            </w:pPr>
            <w:proofErr w:type="spellStart"/>
            <w:r>
              <w:t>Centers</w:t>
            </w:r>
            <w:proofErr w:type="spellEnd"/>
            <w:r>
              <w:t xml:space="preserve"> for Disease Control and Prevention (United States)</w:t>
            </w:r>
          </w:p>
        </w:tc>
      </w:tr>
      <w:tr w:rsidR="00290E71" w:rsidRPr="001500A7" w14:paraId="16F1B3DF" w14:textId="77777777" w:rsidTr="00F5489E">
        <w:tc>
          <w:tcPr>
            <w:tcW w:w="1696" w:type="dxa"/>
          </w:tcPr>
          <w:p w14:paraId="12597C23" w14:textId="77777777" w:rsidR="00290E71" w:rsidRPr="00925BB2" w:rsidRDefault="00290E71" w:rsidP="00423164">
            <w:pPr>
              <w:spacing w:before="40" w:after="40"/>
            </w:pPr>
            <w:r>
              <w:t>DAFF</w:t>
            </w:r>
          </w:p>
        </w:tc>
        <w:tc>
          <w:tcPr>
            <w:tcW w:w="7371" w:type="dxa"/>
          </w:tcPr>
          <w:p w14:paraId="0DFBFBA5" w14:textId="77777777" w:rsidR="00290E71" w:rsidRPr="001500A7" w:rsidRDefault="00290E71" w:rsidP="00423164">
            <w:pPr>
              <w:spacing w:before="40" w:after="40"/>
            </w:pPr>
            <w:r>
              <w:t>Department of Agriculture, Fisheries and Forestry</w:t>
            </w:r>
          </w:p>
        </w:tc>
      </w:tr>
      <w:tr w:rsidR="00290E71" w:rsidRPr="001500A7" w14:paraId="0397F129" w14:textId="77777777" w:rsidTr="00F5489E">
        <w:tc>
          <w:tcPr>
            <w:tcW w:w="1696" w:type="dxa"/>
          </w:tcPr>
          <w:p w14:paraId="518E3E10" w14:textId="77777777" w:rsidR="00290E71" w:rsidRPr="00925BB2" w:rsidRDefault="00290E71" w:rsidP="00423164">
            <w:pPr>
              <w:spacing w:before="40" w:after="40"/>
            </w:pPr>
            <w:r>
              <w:t>DENV</w:t>
            </w:r>
          </w:p>
        </w:tc>
        <w:tc>
          <w:tcPr>
            <w:tcW w:w="7371" w:type="dxa"/>
          </w:tcPr>
          <w:p w14:paraId="58EFD3A9" w14:textId="77777777" w:rsidR="00290E71" w:rsidRPr="001500A7" w:rsidRDefault="00290E71" w:rsidP="00423164">
            <w:pPr>
              <w:spacing w:before="40" w:after="40"/>
            </w:pPr>
            <w:r>
              <w:t>Dengue virus serotype</w:t>
            </w:r>
          </w:p>
        </w:tc>
      </w:tr>
      <w:tr w:rsidR="00290E71" w:rsidRPr="001500A7" w14:paraId="3C782F1E" w14:textId="77777777" w:rsidTr="00F5489E">
        <w:tc>
          <w:tcPr>
            <w:tcW w:w="1696" w:type="dxa"/>
          </w:tcPr>
          <w:p w14:paraId="770B618C" w14:textId="77777777" w:rsidR="00290E71" w:rsidRPr="00925BB2" w:rsidRDefault="00290E71" w:rsidP="00423164">
            <w:pPr>
              <w:spacing w:before="40" w:after="40"/>
            </w:pPr>
            <w:r>
              <w:t>DF</w:t>
            </w:r>
          </w:p>
        </w:tc>
        <w:tc>
          <w:tcPr>
            <w:tcW w:w="7371" w:type="dxa"/>
          </w:tcPr>
          <w:p w14:paraId="0AAA25C8" w14:textId="77777777" w:rsidR="00290E71" w:rsidRPr="001500A7" w:rsidRDefault="00290E71" w:rsidP="00423164">
            <w:pPr>
              <w:spacing w:before="40" w:after="40"/>
            </w:pPr>
            <w:r>
              <w:t>Dengue fever</w:t>
            </w:r>
          </w:p>
        </w:tc>
      </w:tr>
      <w:tr w:rsidR="00290E71" w:rsidRPr="001500A7" w14:paraId="0DD98DEE" w14:textId="77777777" w:rsidTr="00F5489E">
        <w:tc>
          <w:tcPr>
            <w:tcW w:w="1696" w:type="dxa"/>
          </w:tcPr>
          <w:p w14:paraId="69B453FC" w14:textId="77777777" w:rsidR="00290E71" w:rsidRPr="00925BB2" w:rsidRDefault="00290E71" w:rsidP="00423164">
            <w:pPr>
              <w:spacing w:before="40" w:after="40"/>
            </w:pPr>
            <w:r>
              <w:t>DHF</w:t>
            </w:r>
          </w:p>
        </w:tc>
        <w:tc>
          <w:tcPr>
            <w:tcW w:w="7371" w:type="dxa"/>
          </w:tcPr>
          <w:p w14:paraId="4606CC54" w14:textId="77777777" w:rsidR="00290E71" w:rsidRPr="001500A7" w:rsidRDefault="00290E71" w:rsidP="00423164">
            <w:pPr>
              <w:spacing w:before="40" w:after="40"/>
            </w:pPr>
            <w:r>
              <w:t xml:space="preserve">Dengue </w:t>
            </w:r>
            <w:r w:rsidRPr="00651C1A">
              <w:t>haemorrhagic fever</w:t>
            </w:r>
          </w:p>
        </w:tc>
      </w:tr>
      <w:tr w:rsidR="00290E71" w:rsidRPr="001500A7" w14:paraId="4957A5C9" w14:textId="77777777" w:rsidTr="00F5489E">
        <w:tc>
          <w:tcPr>
            <w:tcW w:w="1696" w:type="dxa"/>
          </w:tcPr>
          <w:p w14:paraId="6E26AE03" w14:textId="77777777" w:rsidR="00290E71" w:rsidRPr="00925BB2" w:rsidRDefault="00290E71" w:rsidP="00423164">
            <w:pPr>
              <w:spacing w:before="40" w:after="40"/>
            </w:pPr>
            <w:r>
              <w:t>DIR</w:t>
            </w:r>
          </w:p>
        </w:tc>
        <w:tc>
          <w:tcPr>
            <w:tcW w:w="7371" w:type="dxa"/>
          </w:tcPr>
          <w:p w14:paraId="5CEE9F07" w14:textId="77777777" w:rsidR="00290E71" w:rsidRPr="001500A7" w:rsidRDefault="00290E71" w:rsidP="00423164">
            <w:pPr>
              <w:spacing w:before="40" w:after="40"/>
            </w:pPr>
            <w:r>
              <w:t>Dealings involving intentional release</w:t>
            </w:r>
          </w:p>
        </w:tc>
      </w:tr>
      <w:tr w:rsidR="00290E71" w:rsidRPr="001500A7" w14:paraId="56AF10C8" w14:textId="77777777" w:rsidTr="00F5489E">
        <w:tc>
          <w:tcPr>
            <w:tcW w:w="1696" w:type="dxa"/>
          </w:tcPr>
          <w:p w14:paraId="427FEC7B" w14:textId="77777777" w:rsidR="00290E71" w:rsidRPr="00925BB2" w:rsidRDefault="00290E71" w:rsidP="00423164">
            <w:pPr>
              <w:spacing w:before="40" w:after="40"/>
            </w:pPr>
            <w:r>
              <w:t>DNIR</w:t>
            </w:r>
          </w:p>
        </w:tc>
        <w:tc>
          <w:tcPr>
            <w:tcW w:w="7371" w:type="dxa"/>
          </w:tcPr>
          <w:p w14:paraId="40A00A11" w14:textId="77777777" w:rsidR="00290E71" w:rsidRPr="001500A7" w:rsidRDefault="00290E71" w:rsidP="00423164">
            <w:pPr>
              <w:spacing w:before="40" w:after="40"/>
            </w:pPr>
            <w:r>
              <w:t>Dealings not involving intentional release</w:t>
            </w:r>
          </w:p>
        </w:tc>
      </w:tr>
      <w:tr w:rsidR="00290E71" w:rsidRPr="001500A7" w14:paraId="13082B68" w14:textId="77777777" w:rsidTr="00F5489E">
        <w:tc>
          <w:tcPr>
            <w:tcW w:w="1696" w:type="dxa"/>
          </w:tcPr>
          <w:p w14:paraId="1523A3FF" w14:textId="77777777" w:rsidR="00290E71" w:rsidRPr="00925BB2" w:rsidRDefault="00290E71" w:rsidP="00423164">
            <w:pPr>
              <w:spacing w:before="40" w:after="40"/>
            </w:pPr>
            <w:r>
              <w:t>DSS</w:t>
            </w:r>
          </w:p>
        </w:tc>
        <w:tc>
          <w:tcPr>
            <w:tcW w:w="7371" w:type="dxa"/>
          </w:tcPr>
          <w:p w14:paraId="1357313A" w14:textId="77777777" w:rsidR="00290E71" w:rsidRPr="001500A7" w:rsidRDefault="00290E71" w:rsidP="00423164">
            <w:pPr>
              <w:spacing w:before="40" w:after="40"/>
            </w:pPr>
            <w:r>
              <w:t>Dengue shock syndrome</w:t>
            </w:r>
          </w:p>
        </w:tc>
      </w:tr>
      <w:tr w:rsidR="00290E71" w:rsidRPr="001500A7" w14:paraId="669CBBD7" w14:textId="77777777" w:rsidTr="00F5489E">
        <w:tc>
          <w:tcPr>
            <w:tcW w:w="1696" w:type="dxa"/>
          </w:tcPr>
          <w:p w14:paraId="71623141" w14:textId="25DF2789" w:rsidR="00290E71" w:rsidRDefault="00290E71" w:rsidP="00423164">
            <w:pPr>
              <w:spacing w:before="40" w:after="40"/>
            </w:pPr>
            <w:r>
              <w:t>E</w:t>
            </w:r>
          </w:p>
        </w:tc>
        <w:tc>
          <w:tcPr>
            <w:tcW w:w="7371" w:type="dxa"/>
          </w:tcPr>
          <w:p w14:paraId="5F089082" w14:textId="66431305" w:rsidR="00290E71" w:rsidRDefault="00290E71" w:rsidP="00423164">
            <w:pPr>
              <w:spacing w:before="40" w:after="40"/>
            </w:pPr>
            <w:r>
              <w:t>Envelope protein</w:t>
            </w:r>
          </w:p>
        </w:tc>
      </w:tr>
      <w:tr w:rsidR="00290E71" w:rsidRPr="001500A7" w14:paraId="73FDE2B4" w14:textId="77777777" w:rsidTr="00F5489E">
        <w:tc>
          <w:tcPr>
            <w:tcW w:w="1696" w:type="dxa"/>
          </w:tcPr>
          <w:p w14:paraId="3B75E423" w14:textId="77777777" w:rsidR="00290E71" w:rsidRPr="00925BB2" w:rsidRDefault="00290E71" w:rsidP="00423164">
            <w:pPr>
              <w:spacing w:before="40" w:after="40"/>
            </w:pPr>
            <w:r>
              <w:t>FSANZ</w:t>
            </w:r>
          </w:p>
        </w:tc>
        <w:tc>
          <w:tcPr>
            <w:tcW w:w="7371" w:type="dxa"/>
          </w:tcPr>
          <w:p w14:paraId="34BDE4C3" w14:textId="77777777" w:rsidR="00290E71" w:rsidRPr="001500A7" w:rsidRDefault="00290E71" w:rsidP="00423164">
            <w:pPr>
              <w:spacing w:before="40" w:after="40"/>
            </w:pPr>
            <w:r>
              <w:t>Food Standards Australia New Zealand</w:t>
            </w:r>
          </w:p>
        </w:tc>
      </w:tr>
      <w:tr w:rsidR="00290E71" w:rsidRPr="001500A7" w14:paraId="10FAF233" w14:textId="77777777" w:rsidTr="00F5489E">
        <w:tc>
          <w:tcPr>
            <w:tcW w:w="1696" w:type="dxa"/>
          </w:tcPr>
          <w:p w14:paraId="6DEF19BC" w14:textId="77777777" w:rsidR="00290E71" w:rsidRPr="00925BB2" w:rsidRDefault="00290E71" w:rsidP="00423164">
            <w:pPr>
              <w:spacing w:before="40" w:after="40"/>
            </w:pPr>
            <w:r>
              <w:t>GM(O)</w:t>
            </w:r>
          </w:p>
        </w:tc>
        <w:tc>
          <w:tcPr>
            <w:tcW w:w="7371" w:type="dxa"/>
          </w:tcPr>
          <w:p w14:paraId="08BB355D" w14:textId="77777777" w:rsidR="00290E71" w:rsidRPr="001500A7" w:rsidRDefault="00290E71" w:rsidP="00423164">
            <w:pPr>
              <w:spacing w:before="40" w:after="40"/>
            </w:pPr>
            <w:r>
              <w:t>Genetically modified (organism)</w:t>
            </w:r>
          </w:p>
        </w:tc>
      </w:tr>
      <w:tr w:rsidR="00290E71" w:rsidRPr="001500A7" w14:paraId="5A134E9F" w14:textId="77777777" w:rsidTr="00F5489E">
        <w:tc>
          <w:tcPr>
            <w:tcW w:w="1696" w:type="dxa"/>
          </w:tcPr>
          <w:p w14:paraId="062A57F6" w14:textId="77777777" w:rsidR="00290E71" w:rsidRPr="00925BB2" w:rsidRDefault="00290E71" w:rsidP="00423164">
            <w:pPr>
              <w:spacing w:before="40" w:after="40"/>
            </w:pPr>
            <w:r>
              <w:t>GTTAC</w:t>
            </w:r>
          </w:p>
        </w:tc>
        <w:tc>
          <w:tcPr>
            <w:tcW w:w="7371" w:type="dxa"/>
          </w:tcPr>
          <w:p w14:paraId="217D2C25" w14:textId="77777777" w:rsidR="00290E71" w:rsidRPr="001500A7" w:rsidRDefault="00290E71" w:rsidP="00423164">
            <w:pPr>
              <w:spacing w:before="40" w:after="40"/>
            </w:pPr>
            <w:r>
              <w:t>Gene Technology Technical Advisory Committee</w:t>
            </w:r>
          </w:p>
        </w:tc>
      </w:tr>
      <w:tr w:rsidR="00290E71" w:rsidRPr="001500A7" w14:paraId="15AC5F85" w14:textId="77777777" w:rsidTr="00F5489E">
        <w:tc>
          <w:tcPr>
            <w:tcW w:w="1696" w:type="dxa"/>
          </w:tcPr>
          <w:p w14:paraId="31BC1908" w14:textId="77777777" w:rsidR="00290E71" w:rsidRPr="00925BB2" w:rsidRDefault="00290E71" w:rsidP="00423164">
            <w:pPr>
              <w:spacing w:before="40" w:after="40"/>
            </w:pPr>
            <w:r>
              <w:t>HGT</w:t>
            </w:r>
          </w:p>
        </w:tc>
        <w:tc>
          <w:tcPr>
            <w:tcW w:w="7371" w:type="dxa"/>
          </w:tcPr>
          <w:p w14:paraId="181917A2" w14:textId="77777777" w:rsidR="00290E71" w:rsidRPr="001500A7" w:rsidRDefault="00290E71" w:rsidP="00423164">
            <w:pPr>
              <w:spacing w:before="40" w:after="40"/>
            </w:pPr>
            <w:r>
              <w:t>Horizontal gene transfer</w:t>
            </w:r>
          </w:p>
        </w:tc>
      </w:tr>
      <w:tr w:rsidR="00290E71" w:rsidRPr="001500A7" w14:paraId="76A5B274" w14:textId="77777777" w:rsidTr="00F5489E">
        <w:tc>
          <w:tcPr>
            <w:tcW w:w="1696" w:type="dxa"/>
          </w:tcPr>
          <w:p w14:paraId="624D2E75" w14:textId="77777777" w:rsidR="00290E71" w:rsidRPr="00925BB2" w:rsidRDefault="00290E71" w:rsidP="00423164">
            <w:pPr>
              <w:spacing w:before="40" w:after="40"/>
            </w:pPr>
            <w:r>
              <w:t>MID</w:t>
            </w:r>
            <w:r w:rsidRPr="00B651D9">
              <w:rPr>
                <w:vertAlign w:val="subscript"/>
              </w:rPr>
              <w:t>50</w:t>
            </w:r>
          </w:p>
        </w:tc>
        <w:tc>
          <w:tcPr>
            <w:tcW w:w="7371" w:type="dxa"/>
          </w:tcPr>
          <w:p w14:paraId="45FC2F0C" w14:textId="77777777" w:rsidR="00290E71" w:rsidRPr="001500A7" w:rsidRDefault="00290E71" w:rsidP="00423164">
            <w:pPr>
              <w:spacing w:before="40" w:after="40"/>
            </w:pPr>
            <w:r>
              <w:t>50% mosquito infectious dose</w:t>
            </w:r>
          </w:p>
        </w:tc>
      </w:tr>
      <w:tr w:rsidR="00290E71" w:rsidRPr="001500A7" w14:paraId="4B053A6E" w14:textId="77777777" w:rsidTr="00F5489E">
        <w:tc>
          <w:tcPr>
            <w:tcW w:w="1696" w:type="dxa"/>
          </w:tcPr>
          <w:p w14:paraId="1F0827DE" w14:textId="229F7B22" w:rsidR="00290E71" w:rsidRDefault="00290E71" w:rsidP="00423164">
            <w:pPr>
              <w:spacing w:before="40" w:after="40"/>
            </w:pPr>
            <w:r>
              <w:t>M</w:t>
            </w:r>
          </w:p>
        </w:tc>
        <w:tc>
          <w:tcPr>
            <w:tcW w:w="7371" w:type="dxa"/>
          </w:tcPr>
          <w:p w14:paraId="16EE321D" w14:textId="63C1EF78" w:rsidR="00290E71" w:rsidRDefault="00290E71" w:rsidP="00423164">
            <w:pPr>
              <w:spacing w:before="40" w:after="40"/>
            </w:pPr>
            <w:r>
              <w:t>Membrane protein</w:t>
            </w:r>
          </w:p>
        </w:tc>
      </w:tr>
      <w:tr w:rsidR="00290E71" w:rsidRPr="001500A7" w14:paraId="7EAF0EB5" w14:textId="77777777" w:rsidTr="00F5489E">
        <w:tc>
          <w:tcPr>
            <w:tcW w:w="1696" w:type="dxa"/>
          </w:tcPr>
          <w:p w14:paraId="5E784F20" w14:textId="77777777" w:rsidR="00290E71" w:rsidRPr="00925BB2" w:rsidRDefault="00290E71" w:rsidP="00423164">
            <w:pPr>
              <w:spacing w:before="40" w:after="40"/>
            </w:pPr>
            <w:r>
              <w:t>MVS</w:t>
            </w:r>
          </w:p>
        </w:tc>
        <w:tc>
          <w:tcPr>
            <w:tcW w:w="7371" w:type="dxa"/>
          </w:tcPr>
          <w:p w14:paraId="488057A4" w14:textId="77777777" w:rsidR="00290E71" w:rsidRPr="001500A7" w:rsidRDefault="00290E71" w:rsidP="00423164">
            <w:pPr>
              <w:spacing w:before="40" w:after="40"/>
            </w:pPr>
            <w:r>
              <w:t>M</w:t>
            </w:r>
            <w:r w:rsidRPr="00C56B32">
              <w:t>aster virus seed</w:t>
            </w:r>
          </w:p>
        </w:tc>
      </w:tr>
      <w:tr w:rsidR="00290E71" w:rsidRPr="001500A7" w14:paraId="176D0E77" w14:textId="77777777" w:rsidTr="00F5489E">
        <w:tc>
          <w:tcPr>
            <w:tcW w:w="1696" w:type="dxa"/>
          </w:tcPr>
          <w:p w14:paraId="1CD437AF" w14:textId="77777777" w:rsidR="00290E71" w:rsidRPr="00925BB2" w:rsidRDefault="00290E71" w:rsidP="00423164">
            <w:pPr>
              <w:spacing w:before="40" w:after="40"/>
            </w:pPr>
            <w:r>
              <w:t>NCR</w:t>
            </w:r>
          </w:p>
        </w:tc>
        <w:tc>
          <w:tcPr>
            <w:tcW w:w="7371" w:type="dxa"/>
          </w:tcPr>
          <w:p w14:paraId="1468E6DB" w14:textId="77777777" w:rsidR="00290E71" w:rsidRPr="001500A7" w:rsidRDefault="00290E71" w:rsidP="00423164">
            <w:pPr>
              <w:spacing w:before="40" w:after="40"/>
            </w:pPr>
            <w:r>
              <w:t>Non-coding region</w:t>
            </w:r>
          </w:p>
        </w:tc>
      </w:tr>
      <w:tr w:rsidR="00290E71" w:rsidRPr="001500A7" w14:paraId="55698668" w14:textId="77777777" w:rsidTr="00F5489E">
        <w:tc>
          <w:tcPr>
            <w:tcW w:w="1696" w:type="dxa"/>
          </w:tcPr>
          <w:p w14:paraId="4DD0B9D4" w14:textId="77777777" w:rsidR="00290E71" w:rsidRPr="00925BB2" w:rsidRDefault="00290E71" w:rsidP="00423164">
            <w:pPr>
              <w:spacing w:before="40" w:after="40"/>
            </w:pPr>
            <w:r>
              <w:t>NS</w:t>
            </w:r>
          </w:p>
        </w:tc>
        <w:tc>
          <w:tcPr>
            <w:tcW w:w="7371" w:type="dxa"/>
          </w:tcPr>
          <w:p w14:paraId="5B75E89C" w14:textId="77777777" w:rsidR="00290E71" w:rsidRPr="001500A7" w:rsidRDefault="00290E71" w:rsidP="00423164">
            <w:pPr>
              <w:spacing w:before="40" w:after="40"/>
            </w:pPr>
            <w:r>
              <w:t>Non-structural protein</w:t>
            </w:r>
          </w:p>
        </w:tc>
      </w:tr>
      <w:tr w:rsidR="00290E71" w:rsidRPr="001500A7" w14:paraId="50AC6AB4" w14:textId="77777777" w:rsidTr="00F5489E">
        <w:tc>
          <w:tcPr>
            <w:tcW w:w="1696" w:type="dxa"/>
          </w:tcPr>
          <w:p w14:paraId="4C562689" w14:textId="77777777" w:rsidR="00290E71" w:rsidRPr="00925BB2" w:rsidRDefault="00290E71" w:rsidP="00423164">
            <w:pPr>
              <w:spacing w:before="40" w:after="40"/>
            </w:pPr>
            <w:r>
              <w:t>OGTR</w:t>
            </w:r>
          </w:p>
        </w:tc>
        <w:tc>
          <w:tcPr>
            <w:tcW w:w="7371" w:type="dxa"/>
          </w:tcPr>
          <w:p w14:paraId="20113F0C" w14:textId="77777777" w:rsidR="00290E71" w:rsidRPr="001500A7" w:rsidRDefault="00290E71" w:rsidP="00423164">
            <w:pPr>
              <w:spacing w:before="40" w:after="40"/>
            </w:pPr>
            <w:r>
              <w:t>Office of the Gene Technology Regulator</w:t>
            </w:r>
          </w:p>
        </w:tc>
      </w:tr>
      <w:tr w:rsidR="00290E71" w:rsidRPr="001500A7" w14:paraId="6F713F12" w14:textId="77777777" w:rsidTr="00F5489E">
        <w:tc>
          <w:tcPr>
            <w:tcW w:w="1696" w:type="dxa"/>
          </w:tcPr>
          <w:p w14:paraId="01864FD7" w14:textId="77777777" w:rsidR="00290E71" w:rsidRPr="00925BB2" w:rsidRDefault="00290E71" w:rsidP="00423164">
            <w:pPr>
              <w:spacing w:before="40" w:after="40"/>
            </w:pPr>
            <w:r>
              <w:t>PCR</w:t>
            </w:r>
          </w:p>
        </w:tc>
        <w:tc>
          <w:tcPr>
            <w:tcW w:w="7371" w:type="dxa"/>
          </w:tcPr>
          <w:p w14:paraId="18B1936B" w14:textId="77777777" w:rsidR="00290E71" w:rsidRPr="001500A7" w:rsidRDefault="00290E71" w:rsidP="00423164">
            <w:pPr>
              <w:spacing w:before="40" w:after="40"/>
            </w:pPr>
            <w:r>
              <w:t>Polymerase chain reaction</w:t>
            </w:r>
          </w:p>
        </w:tc>
      </w:tr>
      <w:tr w:rsidR="00290E71" w:rsidRPr="001500A7" w14:paraId="18E14D84" w14:textId="77777777" w:rsidTr="00F5489E">
        <w:tc>
          <w:tcPr>
            <w:tcW w:w="1696" w:type="dxa"/>
          </w:tcPr>
          <w:p w14:paraId="668D7AA7" w14:textId="77777777" w:rsidR="00290E71" w:rsidRPr="00925BB2" w:rsidRDefault="00290E71" w:rsidP="00423164">
            <w:pPr>
              <w:spacing w:before="40" w:after="40"/>
            </w:pPr>
            <w:r>
              <w:t>PDK</w:t>
            </w:r>
          </w:p>
        </w:tc>
        <w:tc>
          <w:tcPr>
            <w:tcW w:w="7371" w:type="dxa"/>
          </w:tcPr>
          <w:p w14:paraId="5CA74A7C" w14:textId="77777777" w:rsidR="00290E71" w:rsidRPr="001500A7" w:rsidRDefault="00290E71" w:rsidP="00423164">
            <w:pPr>
              <w:spacing w:before="40" w:after="40"/>
            </w:pPr>
            <w:r>
              <w:t>Primary dog kidney</w:t>
            </w:r>
          </w:p>
        </w:tc>
      </w:tr>
      <w:tr w:rsidR="00290E71" w:rsidRPr="001500A7" w14:paraId="14740EEA" w14:textId="77777777" w:rsidTr="00F5489E">
        <w:tc>
          <w:tcPr>
            <w:tcW w:w="1696" w:type="dxa"/>
          </w:tcPr>
          <w:p w14:paraId="16678BF6" w14:textId="77777777" w:rsidR="00290E71" w:rsidRPr="00925BB2" w:rsidRDefault="00290E71" w:rsidP="00423164">
            <w:pPr>
              <w:spacing w:before="40" w:after="40"/>
            </w:pPr>
            <w:r>
              <w:t>PFU</w:t>
            </w:r>
          </w:p>
        </w:tc>
        <w:tc>
          <w:tcPr>
            <w:tcW w:w="7371" w:type="dxa"/>
          </w:tcPr>
          <w:p w14:paraId="1D710907" w14:textId="77777777" w:rsidR="00290E71" w:rsidRPr="001500A7" w:rsidRDefault="00290E71" w:rsidP="00423164">
            <w:pPr>
              <w:spacing w:before="40" w:after="40"/>
            </w:pPr>
            <w:r>
              <w:t>Plaque forming units</w:t>
            </w:r>
          </w:p>
        </w:tc>
      </w:tr>
      <w:tr w:rsidR="00290E71" w:rsidRPr="001500A7" w14:paraId="11AFD14D" w14:textId="77777777" w:rsidTr="00F5489E">
        <w:tc>
          <w:tcPr>
            <w:tcW w:w="1696" w:type="dxa"/>
          </w:tcPr>
          <w:p w14:paraId="2B75791B" w14:textId="312BF337" w:rsidR="00290E71" w:rsidRDefault="00290E71" w:rsidP="00423164">
            <w:pPr>
              <w:spacing w:before="40" w:after="40"/>
            </w:pPr>
            <w:proofErr w:type="spellStart"/>
            <w:r>
              <w:t>prM</w:t>
            </w:r>
            <w:proofErr w:type="spellEnd"/>
          </w:p>
        </w:tc>
        <w:tc>
          <w:tcPr>
            <w:tcW w:w="7371" w:type="dxa"/>
          </w:tcPr>
          <w:p w14:paraId="54B3D2EE" w14:textId="5B62AD3C" w:rsidR="00290E71" w:rsidRDefault="00290E71" w:rsidP="00423164">
            <w:pPr>
              <w:spacing w:before="40" w:after="40"/>
            </w:pPr>
            <w:r>
              <w:t>Pre-membrane protein</w:t>
            </w:r>
          </w:p>
        </w:tc>
      </w:tr>
      <w:tr w:rsidR="00290E71" w:rsidRPr="001500A7" w14:paraId="72D59776" w14:textId="77777777" w:rsidTr="00F5489E">
        <w:tc>
          <w:tcPr>
            <w:tcW w:w="1696" w:type="dxa"/>
          </w:tcPr>
          <w:p w14:paraId="436CD16B" w14:textId="77777777" w:rsidR="00290E71" w:rsidRPr="00925BB2" w:rsidRDefault="00290E71" w:rsidP="00423164">
            <w:pPr>
              <w:spacing w:before="40" w:after="40"/>
            </w:pPr>
            <w:r>
              <w:t>PRR</w:t>
            </w:r>
          </w:p>
        </w:tc>
        <w:tc>
          <w:tcPr>
            <w:tcW w:w="7371" w:type="dxa"/>
          </w:tcPr>
          <w:p w14:paraId="40AAC85E" w14:textId="77777777" w:rsidR="00290E71" w:rsidRPr="001500A7" w:rsidRDefault="00290E71" w:rsidP="00423164">
            <w:pPr>
              <w:spacing w:before="40" w:after="40"/>
            </w:pPr>
            <w:r>
              <w:t>Post release review</w:t>
            </w:r>
          </w:p>
        </w:tc>
      </w:tr>
      <w:tr w:rsidR="00290E71" w:rsidRPr="001500A7" w14:paraId="7D8A89FD" w14:textId="77777777" w:rsidTr="00F5489E">
        <w:tc>
          <w:tcPr>
            <w:tcW w:w="1696" w:type="dxa"/>
          </w:tcPr>
          <w:p w14:paraId="0720777E" w14:textId="77777777" w:rsidR="00290E71" w:rsidRPr="00925BB2" w:rsidRDefault="00290E71" w:rsidP="00423164">
            <w:pPr>
              <w:spacing w:before="40" w:after="40"/>
            </w:pPr>
            <w:r>
              <w:t>RARMP</w:t>
            </w:r>
          </w:p>
        </w:tc>
        <w:tc>
          <w:tcPr>
            <w:tcW w:w="7371" w:type="dxa"/>
          </w:tcPr>
          <w:p w14:paraId="0394C65D" w14:textId="77777777" w:rsidR="00290E71" w:rsidRPr="001500A7" w:rsidRDefault="00290E71" w:rsidP="00423164">
            <w:pPr>
              <w:spacing w:before="40" w:after="40"/>
            </w:pPr>
            <w:r>
              <w:t>Risk Assessment and Risk Management Plan</w:t>
            </w:r>
          </w:p>
        </w:tc>
      </w:tr>
      <w:tr w:rsidR="00290E71" w:rsidRPr="001500A7" w14:paraId="29AFE61D" w14:textId="77777777" w:rsidTr="00F5489E">
        <w:tc>
          <w:tcPr>
            <w:tcW w:w="1696" w:type="dxa"/>
          </w:tcPr>
          <w:p w14:paraId="46DCB58E" w14:textId="77777777" w:rsidR="00290E71" w:rsidRPr="00925BB2" w:rsidRDefault="00290E71" w:rsidP="00423164">
            <w:pPr>
              <w:spacing w:before="40" w:after="40"/>
            </w:pPr>
            <w:r>
              <w:t>TGA</w:t>
            </w:r>
          </w:p>
        </w:tc>
        <w:tc>
          <w:tcPr>
            <w:tcW w:w="7371" w:type="dxa"/>
          </w:tcPr>
          <w:p w14:paraId="1C2DF22A" w14:textId="77777777" w:rsidR="00290E71" w:rsidRPr="001500A7" w:rsidRDefault="00290E71" w:rsidP="00423164">
            <w:pPr>
              <w:spacing w:before="40" w:after="40"/>
            </w:pPr>
            <w:r>
              <w:t>Therapeutic Goods Administration</w:t>
            </w:r>
          </w:p>
        </w:tc>
      </w:tr>
      <w:tr w:rsidR="00290E71" w14:paraId="43F4B02D" w14:textId="77777777" w:rsidTr="00F5489E">
        <w:tc>
          <w:tcPr>
            <w:tcW w:w="1696" w:type="dxa"/>
          </w:tcPr>
          <w:p w14:paraId="5C1BAA7E" w14:textId="77777777" w:rsidR="00290E71" w:rsidRDefault="00290E71" w:rsidP="00423164">
            <w:pPr>
              <w:spacing w:before="40" w:after="40"/>
            </w:pPr>
            <w:r w:rsidRPr="002D57D9">
              <w:t>the Act</w:t>
            </w:r>
          </w:p>
        </w:tc>
        <w:tc>
          <w:tcPr>
            <w:tcW w:w="7371" w:type="dxa"/>
          </w:tcPr>
          <w:p w14:paraId="2C689A50" w14:textId="77777777" w:rsidR="00290E71" w:rsidRDefault="00290E71" w:rsidP="00423164">
            <w:pPr>
              <w:spacing w:before="40" w:after="40"/>
            </w:pPr>
            <w:r w:rsidRPr="001500A7">
              <w:t>The</w:t>
            </w:r>
            <w:r>
              <w:rPr>
                <w:i/>
                <w:iCs/>
              </w:rPr>
              <w:t xml:space="preserve"> </w:t>
            </w:r>
            <w:r w:rsidRPr="00F16450">
              <w:rPr>
                <w:i/>
                <w:iCs/>
              </w:rPr>
              <w:t>Gene Technology Act 2000</w:t>
            </w:r>
          </w:p>
        </w:tc>
      </w:tr>
      <w:tr w:rsidR="00290E71" w14:paraId="10EF3D34" w14:textId="77777777" w:rsidTr="00F5489E">
        <w:tc>
          <w:tcPr>
            <w:tcW w:w="1696" w:type="dxa"/>
          </w:tcPr>
          <w:p w14:paraId="1D178245" w14:textId="77777777" w:rsidR="00290E71" w:rsidRPr="002D57D9" w:rsidRDefault="00290E71" w:rsidP="00423164">
            <w:pPr>
              <w:spacing w:before="40" w:after="40"/>
            </w:pPr>
            <w:r>
              <w:t>the Regulations</w:t>
            </w:r>
          </w:p>
        </w:tc>
        <w:tc>
          <w:tcPr>
            <w:tcW w:w="7371" w:type="dxa"/>
          </w:tcPr>
          <w:p w14:paraId="29ED5554" w14:textId="77777777" w:rsidR="00290E71" w:rsidRPr="001500A7" w:rsidRDefault="00290E71" w:rsidP="00423164">
            <w:pPr>
              <w:spacing w:before="40" w:after="40"/>
            </w:pPr>
            <w:r>
              <w:t>The Gene Technology Regulations 2001</w:t>
            </w:r>
          </w:p>
        </w:tc>
      </w:tr>
      <w:tr w:rsidR="00290E71" w14:paraId="7D39A3D4" w14:textId="77777777" w:rsidTr="00F5489E">
        <w:tc>
          <w:tcPr>
            <w:tcW w:w="1696" w:type="dxa"/>
          </w:tcPr>
          <w:p w14:paraId="450BA485" w14:textId="77777777" w:rsidR="00290E71" w:rsidRPr="002D57D9" w:rsidRDefault="00290E71" w:rsidP="00423164">
            <w:pPr>
              <w:spacing w:before="40" w:after="40"/>
            </w:pPr>
            <w:r>
              <w:t>the Regulator</w:t>
            </w:r>
          </w:p>
        </w:tc>
        <w:tc>
          <w:tcPr>
            <w:tcW w:w="7371" w:type="dxa"/>
          </w:tcPr>
          <w:p w14:paraId="6AB357BB" w14:textId="77777777" w:rsidR="00290E71" w:rsidRPr="001500A7" w:rsidRDefault="00290E71" w:rsidP="00423164">
            <w:pPr>
              <w:spacing w:before="40" w:after="40"/>
            </w:pPr>
            <w:r>
              <w:t>The Gene Technology Regulator</w:t>
            </w:r>
          </w:p>
        </w:tc>
      </w:tr>
      <w:tr w:rsidR="00E718FB" w14:paraId="7425B732" w14:textId="77777777" w:rsidTr="00F5489E">
        <w:tc>
          <w:tcPr>
            <w:tcW w:w="1696" w:type="dxa"/>
          </w:tcPr>
          <w:p w14:paraId="7D5E51A0" w14:textId="186DAF45" w:rsidR="00E718FB" w:rsidRDefault="00E718FB" w:rsidP="00423164">
            <w:pPr>
              <w:spacing w:before="40" w:after="40"/>
            </w:pPr>
            <w:proofErr w:type="spellStart"/>
            <w:r>
              <w:t>vRNA</w:t>
            </w:r>
            <w:proofErr w:type="spellEnd"/>
          </w:p>
        </w:tc>
        <w:tc>
          <w:tcPr>
            <w:tcW w:w="7371" w:type="dxa"/>
          </w:tcPr>
          <w:p w14:paraId="266E6502" w14:textId="0B65A3AE" w:rsidR="00E718FB" w:rsidRDefault="00E718FB" w:rsidP="00423164">
            <w:pPr>
              <w:spacing w:before="40" w:after="40"/>
            </w:pPr>
            <w:r>
              <w:t>Viral RNA</w:t>
            </w:r>
          </w:p>
        </w:tc>
      </w:tr>
      <w:tr w:rsidR="00290E71" w:rsidRPr="001500A7" w14:paraId="38CAC053" w14:textId="77777777" w:rsidTr="00F5489E">
        <w:tc>
          <w:tcPr>
            <w:tcW w:w="1696" w:type="dxa"/>
          </w:tcPr>
          <w:p w14:paraId="274F08BC" w14:textId="77777777" w:rsidR="00290E71" w:rsidRDefault="00290E71" w:rsidP="00423164">
            <w:pPr>
              <w:spacing w:before="40" w:after="40"/>
            </w:pPr>
            <w:r>
              <w:t>WT</w:t>
            </w:r>
          </w:p>
        </w:tc>
        <w:tc>
          <w:tcPr>
            <w:tcW w:w="7371" w:type="dxa"/>
          </w:tcPr>
          <w:p w14:paraId="1E0ECC92" w14:textId="77777777" w:rsidR="00290E71" w:rsidRPr="00290E71" w:rsidRDefault="00290E71" w:rsidP="00423164">
            <w:pPr>
              <w:spacing w:before="40" w:after="40"/>
            </w:pPr>
            <w:r>
              <w:t>Wildtype</w:t>
            </w:r>
          </w:p>
        </w:tc>
      </w:tr>
      <w:tr w:rsidR="00290E71" w:rsidRPr="001500A7" w14:paraId="30BBE8F7" w14:textId="77777777" w:rsidTr="00F5489E">
        <w:tc>
          <w:tcPr>
            <w:tcW w:w="1696" w:type="dxa"/>
          </w:tcPr>
          <w:p w14:paraId="55410E56" w14:textId="77777777" w:rsidR="00290E71" w:rsidRDefault="00290E71" w:rsidP="00423164">
            <w:pPr>
              <w:spacing w:before="40" w:after="40"/>
            </w:pPr>
            <w:r>
              <w:t>WVS</w:t>
            </w:r>
          </w:p>
        </w:tc>
        <w:tc>
          <w:tcPr>
            <w:tcW w:w="7371" w:type="dxa"/>
          </w:tcPr>
          <w:p w14:paraId="3BCFDF72" w14:textId="77777777" w:rsidR="00290E71" w:rsidRPr="00290E71" w:rsidRDefault="00290E71" w:rsidP="00423164">
            <w:pPr>
              <w:spacing w:before="40" w:after="40"/>
            </w:pPr>
            <w:r>
              <w:t>Working virus seed</w:t>
            </w:r>
          </w:p>
        </w:tc>
      </w:tr>
    </w:tbl>
    <w:p w14:paraId="0729927A" w14:textId="2A6D7DBD" w:rsidR="0073687D" w:rsidRDefault="0073687D" w:rsidP="0073687D"/>
    <w:p w14:paraId="281B3EC0" w14:textId="77777777" w:rsidR="0073687D" w:rsidRDefault="0073687D" w:rsidP="0073687D"/>
    <w:p w14:paraId="11070064" w14:textId="77777777" w:rsidR="0073687D" w:rsidRDefault="0073687D" w:rsidP="0073687D">
      <w:pPr>
        <w:sectPr w:rsidR="0073687D" w:rsidSect="001C1B59">
          <w:headerReference w:type="default" r:id="rId10"/>
          <w:footerReference w:type="default" r:id="rId11"/>
          <w:footerReference w:type="first" r:id="rId12"/>
          <w:pgSz w:w="11906" w:h="16838"/>
          <w:pgMar w:top="1134" w:right="1134" w:bottom="1134" w:left="1134" w:header="708" w:footer="708" w:gutter="0"/>
          <w:pgNumType w:fmt="lowerRoman" w:start="1"/>
          <w:cols w:space="708"/>
          <w:docGrid w:linePitch="360"/>
        </w:sectPr>
      </w:pPr>
    </w:p>
    <w:p w14:paraId="4F7AB97E" w14:textId="54F6FCC2" w:rsidR="0073687D" w:rsidRPr="00B60A75" w:rsidRDefault="0075525C" w:rsidP="00B60A75">
      <w:pPr>
        <w:pStyle w:val="Chapterheading"/>
      </w:pPr>
      <w:bookmarkStart w:id="8" w:name="_Toc141213139"/>
      <w:r w:rsidRPr="00B60A75">
        <w:lastRenderedPageBreak/>
        <w:t>Risk assessment context</w:t>
      </w:r>
      <w:bookmarkEnd w:id="8"/>
    </w:p>
    <w:p w14:paraId="246F67F8" w14:textId="45A577E7" w:rsidR="00B60A75" w:rsidRPr="002E7EC1" w:rsidRDefault="007376F6" w:rsidP="00FA02E6">
      <w:pPr>
        <w:pStyle w:val="Sectionheading1"/>
      </w:pPr>
      <w:bookmarkStart w:id="9" w:name="_Toc141213140"/>
      <w:r w:rsidRPr="002E7EC1">
        <w:t>Background</w:t>
      </w:r>
      <w:bookmarkEnd w:id="9"/>
    </w:p>
    <w:p w14:paraId="584D665C" w14:textId="4A617AFD" w:rsidR="00B60A75" w:rsidRDefault="00B60A75" w:rsidP="003B3134">
      <w:pPr>
        <w:pStyle w:val="RARMPparagraph"/>
      </w:pPr>
      <w:r>
        <w:t xml:space="preserve">An application has been made under the </w:t>
      </w:r>
      <w:r w:rsidRPr="00F5489E">
        <w:rPr>
          <w:i/>
          <w:iCs/>
        </w:rPr>
        <w:t>Gene Technology Act 2000</w:t>
      </w:r>
      <w:r>
        <w:t xml:space="preserve"> (the Act) for Dealings involving the Intentional Release (DIR) of genetically modified organisms (GMOs) into the Australian environment.</w:t>
      </w:r>
    </w:p>
    <w:p w14:paraId="2C5CC126" w14:textId="5B4F94EE" w:rsidR="00B60A75" w:rsidRDefault="00B60A75" w:rsidP="003B3134">
      <w:pPr>
        <w:pStyle w:val="RARMPparagraph"/>
      </w:pPr>
      <w:r>
        <w:t xml:space="preserve">The Act and the Gene Technology Regulations 2001 (the Regulations), together with corresponding State and Territory legislation, comprise Australia’s national regulatory system for gene technology. Its objective is to protect the health and safety of people, and to protect the environment, by identifying risks posed by or </w:t>
      </w:r>
      <w:proofErr w:type="gramStart"/>
      <w:r>
        <w:t>as a result of</w:t>
      </w:r>
      <w:proofErr w:type="gramEnd"/>
      <w:r>
        <w:t xml:space="preserve"> gene technology, and by managing those risks through regulating certain dealings with GMOs.</w:t>
      </w:r>
    </w:p>
    <w:p w14:paraId="67021261" w14:textId="454FD939" w:rsidR="00B60A75" w:rsidRDefault="00B60A75" w:rsidP="003B3134">
      <w:pPr>
        <w:pStyle w:val="RARMPparagraph"/>
      </w:pPr>
      <w:r>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t>take into account</w:t>
      </w:r>
      <w:proofErr w:type="gramEnd"/>
      <w:r>
        <w:t xml:space="preserve"> and who must be consulted when preparing the RARMP.</w:t>
      </w:r>
    </w:p>
    <w:p w14:paraId="2246A3B5" w14:textId="2C36257E" w:rsidR="00B60A75" w:rsidRDefault="00B60A75" w:rsidP="003B3134">
      <w:pPr>
        <w:pStyle w:val="RARMPparagraph"/>
      </w:pPr>
      <w:r>
        <w:t xml:space="preserve">The Risk Analysis Framework </w:t>
      </w:r>
      <w:r w:rsidR="00801580">
        <w:fldChar w:fldCharType="begin"/>
      </w:r>
      <w:r w:rsidR="00801580">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801580">
        <w:fldChar w:fldCharType="separate"/>
      </w:r>
      <w:r w:rsidR="00801580">
        <w:rPr>
          <w:noProof/>
        </w:rPr>
        <w:t>(</w:t>
      </w:r>
      <w:hyperlink w:anchor="_ENREF_90" w:tooltip="OGTR, 2013 #1" w:history="1">
        <w:r w:rsidR="00AF6FCD">
          <w:rPr>
            <w:noProof/>
          </w:rPr>
          <w:t>OGTR, 2013</w:t>
        </w:r>
      </w:hyperlink>
      <w:r w:rsidR="00801580">
        <w:rPr>
          <w:noProof/>
        </w:rPr>
        <w:t>)</w:t>
      </w:r>
      <w:r w:rsidR="00801580">
        <w:fldChar w:fldCharType="end"/>
      </w:r>
      <w:r w:rsidR="0084704C">
        <w:t xml:space="preserve"> </w:t>
      </w:r>
      <w:r>
        <w:t xml:space="preserve">explains the Regulator‘s approach to the preparation of RARMPs in accordance with the Act and the Regulations. The Regulator has also developed operational policies and guidelines that are relevant to DIR licences. These documents are available from the Office of the Gene Technology Regulator </w:t>
      </w:r>
      <w:r w:rsidRPr="00C60C97">
        <w:t xml:space="preserve">(OGTR) </w:t>
      </w:r>
      <w:hyperlink r:id="rId13" w:history="1">
        <w:r w:rsidRPr="00C60C97">
          <w:rPr>
            <w:rStyle w:val="Hyperlink"/>
            <w:color w:val="auto"/>
          </w:rPr>
          <w:t>website</w:t>
        </w:r>
      </w:hyperlink>
      <w:r>
        <w:t>.</w:t>
      </w:r>
    </w:p>
    <w:p w14:paraId="234D4756" w14:textId="545A16D2" w:rsidR="00B60A75" w:rsidRDefault="00180086" w:rsidP="003B3134">
      <w:pPr>
        <w:pStyle w:val="RARMPparagraph"/>
      </w:pPr>
      <w:r>
        <w:fldChar w:fldCharType="begin"/>
      </w:r>
      <w:r>
        <w:instrText xml:space="preserve"> REF _Ref119353028 \h </w:instrText>
      </w:r>
      <w:r>
        <w:fldChar w:fldCharType="separate"/>
      </w:r>
      <w:r w:rsidR="00417446">
        <w:t xml:space="preserve">Figure </w:t>
      </w:r>
      <w:r w:rsidR="00417446">
        <w:rPr>
          <w:noProof/>
        </w:rPr>
        <w:t>1</w:t>
      </w:r>
      <w:r>
        <w:fldChar w:fldCharType="end"/>
      </w:r>
      <w:r>
        <w:t xml:space="preserve"> </w:t>
      </w:r>
      <w:r w:rsidR="00B60A75">
        <w:t>shows the information that is considered, within the regulatory framework, in establishing the risk assessment context. This information is specific for each application. Potential risks to the health and safety of people or the environment posed by the proposed release are assessed within this context. Chapter 1 provides the specific information for establishing the risk assessment context for this application.</w:t>
      </w:r>
    </w:p>
    <w:p w14:paraId="3AF637A7" w14:textId="4CA0BD4A" w:rsidR="003B3134" w:rsidRDefault="003B3134" w:rsidP="000B60AF">
      <w:pPr>
        <w:keepNext/>
        <w:jc w:val="center"/>
      </w:pPr>
      <w:r w:rsidRPr="0090148B">
        <w:rPr>
          <w:noProof/>
          <w:lang w:eastAsia="en-AU"/>
        </w:rPr>
        <w:drawing>
          <wp:inline distT="0" distB="0" distL="0" distR="0" wp14:anchorId="329E956F" wp14:editId="2FAC523D">
            <wp:extent cx="4238625" cy="2857013"/>
            <wp:effectExtent l="0" t="0" r="0" b="635"/>
            <wp:docPr id="6" name="Picture 6" descr="Diagram of risk assessment context, listing the parameters that ar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risk assessment context, listing the parameters that are consider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4966" cy="2868028"/>
                    </a:xfrm>
                    <a:prstGeom prst="rect">
                      <a:avLst/>
                    </a:prstGeom>
                    <a:noFill/>
                  </pic:spPr>
                </pic:pic>
              </a:graphicData>
            </a:graphic>
          </wp:inline>
        </w:drawing>
      </w:r>
    </w:p>
    <w:p w14:paraId="4815617A" w14:textId="7342F828" w:rsidR="003B3134" w:rsidRPr="003B3134" w:rsidRDefault="000B60AF" w:rsidP="000B60AF">
      <w:pPr>
        <w:pStyle w:val="Figuretitle"/>
      </w:pPr>
      <w:bookmarkStart w:id="10" w:name="_Ref119353028"/>
      <w:bookmarkStart w:id="11" w:name="_Ref256168805"/>
      <w:r>
        <w:t xml:space="preserve">Figure </w:t>
      </w:r>
      <w:r w:rsidR="00E72814">
        <w:fldChar w:fldCharType="begin"/>
      </w:r>
      <w:r w:rsidR="00E72814">
        <w:instrText xml:space="preserve"> SEQ Figure \* ARABIC </w:instrText>
      </w:r>
      <w:r w:rsidR="00E72814">
        <w:fldChar w:fldCharType="separate"/>
      </w:r>
      <w:r w:rsidR="00417446">
        <w:rPr>
          <w:noProof/>
        </w:rPr>
        <w:t>1</w:t>
      </w:r>
      <w:r w:rsidR="00E72814">
        <w:rPr>
          <w:noProof/>
        </w:rPr>
        <w:fldChar w:fldCharType="end"/>
      </w:r>
      <w:bookmarkEnd w:id="10"/>
      <w:r>
        <w:t xml:space="preserve">. </w:t>
      </w:r>
      <w:r w:rsidR="003B3134" w:rsidRPr="000B60AF">
        <w:t>Summary of parameters used to establish the risk assessment context</w:t>
      </w:r>
      <w:bookmarkEnd w:id="11"/>
      <w:r w:rsidR="003B3134" w:rsidRPr="000B60AF">
        <w:t xml:space="preserve">, within the legislative requirements, operational </w:t>
      </w:r>
      <w:proofErr w:type="gramStart"/>
      <w:r w:rsidR="003B3134" w:rsidRPr="000B60AF">
        <w:t>policies</w:t>
      </w:r>
      <w:proofErr w:type="gramEnd"/>
      <w:r w:rsidR="003B3134" w:rsidRPr="000B60AF">
        <w:t xml:space="preserve"> and guidelines of the OGTR</w:t>
      </w:r>
      <w:r w:rsidR="00CE37EB">
        <w:t>,</w:t>
      </w:r>
      <w:r w:rsidR="003B3134" w:rsidRPr="000B60AF">
        <w:t xml:space="preserve"> and the </w:t>
      </w:r>
      <w:r w:rsidR="00E4799B">
        <w:t>Risk Analysis Framework</w:t>
      </w:r>
    </w:p>
    <w:p w14:paraId="4D8A990C" w14:textId="0A0DAA4C" w:rsidR="003B3134" w:rsidRDefault="00C24B39" w:rsidP="003B3134">
      <w:pPr>
        <w:pStyle w:val="RARMPparagraph"/>
      </w:pPr>
      <w:r>
        <w:t xml:space="preserve">Since this application is for commercial purposes, it does not meet the criteria for a limited and controlled release application under section 50A of the Act. Therefore, under section 50(3) of the Act, the Regulator was required to seek advice from prescribed experts, </w:t>
      </w:r>
      <w:proofErr w:type="gramStart"/>
      <w:r>
        <w:t>agencies</w:t>
      </w:r>
      <w:proofErr w:type="gramEnd"/>
      <w:r>
        <w:t xml:space="preserve"> and authorities on </w:t>
      </w:r>
      <w:r>
        <w:lastRenderedPageBreak/>
        <w:t>matters relevant to the preparation of the RARMP. This first round of consultation included the Gene Technology Technical Advisory Committee (GTTAC), State and Territory Governments, Australian Government authorities and agencies prescribed in the Regulations and the Minister for the Environment. A summary of issues contained in submissions received is provided in Appendix A</w:t>
      </w:r>
      <w:r w:rsidR="003B3134" w:rsidRPr="003B3134">
        <w:t>.</w:t>
      </w:r>
    </w:p>
    <w:p w14:paraId="494AD7D0" w14:textId="4C4AD000" w:rsidR="00C24B39" w:rsidRDefault="00C24B39" w:rsidP="003B3134">
      <w:pPr>
        <w:pStyle w:val="RARMPparagraph"/>
      </w:pPr>
      <w:r>
        <w:t>Section 52 of the Act requires the Regulator to seek comment on the RARMP from the experts, agencies and authorities outlined above, as well as the public through a second round of consultation.</w:t>
      </w:r>
    </w:p>
    <w:p w14:paraId="7D9B7A07" w14:textId="1F51F1F1" w:rsidR="001500A7" w:rsidRDefault="001500A7" w:rsidP="001500A7">
      <w:pPr>
        <w:pStyle w:val="Sectionheading2"/>
      </w:pPr>
      <w:bookmarkStart w:id="12" w:name="_Toc141213141"/>
      <w:bookmarkStart w:id="13" w:name="_Ref142304042"/>
      <w:r>
        <w:t>Interface with other regulatory schemes</w:t>
      </w:r>
      <w:bookmarkEnd w:id="12"/>
      <w:bookmarkEnd w:id="13"/>
    </w:p>
    <w:p w14:paraId="3688D681" w14:textId="1EAA1AB1" w:rsidR="00C24B39" w:rsidRDefault="00C24B39" w:rsidP="00C24B39">
      <w:pPr>
        <w:pStyle w:val="RARMPparagraph"/>
      </w:pPr>
      <w:r>
        <w:t>Gene technology 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w:t>
      </w:r>
      <w:r w:rsidR="00290E71">
        <w:t>,</w:t>
      </w:r>
      <w:r>
        <w:t xml:space="preserve"> </w:t>
      </w:r>
      <w:r w:rsidR="00290E71">
        <w:t>the Therapeutic Goods Administration (TGA), t</w:t>
      </w:r>
      <w:r w:rsidR="00290E71" w:rsidRPr="00290E71">
        <w:t>he Australian Industrial Chemicals Introduction Scheme (AICIS)</w:t>
      </w:r>
      <w:r w:rsidR="00290E71">
        <w:t>,</w:t>
      </w:r>
      <w:r w:rsidR="00290E71" w:rsidRPr="00290E71">
        <w:t xml:space="preserve"> </w:t>
      </w:r>
      <w:r>
        <w:t>and the Department of Agriculture, Fisheries and Forestry (DAFF). Proposed dealings may also be subject to the operation of State legislation declaring areas to be GM, GM free, or both, for marketing purposes.</w:t>
      </w:r>
    </w:p>
    <w:p w14:paraId="31F68ED7" w14:textId="334EDBC7" w:rsidR="001500A7" w:rsidRDefault="00C24B39" w:rsidP="001500A7">
      <w:pPr>
        <w:pStyle w:val="RARMPparagraph"/>
      </w:pPr>
      <w:r>
        <w:t xml:space="preserve">To avoid duplication of regulatory oversight, risks that </w:t>
      </w:r>
      <w:r w:rsidR="00A41296">
        <w:t>will be</w:t>
      </w:r>
      <w:r>
        <w:t xml:space="preserve"> considered by other regulatory agencies would not be assessed by the Regulator.</w:t>
      </w:r>
    </w:p>
    <w:p w14:paraId="2AE0D75A" w14:textId="23F8C9E2" w:rsidR="00C24B39" w:rsidRDefault="00C24B39" w:rsidP="001500A7">
      <w:pPr>
        <w:pStyle w:val="RARMPparagraph"/>
      </w:pPr>
      <w:r>
        <w:t>For the commercial supply of a live GM vaccine, dealings regulated under the Act include the import, transport</w:t>
      </w:r>
      <w:r w:rsidR="00822B46">
        <w:t>, storage,</w:t>
      </w:r>
      <w:r>
        <w:t xml:space="preserve"> and disposal of GMOs. The Regulator has assessed risks to people </w:t>
      </w:r>
      <w:proofErr w:type="gramStart"/>
      <w:r>
        <w:t>as a consequence of</w:t>
      </w:r>
      <w:proofErr w:type="gramEnd"/>
      <w:r>
        <w:t xml:space="preserve"> these activities and risks from persistence of the GMOs in the environment.</w:t>
      </w:r>
    </w:p>
    <w:p w14:paraId="04E92D95" w14:textId="0C2C784B" w:rsidR="00C24B39" w:rsidRDefault="00C24B39" w:rsidP="001500A7">
      <w:pPr>
        <w:pStyle w:val="RARMPparagraph"/>
      </w:pPr>
      <w:r>
        <w:t xml:space="preserve">The DAFF regulates products imported into Australia to protect Australia from biosecurity risks. Under the </w:t>
      </w:r>
      <w:r w:rsidRPr="00C24B39">
        <w:rPr>
          <w:i/>
          <w:iCs/>
        </w:rPr>
        <w:t>Biosecurity Act 2015</w:t>
      </w:r>
      <w:r>
        <w:t xml:space="preserve">, the importation of biological material such as live GM vaccines requires a permit from </w:t>
      </w:r>
      <w:r w:rsidR="00822B46">
        <w:t xml:space="preserve">the </w:t>
      </w:r>
      <w:r>
        <w:t>DAFF.</w:t>
      </w:r>
    </w:p>
    <w:p w14:paraId="3E572C55" w14:textId="2579EC17" w:rsidR="00C24B39" w:rsidRDefault="00C24B39" w:rsidP="001500A7">
      <w:pPr>
        <w:pStyle w:val="RARMPparagraph"/>
      </w:pPr>
      <w:r>
        <w:t xml:space="preserve">The TGA provides a national system of controls for therapeutic goods. It administers the provisions of the </w:t>
      </w:r>
      <w:r w:rsidRPr="00822B46">
        <w:rPr>
          <w:i/>
          <w:iCs/>
        </w:rPr>
        <w:t>Therapeutic Goods Act 1989</w:t>
      </w:r>
      <w:r>
        <w:t xml:space="preserve"> which specifies the standard that must be met before a vaccine can be</w:t>
      </w:r>
      <w:r w:rsidR="00CE37EB">
        <w:t xml:space="preserve"> included </w:t>
      </w:r>
      <w:r>
        <w:t xml:space="preserve">on the Australian Register of Therapeutic Goods (ARTG). Inclusion in </w:t>
      </w:r>
      <w:r w:rsidR="00D2069C">
        <w:t xml:space="preserve">the </w:t>
      </w:r>
      <w:r>
        <w:t>ARTG is required before a vaccine can be lawfully supplied in Australia. As part of this process, the TGA would assess the quality, safety</w:t>
      </w:r>
      <w:r w:rsidR="00822B46">
        <w:t>,</w:t>
      </w:r>
      <w:r>
        <w:t xml:space="preserve"> and efficacy of the vaccine. Quality aspects could include batch-to-batch consistency in vaccine composition, purity, and potency. Safety aspects could include </w:t>
      </w:r>
      <w:r w:rsidR="005B00DB">
        <w:t xml:space="preserve">the </w:t>
      </w:r>
      <w:r>
        <w:t>toxicological and allergenicity profile of the vaccine, including any excipients, by-products, and impurities from manufacture.</w:t>
      </w:r>
    </w:p>
    <w:p w14:paraId="265AC9DF" w14:textId="1F44102C" w:rsidR="00C24B39" w:rsidRDefault="00C24B39" w:rsidP="001500A7">
      <w:pPr>
        <w:pStyle w:val="RARMPparagraph"/>
      </w:pPr>
      <w:r>
        <w:t>The administration/use of GMOs as therapeutics is not regulated under gene technology legislation. The Regulator does not assess vaccine excipients and would not assess manufacturing by</w:t>
      </w:r>
      <w:r w:rsidR="00D97FA1">
        <w:noBreakHyphen/>
      </w:r>
      <w:r>
        <w:t>products and impurities unless they are GM products.</w:t>
      </w:r>
    </w:p>
    <w:p w14:paraId="13359BFE" w14:textId="3D9DF059" w:rsidR="00C24B39" w:rsidRPr="001500A7" w:rsidRDefault="00C24B39" w:rsidP="001500A7">
      <w:pPr>
        <w:pStyle w:val="RARMPparagraph"/>
      </w:pPr>
      <w:r>
        <w:t xml:space="preserve">The labelling, handling, sale and supply of scheduled medicines is regulated through the Scheduling Policy Framework for Medicines and Chemicals </w:t>
      </w:r>
      <w:r w:rsidR="00F52C1E">
        <w:fldChar w:fldCharType="begin"/>
      </w:r>
      <w:r w:rsidR="00CD22DB">
        <w:instrText xml:space="preserve"> ADDIN EN.CITE &lt;EndNote&gt;&lt;Cite&gt;&lt;Author&gt;AHMAC&lt;/Author&gt;&lt;Year&gt;2018&lt;/Year&gt;&lt;RecNum&gt;2&lt;/RecNum&gt;&lt;DisplayText&gt;(AHMAC, 2018)&lt;/DisplayText&gt;&lt;record&gt;&lt;rec-number&gt;2&lt;/rec-number&gt;&lt;foreign-keys&gt;&lt;key app="EN" db-id="xdvttrsx1z22a6etzw5pttv1fpe52099wrxs" timestamp="1685509879"&gt;2&lt;/key&gt;&lt;/foreign-keys&gt;&lt;ref-type name="Web Page"&gt;12&lt;/ref-type&gt;&lt;contributors&gt;&lt;authors&gt;&lt;author&gt;AHMAC&lt;/author&gt;&lt;/authors&gt;&lt;/contributors&gt;&lt;titles&gt;&lt;title&gt;Scheduling policy framework for medicines and chemicals&lt;/title&gt;&lt;/titles&gt;&lt;number&gt;June 2023&lt;/number&gt;&lt;dates&gt;&lt;year&gt;2018&lt;/year&gt;&lt;/dates&gt;&lt;publisher&gt;Therapeutics Goods Adminstration&lt;/publisher&gt;&lt;urls&gt;&lt;related-urls&gt;&lt;url&gt;https://www.tga.gov.au/publication/ahmac-scheduling-policy-framework-medicines-and-chemicals&lt;/url&gt;&lt;/related-urls&gt;&lt;/urls&gt;&lt;/record&gt;&lt;/Cite&gt;&lt;/EndNote&gt;</w:instrText>
      </w:r>
      <w:r w:rsidR="00F52C1E">
        <w:fldChar w:fldCharType="separate"/>
      </w:r>
      <w:r w:rsidR="00F52C1E">
        <w:rPr>
          <w:noProof/>
        </w:rPr>
        <w:t>(</w:t>
      </w:r>
      <w:hyperlink w:anchor="_ENREF_3" w:tooltip="AHMAC, 2018 #2" w:history="1">
        <w:r w:rsidR="00AF6FCD">
          <w:rPr>
            <w:noProof/>
          </w:rPr>
          <w:t>AHMAC, 2018</w:t>
        </w:r>
      </w:hyperlink>
      <w:r w:rsidR="00F52C1E">
        <w:rPr>
          <w:noProof/>
        </w:rPr>
        <w:t>)</w:t>
      </w:r>
      <w:r w:rsidR="00F52C1E">
        <w:fldChar w:fldCharType="end"/>
      </w:r>
      <w:r>
        <w:t xml:space="preserve">. Guidelines for the safe handling, storage and distribution of Schedule 4 medicines such as vaccines are specified through the Australian Code of good wholesaling practice for medicines in schedules 2, 3, 4 </w:t>
      </w:r>
      <w:r w:rsidR="00C54803">
        <w:t>and</w:t>
      </w:r>
      <w:r>
        <w:t xml:space="preserve"> 8 </w:t>
      </w:r>
      <w:r w:rsidR="00F52C1E">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F52C1E">
        <w:fldChar w:fldCharType="separate"/>
      </w:r>
      <w:r w:rsidR="00F52C1E">
        <w:rPr>
          <w:noProof/>
        </w:rPr>
        <w:t>(</w:t>
      </w:r>
      <w:hyperlink w:anchor="_ENREF_84" w:tooltip="NCCTG, 2011 #3" w:history="1">
        <w:r w:rsidR="00AF6FCD">
          <w:rPr>
            <w:noProof/>
          </w:rPr>
          <w:t>NCCTG, 2011</w:t>
        </w:r>
      </w:hyperlink>
      <w:r w:rsidR="00F52C1E">
        <w:rPr>
          <w:noProof/>
        </w:rPr>
        <w:t>)</w:t>
      </w:r>
      <w:r w:rsidR="00F52C1E">
        <w:fldChar w:fldCharType="end"/>
      </w:r>
      <w:r>
        <w:t>. The provisions of this Code, which ensure that quality is maintained during wholesaling, are applied through applicable State and Territory therapeutic goods/drugs and poisons legislation, and/or State or Territory wholesaler licensing arrangements.</w:t>
      </w:r>
    </w:p>
    <w:p w14:paraId="7EEB5CB2" w14:textId="5FE6FA38" w:rsidR="00891032" w:rsidRPr="006514D1" w:rsidRDefault="00891032" w:rsidP="002E7EC1">
      <w:pPr>
        <w:pStyle w:val="Sectionheading1"/>
      </w:pPr>
      <w:bookmarkStart w:id="14" w:name="_Toc141213142"/>
      <w:r w:rsidRPr="006514D1">
        <w:lastRenderedPageBreak/>
        <w:t>The proposed dealings</w:t>
      </w:r>
      <w:bookmarkEnd w:id="14"/>
    </w:p>
    <w:p w14:paraId="23A72872" w14:textId="70A2BD05" w:rsidR="00C54803" w:rsidRDefault="00C54803" w:rsidP="00C5277E">
      <w:pPr>
        <w:pStyle w:val="RARMPparagraph"/>
      </w:pPr>
      <w:r w:rsidRPr="00C54803">
        <w:t>Takeda Pharmaceuticals Australia Pty Ltd</w:t>
      </w:r>
      <w:r>
        <w:t xml:space="preserve"> (Takeda) is seeking authorisation for the commercial supply of a tetravalent live attenuated</w:t>
      </w:r>
      <w:r w:rsidR="008451DB">
        <w:rPr>
          <w:rStyle w:val="FootnoteReference"/>
        </w:rPr>
        <w:footnoteReference w:id="1"/>
      </w:r>
      <w:r>
        <w:t xml:space="preserve"> GM dengue vaccine</w:t>
      </w:r>
      <w:r w:rsidR="00C5277E">
        <w:t xml:space="preserve">, </w:t>
      </w:r>
      <w:proofErr w:type="spellStart"/>
      <w:r w:rsidR="00D97FA1">
        <w:t>Qdenga</w:t>
      </w:r>
      <w:proofErr w:type="spellEnd"/>
      <w:r w:rsidR="00D97FA1">
        <w:t xml:space="preserve">, </w:t>
      </w:r>
      <w:r w:rsidR="00C5277E">
        <w:t>in Australia</w:t>
      </w:r>
      <w:r w:rsidR="00950BD0">
        <w:t>.</w:t>
      </w:r>
      <w:r w:rsidR="00C5277E">
        <w:t xml:space="preserve"> </w:t>
      </w:r>
      <w:proofErr w:type="spellStart"/>
      <w:r w:rsidR="009E1EC7">
        <w:t>Qdenga</w:t>
      </w:r>
      <w:proofErr w:type="spellEnd"/>
      <w:r w:rsidR="009E1EC7">
        <w:t xml:space="preserve"> has been developed as a vaccine to prevent against dengue disease in adults, adolescents, and children. </w:t>
      </w:r>
      <w:r w:rsidR="00C5277E">
        <w:t xml:space="preserve">The vaccine is intended to be administered by medical professionals </w:t>
      </w:r>
      <w:r w:rsidR="00822B46">
        <w:t>to</w:t>
      </w:r>
      <w:r w:rsidR="00C5277E">
        <w:t xml:space="preserve"> people residing in or travelling to areas where dengue viruses are endemic.</w:t>
      </w:r>
    </w:p>
    <w:p w14:paraId="05DAB6A0" w14:textId="16184FC9" w:rsidR="00C5277E" w:rsidRDefault="00C5277E" w:rsidP="00C54803">
      <w:pPr>
        <w:pStyle w:val="RARMPparagraph"/>
      </w:pPr>
      <w:r>
        <w:t xml:space="preserve">For the ongoing commercial supply of </w:t>
      </w:r>
      <w:proofErr w:type="spellStart"/>
      <w:r>
        <w:t>Qdenga</w:t>
      </w:r>
      <w:proofErr w:type="spellEnd"/>
      <w:r>
        <w:t>, the dealings assessed by the Regulator are:</w:t>
      </w:r>
    </w:p>
    <w:p w14:paraId="3DB98BDD" w14:textId="4B635026" w:rsidR="00C5277E" w:rsidRDefault="008451DB" w:rsidP="00C5277E">
      <w:pPr>
        <w:pStyle w:val="Lista"/>
      </w:pPr>
      <w:r>
        <w:t xml:space="preserve">import </w:t>
      </w:r>
      <w:r w:rsidR="00C5277E">
        <w:t xml:space="preserve">the </w:t>
      </w:r>
      <w:proofErr w:type="gramStart"/>
      <w:r w:rsidR="00C5277E">
        <w:t>GMO</w:t>
      </w:r>
      <w:r w:rsidR="003E0BE4">
        <w:t>s</w:t>
      </w:r>
      <w:proofErr w:type="gramEnd"/>
    </w:p>
    <w:p w14:paraId="731AB937" w14:textId="3C068E9B" w:rsidR="00C5277E" w:rsidRDefault="008451DB" w:rsidP="00C5277E">
      <w:pPr>
        <w:pStyle w:val="Lista"/>
      </w:pPr>
      <w:r>
        <w:t xml:space="preserve">transport </w:t>
      </w:r>
      <w:r w:rsidR="00C5277E">
        <w:t xml:space="preserve">the </w:t>
      </w:r>
      <w:proofErr w:type="gramStart"/>
      <w:r w:rsidR="00C5277E">
        <w:t>GMO</w:t>
      </w:r>
      <w:r w:rsidR="003E0BE4">
        <w:t>s</w:t>
      </w:r>
      <w:proofErr w:type="gramEnd"/>
    </w:p>
    <w:p w14:paraId="2209B8BD" w14:textId="6299B11D" w:rsidR="00C5277E" w:rsidRDefault="008451DB" w:rsidP="00C5277E">
      <w:pPr>
        <w:pStyle w:val="Lista"/>
      </w:pPr>
      <w:r>
        <w:t xml:space="preserve">dispose </w:t>
      </w:r>
      <w:r w:rsidR="00C5277E">
        <w:t>of the GMO</w:t>
      </w:r>
      <w:r w:rsidR="003E0BE4">
        <w:t>s</w:t>
      </w:r>
    </w:p>
    <w:p w14:paraId="28BAC0EE" w14:textId="6E804EFE" w:rsidR="00C5277E" w:rsidRPr="00FA226C" w:rsidRDefault="00C5277E" w:rsidP="00C5277E">
      <w:pPr>
        <w:pStyle w:val="Lista"/>
        <w:numPr>
          <w:ilvl w:val="0"/>
          <w:numId w:val="0"/>
        </w:numPr>
        <w:ind w:left="360"/>
      </w:pPr>
      <w:r>
        <w:t>and the possession (including storage), supply or use of the GMO</w:t>
      </w:r>
      <w:r w:rsidR="003E0BE4">
        <w:t>s</w:t>
      </w:r>
      <w:r>
        <w:t xml:space="preserve"> for the purposes of, or </w:t>
      </w:r>
      <w:proofErr w:type="gramStart"/>
      <w:r>
        <w:t>in the course of</w:t>
      </w:r>
      <w:proofErr w:type="gramEnd"/>
      <w:r>
        <w:t>, any of the above.</w:t>
      </w:r>
    </w:p>
    <w:p w14:paraId="73990D7E" w14:textId="03B7F3F9" w:rsidR="00FA226C" w:rsidRPr="006514D1" w:rsidRDefault="00FA226C" w:rsidP="00FA226C">
      <w:pPr>
        <w:pStyle w:val="Sectionheading2"/>
      </w:pPr>
      <w:bookmarkStart w:id="15" w:name="_Toc141213143"/>
      <w:bookmarkStart w:id="16" w:name="_Ref142303833"/>
      <w:r w:rsidRPr="006514D1">
        <w:t>Details of the proposed dealings</w:t>
      </w:r>
      <w:bookmarkEnd w:id="15"/>
      <w:bookmarkEnd w:id="16"/>
    </w:p>
    <w:p w14:paraId="1FA642DD" w14:textId="2EDCF276" w:rsidR="004D00BE" w:rsidRDefault="004D00BE" w:rsidP="004D00BE">
      <w:pPr>
        <w:pStyle w:val="RARMPparagraph"/>
      </w:pPr>
      <w:r>
        <w:t xml:space="preserve">Takeda proposes to manufacture </w:t>
      </w:r>
      <w:proofErr w:type="spellStart"/>
      <w:r>
        <w:t>Qdenga</w:t>
      </w:r>
      <w:proofErr w:type="spellEnd"/>
      <w:r>
        <w:t xml:space="preserve"> outside Australia and import the fully packaged product from Germany. The import of the vaccine requires a permit from DAFF.</w:t>
      </w:r>
    </w:p>
    <w:p w14:paraId="16A8ED46" w14:textId="177828B8" w:rsidR="00B22F63" w:rsidRDefault="00E9165E" w:rsidP="00D5131E">
      <w:pPr>
        <w:pStyle w:val="RARMPparagraph"/>
      </w:pPr>
      <w:r>
        <w:t xml:space="preserve">The vaccine </w:t>
      </w:r>
      <w:r w:rsidR="00934B04">
        <w:t>would</w:t>
      </w:r>
      <w:r>
        <w:t xml:space="preserve"> be supplied as a </w:t>
      </w:r>
      <w:r w:rsidR="00CB60B6">
        <w:t>freeze-dried</w:t>
      </w:r>
      <w:r w:rsidR="006C0901">
        <w:t xml:space="preserve"> </w:t>
      </w:r>
      <w:r>
        <w:t xml:space="preserve">powder in </w:t>
      </w:r>
      <w:r w:rsidR="00DC7251">
        <w:t xml:space="preserve">a </w:t>
      </w:r>
      <w:r w:rsidR="006C0901">
        <w:t>glass vial with an airtight seal</w:t>
      </w:r>
      <w:r>
        <w:t>. The glass vial w</w:t>
      </w:r>
      <w:r w:rsidR="00934B04">
        <w:t>ould</w:t>
      </w:r>
      <w:r>
        <w:t xml:space="preserve"> be contained in outer packaging to minimise breakage and w</w:t>
      </w:r>
      <w:r w:rsidR="00934B04">
        <w:t>ould</w:t>
      </w:r>
      <w:r>
        <w:t xml:space="preserve"> then be placed in a labelled carton for transport and handling purposes.</w:t>
      </w:r>
      <w:r w:rsidR="00B22F63">
        <w:t xml:space="preserve"> The vaccine </w:t>
      </w:r>
      <w:r w:rsidR="00934B04">
        <w:t xml:space="preserve">would </w:t>
      </w:r>
      <w:r w:rsidR="00B22F63">
        <w:t xml:space="preserve">also be </w:t>
      </w:r>
      <w:r w:rsidR="004D00BE">
        <w:t>co-packaged</w:t>
      </w:r>
      <w:r w:rsidR="00B22F63">
        <w:t xml:space="preserve"> with a diluent (sodium chloride solution) either in a glass pre-filled syringe or a glass vial.</w:t>
      </w:r>
    </w:p>
    <w:p w14:paraId="1D074D0D" w14:textId="25C6F9C7" w:rsidR="00DB047B" w:rsidRDefault="00F770F4" w:rsidP="00F770F4">
      <w:pPr>
        <w:pStyle w:val="RARMPparagraph"/>
      </w:pPr>
      <w:r>
        <w:t>Once the product has entered Australia, storage, transport, and handling w</w:t>
      </w:r>
      <w:r w:rsidR="00934B04">
        <w:t>ould</w:t>
      </w:r>
      <w:r>
        <w:t xml:space="preserve"> be conducted in accordance with local regulations, the </w:t>
      </w:r>
      <w:r w:rsidRPr="00826D51">
        <w:rPr>
          <w:i/>
          <w:iCs/>
        </w:rPr>
        <w:t>W</w:t>
      </w:r>
      <w:r w:rsidR="00290E71">
        <w:rPr>
          <w:i/>
          <w:iCs/>
        </w:rPr>
        <w:t>orld Health Organization</w:t>
      </w:r>
      <w:r w:rsidRPr="00826D51">
        <w:rPr>
          <w:i/>
          <w:iCs/>
        </w:rPr>
        <w:t xml:space="preserve"> Good storage and distribution practices for medical products</w:t>
      </w:r>
      <w:r>
        <w:t xml:space="preserve"> </w:t>
      </w:r>
      <w:r>
        <w:fldChar w:fldCharType="begin"/>
      </w:r>
      <w:r>
        <w:instrText xml:space="preserve"> ADDIN EN.CITE &lt;EndNote&gt;&lt;Cite&gt;&lt;Author&gt;World Health Organization&lt;/Author&gt;&lt;Year&gt;2020&lt;/Year&gt;&lt;RecNum&gt;10&lt;/RecNum&gt;&lt;DisplayText&gt;(World Health Organization, 2020)&lt;/DisplayText&gt;&lt;record&gt;&lt;rec-number&gt;10&lt;/rec-number&gt;&lt;foreign-keys&gt;&lt;key app="EN" db-id="xdvttrsx1z22a6etzw5pttv1fpe52099wrxs" timestamp="1686621419"&gt;10&lt;/key&gt;&lt;/foreign-keys&gt;&lt;ref-type name="Report"&gt;27&lt;/ref-type&gt;&lt;contributors&gt;&lt;authors&gt;&lt;author&gt;World Health Organization,&lt;/author&gt;&lt;/authors&gt;&lt;tertiary-authors&gt;&lt;author&gt;WHO&lt;/author&gt;&lt;/tertiary-authors&gt;&lt;/contributors&gt;&lt;titles&gt;&lt;title&gt;TRS 1025 - Annex 7: Good storage and distribution practices for medical products&lt;/title&gt;&lt;secondary-title&gt;WHO Technical Report Series&lt;/secondary-title&gt;&lt;/titles&gt;&lt;volume&gt;1025&lt;/volume&gt;&lt;dates&gt;&lt;year&gt;2020&lt;/year&gt;&lt;/dates&gt;&lt;urls&gt;&lt;related-urls&gt;&lt;url&gt;https://www.who.int/publications/m/item/trs-1025-annex-7&lt;/url&gt;&lt;/related-urls&gt;&lt;/urls&gt;&lt;access-date&gt;13/6/2023&lt;/access-date&gt;&lt;/record&gt;&lt;/Cite&gt;&lt;/EndNote&gt;</w:instrText>
      </w:r>
      <w:r>
        <w:fldChar w:fldCharType="separate"/>
      </w:r>
      <w:r>
        <w:rPr>
          <w:noProof/>
        </w:rPr>
        <w:t>(</w:t>
      </w:r>
      <w:hyperlink w:anchor="_ENREF_152" w:tooltip="World Health Organization, 2020 #10" w:history="1">
        <w:r w:rsidR="00AF6FCD">
          <w:rPr>
            <w:noProof/>
          </w:rPr>
          <w:t>World Health Organization, 2020</w:t>
        </w:r>
      </w:hyperlink>
      <w:r>
        <w:rPr>
          <w:noProof/>
        </w:rPr>
        <w:t>)</w:t>
      </w:r>
      <w:r>
        <w:fldChar w:fldCharType="end"/>
      </w:r>
      <w:r>
        <w:t xml:space="preserve">, and the </w:t>
      </w:r>
      <w:r w:rsidRPr="008A0F9B">
        <w:rPr>
          <w:i/>
          <w:iCs/>
        </w:rPr>
        <w:t>Australian Code of Good Wholesaling Practice for Medicines in schedules 2, 3, 4 and 8</w:t>
      </w:r>
      <w:r w:rsidR="00415455">
        <w:t xml:space="preserve"> </w:t>
      </w:r>
      <w:r w:rsidR="00CD22DB">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CD22DB">
        <w:fldChar w:fldCharType="separate"/>
      </w:r>
      <w:r w:rsidR="00CD22DB">
        <w:rPr>
          <w:noProof/>
        </w:rPr>
        <w:t>(</w:t>
      </w:r>
      <w:hyperlink w:anchor="_ENREF_84" w:tooltip="NCCTG, 2011 #3" w:history="1">
        <w:r w:rsidR="00AF6FCD">
          <w:rPr>
            <w:noProof/>
          </w:rPr>
          <w:t>NCCTG, 2011</w:t>
        </w:r>
      </w:hyperlink>
      <w:r w:rsidR="00CD22DB">
        <w:rPr>
          <w:noProof/>
        </w:rPr>
        <w:t>)</w:t>
      </w:r>
      <w:r w:rsidR="00CD22DB">
        <w:fldChar w:fldCharType="end"/>
      </w:r>
      <w:r>
        <w:t>,</w:t>
      </w:r>
      <w:r>
        <w:rPr>
          <w:rStyle w:val="FootnoteReference"/>
        </w:rPr>
        <w:footnoteReference w:id="2"/>
      </w:r>
      <w:r>
        <w:t xml:space="preserve"> which includes maintenance of the cold chain and security arrangements to prevent unauthorised access to the medicines. </w:t>
      </w:r>
    </w:p>
    <w:p w14:paraId="51A64FB9" w14:textId="39AA6166" w:rsidR="00F770F4" w:rsidRDefault="00F770F4" w:rsidP="00F770F4">
      <w:pPr>
        <w:pStyle w:val="RARMPparagraph"/>
      </w:pPr>
      <w:r>
        <w:t>Prior to distribution, the vaccine w</w:t>
      </w:r>
      <w:r w:rsidR="00934B04">
        <w:t>ould</w:t>
      </w:r>
      <w:r>
        <w:t xml:space="preserve"> be stored in cool rooms (2-8°C) </w:t>
      </w:r>
      <w:r w:rsidR="00AC3BAB">
        <w:t xml:space="preserve">at central storage facilities </w:t>
      </w:r>
      <w:r>
        <w:t>where access would be limited to authorised personnel. The vaccine w</w:t>
      </w:r>
      <w:r w:rsidR="00934B04">
        <w:t>ould</w:t>
      </w:r>
      <w:r>
        <w:t xml:space="preserve"> be distributed by a commercial courier that specialises in the handling of temperature sensitive pharmaceuticals and vaccines</w:t>
      </w:r>
      <w:r w:rsidR="00B14816">
        <w:t>.</w:t>
      </w:r>
    </w:p>
    <w:p w14:paraId="1770AF79" w14:textId="10044BC7" w:rsidR="00D5131E" w:rsidRDefault="00D5131E" w:rsidP="00D5131E">
      <w:pPr>
        <w:pStyle w:val="RARMPparagraph"/>
      </w:pPr>
      <w:r>
        <w:t xml:space="preserve">If approved by both the Regulator and the TGA, Takeda intends to supply </w:t>
      </w:r>
      <w:proofErr w:type="spellStart"/>
      <w:r>
        <w:t>Qdenga</w:t>
      </w:r>
      <w:proofErr w:type="spellEnd"/>
      <w:r>
        <w:t xml:space="preserve"> </w:t>
      </w:r>
      <w:r w:rsidR="00811ED8">
        <w:rPr>
          <w:rFonts w:cs="Calibri"/>
        </w:rPr>
        <w:t>Australia</w:t>
      </w:r>
      <w:r w:rsidR="00D97FA1">
        <w:rPr>
          <w:rFonts w:cs="Calibri"/>
        </w:rPr>
        <w:noBreakHyphen/>
      </w:r>
      <w:r w:rsidR="00811ED8">
        <w:rPr>
          <w:rFonts w:cs="Calibri"/>
        </w:rPr>
        <w:t xml:space="preserve">wide for </w:t>
      </w:r>
      <w:r w:rsidR="00B839A3">
        <w:rPr>
          <w:rFonts w:cs="Calibri"/>
        </w:rPr>
        <w:t xml:space="preserve">vaccination of </w:t>
      </w:r>
      <w:r w:rsidR="00811ED8">
        <w:rPr>
          <w:rFonts w:cs="Calibri"/>
        </w:rPr>
        <w:t>travellers</w:t>
      </w:r>
      <w:r>
        <w:t>.</w:t>
      </w:r>
      <w:r w:rsidR="00B14816">
        <w:t xml:space="preserve"> Vaccination sites </w:t>
      </w:r>
      <w:r w:rsidR="00041B2D">
        <w:t>w</w:t>
      </w:r>
      <w:r w:rsidR="00B14816">
        <w:t xml:space="preserve">ould </w:t>
      </w:r>
      <w:r w:rsidR="00C56BB7">
        <w:t>be medical or clinical facilities such as</w:t>
      </w:r>
      <w:r w:rsidR="00B14816">
        <w:t xml:space="preserve"> specialist travel clinics.</w:t>
      </w:r>
    </w:p>
    <w:p w14:paraId="2F53636E" w14:textId="3DEF8412" w:rsidR="00D5131E" w:rsidRDefault="00E9165E" w:rsidP="00E9165E">
      <w:pPr>
        <w:pStyle w:val="RARMPparagraph"/>
      </w:pPr>
      <w:r>
        <w:t xml:space="preserve">Once at the </w:t>
      </w:r>
      <w:r w:rsidR="00811ED8">
        <w:t>vaccination sites</w:t>
      </w:r>
      <w:r>
        <w:t>, the vaccine w</w:t>
      </w:r>
      <w:r w:rsidR="00934B04">
        <w:t>ould</w:t>
      </w:r>
      <w:r>
        <w:t xml:space="preserve"> be stored in a secure location with access limited to medical staff.</w:t>
      </w:r>
    </w:p>
    <w:p w14:paraId="320564DE" w14:textId="5D68FCDD" w:rsidR="00E9165E" w:rsidRDefault="00ED6BD6" w:rsidP="00E9165E">
      <w:pPr>
        <w:pStyle w:val="RARMPparagraph"/>
      </w:pPr>
      <w:r>
        <w:t>The vaccination course involves 2 doses,</w:t>
      </w:r>
      <w:r w:rsidR="00F770F4">
        <w:t xml:space="preserve"> with</w:t>
      </w:r>
      <w:r>
        <w:t xml:space="preserve"> the second </w:t>
      </w:r>
      <w:r w:rsidR="00F770F4">
        <w:t xml:space="preserve">dose administered </w:t>
      </w:r>
      <w:r>
        <w:t xml:space="preserve">3 months after the first. </w:t>
      </w:r>
      <w:r w:rsidR="00D5131E">
        <w:t>Before administration, the</w:t>
      </w:r>
      <w:r w:rsidR="00D5131E" w:rsidRPr="00B22F63">
        <w:t xml:space="preserve"> vaccine </w:t>
      </w:r>
      <w:r w:rsidR="00D5131E">
        <w:t xml:space="preserve">powder </w:t>
      </w:r>
      <w:r w:rsidR="00D5131E" w:rsidRPr="00B22F63">
        <w:t>must be reconstituted</w:t>
      </w:r>
      <w:r w:rsidR="00D5131E">
        <w:t xml:space="preserve"> with the provided diluent, which is </w:t>
      </w:r>
      <w:r w:rsidR="00F770F4">
        <w:t xml:space="preserve">introduced </w:t>
      </w:r>
      <w:r w:rsidR="00D5131E">
        <w:t>into the vaccine vial using a sterile needle and syringe</w:t>
      </w:r>
      <w:r w:rsidR="000A55B9">
        <w:t xml:space="preserve">. Once the solution becomes clear, </w:t>
      </w:r>
      <w:r w:rsidR="00DD759C">
        <w:t>0.5 mL</w:t>
      </w:r>
      <w:r w:rsidR="00D5131E">
        <w:t xml:space="preserve"> of the reconstituted </w:t>
      </w:r>
      <w:proofErr w:type="spellStart"/>
      <w:r w:rsidR="00D5131E">
        <w:t>Qdenga</w:t>
      </w:r>
      <w:proofErr w:type="spellEnd"/>
      <w:r w:rsidR="00D5131E">
        <w:t xml:space="preserve"> </w:t>
      </w:r>
      <w:r w:rsidR="000A55B9">
        <w:t>vaccine</w:t>
      </w:r>
      <w:r w:rsidR="00D5131E">
        <w:t xml:space="preserve"> is withdrawn from the vial and used for administration by subcutaneous injection. </w:t>
      </w:r>
      <w:r w:rsidR="006C0901">
        <w:t>Administration</w:t>
      </w:r>
      <w:r w:rsidR="00E9165E">
        <w:t xml:space="preserve"> will be conducted by trained medical staff at medical or clinical facilities. </w:t>
      </w:r>
      <w:r w:rsidR="00B839A3">
        <w:t>S</w:t>
      </w:r>
      <w:r w:rsidR="00E9165E">
        <w:t xml:space="preserve">taff </w:t>
      </w:r>
      <w:r w:rsidR="00DB047B">
        <w:t xml:space="preserve">administering </w:t>
      </w:r>
      <w:r w:rsidR="00B14816">
        <w:t xml:space="preserve">the vaccine </w:t>
      </w:r>
      <w:r w:rsidR="00934B04">
        <w:t xml:space="preserve">would </w:t>
      </w:r>
      <w:r w:rsidR="00E9165E">
        <w:t xml:space="preserve">be expected to follow all relevant </w:t>
      </w:r>
      <w:r w:rsidR="00E9165E">
        <w:lastRenderedPageBreak/>
        <w:t>national guidelines</w:t>
      </w:r>
      <w:r w:rsidR="008A0F9B">
        <w:t xml:space="preserve"> for the prevention of transmission of infectious agents in healthcare settings</w:t>
      </w:r>
      <w:r w:rsidR="00581EBA">
        <w:t xml:space="preserve"> </w:t>
      </w:r>
      <w:r w:rsidR="000F3251">
        <w:fldChar w:fldCharType="begin"/>
      </w:r>
      <w:r w:rsidR="00CD22DB">
        <w:instrText xml:space="preserve"> ADDIN EN.CITE &lt;EndNote&gt;&lt;Cite&gt;&lt;Author&gt;National Health and Medical Research Council&lt;/Author&gt;&lt;Year&gt;2019&lt;/Year&gt;&lt;RecNum&gt;155&lt;/RecNum&gt;&lt;DisplayText&gt;(National Health and Medical Research Council, 2019)&lt;/DisplayText&gt;&lt;record&gt;&lt;rec-number&gt;155&lt;/rec-number&gt;&lt;foreign-keys&gt;&lt;key app="EN" db-id="xdvttrsx1z22a6etzw5pttv1fpe52099wrxs" timestamp="1688603203"&gt;155&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urls&gt;&lt;/urls&gt;&lt;access-date&gt;July 2023&lt;/access-date&gt;&lt;/record&gt;&lt;/Cite&gt;&lt;/EndNote&gt;</w:instrText>
      </w:r>
      <w:r w:rsidR="000F3251">
        <w:fldChar w:fldCharType="separate"/>
      </w:r>
      <w:r w:rsidR="000F3251">
        <w:rPr>
          <w:noProof/>
        </w:rPr>
        <w:t>(</w:t>
      </w:r>
      <w:hyperlink w:anchor="_ENREF_82" w:tooltip="National Health and Medical Research Council, 2019 #155" w:history="1">
        <w:r w:rsidR="00AF6FCD">
          <w:rPr>
            <w:noProof/>
          </w:rPr>
          <w:t>National Health and Medical Research Council, 2019</w:t>
        </w:r>
      </w:hyperlink>
      <w:r w:rsidR="000F3251">
        <w:rPr>
          <w:noProof/>
        </w:rPr>
        <w:t>)</w:t>
      </w:r>
      <w:r w:rsidR="000F3251">
        <w:fldChar w:fldCharType="end"/>
      </w:r>
      <w:r w:rsidR="00E9165E">
        <w:t>.</w:t>
      </w:r>
    </w:p>
    <w:p w14:paraId="066D6936" w14:textId="1FB9A59F" w:rsidR="005221D4" w:rsidRDefault="005221D4" w:rsidP="005221D4">
      <w:pPr>
        <w:pStyle w:val="RARMPparagraph"/>
      </w:pPr>
      <w:r>
        <w:t xml:space="preserve">Disposal of </w:t>
      </w:r>
      <w:r w:rsidR="00934B04">
        <w:t>the GM vaccine and any associated material contaminated with the GMOs</w:t>
      </w:r>
      <w:r>
        <w:t xml:space="preserve"> would be in accordance with the requirements of the </w:t>
      </w:r>
      <w:r w:rsidRPr="00FC2395">
        <w:rPr>
          <w:i/>
          <w:iCs/>
        </w:rPr>
        <w:t>Work Health and Safety Act 2011</w:t>
      </w:r>
      <w:r>
        <w:t xml:space="preserve"> </w:t>
      </w:r>
      <w:r w:rsidR="009621A3">
        <w:fldChar w:fldCharType="begin"/>
      </w:r>
      <w:r w:rsidR="009621A3">
        <w:instrText xml:space="preserve"> ADDIN EN.CITE &lt;EndNote&gt;&lt;Cite&gt;&lt;Author&gt;Commonwealth of Australia&lt;/Author&gt;&lt;Year&gt;2011&lt;/Year&gt;&lt;RecNum&gt;63&lt;/RecNum&gt;&lt;DisplayText&gt;(Commonwealth of Australia, 2011)&lt;/DisplayText&gt;&lt;record&gt;&lt;rec-number&gt;63&lt;/rec-number&gt;&lt;foreign-keys&gt;&lt;key app="EN" db-id="xdvttrsx1z22a6etzw5pttv1fpe52099wrxs" timestamp="1687312184"&gt;63&lt;/key&gt;&lt;/foreign-keys&gt;&lt;ref-type name="Legal Rule or Regulation"&gt;50&lt;/ref-type&gt;&lt;contributors&gt;&lt;authors&gt;&lt;author&gt;Commonwealth of Australia,&lt;/author&gt;&lt;/authors&gt;&lt;/contributors&gt;&lt;titles&gt;&lt;title&gt;&lt;style face="italic" font="default" size="100%"&gt;Health and Safety Act 2011&lt;/style&gt;&lt;/title&gt;&lt;secondary-title&gt;C2022C00082&lt;/secondary-title&gt;&lt;/titles&gt;&lt;keywords&gt;&lt;keyword&gt;Occupational Health&lt;/keyword&gt;&lt;keyword&gt;Health&lt;/keyword&gt;&lt;keyword&gt;and&lt;/keyword&gt;&lt;keyword&gt;Safety&lt;/keyword&gt;&lt;/keywords&gt;&lt;dates&gt;&lt;year&gt;2011&lt;/year&gt;&lt;pub-dates&gt;&lt;date&gt;2022&lt;/date&gt;&lt;/pub-dates&gt;&lt;/dates&gt;&lt;urls&gt;&lt;related-urls&gt;&lt;url&gt;https://www.legislation.gov.au/Details/C2022C00082&lt;/url&gt;&lt;/related-urls&gt;&lt;/urls&gt;&lt;/record&gt;&lt;/Cite&gt;&lt;/EndNote&gt;</w:instrText>
      </w:r>
      <w:r w:rsidR="009621A3">
        <w:fldChar w:fldCharType="separate"/>
      </w:r>
      <w:r w:rsidR="009621A3">
        <w:rPr>
          <w:noProof/>
        </w:rPr>
        <w:t>(</w:t>
      </w:r>
      <w:hyperlink w:anchor="_ENREF_24" w:tooltip="Commonwealth of Australia, 2011 #63" w:history="1">
        <w:r w:rsidR="00AF6FCD">
          <w:rPr>
            <w:noProof/>
          </w:rPr>
          <w:t>Commonwealth of Australia, 2011</w:t>
        </w:r>
      </w:hyperlink>
      <w:r w:rsidR="009621A3">
        <w:rPr>
          <w:noProof/>
        </w:rPr>
        <w:t>)</w:t>
      </w:r>
      <w:r w:rsidR="009621A3">
        <w:fldChar w:fldCharType="end"/>
      </w:r>
      <w:r w:rsidR="00A251EA">
        <w:t xml:space="preserve"> </w:t>
      </w:r>
      <w:r>
        <w:t xml:space="preserve">and related </w:t>
      </w:r>
      <w:r w:rsidR="005F37B2">
        <w:t>S</w:t>
      </w:r>
      <w:r>
        <w:t xml:space="preserve">tate and </w:t>
      </w:r>
      <w:r w:rsidR="005F37B2">
        <w:t>T</w:t>
      </w:r>
      <w:r>
        <w:t>erritory legislation.</w:t>
      </w:r>
    </w:p>
    <w:p w14:paraId="1E0A109E" w14:textId="154F03E4" w:rsidR="005221D4" w:rsidRDefault="005221D4" w:rsidP="005221D4">
      <w:pPr>
        <w:pStyle w:val="RARMPparagraph"/>
      </w:pPr>
      <w:r>
        <w:t xml:space="preserve">At the </w:t>
      </w:r>
      <w:r w:rsidR="00811ED8">
        <w:t>central storage facilities</w:t>
      </w:r>
      <w:r>
        <w:t>, unused or expired vaccine would be disposed of by a clinical waste contractor and all stock destroyed would be recorded.</w:t>
      </w:r>
    </w:p>
    <w:p w14:paraId="78F19D74" w14:textId="09E16D77" w:rsidR="00FA226C" w:rsidRDefault="005221D4" w:rsidP="00FA226C">
      <w:pPr>
        <w:pStyle w:val="RARMPparagraph"/>
      </w:pPr>
      <w:r>
        <w:t xml:space="preserve">At the medical facilities where vaccination occurs, residual vaccine and waste associated with the vaccination process would be disposed of in the clinical waste stream. Following administration, used vaccine syringes </w:t>
      </w:r>
      <w:r w:rsidR="00C76A00">
        <w:t>and any waste contaminated with the GMOs would</w:t>
      </w:r>
      <w:r>
        <w:t xml:space="preserve"> be placed immediately into secured containers or sealed bags and destroyed following institutional procedures for the disposal of biohazardous material.</w:t>
      </w:r>
      <w:r w:rsidR="00C76A00">
        <w:t xml:space="preserve"> </w:t>
      </w:r>
      <w:r>
        <w:t xml:space="preserve">Unused or expired vaccine </w:t>
      </w:r>
      <w:r w:rsidR="00C76A00">
        <w:t>would</w:t>
      </w:r>
      <w:r>
        <w:t xml:space="preserve"> be returned to a Takeda nominated </w:t>
      </w:r>
      <w:r w:rsidR="00AC3BAB">
        <w:t xml:space="preserve">central storage facility </w:t>
      </w:r>
      <w:r>
        <w:t xml:space="preserve">for </w:t>
      </w:r>
      <w:r w:rsidR="00C76A00">
        <w:t>destruction or</w:t>
      </w:r>
      <w:r>
        <w:t xml:space="preserve"> </w:t>
      </w:r>
      <w:r w:rsidR="00C76A00">
        <w:t>would</w:t>
      </w:r>
      <w:r>
        <w:t xml:space="preserve"> be disposed of by the pharmacy or healthcare institution following defined procedures in line with Australian regulations</w:t>
      </w:r>
      <w:r w:rsidR="00E9165E">
        <w:t>.</w:t>
      </w:r>
    </w:p>
    <w:p w14:paraId="473699BF" w14:textId="7DC6D6D6" w:rsidR="00934B04" w:rsidRDefault="00934B04" w:rsidP="00FA226C">
      <w:pPr>
        <w:pStyle w:val="RARMPparagraph"/>
      </w:pPr>
      <w:r>
        <w:t>During disposal</w:t>
      </w:r>
      <w:r w:rsidR="00C76A00">
        <w:t>,</w:t>
      </w:r>
      <w:r>
        <w:t xml:space="preserve"> waste would be inactivated through a measure such as high temperature incineration.</w:t>
      </w:r>
    </w:p>
    <w:p w14:paraId="5C7E09FF" w14:textId="3AFB6166" w:rsidR="000D29E7" w:rsidRDefault="000D29E7" w:rsidP="00DE66DA">
      <w:pPr>
        <w:pStyle w:val="Sectionheading1"/>
      </w:pPr>
      <w:bookmarkStart w:id="17" w:name="_Toc141213144"/>
      <w:r w:rsidRPr="000D29E7">
        <w:t>The parent organism</w:t>
      </w:r>
      <w:bookmarkEnd w:id="17"/>
    </w:p>
    <w:p w14:paraId="29559238" w14:textId="7BA8396E" w:rsidR="00267B03" w:rsidRDefault="00267B03" w:rsidP="00AB4B8C">
      <w:pPr>
        <w:pStyle w:val="RARMPparagraph"/>
      </w:pPr>
      <w:r>
        <w:t>The vaccine contains 4 live attenuated strains of dengue virus</w:t>
      </w:r>
      <w:r w:rsidR="009621A3">
        <w:t xml:space="preserve"> (see </w:t>
      </w:r>
      <w:r w:rsidR="00F45417">
        <w:fldChar w:fldCharType="begin"/>
      </w:r>
      <w:r w:rsidR="00F45417">
        <w:instrText xml:space="preserve"> REF _Ref142303589 \r \h </w:instrText>
      </w:r>
      <w:r w:rsidR="00F45417">
        <w:fldChar w:fldCharType="separate"/>
      </w:r>
      <w:r w:rsidR="00417446">
        <w:t>Section 4</w:t>
      </w:r>
      <w:r w:rsidR="00F45417">
        <w:fldChar w:fldCharType="end"/>
      </w:r>
      <w:r w:rsidR="009621A3">
        <w:t xml:space="preserve"> for information on the GMOs)</w:t>
      </w:r>
      <w:r w:rsidR="00AE757A">
        <w:t>.</w:t>
      </w:r>
      <w:r>
        <w:t xml:space="preserve"> </w:t>
      </w:r>
      <w:r w:rsidR="00AE757A">
        <w:t>T</w:t>
      </w:r>
      <w:r>
        <w:t xml:space="preserve">he parent organism for the strains </w:t>
      </w:r>
      <w:r w:rsidR="00AE757A">
        <w:t xml:space="preserve">is </w:t>
      </w:r>
      <w:r>
        <w:t>a</w:t>
      </w:r>
      <w:r w:rsidR="00D97FA1">
        <w:t xml:space="preserve"> non-GM</w:t>
      </w:r>
      <w:r>
        <w:t xml:space="preserve"> attenuated strain of dengue virus known as </w:t>
      </w:r>
      <w:r w:rsidR="00925BB2">
        <w:t>dengue virus serotype 2 (</w:t>
      </w:r>
      <w:r w:rsidR="000E1335">
        <w:t>DENV-2</w:t>
      </w:r>
      <w:r w:rsidR="00925BB2">
        <w:t>)</w:t>
      </w:r>
      <w:r w:rsidR="000E1335">
        <w:t xml:space="preserve"> PDK-53</w:t>
      </w:r>
      <w:r>
        <w:t>. The characteristics of the parent organism provide a baseline for comparing the potential for harm from dealings with GMOs. As such, the relevant biological properties of dengue virus</w:t>
      </w:r>
      <w:r w:rsidR="00AE757A">
        <w:t>,</w:t>
      </w:r>
      <w:r>
        <w:t xml:space="preserve"> and the </w:t>
      </w:r>
      <w:r w:rsidR="000E1335">
        <w:t>DENV-2 PDK-53</w:t>
      </w:r>
      <w:r w:rsidR="00D97FA1">
        <w:t xml:space="preserve"> </w:t>
      </w:r>
      <w:r>
        <w:t>strain will be discussed here.</w:t>
      </w:r>
    </w:p>
    <w:p w14:paraId="4582CDC0" w14:textId="51CA1AD7" w:rsidR="00D24C09" w:rsidRDefault="000148ED" w:rsidP="006F059B">
      <w:pPr>
        <w:pStyle w:val="RARMPparagraph"/>
      </w:pPr>
      <w:r>
        <w:t>Dengue is an arbovirus (</w:t>
      </w:r>
      <w:r w:rsidRPr="000148ED">
        <w:rPr>
          <w:u w:val="single"/>
        </w:rPr>
        <w:t>ar</w:t>
      </w:r>
      <w:r>
        <w:t xml:space="preserve">thropod </w:t>
      </w:r>
      <w:r w:rsidRPr="000148ED">
        <w:rPr>
          <w:u w:val="single"/>
        </w:rPr>
        <w:t>bo</w:t>
      </w:r>
      <w:r>
        <w:t xml:space="preserve">rne </w:t>
      </w:r>
      <w:r w:rsidRPr="000148ED">
        <w:rPr>
          <w:u w:val="single"/>
        </w:rPr>
        <w:t>virus</w:t>
      </w:r>
      <w:r w:rsidR="002C4002" w:rsidRPr="002C4002">
        <w:t>; transmitted by an arthropod to a vertebrate host during a blood meal</w:t>
      </w:r>
      <w:r>
        <w:t>)</w:t>
      </w:r>
      <w:r w:rsidR="00267B03">
        <w:t xml:space="preserve"> that is transmitted </w:t>
      </w:r>
      <w:r w:rsidR="00AE757A">
        <w:t xml:space="preserve">to humans </w:t>
      </w:r>
      <w:r w:rsidR="00267B03">
        <w:t xml:space="preserve">by female </w:t>
      </w:r>
      <w:r w:rsidR="00267B03" w:rsidRPr="00267B03">
        <w:rPr>
          <w:i/>
          <w:iCs/>
        </w:rPr>
        <w:t>Aedes</w:t>
      </w:r>
      <w:r w:rsidR="00267B03">
        <w:t xml:space="preserve"> mosquitoes. Dengue belongs to the genus </w:t>
      </w:r>
      <w:r w:rsidR="00267B03" w:rsidRPr="000514CE">
        <w:rPr>
          <w:i/>
          <w:iCs/>
        </w:rPr>
        <w:t>Flavivirus</w:t>
      </w:r>
      <w:r w:rsidR="00267B03">
        <w:t xml:space="preserve"> in the Flaviviridae family</w:t>
      </w:r>
      <w:r w:rsidR="001D4AB2">
        <w:t xml:space="preserve"> of RNA viruses</w:t>
      </w:r>
      <w:r w:rsidR="006F059B">
        <w:t>, which also includes other genera</w:t>
      </w:r>
      <w:r w:rsidR="001D4AB2">
        <w:t xml:space="preserve"> such as</w:t>
      </w:r>
      <w:r w:rsidR="006F059B">
        <w:t xml:space="preserve"> </w:t>
      </w:r>
      <w:proofErr w:type="spellStart"/>
      <w:r w:rsidR="006F059B" w:rsidRPr="00C4323B">
        <w:rPr>
          <w:i/>
          <w:iCs/>
        </w:rPr>
        <w:t>Hepacivirus</w:t>
      </w:r>
      <w:proofErr w:type="spellEnd"/>
      <w:r w:rsidR="006F059B">
        <w:t xml:space="preserve"> (</w:t>
      </w:r>
      <w:proofErr w:type="gramStart"/>
      <w:r w:rsidR="006F059B">
        <w:t>e.g.</w:t>
      </w:r>
      <w:proofErr w:type="gramEnd"/>
      <w:r w:rsidR="006F059B">
        <w:t xml:space="preserve"> Hepatitis C) and </w:t>
      </w:r>
      <w:proofErr w:type="spellStart"/>
      <w:r w:rsidR="006F059B" w:rsidRPr="00C4323B">
        <w:rPr>
          <w:i/>
          <w:iCs/>
        </w:rPr>
        <w:t>Pestivirus</w:t>
      </w:r>
      <w:proofErr w:type="spellEnd"/>
      <w:r w:rsidR="006F059B">
        <w:t xml:space="preserve"> (e.g. Bovine viral diarrh</w:t>
      </w:r>
      <w:r w:rsidR="00AD19C5">
        <w:t>o</w:t>
      </w:r>
      <w:r w:rsidR="006F059B">
        <w:t xml:space="preserve">ea </w:t>
      </w:r>
      <w:r w:rsidR="00444B87">
        <w:t>virus)</w:t>
      </w:r>
      <w:r w:rsidR="006F059B">
        <w:t>. Other viruses</w:t>
      </w:r>
      <w:r w:rsidR="00267B03">
        <w:t xml:space="preserve"> </w:t>
      </w:r>
      <w:r w:rsidR="006F059B">
        <w:t xml:space="preserve">in the Flavivirus genus that are human pathogens </w:t>
      </w:r>
      <w:r w:rsidR="009D1AB6">
        <w:t>include</w:t>
      </w:r>
      <w:r w:rsidR="006F059B">
        <w:t xml:space="preserve"> </w:t>
      </w:r>
      <w:r w:rsidR="009D1AB6">
        <w:t>y</w:t>
      </w:r>
      <w:r w:rsidR="006F059B">
        <w:t xml:space="preserve">ellow fever virus, </w:t>
      </w:r>
      <w:r w:rsidR="009D1AB6">
        <w:t>t</w:t>
      </w:r>
      <w:r w:rsidR="006F059B">
        <w:t>ick-borne encephalitis virus, Japanese encephalitis virus</w:t>
      </w:r>
      <w:r w:rsidR="009D1AB6">
        <w:t xml:space="preserve">, and </w:t>
      </w:r>
      <w:r w:rsidR="006F059B">
        <w:t>West Nile virus</w:t>
      </w:r>
      <w:r w:rsidR="009D1AB6">
        <w:t xml:space="preserve"> </w:t>
      </w:r>
      <w:r w:rsidR="009621A3">
        <w:fldChar w:fldCharType="begin">
          <w:fldData xml:space="preserve">PEVuZE5vdGU+PENpdGU+PEF1dGhvcj5TaW1tb25kczwvQXV0aG9yPjxZZWFyPjIwMTc8L1llYXI+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==
</w:fldData>
        </w:fldChar>
      </w:r>
      <w:r w:rsidR="00341570">
        <w:instrText xml:space="preserve"> ADDIN EN.CITE </w:instrText>
      </w:r>
      <w:r w:rsidR="00341570">
        <w:fldChar w:fldCharType="begin">
          <w:fldData xml:space="preserve">PEVuZE5vdGU+PENpdGU+PEF1dGhvcj5TaW1tb25kczwvQXV0aG9yPjxZZWFyPjIwMTc8L1llYXI+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==
</w:fldData>
        </w:fldChar>
      </w:r>
      <w:r w:rsidR="00341570">
        <w:instrText xml:space="preserve"> ADDIN EN.CITE.DATA </w:instrText>
      </w:r>
      <w:r w:rsidR="00341570">
        <w:fldChar w:fldCharType="end"/>
      </w:r>
      <w:r w:rsidR="009621A3">
        <w:fldChar w:fldCharType="separate"/>
      </w:r>
      <w:r w:rsidR="009621A3">
        <w:rPr>
          <w:noProof/>
        </w:rPr>
        <w:t>(</w:t>
      </w:r>
      <w:hyperlink w:anchor="_ENREF_122" w:tooltip="Simmonds, 2017 #64" w:history="1">
        <w:r w:rsidR="00AF6FCD">
          <w:rPr>
            <w:noProof/>
          </w:rPr>
          <w:t>Simmonds et al., 2017</w:t>
        </w:r>
      </w:hyperlink>
      <w:r w:rsidR="009621A3">
        <w:rPr>
          <w:noProof/>
        </w:rPr>
        <w:t>)</w:t>
      </w:r>
      <w:r w:rsidR="009621A3">
        <w:fldChar w:fldCharType="end"/>
      </w:r>
      <w:r w:rsidR="006F059B">
        <w:t>. Dengue</w:t>
      </w:r>
      <w:r w:rsidR="00267B03">
        <w:t xml:space="preserve"> is classified as a Risk Group 2 organism </w:t>
      </w:r>
      <w:r w:rsidR="00F52C1E">
        <w:fldChar w:fldCharType="begin"/>
      </w:r>
      <w:r w:rsidR="00F52C1E">
        <w:instrText xml:space="preserve"> ADDIN EN.CITE &lt;EndNote&gt;&lt;Cite&gt;&lt;Author&gt;Standards Australia/New Zealand&lt;/Author&gt;&lt;Year&gt;2010&lt;/Year&gt;&lt;RecNum&gt;4&lt;/RecNum&gt;&lt;DisplayText&gt;(Standards Australia/New Zealand, 2010)&lt;/DisplayText&gt;&lt;record&gt;&lt;rec-number&gt;4&lt;/rec-number&gt;&lt;foreign-keys&gt;&lt;key app="EN" db-id="xdvttrsx1z22a6etzw5pttv1fpe52099wrxs" timestamp="1685510557"&gt;4&lt;/key&gt;&lt;/foreign-keys&gt;&lt;ref-type name="Book"&gt;6&lt;/ref-type&gt;&lt;contributors&gt;&lt;authors&gt;&lt;author&gt;Standards Australia/New Zealand,&lt;/author&gt;&lt;/authors&gt;&lt;/contributors&gt;&lt;titles&gt;&lt;title&gt;Safety in laboratories - Microbiological safety and containment AS/NZS 2243.3:2010&lt;/title&gt;&lt;/titles&gt;&lt;edition&gt;AS/NZS 2243.3:2010&lt;/edition&gt;&lt;reprint-edition&gt;Not in File&lt;/reprint-edition&gt;&lt;keywords&gt;&lt;keyword&gt;Safety&lt;/keyword&gt;&lt;keyword&gt;and&lt;/keyword&gt;&lt;/keywords&gt;&lt;dates&gt;&lt;year&gt;2010&lt;/year&gt;&lt;pub-dates&gt;&lt;date&gt;2010&lt;/date&gt;&lt;/pub-dates&gt;&lt;/dates&gt;&lt;publisher&gt;Standards Australia/New Zealand&lt;/publisher&gt;&lt;isbn&gt;978-0-7337-6996-2&lt;/isbn&gt;&lt;label&gt;3761&lt;/label&gt;&lt;urls&gt;&lt;/urls&gt;&lt;/record&gt;&lt;/Cite&gt;&lt;/EndNote&gt;</w:instrText>
      </w:r>
      <w:r w:rsidR="00F52C1E">
        <w:fldChar w:fldCharType="separate"/>
      </w:r>
      <w:r w:rsidR="00F52C1E">
        <w:rPr>
          <w:noProof/>
        </w:rPr>
        <w:t>(</w:t>
      </w:r>
      <w:hyperlink w:anchor="_ENREF_127" w:tooltip="Standards Australia/New Zealand, 2010 #4" w:history="1">
        <w:r w:rsidR="00AF6FCD">
          <w:rPr>
            <w:noProof/>
          </w:rPr>
          <w:t>Standards Australia/New Zealand, 2010</w:t>
        </w:r>
      </w:hyperlink>
      <w:r w:rsidR="00F52C1E">
        <w:rPr>
          <w:noProof/>
        </w:rPr>
        <w:t>)</w:t>
      </w:r>
      <w:r w:rsidR="00F52C1E">
        <w:fldChar w:fldCharType="end"/>
      </w:r>
      <w:r w:rsidR="00267B03">
        <w:t>.</w:t>
      </w:r>
      <w:r w:rsidR="0056642B">
        <w:rPr>
          <w:rStyle w:val="FootnoteReference"/>
        </w:rPr>
        <w:footnoteReference w:id="3"/>
      </w:r>
    </w:p>
    <w:p w14:paraId="74733A3E" w14:textId="0C3F02D2" w:rsidR="005636A3" w:rsidRPr="005636A3" w:rsidRDefault="000D721F" w:rsidP="00813776">
      <w:pPr>
        <w:pStyle w:val="RARMPparagraph"/>
      </w:pPr>
      <w:r>
        <w:t>There are many different strains</w:t>
      </w:r>
      <w:r w:rsidR="00F928FB">
        <w:t xml:space="preserve"> (</w:t>
      </w:r>
      <w:r>
        <w:t>genetic variants</w:t>
      </w:r>
      <w:r w:rsidR="00F928FB">
        <w:t>)</w:t>
      </w:r>
      <w:r>
        <w:t xml:space="preserve"> of dengue virus. These strains can be categorised into s</w:t>
      </w:r>
      <w:r w:rsidR="00950BD0">
        <w:t>erotypes</w:t>
      </w:r>
      <w:r>
        <w:t xml:space="preserve">, which are </w:t>
      </w:r>
      <w:r w:rsidR="00950BD0">
        <w:t xml:space="preserve">distinct </w:t>
      </w:r>
      <w:r w:rsidR="00D97FA1">
        <w:t>‘</w:t>
      </w:r>
      <w:r w:rsidR="00950BD0">
        <w:t>sub species</w:t>
      </w:r>
      <w:r w:rsidR="00D97FA1">
        <w:t>’</w:t>
      </w:r>
      <w:r w:rsidR="00950BD0">
        <w:t xml:space="preserve"> that share common surface structures (antigens). </w:t>
      </w:r>
      <w:r w:rsidR="00267B03">
        <w:t xml:space="preserve">There are </w:t>
      </w:r>
      <w:r w:rsidR="00AE5F9A">
        <w:t>4</w:t>
      </w:r>
      <w:r w:rsidR="00267B03">
        <w:t xml:space="preserve"> </w:t>
      </w:r>
      <w:r w:rsidR="00BE623A">
        <w:t>dengue virus</w:t>
      </w:r>
      <w:r w:rsidR="00267B03">
        <w:t xml:space="preserve"> serotypes (DENV-1, DENV-2, DENV-3, and DENV-4), which share </w:t>
      </w:r>
      <w:r w:rsidR="00B35DA8">
        <w:t xml:space="preserve">approximately </w:t>
      </w:r>
      <w:r w:rsidR="00267B03">
        <w:t>60-7</w:t>
      </w:r>
      <w:r w:rsidR="00B35DA8">
        <w:t>9</w:t>
      </w:r>
      <w:r w:rsidR="00267B03">
        <w:t>% identity at the amino acid level</w:t>
      </w:r>
      <w:r w:rsidR="00B35DA8">
        <w:t xml:space="preserve"> </w:t>
      </w:r>
      <w:r w:rsidR="000F3251">
        <w:fldChar w:fldCharType="begin"/>
      </w:r>
      <w:r w:rsidR="000F3251">
        <w:instrText xml:space="preserve"> ADDIN EN.CITE &lt;EndNote&gt;&lt;Cite&gt;&lt;Author&gt;Khan&lt;/Author&gt;&lt;Year&gt;2006&lt;/Year&gt;&lt;RecNum&gt;146&lt;/RecNum&gt;&lt;DisplayText&gt;(Khan et al., 2006)&lt;/DisplayText&gt;&lt;record&gt;&lt;rec-number&gt;146&lt;/rec-number&gt;&lt;foreign-keys&gt;&lt;key app="EN" db-id="xdvttrsx1z22a6etzw5pttv1fpe52099wrxs" timestamp="1688426937"&gt;146&lt;/key&gt;&lt;/foreign-keys&gt;&lt;ref-type name="Journal Article"&gt;17&lt;/ref-type&gt;&lt;contributors&gt;&lt;authors&gt;&lt;author&gt;Khan, A. M.&lt;/author&gt;&lt;author&gt;Heiny, A. T.&lt;/author&gt;&lt;author&gt;Lee, K. X.&lt;/author&gt;&lt;author&gt;Srinivasan, K. N.&lt;/author&gt;&lt;author&gt;Tan, T. W.&lt;/author&gt;&lt;author&gt;August, J. T.&lt;/author&gt;&lt;author&gt;Brusic, V.&lt;/author&gt;&lt;/authors&gt;&lt;/contributors&gt;&lt;auth-address&gt;The Division of Biomedical Sciences, Johns Hopkins Singapore, 31 Biopolis Way, #02-01 The Nanos, Singapore 138669, Singapore. g0501159@nus.edu.sg&lt;/auth-address&gt;&lt;titles&gt;&lt;title&gt;Large-scale analysis of antigenic diversity of T-cell epitopes in dengue virus&lt;/title&gt;&lt;secondary-title&gt;BMC Bioinformatics&lt;/secondary-title&gt;&lt;/titles&gt;&lt;periodical&gt;&lt;full-title&gt;BMC Bioinformatics&lt;/full-title&gt;&lt;/periodical&gt;&lt;pages&gt;S4&lt;/pages&gt;&lt;volume&gt;7 Suppl 5&lt;/volume&gt;&lt;number&gt;Suppl 5&lt;/number&gt;&lt;edition&gt;2007/01/27&lt;/edition&gt;&lt;keywords&gt;&lt;keyword&gt;Amino Acid Sequence&lt;/keyword&gt;&lt;keyword&gt;*Antigenic Variation&lt;/keyword&gt;&lt;keyword&gt;Computational Biology/*methods&lt;/keyword&gt;&lt;keyword&gt;Databases, Protein&lt;/keyword&gt;&lt;keyword&gt;Dengue Virus/*immunology&lt;/keyword&gt;&lt;keyword&gt;Epitopes, T-Lymphocyte/*analysis&lt;/keyword&gt;&lt;keyword&gt;Molecular Sequence Data&lt;/keyword&gt;&lt;keyword&gt;Peptide Fragments/immunology&lt;/keyword&gt;&lt;keyword&gt;Sequence Homology, Amino Acid&lt;/keyword&gt;&lt;keyword&gt;Serotyping&lt;/keyword&gt;&lt;keyword&gt;Viral Proteins/immunology&lt;/keyword&gt;&lt;/keywords&gt;&lt;dates&gt;&lt;year&gt;2006&lt;/year&gt;&lt;pub-dates&gt;&lt;date&gt;Dec 18&lt;/date&gt;&lt;/pub-dates&gt;&lt;/dates&gt;&lt;isbn&gt;1471-2105 (Electronic)&amp;#xD;1471-2105 (Linking)&lt;/isbn&gt;&lt;accession-num&gt;17254309&lt;/accession-num&gt;&lt;urls&gt;&lt;related-urls&gt;&lt;url&gt;https://www.ncbi.nlm.nih.gov/pubmed/17254309&lt;/url&gt;&lt;/related-urls&gt;&lt;/urls&gt;&lt;custom2&gt;PMC1764481&lt;/custom2&gt;&lt;electronic-resource-num&gt;10.1186/1471-2105-7-S5-S4&lt;/electronic-resource-num&gt;&lt;/record&gt;&lt;/Cite&gt;&lt;/EndNote&gt;</w:instrText>
      </w:r>
      <w:r w:rsidR="000F3251">
        <w:fldChar w:fldCharType="separate"/>
      </w:r>
      <w:r w:rsidR="000F3251">
        <w:rPr>
          <w:noProof/>
        </w:rPr>
        <w:t>(</w:t>
      </w:r>
      <w:hyperlink w:anchor="_ENREF_63" w:tooltip="Khan, 2006 #146" w:history="1">
        <w:r w:rsidR="00AF6FCD">
          <w:rPr>
            <w:noProof/>
          </w:rPr>
          <w:t>Khan et al., 2006</w:t>
        </w:r>
      </w:hyperlink>
      <w:r w:rsidR="000F3251">
        <w:rPr>
          <w:noProof/>
        </w:rPr>
        <w:t>)</w:t>
      </w:r>
      <w:r w:rsidR="000F3251">
        <w:fldChar w:fldCharType="end"/>
      </w:r>
      <w:r w:rsidR="00950BD0">
        <w:t>.</w:t>
      </w:r>
    </w:p>
    <w:p w14:paraId="18EEB4B6" w14:textId="165B2F4A" w:rsidR="003921FA" w:rsidRPr="006514D1" w:rsidRDefault="00F861D3" w:rsidP="00FA226C">
      <w:pPr>
        <w:pStyle w:val="Sectionheading2"/>
      </w:pPr>
      <w:bookmarkStart w:id="18" w:name="_Toc141213145"/>
      <w:bookmarkStart w:id="19" w:name="_Ref142304367"/>
      <w:r>
        <w:t>Human p</w:t>
      </w:r>
      <w:r w:rsidR="00FA226C" w:rsidRPr="006514D1">
        <w:t>athology</w:t>
      </w:r>
      <w:bookmarkEnd w:id="18"/>
      <w:bookmarkEnd w:id="19"/>
    </w:p>
    <w:p w14:paraId="77EDF87B" w14:textId="0BE05FED" w:rsidR="00651C1A" w:rsidRDefault="00F861D3" w:rsidP="00651C1A">
      <w:pPr>
        <w:pStyle w:val="RARMPparagraph"/>
      </w:pPr>
      <w:r>
        <w:t>In humans, t</w:t>
      </w:r>
      <w:r w:rsidR="00E116CB">
        <w:t>he majority of dengue cases are asymptomatic</w:t>
      </w:r>
      <w:r w:rsidR="00BD117E">
        <w:t xml:space="preserve"> (also called subclinical or inapparent)</w:t>
      </w:r>
      <w:r w:rsidR="00E116CB">
        <w:t xml:space="preserve">, particularly in children </w:t>
      </w:r>
      <w:r w:rsidR="009621A3">
        <w:fldChar w:fldCharType="begin">
          <w:fldData xml:space="preserve">PEVuZE5vdGU+PENpdGU+PEF1dGhvcj5FbmR5PC9BdXRob3I+PFllYXI+MjAxMTwvWWVhcj48UmVj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</w:fldData>
        </w:fldChar>
      </w:r>
      <w:r w:rsidR="00341570">
        <w:instrText xml:space="preserve"> ADDIN EN.CITE </w:instrText>
      </w:r>
      <w:r w:rsidR="00341570">
        <w:fldChar w:fldCharType="begin">
          <w:fldData xml:space="preserve">PEVuZE5vdGU+PENpdGU+PEF1dGhvcj5FbmR5PC9BdXRob3I+PFllYXI+MjAxMTwvWWVhcj48UmVj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</w:fldData>
        </w:fldChar>
      </w:r>
      <w:r w:rsidR="00341570">
        <w:instrText xml:space="preserve"> ADDIN EN.CITE.DATA </w:instrText>
      </w:r>
      <w:r w:rsidR="00341570">
        <w:fldChar w:fldCharType="end"/>
      </w:r>
      <w:r w:rsidR="009621A3">
        <w:fldChar w:fldCharType="separate"/>
      </w:r>
      <w:r w:rsidR="00DD61FC">
        <w:rPr>
          <w:noProof/>
        </w:rPr>
        <w:t>(</w:t>
      </w:r>
      <w:hyperlink w:anchor="_ENREF_38" w:tooltip="Endy, 2011 #68" w:history="1">
        <w:r w:rsidR="00AF6FCD">
          <w:rPr>
            <w:noProof/>
          </w:rPr>
          <w:t>Endy et al., 2011</w:t>
        </w:r>
      </w:hyperlink>
      <w:r w:rsidR="00DD61FC">
        <w:rPr>
          <w:noProof/>
        </w:rPr>
        <w:t xml:space="preserve">; </w:t>
      </w:r>
      <w:hyperlink w:anchor="_ENREF_46" w:tooltip="Grange, 2014 #69" w:history="1">
        <w:r w:rsidR="00AF6FCD">
          <w:rPr>
            <w:noProof/>
          </w:rPr>
          <w:t>Grange et al., 2014</w:t>
        </w:r>
      </w:hyperlink>
      <w:r w:rsidR="00DD61FC">
        <w:rPr>
          <w:noProof/>
        </w:rPr>
        <w:t xml:space="preserve">; </w:t>
      </w:r>
      <w:hyperlink w:anchor="_ENREF_118" w:tooltip="Salje, 2018 #94" w:history="1">
        <w:r w:rsidR="00AF6FCD">
          <w:rPr>
            <w:noProof/>
          </w:rPr>
          <w:t>Salje et al., 2018</w:t>
        </w:r>
      </w:hyperlink>
      <w:r w:rsidR="00DD61FC">
        <w:rPr>
          <w:noProof/>
        </w:rPr>
        <w:t>)</w:t>
      </w:r>
      <w:r w:rsidR="009621A3">
        <w:fldChar w:fldCharType="end"/>
      </w:r>
      <w:r w:rsidR="00651C1A" w:rsidRPr="00651C1A">
        <w:t xml:space="preserve">. </w:t>
      </w:r>
      <w:r w:rsidR="00E116CB">
        <w:t xml:space="preserve">In those with symptomatic infection, </w:t>
      </w:r>
      <w:r w:rsidR="0072482A">
        <w:t xml:space="preserve">classical </w:t>
      </w:r>
      <w:r w:rsidR="00E116CB">
        <w:t>d</w:t>
      </w:r>
      <w:r w:rsidR="00651C1A" w:rsidRPr="00651C1A">
        <w:t xml:space="preserve">engue </w:t>
      </w:r>
      <w:r w:rsidR="0072482A">
        <w:t xml:space="preserve">fever (DF) </w:t>
      </w:r>
      <w:r w:rsidR="00651C1A" w:rsidRPr="00651C1A">
        <w:t xml:space="preserve">presents </w:t>
      </w:r>
      <w:r w:rsidR="003259DA">
        <w:t>as an acute flu-like illness, with</w:t>
      </w:r>
      <w:r w:rsidR="00651C1A" w:rsidRPr="00651C1A">
        <w:t xml:space="preserve"> a sudden onset of a fever accompanied by</w:t>
      </w:r>
      <w:r w:rsidR="00E116CB">
        <w:t xml:space="preserve"> other symptoms such as</w:t>
      </w:r>
      <w:r w:rsidR="00651C1A" w:rsidRPr="00651C1A">
        <w:t xml:space="preserve"> </w:t>
      </w:r>
      <w:r w:rsidR="00E116CB">
        <w:t>headache, fatigue</w:t>
      </w:r>
      <w:r w:rsidR="00651C1A" w:rsidRPr="00651C1A">
        <w:t xml:space="preserve">, muscle and joint pains, nausea, </w:t>
      </w:r>
      <w:r w:rsidR="00E116CB">
        <w:t xml:space="preserve">diarrhoea, </w:t>
      </w:r>
      <w:r w:rsidR="00651C1A" w:rsidRPr="00651C1A">
        <w:t>vomiting, or rash</w:t>
      </w:r>
      <w:r w:rsidR="004805A8">
        <w:t xml:space="preserve"> </w:t>
      </w:r>
      <w:r w:rsidR="00780FF7">
        <w:fldChar w:fldCharType="begin"/>
      </w:r>
      <w:r w:rsidR="0011509D">
        <w:instrText xml:space="preserve"> ADDIN EN.CITE &lt;EndNote&gt;&lt;Cite&gt;&lt;Author&gt;Agrawal&lt;/Author&gt;&lt;Year&gt;2018&lt;/Year&gt;&lt;RecNum&gt;159&lt;/RecNum&gt;&lt;DisplayText&gt;(Agrawal et al., 2018)&lt;/DisplayText&gt;&lt;record&gt;&lt;rec-number&gt;159&lt;/rec-number&gt;&lt;foreign-keys&gt;&lt;key app="EN" db-id="xdvttrsx1z22a6etzw5pttv1fpe52099wrxs" timestamp="1688956986"&gt;159&lt;/key&gt;&lt;/foreign-keys&gt;&lt;ref-type name="Journal Article"&gt;17&lt;/ref-type&gt;&lt;contributors&gt;&lt;authors&gt;&lt;author&gt;Agrawal, V. K.&lt;/author&gt;&lt;author&gt;Prusty, B. S. K.&lt;/author&gt;&lt;author&gt;Reddy, C. S.&lt;/author&gt;&lt;author&gt;Mohan Reddy, G. K.&lt;/author&gt;&lt;author&gt;Agrawal, R. K.&lt;/author&gt;&lt;author&gt;Sekher Srinivasarao Bandaru, V. C.&lt;/author&gt;&lt;/authors&gt;&lt;/contributors&gt;&lt;auth-address&gt;Department of General Medicine, Yashoda Hospital, Hyderabad, India.&amp;#xD;Department of Critical Care, Yashoda Hospital, Hyderabad, India.&amp;#xD;Department of Research, Yashoda Hospital, Hyderabad, India.&lt;/auth-address&gt;&lt;titles&gt;&lt;title&gt;Clinical profile and predictors of Severe Dengue disease: A study from South India&lt;/title&gt;&lt;secondary-title&gt;Caspian Journal of Internal Medicine&lt;/secondary-title&gt;&lt;/titles&gt;&lt;periodical&gt;&lt;full-title&gt;Caspian Journal of Internal Medicine&lt;/full-title&gt;&lt;/periodical&gt;&lt;pages&gt;334-340&lt;/pages&gt;&lt;volume&gt;9&lt;/volume&gt;&lt;number&gt;4&lt;/number&gt;&lt;edition&gt;2018/12/05&lt;/edition&gt;&lt;keywords&gt;&lt;keyword&gt;Clinical manifestation&lt;/keyword&gt;&lt;keyword&gt;Delayed admission&lt;/keyword&gt;&lt;keyword&gt;Laboratory test&lt;/keyword&gt;&lt;keyword&gt;Severe dengue&lt;/keyword&gt;&lt;/keywords&gt;&lt;dates&gt;&lt;year&gt;2018&lt;/year&gt;&lt;pub-dates&gt;&lt;date&gt;Fall&lt;/date&gt;&lt;/pub-dates&gt;&lt;/dates&gt;&lt;isbn&gt;2008-6164 (Print)&amp;#xD;2008-6172 (Electronic)&amp;#xD;2008-6164 (Linking)&lt;/isbn&gt;&lt;accession-num&gt;30510647&lt;/accession-num&gt;&lt;urls&gt;&lt;related-urls&gt;&lt;url&gt;https://www.ncbi.nlm.nih.gov/pubmed/30510647&lt;/url&gt;&lt;/related-urls&gt;&lt;/urls&gt;&lt;custom2&gt;PMC6230463&lt;/custom2&gt;&lt;electronic-resource-num&gt;10.22088/cjim.9.4.334&lt;/electronic-resource-num&gt;&lt;/record&gt;&lt;/Cite&gt;&lt;/EndNote&gt;</w:instrText>
      </w:r>
      <w:r w:rsidR="00780FF7">
        <w:fldChar w:fldCharType="separate"/>
      </w:r>
      <w:r w:rsidR="00780FF7">
        <w:rPr>
          <w:noProof/>
        </w:rPr>
        <w:t>(</w:t>
      </w:r>
      <w:hyperlink w:anchor="_ENREF_2" w:tooltip="Agrawal, 2018 #159" w:history="1">
        <w:r w:rsidR="00AF6FCD">
          <w:rPr>
            <w:noProof/>
          </w:rPr>
          <w:t>Agrawal et al., 2018</w:t>
        </w:r>
      </w:hyperlink>
      <w:r w:rsidR="00780FF7">
        <w:rPr>
          <w:noProof/>
        </w:rPr>
        <w:t>)</w:t>
      </w:r>
      <w:r w:rsidR="00780FF7">
        <w:fldChar w:fldCharType="end"/>
      </w:r>
      <w:r w:rsidR="00651C1A" w:rsidRPr="00651C1A">
        <w:t xml:space="preserve">. Symptoms appear after an incubation period of </w:t>
      </w:r>
      <w:r w:rsidR="005636A3">
        <w:t>3</w:t>
      </w:r>
      <w:r w:rsidR="00651C1A" w:rsidRPr="00651C1A">
        <w:t xml:space="preserve">-10 days, </w:t>
      </w:r>
      <w:r w:rsidR="00B7180F">
        <w:t xml:space="preserve">generally </w:t>
      </w:r>
      <w:r w:rsidR="00651C1A" w:rsidRPr="00651C1A">
        <w:t>last for 2</w:t>
      </w:r>
      <w:r w:rsidR="00C76A00">
        <w:t>-</w:t>
      </w:r>
      <w:r w:rsidR="00651C1A" w:rsidRPr="00651C1A">
        <w:t>7 days and are followed by a recovery phase</w:t>
      </w:r>
      <w:r w:rsidR="00C76A00">
        <w:t xml:space="preserve"> of 3</w:t>
      </w:r>
      <w:r w:rsidR="00053887">
        <w:noBreakHyphen/>
      </w:r>
      <w:r w:rsidR="00C76A00">
        <w:t>5</w:t>
      </w:r>
      <w:r w:rsidR="00053887">
        <w:t> </w:t>
      </w:r>
      <w:r w:rsidR="00C76A00">
        <w:t>days</w:t>
      </w:r>
      <w:r w:rsidR="001B37D0">
        <w:t xml:space="preserve"> </w:t>
      </w:r>
      <w:r w:rsidR="009621A3">
        <w:fldChar w:fldCharType="begin">
          <w:fldData xml:space="preserve">PEVuZE5vdGU+PENpdGU+PEF1dGhvcj5DaGFuPC9BdXRob3I+PFllYXI+MjAxMjwvWWVhcj48UmVj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</w:fldData>
        </w:fldChar>
      </w:r>
      <w:r w:rsidR="00341570">
        <w:instrText xml:space="preserve"> ADDIN EN.CITE </w:instrText>
      </w:r>
      <w:r w:rsidR="00341570">
        <w:fldChar w:fldCharType="begin">
          <w:fldData xml:space="preserve">PEVuZE5vdGU+PENpdGU+PEF1dGhvcj5DaGFuPC9BdXRob3I+PFllYXI+MjAxMjwvWWVhcj48UmVj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</w:fldData>
        </w:fldChar>
      </w:r>
      <w:r w:rsidR="00341570">
        <w:instrText xml:space="preserve"> ADDIN EN.CITE.DATA </w:instrText>
      </w:r>
      <w:r w:rsidR="00341570">
        <w:fldChar w:fldCharType="end"/>
      </w:r>
      <w:r w:rsidR="009621A3">
        <w:fldChar w:fldCharType="separate"/>
      </w:r>
      <w:r w:rsidR="009621A3">
        <w:rPr>
          <w:noProof/>
        </w:rPr>
        <w:t>(</w:t>
      </w:r>
      <w:hyperlink w:anchor="_ENREF_87" w:tooltip="Nishiura, 2007 #27" w:history="1">
        <w:r w:rsidR="00AF6FCD">
          <w:rPr>
            <w:noProof/>
          </w:rPr>
          <w:t>Nishiura and Halstead, 2007</w:t>
        </w:r>
      </w:hyperlink>
      <w:r w:rsidR="009621A3">
        <w:rPr>
          <w:noProof/>
        </w:rPr>
        <w:t xml:space="preserve">; </w:t>
      </w:r>
      <w:hyperlink w:anchor="_ENREF_151" w:tooltip="World Health Organization, 2009 #32" w:history="1">
        <w:r w:rsidR="00AF6FCD">
          <w:rPr>
            <w:noProof/>
          </w:rPr>
          <w:t>World Health Organization, 2009</w:t>
        </w:r>
      </w:hyperlink>
      <w:r w:rsidR="009621A3">
        <w:rPr>
          <w:noProof/>
        </w:rPr>
        <w:t xml:space="preserve">; </w:t>
      </w:r>
      <w:hyperlink w:anchor="_ENREF_20" w:tooltip="Chan, 2012 #31" w:history="1">
        <w:r w:rsidR="00AF6FCD">
          <w:rPr>
            <w:noProof/>
          </w:rPr>
          <w:t>Chan and Johansson, 2012</w:t>
        </w:r>
      </w:hyperlink>
      <w:r w:rsidR="009621A3">
        <w:rPr>
          <w:noProof/>
        </w:rPr>
        <w:t>)</w:t>
      </w:r>
      <w:r w:rsidR="009621A3">
        <w:fldChar w:fldCharType="end"/>
      </w:r>
      <w:r w:rsidR="00651C1A">
        <w:t>.</w:t>
      </w:r>
      <w:r>
        <w:t xml:space="preserve"> While symptoms such as joint and muscle pain may continue for </w:t>
      </w:r>
      <w:r w:rsidR="000514CE">
        <w:t xml:space="preserve">several </w:t>
      </w:r>
      <w:r>
        <w:t xml:space="preserve">years after the initial </w:t>
      </w:r>
      <w:r w:rsidR="008858BC">
        <w:t xml:space="preserve">dengue </w:t>
      </w:r>
      <w:r>
        <w:lastRenderedPageBreak/>
        <w:t>infection</w:t>
      </w:r>
      <w:r w:rsidR="00B95634">
        <w:t xml:space="preserve"> </w:t>
      </w:r>
      <w:r w:rsidR="000F3251">
        <w:fldChar w:fldCharType="begin">
          <w:fldData xml:space="preserve">PEVuZE5vdGU+PENpdGU+PEF1dGhvcj5HYXJjaWE8L0F1dGhvcj48WWVhcj4yMDExPC9ZZWFyPjxS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</w:fldData>
        </w:fldChar>
      </w:r>
      <w:r w:rsidR="00341570">
        <w:instrText xml:space="preserve"> ADDIN EN.CITE </w:instrText>
      </w:r>
      <w:r w:rsidR="00341570">
        <w:fldChar w:fldCharType="begin">
          <w:fldData xml:space="preserve">PEVuZE5vdGU+PENpdGU+PEF1dGhvcj5HYXJjaWE8L0F1dGhvcj48WWVhcj4yMDExPC9ZZWFyPjxS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</w:fldData>
        </w:fldChar>
      </w:r>
      <w:r w:rsidR="00341570">
        <w:instrText xml:space="preserve"> ADDIN EN.CITE.DATA </w:instrText>
      </w:r>
      <w:r w:rsidR="00341570">
        <w:fldChar w:fldCharType="end"/>
      </w:r>
      <w:r w:rsidR="000F3251">
        <w:fldChar w:fldCharType="separate"/>
      </w:r>
      <w:r w:rsidR="000F3251">
        <w:rPr>
          <w:noProof/>
        </w:rPr>
        <w:t>(</w:t>
      </w:r>
      <w:hyperlink w:anchor="_ENREF_43" w:tooltip="Garcia, 2011 #144" w:history="1">
        <w:r w:rsidR="00AF6FCD">
          <w:rPr>
            <w:noProof/>
          </w:rPr>
          <w:t>Garcia et al., 2011</w:t>
        </w:r>
      </w:hyperlink>
      <w:r w:rsidR="000F3251">
        <w:rPr>
          <w:noProof/>
        </w:rPr>
        <w:t xml:space="preserve">; </w:t>
      </w:r>
      <w:hyperlink w:anchor="_ENREF_61" w:tooltip="Kalimuddin, 2022 #145" w:history="1">
        <w:r w:rsidR="00AF6FCD">
          <w:rPr>
            <w:noProof/>
          </w:rPr>
          <w:t>Kalimuddin et al., 2022</w:t>
        </w:r>
      </w:hyperlink>
      <w:r w:rsidR="000F3251">
        <w:rPr>
          <w:noProof/>
        </w:rPr>
        <w:t>)</w:t>
      </w:r>
      <w:r w:rsidR="000F3251">
        <w:fldChar w:fldCharType="end"/>
      </w:r>
      <w:r>
        <w:t xml:space="preserve">, dengue virus replication in people is considered to be acute and self-limiting. Dengue </w:t>
      </w:r>
      <w:r w:rsidR="00B95634">
        <w:t xml:space="preserve">virus </w:t>
      </w:r>
      <w:r>
        <w:t>is not known to form latent infection</w:t>
      </w:r>
      <w:r w:rsidR="00B95634">
        <w:t xml:space="preserve"> with the potential for reactivation, unlike </w:t>
      </w:r>
      <w:r w:rsidR="00D97FA1">
        <w:t>h</w:t>
      </w:r>
      <w:r w:rsidR="00B95634">
        <w:t xml:space="preserve">erpes viruses </w:t>
      </w:r>
      <w:r w:rsidR="009C41ED">
        <w:fldChar w:fldCharType="begin"/>
      </w:r>
      <w:r w:rsidR="00341570">
        <w:instrText xml:space="preserve"> ADDIN EN.CITE &lt;EndNote&gt;&lt;Cite&gt;&lt;Author&gt;Traylen&lt;/Author&gt;&lt;Year&gt;2011&lt;/Year&gt;&lt;RecNum&gt;140&lt;/RecNum&gt;&lt;DisplayText&gt;(Traylen et al., 2011)&lt;/DisplayText&gt;&lt;record&gt;&lt;rec-number&gt;140&lt;/rec-number&gt;&lt;foreign-keys&gt;&lt;key app="EN" db-id="xdvttrsx1z22a6etzw5pttv1fpe52099wrxs" timestamp="1688089367"&gt;140&lt;/key&gt;&lt;/foreign-keys&gt;&lt;ref-type name="Journal Article"&gt;17&lt;/ref-type&gt;&lt;contributors&gt;&lt;authors&gt;&lt;author&gt;Traylen, C. M.&lt;/author&gt;&lt;author&gt;Patel, H. R.&lt;/author&gt;&lt;author&gt;Fondaw, W.&lt;/author&gt;&lt;author&gt;Mahatme, S.&lt;/author&gt;&lt;author&gt;Williams, J. F.&lt;/author&gt;&lt;author&gt;Walker, L. R.&lt;/author&gt;&lt;author&gt;Dyson, O. F.&lt;/author&gt;&lt;author&gt;Arce, S.&lt;/author&gt;&lt;author&gt;Akula, S. M.&lt;/author&gt;&lt;/authors&gt;&lt;/contributors&gt;&lt;auth-address&gt;Department of Microbiology &amp;amp; Immunology, Brody School of Medicine at East Carolina University, Greenville, NC 27834, USA.&lt;/auth-address&gt;&lt;titles&gt;&lt;title&gt;Virus reactivation: a panoramic view in human infections&lt;/title&gt;&lt;secondary-title&gt;Future Virology&lt;/secondary-title&gt;&lt;/titles&gt;&lt;periodical&gt;&lt;full-title&gt;Future Virology&lt;/full-title&gt;&lt;/periodical&gt;&lt;pages&gt;451-463&lt;/pages&gt;&lt;volume&gt;6&lt;/volume&gt;&lt;number&gt;4&lt;/number&gt;&lt;edition&gt;2011/07/30&lt;/edition&gt;&lt;dates&gt;&lt;year&gt;2011&lt;/year&gt;&lt;pub-dates&gt;&lt;date&gt;Apr&lt;/date&gt;&lt;/pub-dates&gt;&lt;/dates&gt;&lt;isbn&gt;1746-0794 (Print)&amp;#xD;1746-0808 (Electronic)&amp;#xD;1746-0794 (Linking)&lt;/isbn&gt;&lt;accession-num&gt;21799704&lt;/accession-num&gt;&lt;urls&gt;&lt;related-urls&gt;&lt;url&gt;https://www.ncbi.nlm.nih.gov/pubmed/21799704&lt;/url&gt;&lt;/related-urls&gt;&lt;/urls&gt;&lt;custom2&gt;PMC3142679&lt;/custom2&gt;&lt;electronic-resource-num&gt;10.2217/fvl.11.21&lt;/electronic-resource-num&gt;&lt;/record&gt;&lt;/Cite&gt;&lt;/EndNote&gt;</w:instrText>
      </w:r>
      <w:r w:rsidR="009C41ED">
        <w:fldChar w:fldCharType="separate"/>
      </w:r>
      <w:r w:rsidR="009C41ED">
        <w:rPr>
          <w:noProof/>
        </w:rPr>
        <w:t>(</w:t>
      </w:r>
      <w:hyperlink w:anchor="_ENREF_135" w:tooltip="Traylen, 2011 #140" w:history="1">
        <w:r w:rsidR="00AF6FCD">
          <w:rPr>
            <w:noProof/>
          </w:rPr>
          <w:t>Traylen et al., 2011</w:t>
        </w:r>
      </w:hyperlink>
      <w:r w:rsidR="009C41ED">
        <w:rPr>
          <w:noProof/>
        </w:rPr>
        <w:t>)</w:t>
      </w:r>
      <w:r w:rsidR="009C41ED">
        <w:fldChar w:fldCharType="end"/>
      </w:r>
      <w:r w:rsidR="00B95634">
        <w:t>.</w:t>
      </w:r>
    </w:p>
    <w:p w14:paraId="72651BEB" w14:textId="43304526" w:rsidR="00651C1A" w:rsidRPr="00651C1A" w:rsidRDefault="00F2221B" w:rsidP="00651C1A">
      <w:pPr>
        <w:pStyle w:val="RARMPparagraph"/>
      </w:pPr>
      <w:r>
        <w:t>In a small proportion of people</w:t>
      </w:r>
      <w:r w:rsidR="000E4361">
        <w:t>,</w:t>
      </w:r>
      <w:r>
        <w:t xml:space="preserve"> </w:t>
      </w:r>
      <w:r w:rsidR="000D721F">
        <w:t xml:space="preserve">DF </w:t>
      </w:r>
      <w:r w:rsidR="00651C1A" w:rsidRPr="00651C1A">
        <w:t xml:space="preserve">can </w:t>
      </w:r>
      <w:r w:rsidR="000514CE">
        <w:t>progress to</w:t>
      </w:r>
      <w:r w:rsidR="00651C1A" w:rsidRPr="00651C1A">
        <w:t xml:space="preserve"> a potentially lethal form called severe dengue. As shown in</w:t>
      </w:r>
      <w:r w:rsidR="0076504C">
        <w:t xml:space="preserve"> </w:t>
      </w:r>
      <w:r w:rsidR="0076504C">
        <w:fldChar w:fldCharType="begin"/>
      </w:r>
      <w:r w:rsidR="0076504C">
        <w:instrText xml:space="preserve"> REF _Ref138523864 \h </w:instrText>
      </w:r>
      <w:r w:rsidR="0076504C">
        <w:fldChar w:fldCharType="separate"/>
      </w:r>
      <w:r w:rsidR="00417446">
        <w:t xml:space="preserve">Figure </w:t>
      </w:r>
      <w:r w:rsidR="00417446">
        <w:rPr>
          <w:noProof/>
        </w:rPr>
        <w:t>2</w:t>
      </w:r>
      <w:r w:rsidR="0076504C">
        <w:fldChar w:fldCharType="end"/>
      </w:r>
      <w:r w:rsidR="00651C1A" w:rsidRPr="00651C1A">
        <w:t xml:space="preserve">, there may or may not be </w:t>
      </w:r>
      <w:r>
        <w:t xml:space="preserve">warning </w:t>
      </w:r>
      <w:r w:rsidR="00651C1A" w:rsidRPr="00651C1A">
        <w:t>signs</w:t>
      </w:r>
      <w:r>
        <w:t xml:space="preserve"> </w:t>
      </w:r>
      <w:r w:rsidR="00651C1A" w:rsidRPr="00651C1A">
        <w:t xml:space="preserve">of the </w:t>
      </w:r>
      <w:r>
        <w:t>progression</w:t>
      </w:r>
      <w:r w:rsidR="00F861D3">
        <w:t xml:space="preserve"> from DF</w:t>
      </w:r>
      <w:r>
        <w:t xml:space="preserve"> to severe dengue</w:t>
      </w:r>
      <w:r w:rsidR="00651C1A" w:rsidRPr="00651C1A">
        <w:t>.</w:t>
      </w:r>
      <w:r>
        <w:t xml:space="preserve"> </w:t>
      </w:r>
      <w:r w:rsidR="00AD19C5">
        <w:t xml:space="preserve">If apparent, these </w:t>
      </w:r>
      <w:r>
        <w:t>warning signs include abdominal pain, persistent vomiting, and fluid accumulation.</w:t>
      </w:r>
      <w:r w:rsidR="00651C1A" w:rsidRPr="00651C1A">
        <w:t xml:space="preserve"> </w:t>
      </w:r>
      <w:r w:rsidR="0076504C">
        <w:t>The s</w:t>
      </w:r>
      <w:r w:rsidR="00651C1A" w:rsidRPr="00651C1A">
        <w:t xml:space="preserve">evere </w:t>
      </w:r>
      <w:r w:rsidR="0076504C">
        <w:t xml:space="preserve">form of </w:t>
      </w:r>
      <w:r w:rsidR="00651C1A" w:rsidRPr="00651C1A">
        <w:t xml:space="preserve">dengue can manifest as </w:t>
      </w:r>
      <w:r>
        <w:t xml:space="preserve">severe haemorrhaging (also known as </w:t>
      </w:r>
      <w:r w:rsidR="00E116CB">
        <w:t xml:space="preserve">dengue </w:t>
      </w:r>
      <w:r w:rsidR="00651C1A" w:rsidRPr="00651C1A">
        <w:t>haemorrhagic fever</w:t>
      </w:r>
      <w:r>
        <w:t>/</w:t>
      </w:r>
      <w:r w:rsidR="00E116CB">
        <w:t>DHF</w:t>
      </w:r>
      <w:r>
        <w:t>)</w:t>
      </w:r>
      <w:r w:rsidR="00E116CB">
        <w:t xml:space="preserve"> </w:t>
      </w:r>
      <w:r w:rsidR="00651C1A" w:rsidRPr="00651C1A">
        <w:t xml:space="preserve">or </w:t>
      </w:r>
      <w:r>
        <w:t xml:space="preserve">a </w:t>
      </w:r>
      <w:r w:rsidRPr="00651C1A">
        <w:t xml:space="preserve">state of hypovolemic shock </w:t>
      </w:r>
      <w:r>
        <w:t>from</w:t>
      </w:r>
      <w:r w:rsidRPr="00651C1A">
        <w:t xml:space="preserve"> severe plasma leakage </w:t>
      </w:r>
      <w:r>
        <w:t xml:space="preserve">(also known as </w:t>
      </w:r>
      <w:r w:rsidR="00651C1A" w:rsidRPr="00651C1A">
        <w:t>dengue shock syndrome</w:t>
      </w:r>
      <w:r>
        <w:t>/</w:t>
      </w:r>
      <w:r w:rsidR="00651C1A" w:rsidRPr="00651C1A">
        <w:t>DSS)</w:t>
      </w:r>
      <w:r w:rsidR="0076504C">
        <w:t xml:space="preserve"> </w:t>
      </w:r>
      <w:r w:rsidR="00DD61FC">
        <w:fldChar w:fldCharType="begin"/>
      </w:r>
      <w:r w:rsidR="00DD61FC">
        <w:instrText xml:space="preserve"> ADDIN EN.CITE &lt;EndNote&gt;&lt;Cite&gt;&lt;Author&gt;World Health Organization&lt;/Author&gt;&lt;Year&gt;2009&lt;/Year&gt;&lt;RecNum&gt;32&lt;/RecNum&gt;&lt;DisplayText&gt;(World Health Organization, 2009)&lt;/DisplayText&gt;&lt;record&gt;&lt;rec-number&gt;32&lt;/rec-number&gt;&lt;foreign-keys&gt;&lt;key app="EN" db-id="xdvttrsx1z22a6etzw5pttv1fpe52099wrxs" timestamp="1687149332"&gt;32&lt;/key&gt;&lt;/foreign-keys&gt;&lt;ref-type name="Book Section"&gt;5&lt;/ref-type&gt;&lt;contributors&gt;&lt;authors&gt;&lt;author&gt;World Health Organization,&lt;/author&gt;&lt;/authors&gt;&lt;/contributors&gt;&lt;titles&gt;&lt;title&gt;Dengue: Guidelines for Diagnosis, Treatment, Prevention and Control: New Edition&lt;/title&gt;&lt;secondary-title&gt;Dengue: Guidelines for Diagnosis, Treatment, Prevention and Control: New Edition&lt;/secondary-title&gt;&lt;/titles&gt;&lt;dates&gt;&lt;year&gt;2009&lt;/year&gt;&lt;/dates&gt;&lt;pub-location&gt;Geneva&lt;/pub-location&gt;&lt;publisher&gt;World Health Organization&amp;#xD;Copyright © 2009, World Health Organization.&lt;/publisher&gt;&lt;accession-num&gt;23762963&lt;/accession-num&gt;&lt;urls&gt;&lt;/urls&gt;&lt;language&gt;eng&lt;/language&gt;&lt;/record&gt;&lt;/Cite&gt;&lt;/EndNote&gt;</w:instrText>
      </w:r>
      <w:r w:rsidR="00DD61FC">
        <w:fldChar w:fldCharType="separate"/>
      </w:r>
      <w:r w:rsidR="00DD61FC">
        <w:rPr>
          <w:noProof/>
        </w:rPr>
        <w:t>(</w:t>
      </w:r>
      <w:hyperlink w:anchor="_ENREF_151" w:tooltip="World Health Organization, 2009 #32" w:history="1">
        <w:r w:rsidR="00AF6FCD">
          <w:rPr>
            <w:noProof/>
          </w:rPr>
          <w:t>World Health Organization, 2009</w:t>
        </w:r>
      </w:hyperlink>
      <w:r w:rsidR="00DD61FC">
        <w:rPr>
          <w:noProof/>
        </w:rPr>
        <w:t>)</w:t>
      </w:r>
      <w:r w:rsidR="00DD61FC">
        <w:fldChar w:fldCharType="end"/>
      </w:r>
      <w:r w:rsidR="00651C1A" w:rsidRPr="00651C1A">
        <w:t>.</w:t>
      </w:r>
    </w:p>
    <w:p w14:paraId="19BCB681" w14:textId="4D662FB5" w:rsidR="00651C1A" w:rsidRDefault="00651C1A" w:rsidP="00651C1A">
      <w:pPr>
        <w:pStyle w:val="RARMPparagraph"/>
        <w:numPr>
          <w:ilvl w:val="0"/>
          <w:numId w:val="0"/>
        </w:numPr>
      </w:pPr>
      <w:r>
        <w:rPr>
          <w:noProof/>
        </w:rPr>
        <w:drawing>
          <wp:inline distT="0" distB="0" distL="0" distR="0" wp14:anchorId="35AB0AF2" wp14:editId="46EC9520">
            <wp:extent cx="5831840" cy="3731895"/>
            <wp:effectExtent l="0" t="0" r="0" b="1905"/>
            <wp:docPr id="3" name="Picture 3" descr="WHO cliassification of dengue with and without wawrning signs, and of severe dengue.Criteria for both are listed." title="Fig. 2  Dengue classification and level of seve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ning signs.PNG"/>
                    <pic:cNvPicPr/>
                  </pic:nvPicPr>
                  <pic:blipFill>
                    <a:blip r:embed="rId15">
                      <a:extLst>
                        <a:ext uri="{28A0092B-C50C-407E-A947-70E740481C1C}">
                          <a14:useLocalDpi xmlns:a14="http://schemas.microsoft.com/office/drawing/2010/main" val="0"/>
                        </a:ext>
                      </a:extLst>
                    </a:blip>
                    <a:stretch>
                      <a:fillRect/>
                    </a:stretch>
                  </pic:blipFill>
                  <pic:spPr>
                    <a:xfrm>
                      <a:off x="0" y="0"/>
                      <a:ext cx="5831840" cy="3731895"/>
                    </a:xfrm>
                    <a:prstGeom prst="rect">
                      <a:avLst/>
                    </a:prstGeom>
                  </pic:spPr>
                </pic:pic>
              </a:graphicData>
            </a:graphic>
          </wp:inline>
        </w:drawing>
      </w:r>
    </w:p>
    <w:p w14:paraId="64411582" w14:textId="63FA1CEA" w:rsidR="00651C1A" w:rsidRDefault="00651C1A" w:rsidP="00651C1A">
      <w:pPr>
        <w:pStyle w:val="Figuretitle"/>
      </w:pPr>
      <w:bookmarkStart w:id="20" w:name="_Ref138523864"/>
      <w:r>
        <w:t xml:space="preserve">Figure </w:t>
      </w:r>
      <w:r w:rsidR="00E72814">
        <w:fldChar w:fldCharType="begin"/>
      </w:r>
      <w:r w:rsidR="00E72814">
        <w:instrText xml:space="preserve"> SEQ Figure \* ARABIC </w:instrText>
      </w:r>
      <w:r w:rsidR="00E72814">
        <w:fldChar w:fldCharType="separate"/>
      </w:r>
      <w:r w:rsidR="00417446">
        <w:rPr>
          <w:noProof/>
        </w:rPr>
        <w:t>2</w:t>
      </w:r>
      <w:r w:rsidR="00E72814">
        <w:rPr>
          <w:noProof/>
        </w:rPr>
        <w:fldChar w:fldCharType="end"/>
      </w:r>
      <w:bookmarkEnd w:id="20"/>
      <w:r>
        <w:t xml:space="preserve">. </w:t>
      </w:r>
      <w:r w:rsidR="0047738A">
        <w:t>Symptomatic d</w:t>
      </w:r>
      <w:r>
        <w:t>engue classification and level of severity</w:t>
      </w:r>
    </w:p>
    <w:p w14:paraId="4B748BF4" w14:textId="0818D1FC" w:rsidR="00494DB6" w:rsidRDefault="00494DB6" w:rsidP="00494DB6">
      <w:pPr>
        <w:pStyle w:val="Figuredescription"/>
      </w:pPr>
      <w:r>
        <w:t xml:space="preserve">Source: </w:t>
      </w:r>
      <w:hyperlink w:anchor="_ENREF_151" w:tooltip="World Health Organization, 2009 #32" w:history="1">
        <w:r w:rsidR="00AF6FCD">
          <w:fldChar w:fldCharType="begin"/>
        </w:r>
        <w:r w:rsidR="00AF6FCD">
          <w:instrText xml:space="preserve"> ADDIN EN.CITE &lt;EndNote&gt;&lt;Cite AuthorYear="1"&gt;&lt;Author&gt;World Health Organization&lt;/Author&gt;&lt;Year&gt;2009&lt;/Year&gt;&lt;RecNum&gt;32&lt;/RecNum&gt;&lt;DisplayText&gt;World Health Organization (2009)&lt;/DisplayText&gt;&lt;record&gt;&lt;rec-number&gt;32&lt;/rec-number&gt;&lt;foreign-keys&gt;&lt;key app="EN" db-id="xdvttrsx1z22a6etzw5pttv1fpe52099wrxs" timestamp="1687149332"&gt;32&lt;/key&gt;&lt;/foreign-keys&gt;&lt;ref-type name="Book Section"&gt;5&lt;/ref-type&gt;&lt;contributors&gt;&lt;authors&gt;&lt;author&gt;World Health Organization,&lt;/author&gt;&lt;/authors&gt;&lt;/contributors&gt;&lt;titles&gt;&lt;title&gt;Dengue: Guidelines for Diagnosis, Treatment, Prevention and Control: New Edition&lt;/title&gt;&lt;secondary-title&gt;Dengue: Guidelines for Diagnosis, Treatment, Prevention and Control: New Edition&lt;/secondary-title&gt;&lt;/titles&gt;&lt;dates&gt;&lt;year&gt;2009&lt;/year&gt;&lt;/dates&gt;&lt;pub-location&gt;Geneva&lt;/pub-location&gt;&lt;publisher&gt;World Health Organization&amp;#xD;Copyright © 2009, World Health Organization.&lt;/publisher&gt;&lt;accession-num&gt;23762963&lt;/accession-num&gt;&lt;urls&gt;&lt;/urls&gt;&lt;language&gt;eng&lt;/language&gt;&lt;/record&gt;&lt;/Cite&gt;&lt;/EndNote&gt;</w:instrText>
        </w:r>
        <w:r w:rsidR="00AF6FCD">
          <w:fldChar w:fldCharType="separate"/>
        </w:r>
        <w:r w:rsidR="00AF6FCD">
          <w:rPr>
            <w:noProof/>
          </w:rPr>
          <w:t>World Health Organization (2009)</w:t>
        </w:r>
        <w:r w:rsidR="00AF6FCD">
          <w:fldChar w:fldCharType="end"/>
        </w:r>
      </w:hyperlink>
      <w:r>
        <w:t>. ALT = alanine aminotransferase</w:t>
      </w:r>
      <w:r w:rsidR="00D2518C">
        <w:t xml:space="preserve"> (in U/L)</w:t>
      </w:r>
      <w:r>
        <w:t>; AST = aspartate aminotransferase</w:t>
      </w:r>
      <w:r w:rsidR="00D2518C">
        <w:t xml:space="preserve"> (in U/L)</w:t>
      </w:r>
      <w:r>
        <w:t>; CNS = central nervous system; DSS = dengue shock syndrome; HCT = haematocrit.</w:t>
      </w:r>
    </w:p>
    <w:p w14:paraId="656E617E" w14:textId="15747BC3" w:rsidR="005528D7" w:rsidRDefault="005528D7" w:rsidP="00795C1B">
      <w:pPr>
        <w:pStyle w:val="RARMPparagraph"/>
      </w:pPr>
      <w:r>
        <w:t xml:space="preserve">Recovery from primary </w:t>
      </w:r>
      <w:r w:rsidR="00953551">
        <w:t xml:space="preserve">dengue </w:t>
      </w:r>
      <w:r>
        <w:t xml:space="preserve">infection confers lifelong immunity to the same serotype (homologous serotype) and </w:t>
      </w:r>
      <w:r w:rsidR="0076504C">
        <w:t xml:space="preserve">temporary </w:t>
      </w:r>
      <w:r>
        <w:t>cross-protection against a different serotype (heterologous serotype).</w:t>
      </w:r>
      <w:r w:rsidR="00795C1B">
        <w:t xml:space="preserve"> However, s</w:t>
      </w:r>
      <w:r>
        <w:t>ubsequent infection with a different serotype can result in an increased likelihood of a person developing severe dengue</w:t>
      </w:r>
      <w:r w:rsidR="00707D56">
        <w:t xml:space="preserve"> </w:t>
      </w:r>
      <w:r w:rsidR="00DD61FC">
        <w:fldChar w:fldCharType="begin"/>
      </w:r>
      <w:r w:rsidR="00DD61FC">
        <w:instrText xml:space="preserve"> ADDIN EN.CITE &lt;EndNote&gt;&lt;Cite&gt;&lt;Author&gt;Sabin&lt;/Author&gt;&lt;Year&gt;1952&lt;/Year&gt;&lt;RecNum&gt;71&lt;/RecNum&gt;&lt;DisplayText&gt;(Sabin, 1952)&lt;/DisplayText&gt;&lt;record&gt;&lt;rec-number&gt;71&lt;/rec-number&gt;&lt;foreign-keys&gt;&lt;key app="EN" db-id="xdvttrsx1z22a6etzw5pttv1fpe52099wrxs" timestamp="1687430779"&gt;71&lt;/key&gt;&lt;/foreign-keys&gt;&lt;ref-type name="Journal Article"&gt;17&lt;/ref-type&gt;&lt;contributors&gt;&lt;authors&gt;&lt;author&gt;Sabin, Albert B.&lt;/author&gt;&lt;/authors&gt;&lt;/contributors&gt;&lt;titles&gt;&lt;title&gt;Research on Dengue during World War II&lt;/title&gt;&lt;secondary-title&gt;The American Journal of Tropical Medicine and Hygiene&lt;/secondary-title&gt;&lt;/titles&gt;&lt;periodical&gt;&lt;full-title&gt;The American Journal of Tropical Medicine and Hygiene&lt;/full-title&gt;&lt;/periodical&gt;&lt;pages&gt;30-50&lt;/pages&gt;&lt;volume&gt;1&lt;/volume&gt;&lt;number&gt;1&lt;/number&gt;&lt;dates&gt;&lt;year&gt;1952&lt;/year&gt;&lt;pub-dates&gt;&lt;date&gt;01 Jan. 1952&lt;/date&gt;&lt;/pub-dates&gt;&lt;/dates&gt;&lt;isbn&gt;0002-9637&lt;/isbn&gt;&lt;urls&gt;&lt;related-urls&gt;&lt;url&gt;https://www.ajtmh.org/view/journals/tpmd/1/1/article-p30.xml&lt;/url&gt;&lt;/related-urls&gt;&lt;/urls&gt;&lt;electronic-resource-num&gt;10.4269/ajtmh.1952.1.30&lt;/electronic-resource-num&gt;&lt;language&gt;English&lt;/language&gt;&lt;/record&gt;&lt;/Cite&gt;&lt;/EndNote&gt;</w:instrText>
      </w:r>
      <w:r w:rsidR="00DD61FC">
        <w:fldChar w:fldCharType="separate"/>
      </w:r>
      <w:r w:rsidR="00DD61FC">
        <w:rPr>
          <w:noProof/>
        </w:rPr>
        <w:t>(</w:t>
      </w:r>
      <w:hyperlink w:anchor="_ENREF_115" w:tooltip="Sabin, 1952 #71" w:history="1">
        <w:r w:rsidR="00AF6FCD">
          <w:rPr>
            <w:noProof/>
          </w:rPr>
          <w:t>Sabin, 1952</w:t>
        </w:r>
      </w:hyperlink>
      <w:r w:rsidR="00DD61FC">
        <w:rPr>
          <w:noProof/>
        </w:rPr>
        <w:t>)</w:t>
      </w:r>
      <w:r w:rsidR="00DD61FC">
        <w:fldChar w:fldCharType="end"/>
      </w:r>
      <w:r>
        <w:t>.</w:t>
      </w:r>
      <w:r w:rsidR="00707D56">
        <w:t xml:space="preserve"> This phenomenon is </w:t>
      </w:r>
      <w:r w:rsidR="00705938">
        <w:t>largely driven by</w:t>
      </w:r>
      <w:r w:rsidR="00707D56">
        <w:t xml:space="preserve"> antibody-dependent enhancement (ADE)</w:t>
      </w:r>
      <w:r w:rsidR="00705938">
        <w:t>,</w:t>
      </w:r>
      <w:r w:rsidR="00707D56">
        <w:t xml:space="preserve"> where the immune system boosts infection by dengue. </w:t>
      </w:r>
      <w:r w:rsidR="002E759A">
        <w:t xml:space="preserve">On secondary infection with dengue, </w:t>
      </w:r>
      <w:r w:rsidR="00B7180F">
        <w:t xml:space="preserve">ineffective </w:t>
      </w:r>
      <w:r w:rsidR="002E759A">
        <w:t>cross reactive antibodies do not neutralise the viral particles</w:t>
      </w:r>
      <w:r w:rsidR="00A27AC2">
        <w:t xml:space="preserve"> and instead promote uptake of the particles into monocytes or macrophages where the virus then replicates </w:t>
      </w:r>
      <w:r w:rsidR="00DD61FC">
        <w:fldChar w:fldCharType="begin"/>
      </w:r>
      <w:r w:rsidR="00DD61FC">
        <w:instrText xml:space="preserve"> ADDIN EN.CITE &lt;EndNote&gt;&lt;Cite&gt;&lt;Author&gt;Dejnirattisai&lt;/Author&gt;&lt;Year&gt;2010&lt;/Year&gt;&lt;RecNum&gt;96&lt;/RecNum&gt;&lt;DisplayText&gt;(Dejnirattisai et al., 2010)&lt;/DisplayText&gt;&lt;record&gt;&lt;rec-number&gt;96&lt;/rec-number&gt;&lt;foreign-keys&gt;&lt;key app="EN" db-id="xdvttrsx1z22a6etzw5pttv1fpe52099wrxs" timestamp="1687597376"&gt;96&lt;/key&gt;&lt;/foreign-keys&gt;&lt;ref-type name="Journal Article"&gt;17&lt;/ref-type&gt;&lt;contributors&gt;&lt;authors&gt;&lt;author&gt;Dejnirattisai, Wanwisa&lt;/author&gt;&lt;author&gt;Jumnainsong, Amonrat&lt;/author&gt;&lt;author&gt;Onsirisakul, Naruthai&lt;/author&gt;&lt;author&gt;Fitton, Patricia&lt;/author&gt;&lt;author&gt;Vasanawathana, Sirijitt&lt;/author&gt;&lt;author&gt;Limpitikul, Wannee&lt;/author&gt;&lt;author&gt;Puttikhunt, Chunya&lt;/author&gt;&lt;author&gt;Edwards, Carolyn&lt;/author&gt;&lt;author&gt;Duangchinda, Thaneeya&lt;/author&gt;&lt;author&gt;Supasa, Sunpetchuda&lt;/author&gt;&lt;author&gt;Chawansuntati, Kriangkrai&lt;/author&gt;&lt;author&gt;Malasit, Prida&lt;/author&gt;&lt;author&gt;Mongkolsapaya, Juthathip&lt;/author&gt;&lt;author&gt;Screaton, Gavin&lt;/author&gt;&lt;/authors&gt;&lt;/contributors&gt;&lt;titles&gt;&lt;title&gt;Cross-Reacting Antibodies Enhance Dengue Virus Infection in Humans&lt;/title&gt;&lt;secondary-title&gt;Science&lt;/secondary-title&gt;&lt;/titles&gt;&lt;periodical&gt;&lt;full-title&gt;Science&lt;/full-title&gt;&lt;/periodical&gt;&lt;pages&gt;745-748&lt;/pages&gt;&lt;volume&gt;328&lt;/volume&gt;&lt;number&gt;5979&lt;/number&gt;&lt;dates&gt;&lt;year&gt;2010&lt;/year&gt;&lt;/dates&gt;&lt;urls&gt;&lt;related-urls&gt;&lt;url&gt;https://www.science.org/doi/abs/10.1126/science.1185181&lt;/url&gt;&lt;/related-urls&gt;&lt;/urls&gt;&lt;electronic-resource-num&gt;doi:10.1126/science.1185181&lt;/electronic-resource-num&gt;&lt;/record&gt;&lt;/Cite&gt;&lt;/EndNote&gt;</w:instrText>
      </w:r>
      <w:r w:rsidR="00DD61FC">
        <w:fldChar w:fldCharType="separate"/>
      </w:r>
      <w:r w:rsidR="00DD61FC">
        <w:rPr>
          <w:noProof/>
        </w:rPr>
        <w:t>(</w:t>
      </w:r>
      <w:hyperlink w:anchor="_ENREF_29" w:tooltip="Dejnirattisai, 2010 #96" w:history="1">
        <w:r w:rsidR="00AF6FCD">
          <w:rPr>
            <w:noProof/>
          </w:rPr>
          <w:t>Dejnirattisai et al., 2010</w:t>
        </w:r>
      </w:hyperlink>
      <w:r w:rsidR="00DD61FC">
        <w:rPr>
          <w:noProof/>
        </w:rPr>
        <w:t>)</w:t>
      </w:r>
      <w:r w:rsidR="00DD61FC">
        <w:fldChar w:fldCharType="end"/>
      </w:r>
      <w:r w:rsidR="00A27AC2">
        <w:t>.</w:t>
      </w:r>
    </w:p>
    <w:p w14:paraId="01A06BF5" w14:textId="222359D6" w:rsidR="00256845" w:rsidRPr="00247CEC" w:rsidRDefault="0024686A" w:rsidP="00795C1B">
      <w:pPr>
        <w:pStyle w:val="RARMPparagraph"/>
      </w:pPr>
      <w:r w:rsidRPr="00247CEC">
        <w:t>As d</w:t>
      </w:r>
      <w:r w:rsidR="00256845" w:rsidRPr="00247CEC">
        <w:t>engue is an immune-mediated disease</w:t>
      </w:r>
      <w:r w:rsidRPr="00247CEC">
        <w:t>, particularly in the context of the progression from DF to severe dengue,</w:t>
      </w:r>
      <w:r w:rsidR="00256845" w:rsidRPr="00247CEC">
        <w:t xml:space="preserve"> the possibility </w:t>
      </w:r>
      <w:r w:rsidR="00CC6812">
        <w:t>of different</w:t>
      </w:r>
      <w:r w:rsidR="00256845" w:rsidRPr="00247CEC">
        <w:t xml:space="preserve"> clinical expression in </w:t>
      </w:r>
      <w:r w:rsidR="00256845" w:rsidRPr="00C76A00">
        <w:t>immunocompromised</w:t>
      </w:r>
      <w:r w:rsidR="00256845" w:rsidRPr="00247CEC">
        <w:t xml:space="preserve"> patients has been suggested</w:t>
      </w:r>
      <w:r w:rsidRPr="00247CEC">
        <w:t>. H</w:t>
      </w:r>
      <w:r w:rsidR="00256845" w:rsidRPr="00247CEC">
        <w:t>owever</w:t>
      </w:r>
      <w:r w:rsidRPr="00247CEC">
        <w:t>,</w:t>
      </w:r>
      <w:r w:rsidR="00256845" w:rsidRPr="00247CEC">
        <w:t xml:space="preserve"> no consensus has been reached</w:t>
      </w:r>
      <w:r w:rsidR="00B3463D" w:rsidRPr="00247CEC">
        <w:t xml:space="preserve"> </w:t>
      </w:r>
      <w:r w:rsidRPr="00247CEC">
        <w:t>based on small studies and case reports</w:t>
      </w:r>
      <w:r w:rsidR="00256845" w:rsidRPr="00247CEC">
        <w:t xml:space="preserve">. </w:t>
      </w:r>
      <w:r w:rsidR="00E60055" w:rsidRPr="00247CEC">
        <w:t>Some reports of</w:t>
      </w:r>
      <w:r w:rsidR="00256845" w:rsidRPr="00247CEC">
        <w:t xml:space="preserve"> transplant patients on immunosuppressive therapy</w:t>
      </w:r>
      <w:r w:rsidR="00E60055" w:rsidRPr="00247CEC">
        <w:t xml:space="preserve"> suggest</w:t>
      </w:r>
      <w:r w:rsidR="00256845" w:rsidRPr="00247CEC">
        <w:t xml:space="preserve"> more severe clinical sequelae than experienced by the </w:t>
      </w:r>
      <w:r w:rsidR="006B67E0">
        <w:t>immune-competent</w:t>
      </w:r>
      <w:r w:rsidR="00256845" w:rsidRPr="00247CEC">
        <w:t xml:space="preserve"> population </w:t>
      </w:r>
      <w:r w:rsidR="00B7180F">
        <w:fldChar w:fldCharType="begin">
          <w:fldData xml:space="preserve">PEVuZE5vdGU+PENpdGU+PEF1dGhvcj5QcmFzYWQ8L0F1dGhvcj48WWVhcj4yMDEyPC9ZZWFyPjxS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</w:fldData>
        </w:fldChar>
      </w:r>
      <w:r w:rsidR="00341570">
        <w:instrText xml:space="preserve"> ADDIN EN.CITE </w:instrText>
      </w:r>
      <w:r w:rsidR="00341570">
        <w:fldChar w:fldCharType="begin">
          <w:fldData xml:space="preserve">PEVuZE5vdGU+PENpdGU+PEF1dGhvcj5QcmFzYWQ8L0F1dGhvcj48WWVhcj4yMDEyPC9ZZWFyPjxS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</w:fldData>
        </w:fldChar>
      </w:r>
      <w:r w:rsidR="00341570">
        <w:instrText xml:space="preserve"> ADDIN EN.CITE.DATA </w:instrText>
      </w:r>
      <w:r w:rsidR="00341570">
        <w:fldChar w:fldCharType="end"/>
      </w:r>
      <w:r w:rsidR="00B7180F">
        <w:fldChar w:fldCharType="separate"/>
      </w:r>
      <w:r w:rsidR="00B7180F">
        <w:rPr>
          <w:noProof/>
        </w:rPr>
        <w:t>(</w:t>
      </w:r>
      <w:hyperlink w:anchor="_ENREF_102" w:tooltip="Prasad, 2012 #171" w:history="1">
        <w:r w:rsidR="00AF6FCD">
          <w:rPr>
            <w:noProof/>
          </w:rPr>
          <w:t>Prasad et al., 2012</w:t>
        </w:r>
      </w:hyperlink>
      <w:r w:rsidR="00B7180F">
        <w:rPr>
          <w:noProof/>
        </w:rPr>
        <w:t xml:space="preserve">; </w:t>
      </w:r>
      <w:hyperlink w:anchor="_ENREF_73" w:tooltip="Maia, 2015 #172" w:history="1">
        <w:r w:rsidR="00AF6FCD">
          <w:rPr>
            <w:noProof/>
          </w:rPr>
          <w:t>Maia et al., 2015</w:t>
        </w:r>
      </w:hyperlink>
      <w:r w:rsidR="00B7180F">
        <w:rPr>
          <w:noProof/>
        </w:rPr>
        <w:t>)</w:t>
      </w:r>
      <w:r w:rsidR="00B7180F">
        <w:fldChar w:fldCharType="end"/>
      </w:r>
      <w:r w:rsidR="00256845" w:rsidRPr="00247CEC">
        <w:t xml:space="preserve">, </w:t>
      </w:r>
      <w:r w:rsidR="008C7088" w:rsidRPr="00247CEC">
        <w:t xml:space="preserve">while </w:t>
      </w:r>
      <w:r w:rsidR="00256845" w:rsidRPr="00247CEC">
        <w:t>others indicate a relatively benign course of disease</w:t>
      </w:r>
      <w:r w:rsidR="006B67E0">
        <w:t xml:space="preserve"> in the immunocompromised</w:t>
      </w:r>
      <w:r w:rsidR="00256845" w:rsidRPr="00247CEC">
        <w:t xml:space="preserve"> </w:t>
      </w:r>
      <w:r w:rsidR="00780FF7" w:rsidRPr="00247CEC">
        <w:fldChar w:fldCharType="begin">
          <w:fldData xml:space="preserve">PEVuZE5vdGU+PENpdGU+PEF1dGhvcj5SZW5hdWQ8L0F1dGhvcj48WWVhcj4yMDA3PC9ZZWFyPjxS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</w:fldData>
        </w:fldChar>
      </w:r>
      <w:r w:rsidR="00341570">
        <w:instrText xml:space="preserve"> ADDIN EN.CITE </w:instrText>
      </w:r>
      <w:r w:rsidR="00341570">
        <w:fldChar w:fldCharType="begin">
          <w:fldData xml:space="preserve">PEVuZE5vdGU+PENpdGU+PEF1dGhvcj5SZW5hdWQ8L0F1dGhvcj48WWVhcj4yMDA3PC9ZZWFyPjxS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</w:fldData>
        </w:fldChar>
      </w:r>
      <w:r w:rsidR="00341570">
        <w:instrText xml:space="preserve"> ADDIN EN.CITE.DATA </w:instrText>
      </w:r>
      <w:r w:rsidR="00341570">
        <w:fldChar w:fldCharType="end"/>
      </w:r>
      <w:r w:rsidR="00780FF7" w:rsidRPr="00247CEC">
        <w:fldChar w:fldCharType="separate"/>
      </w:r>
      <w:r w:rsidR="00780FF7" w:rsidRPr="00247CEC">
        <w:rPr>
          <w:noProof/>
        </w:rPr>
        <w:t>(</w:t>
      </w:r>
      <w:hyperlink w:anchor="_ENREF_107" w:tooltip="Renaud, 2007 #166" w:history="1">
        <w:r w:rsidR="00AF6FCD" w:rsidRPr="00247CEC">
          <w:rPr>
            <w:noProof/>
          </w:rPr>
          <w:t>Renaud et al., 2007</w:t>
        </w:r>
      </w:hyperlink>
      <w:r w:rsidR="00780FF7" w:rsidRPr="00247CEC">
        <w:rPr>
          <w:noProof/>
        </w:rPr>
        <w:t xml:space="preserve">; </w:t>
      </w:r>
      <w:hyperlink w:anchor="_ENREF_81" w:tooltip="Nasim, 2013 #167" w:history="1">
        <w:r w:rsidR="00AF6FCD" w:rsidRPr="00247CEC">
          <w:rPr>
            <w:noProof/>
          </w:rPr>
          <w:t>Nasim et al., 2013</w:t>
        </w:r>
      </w:hyperlink>
      <w:r w:rsidR="00780FF7" w:rsidRPr="00247CEC">
        <w:rPr>
          <w:noProof/>
        </w:rPr>
        <w:t>)</w:t>
      </w:r>
      <w:r w:rsidR="00780FF7" w:rsidRPr="00247CEC">
        <w:fldChar w:fldCharType="end"/>
      </w:r>
      <w:r w:rsidR="00256845" w:rsidRPr="00247CEC">
        <w:t xml:space="preserve">. A small study of children </w:t>
      </w:r>
      <w:r w:rsidR="008C7088" w:rsidRPr="00247CEC">
        <w:t xml:space="preserve">with dengue infection who were </w:t>
      </w:r>
      <w:r w:rsidR="00256845" w:rsidRPr="00C76A00">
        <w:t>immun</w:t>
      </w:r>
      <w:r w:rsidR="00C76A00" w:rsidRPr="00C76A00">
        <w:t>o</w:t>
      </w:r>
      <w:r w:rsidR="00256845" w:rsidRPr="00C76A00">
        <w:t>compromised</w:t>
      </w:r>
      <w:r w:rsidR="00256845" w:rsidRPr="00247CEC">
        <w:t xml:space="preserve"> </w:t>
      </w:r>
      <w:r w:rsidR="00E60055" w:rsidRPr="00247CEC">
        <w:t>on</w:t>
      </w:r>
      <w:r w:rsidR="00256845" w:rsidRPr="00247CEC">
        <w:t xml:space="preserve"> chemotherapy </w:t>
      </w:r>
      <w:r w:rsidRPr="00247CEC">
        <w:t xml:space="preserve">(cancer in remission) </w:t>
      </w:r>
      <w:r w:rsidR="00256845" w:rsidRPr="00247CEC">
        <w:t xml:space="preserve">or steroid treatment found </w:t>
      </w:r>
      <w:r w:rsidR="006B67E0">
        <w:t>higher rates</w:t>
      </w:r>
      <w:r w:rsidR="00256845" w:rsidRPr="00247CEC">
        <w:t xml:space="preserve"> </w:t>
      </w:r>
      <w:r w:rsidR="00256845" w:rsidRPr="00247CEC">
        <w:lastRenderedPageBreak/>
        <w:t>of headaches, hepatic dysfunction, time to platelet recovery and need for fluid replacement</w:t>
      </w:r>
      <w:r w:rsidRPr="00247CEC">
        <w:t xml:space="preserve"> tha</w:t>
      </w:r>
      <w:r w:rsidR="008C7088" w:rsidRPr="00247CEC">
        <w:t>n</w:t>
      </w:r>
      <w:r w:rsidRPr="00247CEC">
        <w:t xml:space="preserve"> </w:t>
      </w:r>
      <w:r w:rsidR="008C7088" w:rsidRPr="00247CEC">
        <w:t>in immune-competent</w:t>
      </w:r>
      <w:r w:rsidRPr="00247CEC">
        <w:t xml:space="preserve"> c</w:t>
      </w:r>
      <w:r w:rsidRPr="00C76A00">
        <w:t>hildren</w:t>
      </w:r>
      <w:r w:rsidR="008C7088" w:rsidRPr="00C76A00">
        <w:t xml:space="preserve"> with dengue</w:t>
      </w:r>
      <w:r w:rsidR="00256845" w:rsidRPr="00C76A00">
        <w:t>,</w:t>
      </w:r>
      <w:r w:rsidRPr="00C76A00">
        <w:t xml:space="preserve"> which the authors suggested shows</w:t>
      </w:r>
      <w:r w:rsidR="00256845" w:rsidRPr="00C76A00">
        <w:t xml:space="preserve"> a trend towards more complicated illness </w:t>
      </w:r>
      <w:r w:rsidRPr="00C76A00">
        <w:t>in immunocompromised children</w:t>
      </w:r>
      <w:r w:rsidR="00256845" w:rsidRPr="00C76A00">
        <w:t xml:space="preserve"> </w:t>
      </w:r>
      <w:r w:rsidR="00B7180F" w:rsidRPr="00C76A00">
        <w:fldChar w:fldCharType="begin"/>
      </w:r>
      <w:r w:rsidR="00341570">
        <w:instrText xml:space="preserve"> ADDIN EN.CITE &lt;EndNote&gt;&lt;Cite&gt;&lt;Author&gt;Singh&lt;/Author&gt;&lt;Year&gt;2017&lt;/Year&gt;&lt;RecNum&gt;173&lt;/RecNum&gt;&lt;DisplayText&gt;(Singh et al., 2017)&lt;/DisplayText&gt;&lt;record&gt;&lt;rec-number&gt;173&lt;/rec-number&gt;&lt;foreign-keys&gt;&lt;key app="EN" db-id="xdvttrsx1z22a6etzw5pttv1fpe52099wrxs" timestamp="1689119136"&gt;173&lt;/key&gt;&lt;/foreign-keys&gt;&lt;ref-type name="Journal Article"&gt;17&lt;/ref-type&gt;&lt;contributors&gt;&lt;authors&gt;&lt;author&gt;Singh, A.&lt;/author&gt;&lt;author&gt;Seth, R.&lt;/author&gt;&lt;author&gt;Singla, M.&lt;/author&gt;&lt;author&gt;Kabra, S. K.&lt;/author&gt;&lt;author&gt;Lodha, R.&lt;/author&gt;&lt;/authors&gt;&lt;/contributors&gt;&lt;auth-address&gt;Department of Pediatrics, All India Institute of Medical Sciences, New Delhi, India. rakesh_lodha@hotmail.com.&lt;/auth-address&gt;&lt;titles&gt;&lt;title&gt;Clinical Profile of Dengue Infection in Immune-compromised Children&lt;/title&gt;&lt;secondary-title&gt;Indian Pediatrics&lt;/secondary-title&gt;&lt;/titles&gt;&lt;periodical&gt;&lt;full-title&gt;Indian Pediatrics&lt;/full-title&gt;&lt;/periodical&gt;&lt;pages&gt;330-331&lt;/pages&gt;&lt;volume&gt;54&lt;/volume&gt;&lt;number&gt;4&lt;/number&gt;&lt;edition&gt;2017/02/06&lt;/edition&gt;&lt;keywords&gt;&lt;keyword&gt;Child&lt;/keyword&gt;&lt;keyword&gt;Child, Preschool&lt;/keyword&gt;&lt;keyword&gt;*Dengue/diagnosis/epidemiology/physiopathology&lt;/keyword&gt;&lt;keyword&gt;Humans&lt;/keyword&gt;&lt;keyword&gt;*Immunocompromised Host&lt;/keyword&gt;&lt;keyword&gt;Infant&lt;/keyword&gt;&lt;keyword&gt;Infant, Newborn&lt;/keyword&gt;&lt;keyword&gt;Retrospective Studies&lt;/keyword&gt;&lt;/keywords&gt;&lt;dates&gt;&lt;year&gt;2017&lt;/year&gt;&lt;pub-dates&gt;&lt;date&gt;Apr 15&lt;/date&gt;&lt;/pub-dates&gt;&lt;/dates&gt;&lt;isbn&gt;0019-6061&lt;/isbn&gt;&lt;accession-num&gt;28159953&lt;/accession-num&gt;&lt;urls&gt;&lt;/urls&gt;&lt;electronic-resource-num&gt;10.1007/s13312-017-1099-x&lt;/electronic-resource-num&gt;&lt;remote-database-provider&gt;NLM&lt;/remote-database-provider&gt;&lt;language&gt;eng&lt;/language&gt;&lt;/record&gt;&lt;/Cite&gt;&lt;/EndNote&gt;</w:instrText>
      </w:r>
      <w:r w:rsidR="00B7180F" w:rsidRPr="00C76A00">
        <w:fldChar w:fldCharType="separate"/>
      </w:r>
      <w:r w:rsidR="00B7180F" w:rsidRPr="00C76A00">
        <w:rPr>
          <w:noProof/>
        </w:rPr>
        <w:t>(</w:t>
      </w:r>
      <w:hyperlink w:anchor="_ENREF_123" w:tooltip="Singh, 2017 #173" w:history="1">
        <w:r w:rsidR="00AF6FCD" w:rsidRPr="00C76A00">
          <w:rPr>
            <w:noProof/>
          </w:rPr>
          <w:t>Singh et al., 2017</w:t>
        </w:r>
      </w:hyperlink>
      <w:r w:rsidR="00B7180F" w:rsidRPr="00C76A00">
        <w:rPr>
          <w:noProof/>
        </w:rPr>
        <w:t>)</w:t>
      </w:r>
      <w:r w:rsidR="00B7180F" w:rsidRPr="00C76A00">
        <w:fldChar w:fldCharType="end"/>
      </w:r>
      <w:r w:rsidR="00256845" w:rsidRPr="00C76A00">
        <w:t xml:space="preserve">. </w:t>
      </w:r>
      <w:r w:rsidRPr="00C76A00">
        <w:t>The contribution of the specific immun</w:t>
      </w:r>
      <w:r w:rsidR="00C76A00" w:rsidRPr="00C76A00">
        <w:t>o</w:t>
      </w:r>
      <w:r w:rsidRPr="00C76A00">
        <w:t>compromising the</w:t>
      </w:r>
      <w:r w:rsidRPr="00247CEC">
        <w:t>rapies to these findings was not discussed.</w:t>
      </w:r>
    </w:p>
    <w:p w14:paraId="7D643F9D" w14:textId="6EDE5310" w:rsidR="001768F6" w:rsidRDefault="00651C1A" w:rsidP="00270334">
      <w:pPr>
        <w:pStyle w:val="RARMPparagraph"/>
      </w:pPr>
      <w:r>
        <w:t>No specific antivirals exist to treat dengue</w:t>
      </w:r>
      <w:r w:rsidR="00603F2A">
        <w:t xml:space="preserve"> infection</w:t>
      </w:r>
      <w:r>
        <w:t xml:space="preserve">. </w:t>
      </w:r>
      <w:r w:rsidR="00270334">
        <w:t xml:space="preserve">Mild symptoms </w:t>
      </w:r>
      <w:r w:rsidR="007C0438">
        <w:t>can be</w:t>
      </w:r>
      <w:r w:rsidR="00270334">
        <w:t xml:space="preserve"> managed with analgesics</w:t>
      </w:r>
      <w:r w:rsidR="007C0438">
        <w:t xml:space="preserve"> </w:t>
      </w:r>
      <w:r w:rsidR="00DD61FC">
        <w:fldChar w:fldCharType="begin"/>
      </w:r>
      <w:r w:rsidR="00DD61FC">
        <w:instrText xml:space="preserve"> ADDIN EN.CITE &lt;EndNote&gt;&lt;Cite&gt;&lt;Author&gt;Jasamai&lt;/Author&gt;&lt;Year&gt;2019&lt;/Year&gt;&lt;RecNum&gt;98&lt;/RecNum&gt;&lt;DisplayText&gt;(Jasamai et al., 2019)&lt;/DisplayText&gt;&lt;record&gt;&lt;rec-number&gt;98&lt;/rec-number&gt;&lt;foreign-keys&gt;&lt;key app="EN" db-id="xdvttrsx1z22a6etzw5pttv1fpe52099wrxs" timestamp="1687598412"&gt;98&lt;/key&gt;&lt;/foreign-keys&gt;&lt;ref-type name="Journal Article"&gt;17&lt;/ref-type&gt;&lt;contributors&gt;&lt;authors&gt;&lt;author&gt;Jasamai, Malina&lt;/author&gt;&lt;author&gt;Yap, Wei Boon&lt;/author&gt;&lt;author&gt;Sakulpanich, Aurapa&lt;/author&gt;&lt;author&gt;Jaleel, Azmath&lt;/author&gt;&lt;/authors&gt;&lt;/contributors&gt;&lt;titles&gt;&lt;title&gt;Current prevention and potential treatment options for dengue infection&lt;/title&gt;&lt;secondary-title&gt;Journal of Pharmacy &amp;amp; Pharmaceutical Sciences&lt;/secondary-title&gt;&lt;/titles&gt;&lt;periodical&gt;&lt;full-title&gt;Journal of Pharmacy &amp;amp; Pharmaceutical Sciences&lt;/full-title&gt;&lt;/periodical&gt;&lt;pages&gt;440-456&lt;/pages&gt;&lt;volume&gt;22&lt;/volume&gt;&lt;number&gt;1&lt;/number&gt;&lt;section&gt;Review Articles&lt;/section&gt;&lt;dates&gt;&lt;year&gt;2019&lt;/year&gt;&lt;pub-dates&gt;&lt;date&gt;09/19&lt;/date&gt;&lt;/pub-dates&gt;&lt;/dates&gt;&lt;urls&gt;&lt;related-urls&gt;&lt;url&gt;https://journals.library.ualberta.ca/jpps/index.php/JPPS/article/view/30216&lt;/url&gt;&lt;/related-urls&gt;&lt;/urls&gt;&lt;electronic-resource-num&gt;10.18433/jpps30216&lt;/electronic-resource-num&gt;&lt;access-date&gt;2023/06/24&lt;/access-date&gt;&lt;/record&gt;&lt;/Cite&gt;&lt;/EndNote&gt;</w:instrText>
      </w:r>
      <w:r w:rsidR="00DD61FC">
        <w:fldChar w:fldCharType="separate"/>
      </w:r>
      <w:r w:rsidR="00DD61FC">
        <w:rPr>
          <w:noProof/>
        </w:rPr>
        <w:t>(</w:t>
      </w:r>
      <w:hyperlink w:anchor="_ENREF_59" w:tooltip="Jasamai, 2019 #98" w:history="1">
        <w:r w:rsidR="00AF6FCD">
          <w:rPr>
            <w:noProof/>
          </w:rPr>
          <w:t>Jasamai et al., 2019</w:t>
        </w:r>
      </w:hyperlink>
      <w:r w:rsidR="00DD61FC">
        <w:rPr>
          <w:noProof/>
        </w:rPr>
        <w:t>)</w:t>
      </w:r>
      <w:r w:rsidR="00DD61FC">
        <w:fldChar w:fldCharType="end"/>
      </w:r>
      <w:r w:rsidR="00270334">
        <w:t xml:space="preserve">. </w:t>
      </w:r>
      <w:r>
        <w:t xml:space="preserve">Judicious </w:t>
      </w:r>
      <w:r w:rsidR="00216916">
        <w:t xml:space="preserve">supportive </w:t>
      </w:r>
      <w:r>
        <w:t xml:space="preserve">medical care and fluid replacement </w:t>
      </w:r>
      <w:r w:rsidR="007C0438">
        <w:t xml:space="preserve">is important in cases of severe dengue </w:t>
      </w:r>
      <w:r w:rsidR="00DD61FC">
        <w:fldChar w:fldCharType="begin"/>
      </w:r>
      <w:r w:rsidR="00DD61FC">
        <w:instrText xml:space="preserve"> ADDIN EN.CITE &lt;EndNote&gt;&lt;Cite&gt;&lt;Author&gt;World Health Organization&lt;/Author&gt;&lt;Year&gt;2009&lt;/Year&gt;&lt;RecNum&gt;32&lt;/RecNum&gt;&lt;DisplayText&gt;(World Health Organization, 2009)&lt;/DisplayText&gt;&lt;record&gt;&lt;rec-number&gt;32&lt;/rec-number&gt;&lt;foreign-keys&gt;&lt;key app="EN" db-id="xdvttrsx1z22a6etzw5pttv1fpe52099wrxs" timestamp="1687149332"&gt;32&lt;/key&gt;&lt;/foreign-keys&gt;&lt;ref-type name="Book Section"&gt;5&lt;/ref-type&gt;&lt;contributors&gt;&lt;authors&gt;&lt;author&gt;World Health Organization,&lt;/author&gt;&lt;/authors&gt;&lt;/contributors&gt;&lt;titles&gt;&lt;title&gt;Dengue: Guidelines for Diagnosis, Treatment, Prevention and Control: New Edition&lt;/title&gt;&lt;secondary-title&gt;Dengue: Guidelines for Diagnosis, Treatment, Prevention and Control: New Edition&lt;/secondary-title&gt;&lt;/titles&gt;&lt;dates&gt;&lt;year&gt;2009&lt;/year&gt;&lt;/dates&gt;&lt;pub-location&gt;Geneva&lt;/pub-location&gt;&lt;publisher&gt;World Health Organization&amp;#xD;Copyright © 2009, World Health Organization.&lt;/publisher&gt;&lt;accession-num&gt;23762963&lt;/accession-num&gt;&lt;urls&gt;&lt;/urls&gt;&lt;language&gt;eng&lt;/language&gt;&lt;/record&gt;&lt;/Cite&gt;&lt;/EndNote&gt;</w:instrText>
      </w:r>
      <w:r w:rsidR="00DD61FC">
        <w:fldChar w:fldCharType="separate"/>
      </w:r>
      <w:r w:rsidR="00DD61FC">
        <w:rPr>
          <w:noProof/>
        </w:rPr>
        <w:t>(</w:t>
      </w:r>
      <w:hyperlink w:anchor="_ENREF_151" w:tooltip="World Health Organization, 2009 #32" w:history="1">
        <w:r w:rsidR="00AF6FCD">
          <w:rPr>
            <w:noProof/>
          </w:rPr>
          <w:t>World Health Organization, 2009</w:t>
        </w:r>
      </w:hyperlink>
      <w:r w:rsidR="00DD61FC">
        <w:rPr>
          <w:noProof/>
        </w:rPr>
        <w:t>)</w:t>
      </w:r>
      <w:r w:rsidR="00DD61FC">
        <w:fldChar w:fldCharType="end"/>
      </w:r>
      <w:r>
        <w:t>.</w:t>
      </w:r>
    </w:p>
    <w:p w14:paraId="04CF5CD7" w14:textId="67086566" w:rsidR="00FA226C" w:rsidRPr="006514D1" w:rsidRDefault="00FA226C" w:rsidP="00FA226C">
      <w:pPr>
        <w:pStyle w:val="Sectionheading2"/>
      </w:pPr>
      <w:bookmarkStart w:id="21" w:name="_Toc141213146"/>
      <w:r w:rsidRPr="006514D1">
        <w:t>Structure and genomic organisation</w:t>
      </w:r>
      <w:bookmarkEnd w:id="21"/>
    </w:p>
    <w:p w14:paraId="4826DA1D" w14:textId="161B6811" w:rsidR="009A4ED3" w:rsidRDefault="00A27378" w:rsidP="00261685">
      <w:pPr>
        <w:pStyle w:val="RARMPparagraph"/>
      </w:pPr>
      <w:r w:rsidRPr="00A27378">
        <w:t xml:space="preserve">The </w:t>
      </w:r>
      <w:r w:rsidR="00953551">
        <w:t>dengue</w:t>
      </w:r>
      <w:r w:rsidR="00953551" w:rsidRPr="00A27378">
        <w:t xml:space="preserve"> </w:t>
      </w:r>
      <w:r w:rsidRPr="00A27378">
        <w:t xml:space="preserve">genome </w:t>
      </w:r>
      <w:r>
        <w:t>is</w:t>
      </w:r>
      <w:r w:rsidRPr="00A27378">
        <w:t xml:space="preserve"> approximately 10.7 kb long, </w:t>
      </w:r>
      <w:r w:rsidR="00564B1B">
        <w:t xml:space="preserve">including a coding region </w:t>
      </w:r>
      <w:r>
        <w:t>encoding</w:t>
      </w:r>
      <w:r w:rsidRPr="00A27378">
        <w:t xml:space="preserve"> viral proteins</w:t>
      </w:r>
      <w:r w:rsidR="00564B1B">
        <w:t>,</w:t>
      </w:r>
      <w:r w:rsidRPr="00A27378">
        <w:t xml:space="preserve"> </w:t>
      </w:r>
      <w:r>
        <w:t xml:space="preserve">as well as </w:t>
      </w:r>
      <w:r w:rsidRPr="00A27378">
        <w:t>non-coding functional regions involved in regulating the different stages of the viral life cycle. The coding region comprises a single open reading frame</w:t>
      </w:r>
      <w:r>
        <w:t xml:space="preserve"> which</w:t>
      </w:r>
      <w:r w:rsidRPr="00A27378">
        <w:t xml:space="preserve"> is flanked at either end by short but highly structured </w:t>
      </w:r>
      <w:r w:rsidR="00B20705">
        <w:t>non-coding regions</w:t>
      </w:r>
      <w:r w:rsidR="00FE1391">
        <w:t xml:space="preserve"> which play important roles in immune modulation and viral replication</w:t>
      </w:r>
      <w:r w:rsidRPr="00A27378">
        <w:t xml:space="preserve"> </w:t>
      </w:r>
      <w:r w:rsidR="00DB22A1">
        <w:fldChar w:fldCharType="begin">
          <w:fldData xml:space="preserve">PEVuZE5vdGU+PENpdGU+PEF1dGhvcj5PY2hzZW5yZWl0ZXI8L0F1dGhvcj48WWVhcj4yMDE5PC9Z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</w:fldData>
        </w:fldChar>
      </w:r>
      <w:r w:rsidR="00341570">
        <w:instrText xml:space="preserve"> ADDIN EN.CITE </w:instrText>
      </w:r>
      <w:r w:rsidR="00341570">
        <w:fldChar w:fldCharType="begin">
          <w:fldData xml:space="preserve">PEVuZE5vdGU+PENpdGU+PEF1dGhvcj5PY2hzZW5yZWl0ZXI8L0F1dGhvcj48WWVhcj4yMDE5PC9Z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</w:fldData>
        </w:fldChar>
      </w:r>
      <w:r w:rsidR="00341570">
        <w:instrText xml:space="preserve"> ADDIN EN.CITE.DATA </w:instrText>
      </w:r>
      <w:r w:rsidR="00341570">
        <w:fldChar w:fldCharType="end"/>
      </w:r>
      <w:r w:rsidR="00DB22A1">
        <w:fldChar w:fldCharType="separate"/>
      </w:r>
      <w:r w:rsidR="00DD61FC">
        <w:rPr>
          <w:noProof/>
        </w:rPr>
        <w:t>(</w:t>
      </w:r>
      <w:hyperlink w:anchor="_ENREF_143" w:tooltip="Vasilakis, 2011 #5" w:history="1">
        <w:r w:rsidR="00AF6FCD">
          <w:rPr>
            <w:noProof/>
          </w:rPr>
          <w:t>Vasilakis et al., 2011</w:t>
        </w:r>
      </w:hyperlink>
      <w:r w:rsidR="00DD61FC">
        <w:rPr>
          <w:noProof/>
        </w:rPr>
        <w:t xml:space="preserve">; </w:t>
      </w:r>
      <w:hyperlink w:anchor="_ENREF_85" w:tooltip="Ng, 2017 #102" w:history="1">
        <w:r w:rsidR="00AF6FCD">
          <w:rPr>
            <w:noProof/>
          </w:rPr>
          <w:t>Ng et al., 2017</w:t>
        </w:r>
      </w:hyperlink>
      <w:r w:rsidR="00DD61FC">
        <w:rPr>
          <w:noProof/>
        </w:rPr>
        <w:t xml:space="preserve">; </w:t>
      </w:r>
      <w:hyperlink w:anchor="_ENREF_89" w:tooltip="Ochsenreiter, 2019 #12" w:history="1">
        <w:r w:rsidR="00AF6FCD">
          <w:rPr>
            <w:noProof/>
          </w:rPr>
          <w:t>Ochsenreiter et al., 2019</w:t>
        </w:r>
      </w:hyperlink>
      <w:r w:rsidR="00DD61FC">
        <w:rPr>
          <w:noProof/>
        </w:rPr>
        <w:t>)</w:t>
      </w:r>
      <w:r w:rsidR="00DB22A1">
        <w:fldChar w:fldCharType="end"/>
      </w:r>
      <w:r w:rsidRPr="00A27378">
        <w:t>.</w:t>
      </w:r>
    </w:p>
    <w:p w14:paraId="1D438194" w14:textId="20673091" w:rsidR="00A27378" w:rsidRDefault="00A27378" w:rsidP="00261685">
      <w:pPr>
        <w:pStyle w:val="RARMPparagraph"/>
      </w:pPr>
      <w:r>
        <w:t xml:space="preserve">The </w:t>
      </w:r>
      <w:r w:rsidR="00DB22A1">
        <w:t>open reading frame</w:t>
      </w:r>
      <w:r>
        <w:t xml:space="preserve"> is </w:t>
      </w:r>
      <w:r w:rsidRPr="00A27378">
        <w:t xml:space="preserve">translated as a </w:t>
      </w:r>
      <w:r>
        <w:t>single</w:t>
      </w:r>
      <w:r w:rsidRPr="00A27378">
        <w:t xml:space="preserve"> precursor polyprotein </w:t>
      </w:r>
      <w:r>
        <w:t>which is then</w:t>
      </w:r>
      <w:r w:rsidRPr="00A27378">
        <w:t xml:space="preserve"> cleaved by viral and host proteases into ten individual </w:t>
      </w:r>
      <w:proofErr w:type="gramStart"/>
      <w:r w:rsidRPr="00A27378">
        <w:t>proteins</w:t>
      </w:r>
      <w:r>
        <w:t>;</w:t>
      </w:r>
      <w:proofErr w:type="gramEnd"/>
      <w:r>
        <w:t xml:space="preserve"> </w:t>
      </w:r>
      <w:r w:rsidRPr="00A27378">
        <w:t>three structural and seven non-structural (NS) proteins. As shown in</w:t>
      </w:r>
      <w:r w:rsidR="009A7F79">
        <w:t xml:space="preserve"> </w:t>
      </w:r>
      <w:r w:rsidR="009A7F79">
        <w:fldChar w:fldCharType="begin"/>
      </w:r>
      <w:r w:rsidR="009A7F79">
        <w:instrText xml:space="preserve"> REF _Ref136869048 \h </w:instrText>
      </w:r>
      <w:r w:rsidR="009A7F79">
        <w:fldChar w:fldCharType="separate"/>
      </w:r>
      <w:r w:rsidR="00417446">
        <w:t xml:space="preserve">Figure </w:t>
      </w:r>
      <w:r w:rsidR="00417446">
        <w:rPr>
          <w:noProof/>
        </w:rPr>
        <w:t>3</w:t>
      </w:r>
      <w:r w:rsidR="009A7F79">
        <w:fldChar w:fldCharType="end"/>
      </w:r>
      <w:r w:rsidRPr="00A27378">
        <w:t xml:space="preserve">, the three structural proteins </w:t>
      </w:r>
      <w:r w:rsidR="00BE137D">
        <w:t>capsid (C), pre-membrane (</w:t>
      </w:r>
      <w:proofErr w:type="spellStart"/>
      <w:r w:rsidR="00BE137D">
        <w:t>prM</w:t>
      </w:r>
      <w:proofErr w:type="spellEnd"/>
      <w:r w:rsidR="00BE137D">
        <w:t xml:space="preserve">), and envelope (E) </w:t>
      </w:r>
      <w:r w:rsidRPr="00A27378">
        <w:t xml:space="preserve">are grouped at the N terminal end, followed by the NS proteins. The structural proteins are components of the mature virus particle </w:t>
      </w:r>
      <w:r w:rsidR="008140B5">
        <w:t>and t</w:t>
      </w:r>
      <w:r w:rsidRPr="00A27378">
        <w:t>he NS proteins are involved in viral replication and immune evasion</w:t>
      </w:r>
      <w:r w:rsidR="008140B5">
        <w:t xml:space="preserve"> </w:t>
      </w:r>
      <w:r w:rsidR="00DD61FC">
        <w:fldChar w:fldCharType="begin">
          <w:fldData xml:space="preserve">PEVuZE5vdGU+PENpdGU+PEF1dGhvcj5WYXNpbGFraXM8L0F1dGhvcj48WWVhcj4yMDExPC9ZZWFy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</w:fldData>
        </w:fldChar>
      </w:r>
      <w:r w:rsidR="00341570">
        <w:instrText xml:space="preserve"> ADDIN EN.CITE </w:instrText>
      </w:r>
      <w:r w:rsidR="00341570">
        <w:fldChar w:fldCharType="begin">
          <w:fldData xml:space="preserve">PEVuZE5vdGU+PENpdGU+PEF1dGhvcj5WYXNpbGFraXM8L0F1dGhvcj48WWVhcj4yMDExPC9ZZWFy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</w:fldData>
        </w:fldChar>
      </w:r>
      <w:r w:rsidR="00341570">
        <w:instrText xml:space="preserve"> ADDIN EN.CITE.DATA </w:instrText>
      </w:r>
      <w:r w:rsidR="00341570">
        <w:fldChar w:fldCharType="end"/>
      </w:r>
      <w:r w:rsidR="00DD61FC">
        <w:fldChar w:fldCharType="separate"/>
      </w:r>
      <w:r w:rsidR="00DD61FC">
        <w:rPr>
          <w:noProof/>
        </w:rPr>
        <w:t>(</w:t>
      </w:r>
      <w:hyperlink w:anchor="_ENREF_143" w:tooltip="Vasilakis, 2011 #5" w:history="1">
        <w:r w:rsidR="00AF6FCD">
          <w:rPr>
            <w:noProof/>
          </w:rPr>
          <w:t>Vasilakis et al., 2011</w:t>
        </w:r>
      </w:hyperlink>
      <w:r w:rsidR="00DD61FC">
        <w:rPr>
          <w:noProof/>
        </w:rPr>
        <w:t>)</w:t>
      </w:r>
      <w:r w:rsidR="00DD61FC">
        <w:fldChar w:fldCharType="end"/>
      </w:r>
      <w:r w:rsidRPr="00A27378">
        <w:t>.</w:t>
      </w:r>
    </w:p>
    <w:p w14:paraId="01385E51" w14:textId="7BC2078C" w:rsidR="00A27378" w:rsidRDefault="00261685" w:rsidP="009A4ED3">
      <w:r>
        <w:rPr>
          <w:noProof/>
        </w:rPr>
        <w:drawing>
          <wp:inline distT="0" distB="0" distL="0" distR="0" wp14:anchorId="5D27A205" wp14:editId="76BDDB7A">
            <wp:extent cx="5831840" cy="1859915"/>
            <wp:effectExtent l="0" t="0" r="0" b="6985"/>
            <wp:docPr id="5" name="Picture 5" descr="Figure 3. Organisation of the dengue gen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3. Organisation of the dengue genome"/>
                    <pic:cNvPicPr/>
                  </pic:nvPicPr>
                  <pic:blipFill>
                    <a:blip r:embed="rId16"/>
                    <a:stretch>
                      <a:fillRect/>
                    </a:stretch>
                  </pic:blipFill>
                  <pic:spPr>
                    <a:xfrm>
                      <a:off x="0" y="0"/>
                      <a:ext cx="5831840" cy="1859915"/>
                    </a:xfrm>
                    <a:prstGeom prst="rect">
                      <a:avLst/>
                    </a:prstGeom>
                  </pic:spPr>
                </pic:pic>
              </a:graphicData>
            </a:graphic>
          </wp:inline>
        </w:drawing>
      </w:r>
    </w:p>
    <w:p w14:paraId="04B6094D" w14:textId="125C2FCD" w:rsidR="00261685" w:rsidRDefault="00261685" w:rsidP="00261685">
      <w:pPr>
        <w:pStyle w:val="Figuretitle"/>
      </w:pPr>
      <w:bookmarkStart w:id="22" w:name="_Ref136869048"/>
      <w:r>
        <w:t xml:space="preserve">Figure </w:t>
      </w:r>
      <w:r w:rsidR="00E72814">
        <w:fldChar w:fldCharType="begin"/>
      </w:r>
      <w:r w:rsidR="00E72814">
        <w:instrText xml:space="preserve"> SEQ Figure \* ARABIC </w:instrText>
      </w:r>
      <w:r w:rsidR="00E72814">
        <w:fldChar w:fldCharType="separate"/>
      </w:r>
      <w:r w:rsidR="00417446">
        <w:rPr>
          <w:noProof/>
        </w:rPr>
        <w:t>3</w:t>
      </w:r>
      <w:r w:rsidR="00E72814">
        <w:rPr>
          <w:noProof/>
        </w:rPr>
        <w:fldChar w:fldCharType="end"/>
      </w:r>
      <w:bookmarkEnd w:id="22"/>
      <w:r w:rsidR="00276088">
        <w:t>.</w:t>
      </w:r>
      <w:r>
        <w:t xml:space="preserve"> Organisation of the </w:t>
      </w:r>
      <w:r w:rsidR="00953551">
        <w:t>dengue</w:t>
      </w:r>
      <w:r>
        <w:t xml:space="preserve"> genome</w:t>
      </w:r>
    </w:p>
    <w:p w14:paraId="11E745B6" w14:textId="3EBE23B5" w:rsidR="007B2A0E" w:rsidRDefault="00261685" w:rsidP="005D5D12">
      <w:pPr>
        <w:pStyle w:val="Figuredescription"/>
      </w:pPr>
      <w:r>
        <w:t xml:space="preserve">Source: </w:t>
      </w:r>
      <w:hyperlink w:anchor="_ENREF_143" w:tooltip="Vasilakis, 2011 #5" w:history="1">
        <w:r w:rsidR="00AF6FCD">
          <w:fldChar w:fldCharType="begin">
            <w:fldData xml:space="preserve">PEVuZE5vdGU+PENpdGUgQXV0aG9yWWVhcj0iMSI+PEF1dGhvcj5WYXNpbGFraXM8L0F1dGhvcj48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</w:fldData>
          </w:fldChar>
        </w:r>
        <w:r w:rsidR="00AF6FCD">
          <w:instrText xml:space="preserve"> ADDIN EN.CITE </w:instrText>
        </w:r>
        <w:r w:rsidR="00AF6FCD">
          <w:fldChar w:fldCharType="begin">
            <w:fldData xml:space="preserve">PEVuZE5vdGU+PENpdGUgQXV0aG9yWWVhcj0iMSI+PEF1dGhvcj5WYXNpbGFraXM8L0F1dGhvcj48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</w:fldData>
          </w:fldChar>
        </w:r>
        <w:r w:rsidR="00AF6FCD">
          <w:instrText xml:space="preserve"> ADDIN EN.CITE.DATA </w:instrText>
        </w:r>
        <w:r w:rsidR="00AF6FCD">
          <w:fldChar w:fldCharType="end"/>
        </w:r>
        <w:r w:rsidR="00AF6FCD">
          <w:fldChar w:fldCharType="separate"/>
        </w:r>
        <w:r w:rsidR="00AF6FCD">
          <w:rPr>
            <w:noProof/>
          </w:rPr>
          <w:t>Vasilakis et al. (2011)</w:t>
        </w:r>
        <w:r w:rsidR="00AF6FCD">
          <w:fldChar w:fldCharType="end"/>
        </w:r>
      </w:hyperlink>
      <w:r>
        <w:t xml:space="preserve">. Encoded proteins and </w:t>
      </w:r>
      <w:r w:rsidR="00B20705">
        <w:t xml:space="preserve">some of their </w:t>
      </w:r>
      <w:r>
        <w:t>functions are as indicated.</w:t>
      </w:r>
    </w:p>
    <w:p w14:paraId="3BCE81C3" w14:textId="2974753C" w:rsidR="0065003D" w:rsidRPr="009A4ED3" w:rsidRDefault="00953551" w:rsidP="005D5D12">
      <w:pPr>
        <w:pStyle w:val="RARMPparagraph"/>
      </w:pPr>
      <w:r>
        <w:t>Dengue</w:t>
      </w:r>
      <w:r w:rsidR="00843CBD" w:rsidRPr="00843CBD">
        <w:t xml:space="preserve"> virions are spherical particles about 50 nm in diameter, consisting of </w:t>
      </w:r>
      <w:r w:rsidR="008140B5">
        <w:t xml:space="preserve">a nucleocapsid of </w:t>
      </w:r>
      <w:r w:rsidR="00843CBD" w:rsidRPr="00843CBD">
        <w:t>capsid (C) protein</w:t>
      </w:r>
      <w:r w:rsidR="008140B5">
        <w:t>s</w:t>
      </w:r>
      <w:r w:rsidR="00843CBD" w:rsidRPr="00843CBD">
        <w:t xml:space="preserve"> </w:t>
      </w:r>
      <w:r w:rsidR="008140B5">
        <w:t xml:space="preserve">and </w:t>
      </w:r>
      <w:r w:rsidR="00843CBD" w:rsidRPr="00843CBD">
        <w:t>the RNA genome</w:t>
      </w:r>
      <w:r w:rsidR="008140B5">
        <w:t xml:space="preserve">, </w:t>
      </w:r>
      <w:r w:rsidR="00843CBD" w:rsidRPr="00843CBD">
        <w:t>enclosed within a lipid bilayer</w:t>
      </w:r>
      <w:r w:rsidR="008140B5">
        <w:t xml:space="preserve"> envelope</w:t>
      </w:r>
      <w:r w:rsidR="00216916">
        <w:t xml:space="preserve"> </w:t>
      </w:r>
      <w:r w:rsidR="00DD61FC">
        <w:fldChar w:fldCharType="begin">
          <w:fldData xml:space="preserve">PEVuZE5vdGU+PENpdGU+PEF1dGhvcj5NZWJ1cy1BbnR1bmVzPC9BdXRob3I+PFllYXI+MjAyMjwv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</w:fldData>
        </w:fldChar>
      </w:r>
      <w:r w:rsidR="00CD22DB">
        <w:instrText xml:space="preserve"> ADDIN EN.CITE </w:instrText>
      </w:r>
      <w:r w:rsidR="00CD22DB">
        <w:fldChar w:fldCharType="begin">
          <w:fldData xml:space="preserve">PEVuZE5vdGU+PENpdGU+PEF1dGhvcj5NZWJ1cy1BbnR1bmVzPC9BdXRob3I+PFllYXI+MjAyMjwv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</w:fldData>
        </w:fldChar>
      </w:r>
      <w:r w:rsidR="00CD22DB">
        <w:instrText xml:space="preserve"> ADDIN EN.CITE.DATA </w:instrText>
      </w:r>
      <w:r w:rsidR="00CD22DB">
        <w:fldChar w:fldCharType="end"/>
      </w:r>
      <w:r w:rsidR="00DD61FC">
        <w:fldChar w:fldCharType="separate"/>
      </w:r>
      <w:r w:rsidR="00DD61FC">
        <w:rPr>
          <w:noProof/>
        </w:rPr>
        <w:t>(</w:t>
      </w:r>
      <w:hyperlink w:anchor="_ENREF_76" w:tooltip="Mebus-Antunes, 2022 #101" w:history="1">
        <w:r w:rsidR="00AF6FCD">
          <w:rPr>
            <w:noProof/>
          </w:rPr>
          <w:t>Mebus-Antunes et al., 2022</w:t>
        </w:r>
      </w:hyperlink>
      <w:r w:rsidR="00DD61FC">
        <w:rPr>
          <w:noProof/>
        </w:rPr>
        <w:t>)</w:t>
      </w:r>
      <w:r w:rsidR="00DD61FC">
        <w:fldChar w:fldCharType="end"/>
      </w:r>
      <w:r w:rsidR="00843CBD" w:rsidRPr="00843CBD">
        <w:t>. The lipid envelope is derived from host cell membranes and displays the virally-encoded membrane (</w:t>
      </w:r>
      <w:proofErr w:type="spellStart"/>
      <w:r w:rsidR="00843CBD" w:rsidRPr="00843CBD">
        <w:t>prM</w:t>
      </w:r>
      <w:proofErr w:type="spellEnd"/>
      <w:r w:rsidR="00843CBD" w:rsidRPr="00843CBD">
        <w:t>/M) and E glycoproteins</w:t>
      </w:r>
      <w:r w:rsidR="00216916">
        <w:t xml:space="preserve"> </w:t>
      </w:r>
      <w:r w:rsidR="00DD61FC">
        <w:fldChar w:fldCharType="begin"/>
      </w:r>
      <w:r w:rsidR="00DD61FC">
        <w:instrText xml:space="preserve"> ADDIN EN.CITE &lt;EndNote&gt;&lt;Cite&gt;&lt;Author&gt;Diamond&lt;/Author&gt;&lt;Year&gt;2015&lt;/Year&gt;&lt;RecNum&gt;100&lt;/RecNum&gt;&lt;DisplayText&gt;(Diamond and Pierson, 2015)&lt;/DisplayText&gt;&lt;record&gt;&lt;rec-number&gt;100&lt;/rec-number&gt;&lt;foreign-keys&gt;&lt;key app="EN" db-id="xdvttrsx1z22a6etzw5pttv1fpe52099wrxs" timestamp="1687599293"&gt;100&lt;/key&gt;&lt;/foreign-keys&gt;&lt;ref-type name="Journal Article"&gt;17&lt;/ref-type&gt;&lt;contributors&gt;&lt;authors&gt;&lt;author&gt;Diamond, M. S.&lt;/author&gt;&lt;author&gt;Pierson, T. C.&lt;/author&gt;&lt;/authors&gt;&lt;/contributors&gt;&lt;auth-address&gt;Departments of Medicine, Molecular Microbiology, Pathology &amp;amp; Immunology, Center for Human Immunology and Immunotherapy Programs, Washington University School of Medicine, St. Louis, MO 63110, USA. Electronic address: diamond@wusm.wustl.edu.&amp;#xD;Viral Pathogenesis Section, National Institute of Allergy and Infectious Diseases, National Institutes of Health, Bethesda, MD 20892, USA. Electronic address: piersontc@mail.nih.gov.&lt;/auth-address&gt;&lt;titles&gt;&lt;title&gt;Molecular Insight into Dengue Virus Pathogenesis and Its Implications for Disease Control&lt;/title&gt;&lt;secondary-title&gt;Cell&lt;/secondary-title&gt;&lt;/titles&gt;&lt;periodical&gt;&lt;full-title&gt;Cell&lt;/full-title&gt;&lt;/periodical&gt;&lt;pages&gt;488-92&lt;/pages&gt;&lt;volume&gt;162&lt;/volume&gt;&lt;number&gt;3&lt;/number&gt;&lt;edition&gt;2015/08/02&lt;/edition&gt;&lt;keywords&gt;&lt;keyword&gt;Animals&lt;/keyword&gt;&lt;keyword&gt;Dengue/immunology/prevention &amp;amp; control/therapy/*virology&lt;/keyword&gt;&lt;keyword&gt;Dengue Vaccines/immunology&lt;/keyword&gt;&lt;keyword&gt;Dengue Virus/immunology/*physiology&lt;/keyword&gt;&lt;keyword&gt;Humans&lt;/keyword&gt;&lt;keyword&gt;Immune Evasion&lt;/keyword&gt;&lt;/keywords&gt;&lt;dates&gt;&lt;year&gt;2015&lt;/year&gt;&lt;pub-dates&gt;&lt;date&gt;Jul 30&lt;/date&gt;&lt;/pub-dates&gt;&lt;/dates&gt;&lt;isbn&gt;1097-4172 (Electronic)&amp;#xD;0092-8674 (Print)&amp;#xD;0092-8674 (Linking)&lt;/isbn&gt;&lt;accession-num&gt;26232221&lt;/accession-num&gt;&lt;urls&gt;&lt;related-urls&gt;&lt;url&gt;https://www.ncbi.nlm.nih.gov/pubmed/26232221&lt;/url&gt;&lt;/related-urls&gt;&lt;/urls&gt;&lt;custom2&gt;PMC4522276&lt;/custom2&gt;&lt;electronic-resource-num&gt;10.1016/j.cell.2015.07.005&lt;/electronic-resource-num&gt;&lt;/record&gt;&lt;/Cite&gt;&lt;/EndNote&gt;</w:instrText>
      </w:r>
      <w:r w:rsidR="00DD61FC">
        <w:fldChar w:fldCharType="separate"/>
      </w:r>
      <w:r w:rsidR="00DD61FC">
        <w:rPr>
          <w:noProof/>
        </w:rPr>
        <w:t>(</w:t>
      </w:r>
      <w:hyperlink w:anchor="_ENREF_33" w:tooltip="Diamond, 2015 #100" w:history="1">
        <w:r w:rsidR="00AF6FCD">
          <w:rPr>
            <w:noProof/>
          </w:rPr>
          <w:t>Diamond and Pierson, 2015</w:t>
        </w:r>
      </w:hyperlink>
      <w:r w:rsidR="00DD61FC">
        <w:rPr>
          <w:noProof/>
        </w:rPr>
        <w:t>)</w:t>
      </w:r>
      <w:r w:rsidR="00DD61FC">
        <w:fldChar w:fldCharType="end"/>
      </w:r>
      <w:r w:rsidR="00843CBD" w:rsidRPr="00843CBD">
        <w:t>.</w:t>
      </w:r>
    </w:p>
    <w:p w14:paraId="32064380" w14:textId="76DAFF3C" w:rsidR="00164217" w:rsidRDefault="00C256B6" w:rsidP="00164217">
      <w:pPr>
        <w:pStyle w:val="Sectionheading2"/>
      </w:pPr>
      <w:bookmarkStart w:id="23" w:name="_Toc141213147"/>
      <w:bookmarkStart w:id="24" w:name="_Ref142303729"/>
      <w:r>
        <w:t>Pre-</w:t>
      </w:r>
      <w:r w:rsidRPr="00292BAA">
        <w:t>membrane, m</w:t>
      </w:r>
      <w:r w:rsidR="00164217" w:rsidRPr="00292BAA">
        <w:t>embrane</w:t>
      </w:r>
      <w:r w:rsidRPr="00292BAA">
        <w:t>,</w:t>
      </w:r>
      <w:r w:rsidR="00164217" w:rsidRPr="00292BAA">
        <w:t xml:space="preserve"> and envelope</w:t>
      </w:r>
      <w:r>
        <w:t xml:space="preserve"> proteins</w:t>
      </w:r>
      <w:bookmarkEnd w:id="23"/>
      <w:bookmarkEnd w:id="24"/>
    </w:p>
    <w:p w14:paraId="2DB88B0C" w14:textId="0038BE71" w:rsidR="00A07D43" w:rsidRDefault="00564B1B" w:rsidP="00EE2256">
      <w:pPr>
        <w:pStyle w:val="RARMPparagraph"/>
      </w:pPr>
      <w:r>
        <w:t xml:space="preserve">The </w:t>
      </w:r>
      <w:proofErr w:type="spellStart"/>
      <w:r w:rsidR="00A07D43">
        <w:t>prM</w:t>
      </w:r>
      <w:proofErr w:type="spellEnd"/>
      <w:r w:rsidR="00A27AC2">
        <w:t>/</w:t>
      </w:r>
      <w:r w:rsidR="00A07D43">
        <w:t xml:space="preserve">M and E </w:t>
      </w:r>
      <w:r>
        <w:t xml:space="preserve">glycoproteins </w:t>
      </w:r>
      <w:r w:rsidR="00A07D43">
        <w:t xml:space="preserve">are </w:t>
      </w:r>
      <w:r w:rsidR="007B2A0E">
        <w:t>major</w:t>
      </w:r>
      <w:r w:rsidR="00A07D43">
        <w:t xml:space="preserve"> </w:t>
      </w:r>
      <w:r w:rsidR="00C76A00">
        <w:t xml:space="preserve">dengue </w:t>
      </w:r>
      <w:r w:rsidR="00A07D43">
        <w:t>antigenic determinants</w:t>
      </w:r>
      <w:r w:rsidR="00A27AC2">
        <w:t xml:space="preserve"> </w:t>
      </w:r>
      <w:r w:rsidR="00DD61FC">
        <w:fldChar w:fldCharType="begin"/>
      </w:r>
      <w:r w:rsidR="00DD61FC">
        <w:instrText xml:space="preserve"> ADDIN EN.CITE &lt;EndNote&gt;&lt;Cite&gt;&lt;Author&gt;Dejnirattisai&lt;/Author&gt;&lt;Year&gt;2010&lt;/Year&gt;&lt;RecNum&gt;96&lt;/RecNum&gt;&lt;DisplayText&gt;(Dejnirattisai et al., 2010)&lt;/DisplayText&gt;&lt;record&gt;&lt;rec-number&gt;96&lt;/rec-number&gt;&lt;foreign-keys&gt;&lt;key app="EN" db-id="xdvttrsx1z22a6etzw5pttv1fpe52099wrxs" timestamp="1687597376"&gt;96&lt;/key&gt;&lt;/foreign-keys&gt;&lt;ref-type name="Journal Article"&gt;17&lt;/ref-type&gt;&lt;contributors&gt;&lt;authors&gt;&lt;author&gt;Dejnirattisai, Wanwisa&lt;/author&gt;&lt;author&gt;Jumnainsong, Amonrat&lt;/author&gt;&lt;author&gt;Onsirisakul, Naruthai&lt;/author&gt;&lt;author&gt;Fitton, Patricia&lt;/author&gt;&lt;author&gt;Vasanawathana, Sirijitt&lt;/author&gt;&lt;author&gt;Limpitikul, Wannee&lt;/author&gt;&lt;author&gt;Puttikhunt, Chunya&lt;/author&gt;&lt;author&gt;Edwards, Carolyn&lt;/author&gt;&lt;author&gt;Duangchinda, Thaneeya&lt;/author&gt;&lt;author&gt;Supasa, Sunpetchuda&lt;/author&gt;&lt;author&gt;Chawansuntati, Kriangkrai&lt;/author&gt;&lt;author&gt;Malasit, Prida&lt;/author&gt;&lt;author&gt;Mongkolsapaya, Juthathip&lt;/author&gt;&lt;author&gt;Screaton, Gavin&lt;/author&gt;&lt;/authors&gt;&lt;/contributors&gt;&lt;titles&gt;&lt;title&gt;Cross-Reacting Antibodies Enhance Dengue Virus Infection in Humans&lt;/title&gt;&lt;secondary-title&gt;Science&lt;/secondary-title&gt;&lt;/titles&gt;&lt;periodical&gt;&lt;full-title&gt;Science&lt;/full-title&gt;&lt;/periodical&gt;&lt;pages&gt;745-748&lt;/pages&gt;&lt;volume&gt;328&lt;/volume&gt;&lt;number&gt;5979&lt;/number&gt;&lt;dates&gt;&lt;year&gt;2010&lt;/year&gt;&lt;/dates&gt;&lt;urls&gt;&lt;related-urls&gt;&lt;url&gt;https://www.science.org/doi/abs/10.1126/science.1185181&lt;/url&gt;&lt;/related-urls&gt;&lt;/urls&gt;&lt;electronic-resource-num&gt;doi:10.1126/science.1185181&lt;/electronic-resource-num&gt;&lt;/record&gt;&lt;/Cite&gt;&lt;/EndNote&gt;</w:instrText>
      </w:r>
      <w:r w:rsidR="00DD61FC">
        <w:fldChar w:fldCharType="separate"/>
      </w:r>
      <w:r w:rsidR="00DD61FC">
        <w:rPr>
          <w:noProof/>
        </w:rPr>
        <w:t>(</w:t>
      </w:r>
      <w:hyperlink w:anchor="_ENREF_29" w:tooltip="Dejnirattisai, 2010 #96" w:history="1">
        <w:r w:rsidR="00AF6FCD">
          <w:rPr>
            <w:noProof/>
          </w:rPr>
          <w:t>Dejnirattisai et al., 2010</w:t>
        </w:r>
      </w:hyperlink>
      <w:r w:rsidR="00DD61FC">
        <w:rPr>
          <w:noProof/>
        </w:rPr>
        <w:t>)</w:t>
      </w:r>
      <w:r w:rsidR="00DD61FC">
        <w:fldChar w:fldCharType="end"/>
      </w:r>
      <w:r w:rsidR="00A07D43">
        <w:t xml:space="preserve">. There are 180 copies </w:t>
      </w:r>
      <w:r w:rsidR="00EE2256">
        <w:t>each</w:t>
      </w:r>
      <w:r w:rsidR="00A07D43">
        <w:t xml:space="preserve"> </w:t>
      </w:r>
      <w:r w:rsidR="00943D5F">
        <w:t xml:space="preserve">of </w:t>
      </w:r>
      <w:proofErr w:type="spellStart"/>
      <w:r w:rsidR="00885721">
        <w:t>prM</w:t>
      </w:r>
      <w:proofErr w:type="spellEnd"/>
      <w:r w:rsidR="00885721">
        <w:t>/</w:t>
      </w:r>
      <w:r w:rsidR="00A07D43">
        <w:t xml:space="preserve">M </w:t>
      </w:r>
      <w:r w:rsidR="00A27AC2">
        <w:t xml:space="preserve">(9 </w:t>
      </w:r>
      <w:proofErr w:type="spellStart"/>
      <w:r w:rsidR="00A27AC2">
        <w:t>kDa</w:t>
      </w:r>
      <w:proofErr w:type="spellEnd"/>
      <w:r w:rsidR="00A27AC2">
        <w:t xml:space="preserve">) </w:t>
      </w:r>
      <w:r w:rsidR="00A07D43">
        <w:t xml:space="preserve">and E </w:t>
      </w:r>
      <w:r w:rsidR="00A27AC2">
        <w:t xml:space="preserve">(50 </w:t>
      </w:r>
      <w:proofErr w:type="spellStart"/>
      <w:r w:rsidR="00A27AC2">
        <w:t>kDa</w:t>
      </w:r>
      <w:proofErr w:type="spellEnd"/>
      <w:r w:rsidR="00A27AC2">
        <w:t xml:space="preserve">) </w:t>
      </w:r>
      <w:r w:rsidR="00A07D43">
        <w:t xml:space="preserve">on the </w:t>
      </w:r>
      <w:r w:rsidR="00A27AC2">
        <w:t xml:space="preserve">surface of the </w:t>
      </w:r>
      <w:r w:rsidR="00A07D43">
        <w:t xml:space="preserve">viral </w:t>
      </w:r>
      <w:r w:rsidR="00A27AC2">
        <w:t>particle</w:t>
      </w:r>
      <w:r w:rsidR="00FB2571">
        <w:t xml:space="preserve"> </w:t>
      </w:r>
      <w:r w:rsidR="009621A3">
        <w:fldChar w:fldCharType="begin">
          <w:fldData xml:space="preserve">PEVuZE5vdGU+PENpdGU+PEF1dGhvcj5aaGFuZzwvQXV0aG9yPjxZZWFyPjIwMDQ8L1llYXI+PFJl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</w:fldData>
        </w:fldChar>
      </w:r>
      <w:r w:rsidR="00341570">
        <w:instrText xml:space="preserve"> ADDIN EN.CITE </w:instrText>
      </w:r>
      <w:r w:rsidR="00341570">
        <w:fldChar w:fldCharType="begin">
          <w:fldData xml:space="preserve">PEVuZE5vdGU+PENpdGU+PEF1dGhvcj5aaGFuZzwvQXV0aG9yPjxZZWFyPjIwMDQ8L1llYXI+PFJl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</w:fldData>
        </w:fldChar>
      </w:r>
      <w:r w:rsidR="00341570">
        <w:instrText xml:space="preserve"> ADDIN EN.CITE.DATA </w:instrText>
      </w:r>
      <w:r w:rsidR="00341570">
        <w:fldChar w:fldCharType="end"/>
      </w:r>
      <w:r w:rsidR="009621A3">
        <w:fldChar w:fldCharType="separate"/>
      </w:r>
      <w:r w:rsidR="009621A3">
        <w:rPr>
          <w:noProof/>
        </w:rPr>
        <w:t>(</w:t>
      </w:r>
      <w:hyperlink w:anchor="_ENREF_158" w:tooltip="Zhang, 2004 #72" w:history="1">
        <w:r w:rsidR="00AF6FCD">
          <w:rPr>
            <w:noProof/>
          </w:rPr>
          <w:t>Zhang et al., 2004</w:t>
        </w:r>
      </w:hyperlink>
      <w:r w:rsidR="009621A3">
        <w:rPr>
          <w:noProof/>
        </w:rPr>
        <w:t xml:space="preserve">; </w:t>
      </w:r>
      <w:hyperlink w:anchor="_ENREF_72" w:tooltip="Lin, 2012 #73" w:history="1">
        <w:r w:rsidR="00AF6FCD">
          <w:rPr>
            <w:noProof/>
          </w:rPr>
          <w:t>Lin et al., 2012</w:t>
        </w:r>
      </w:hyperlink>
      <w:r w:rsidR="009621A3">
        <w:rPr>
          <w:noProof/>
        </w:rPr>
        <w:t xml:space="preserve">; </w:t>
      </w:r>
      <w:hyperlink w:anchor="_ENREF_150" w:tooltip="Wong, 2012 #74" w:history="1">
        <w:r w:rsidR="00AF6FCD">
          <w:rPr>
            <w:noProof/>
          </w:rPr>
          <w:t>Wong et al., 2012</w:t>
        </w:r>
      </w:hyperlink>
      <w:r w:rsidR="009621A3">
        <w:rPr>
          <w:noProof/>
        </w:rPr>
        <w:t xml:space="preserve">; </w:t>
      </w:r>
      <w:hyperlink w:anchor="_ENREF_133" w:tooltip="Thomas, 2020 #75" w:history="1">
        <w:r w:rsidR="00AF6FCD">
          <w:rPr>
            <w:noProof/>
          </w:rPr>
          <w:t>Thomas et al., 2020</w:t>
        </w:r>
      </w:hyperlink>
      <w:r w:rsidR="009621A3">
        <w:rPr>
          <w:noProof/>
        </w:rPr>
        <w:t>)</w:t>
      </w:r>
      <w:r w:rsidR="009621A3">
        <w:fldChar w:fldCharType="end"/>
      </w:r>
      <w:r w:rsidR="00A07D43">
        <w:t>.</w:t>
      </w:r>
    </w:p>
    <w:p w14:paraId="5289AFA8" w14:textId="1BEEA814" w:rsidR="00C00994" w:rsidRDefault="00816742" w:rsidP="00FB2571">
      <w:pPr>
        <w:pStyle w:val="RARMPparagraph"/>
      </w:pPr>
      <w:r>
        <w:t xml:space="preserve">The transition of a dengue virion from the immature to mature form is driven by </w:t>
      </w:r>
      <w:r w:rsidR="00844908">
        <w:t xml:space="preserve">significant </w:t>
      </w:r>
      <w:r>
        <w:t>conf</w:t>
      </w:r>
      <w:r w:rsidR="00FB2571">
        <w:t xml:space="preserve">ormational changes in the </w:t>
      </w:r>
      <w:proofErr w:type="spellStart"/>
      <w:r w:rsidR="00FB2571">
        <w:t>prM</w:t>
      </w:r>
      <w:proofErr w:type="spellEnd"/>
      <w:r w:rsidR="00FB2571">
        <w:t xml:space="preserve">/M and E glycoproteins. </w:t>
      </w:r>
      <w:r w:rsidR="00564B1B">
        <w:t xml:space="preserve">The </w:t>
      </w:r>
      <w:r w:rsidR="00C00994">
        <w:t xml:space="preserve">M </w:t>
      </w:r>
      <w:r w:rsidR="00564B1B">
        <w:t xml:space="preserve">glycoprotein </w:t>
      </w:r>
      <w:r w:rsidR="00C00994">
        <w:t xml:space="preserve">is </w:t>
      </w:r>
      <w:r w:rsidR="00885721">
        <w:t xml:space="preserve">first </w:t>
      </w:r>
      <w:r w:rsidR="00C00994">
        <w:t>expressed as a precursor (</w:t>
      </w:r>
      <w:proofErr w:type="spellStart"/>
      <w:r w:rsidR="00C00994">
        <w:t>prM</w:t>
      </w:r>
      <w:proofErr w:type="spellEnd"/>
      <w:r w:rsidR="00C00994">
        <w:t>)</w:t>
      </w:r>
      <w:r w:rsidR="007C4F0B">
        <w:t xml:space="preserve">, forming a ‘spiky’ heterodimeric structure with the E </w:t>
      </w:r>
      <w:r w:rsidR="001069BA">
        <w:t>glyco</w:t>
      </w:r>
      <w:r w:rsidR="007C4F0B">
        <w:t>protein in immature dengue virions</w:t>
      </w:r>
      <w:r w:rsidR="00C00994">
        <w:t xml:space="preserve">. </w:t>
      </w:r>
      <w:r w:rsidR="007C4F0B">
        <w:t>During the virion maturation process through the host cell secretory pathway, low pH conditions lead to a conf</w:t>
      </w:r>
      <w:r>
        <w:t>o</w:t>
      </w:r>
      <w:r w:rsidR="007C4F0B">
        <w:t xml:space="preserve">rmational change in </w:t>
      </w:r>
      <w:proofErr w:type="spellStart"/>
      <w:r w:rsidR="007C4F0B">
        <w:t>prM</w:t>
      </w:r>
      <w:proofErr w:type="spellEnd"/>
      <w:r w:rsidR="007C4F0B">
        <w:t xml:space="preserve"> and E from a</w:t>
      </w:r>
      <w:r w:rsidR="00500F4F">
        <w:t>n immature</w:t>
      </w:r>
      <w:r w:rsidR="007C4F0B">
        <w:t xml:space="preserve"> ‘spiky’ to </w:t>
      </w:r>
      <w:r w:rsidR="00500F4F">
        <w:t xml:space="preserve">mature </w:t>
      </w:r>
      <w:r w:rsidR="007C4F0B">
        <w:t>‘smooth’</w:t>
      </w:r>
      <w:r w:rsidR="00500F4F">
        <w:t xml:space="preserve"> </w:t>
      </w:r>
      <w:r w:rsidR="007C4F0B">
        <w:t xml:space="preserve">morphology. Prior to viral exit from the cell, the majority of </w:t>
      </w:r>
      <w:proofErr w:type="spellStart"/>
      <w:r w:rsidR="007C4F0B">
        <w:t>prM</w:t>
      </w:r>
      <w:proofErr w:type="spellEnd"/>
      <w:r w:rsidR="007C4F0B">
        <w:t xml:space="preserve"> is cleaved by a </w:t>
      </w:r>
      <w:proofErr w:type="spellStart"/>
      <w:r w:rsidR="007C4F0B">
        <w:t>furin</w:t>
      </w:r>
      <w:proofErr w:type="spellEnd"/>
      <w:r w:rsidR="007C4F0B">
        <w:t>-like cellular protease to produce the mature M.</w:t>
      </w:r>
      <w:r w:rsidR="00FB2571">
        <w:t xml:space="preserve"> In the mature virion</w:t>
      </w:r>
      <w:r w:rsidR="00CE37EB">
        <w:t>,</w:t>
      </w:r>
      <w:r w:rsidR="00FB2571">
        <w:t xml:space="preserve"> M forms a transmembrane protein under the </w:t>
      </w:r>
      <w:r w:rsidR="00FB2571">
        <w:lastRenderedPageBreak/>
        <w:t>E glycoprotein shell.</w:t>
      </w:r>
      <w:r w:rsidR="007C4F0B">
        <w:t xml:space="preserve"> The pr peptide </w:t>
      </w:r>
      <w:r w:rsidR="00500F4F">
        <w:t>forms a kind of ‘cap’ on the</w:t>
      </w:r>
      <w:r w:rsidR="007C4F0B">
        <w:t xml:space="preserve"> E protein</w:t>
      </w:r>
      <w:r>
        <w:t xml:space="preserve">, </w:t>
      </w:r>
      <w:r w:rsidR="007C4F0B">
        <w:t>prevent</w:t>
      </w:r>
      <w:r>
        <w:t>ing</w:t>
      </w:r>
      <w:r w:rsidR="007C4F0B">
        <w:t xml:space="preserve"> premature</w:t>
      </w:r>
      <w:r w:rsidR="00500F4F">
        <w:t xml:space="preserve"> fusion, until the mature dengue virion is released from the cell.</w:t>
      </w:r>
      <w:r>
        <w:t xml:space="preserve"> </w:t>
      </w:r>
      <w:r w:rsidR="00FB2571">
        <w:t>The role of the</w:t>
      </w:r>
      <w:r w:rsidRPr="007F53B9">
        <w:t xml:space="preserve"> E </w:t>
      </w:r>
      <w:r w:rsidR="00FB2571">
        <w:t xml:space="preserve">protein is to </w:t>
      </w:r>
      <w:r w:rsidRPr="007F53B9">
        <w:t xml:space="preserve">bind </w:t>
      </w:r>
      <w:r>
        <w:t xml:space="preserve">to </w:t>
      </w:r>
      <w:r w:rsidRPr="007F53B9">
        <w:t>the host receptor and facilitate fusion of the viral and host membranes, with these interactions determining cellular and species tropism</w:t>
      </w:r>
      <w:r>
        <w:t xml:space="preserve"> </w:t>
      </w:r>
      <w:r>
        <w:fldChar w:fldCharType="begin"/>
      </w:r>
      <w:r w:rsidR="00341570">
        <w:instrText xml:space="preserve"> ADDIN EN.CITE &lt;EndNote&gt;&lt;Cite&gt;&lt;Author&gt;Stiasny&lt;/Author&gt;&lt;Year&gt;2006&lt;/Year&gt;&lt;RecNum&gt;139&lt;/RecNum&gt;&lt;DisplayText&gt;(Stiasny and Heinz, 2006)&lt;/DisplayText&gt;&lt;record&gt;&lt;rec-number&gt;139&lt;/rec-number&gt;&lt;foreign-keys&gt;&lt;key app="EN" db-id="xdvttrsx1z22a6etzw5pttv1fpe52099wrxs" timestamp="1688084756"&gt;139&lt;/key&gt;&lt;/foreign-keys&gt;&lt;ref-type name="Journal Article"&gt;17&lt;/ref-type&gt;&lt;contributors&gt;&lt;authors&gt;&lt;author&gt;Stiasny, K.&lt;/author&gt;&lt;author&gt;Heinz, F.X.&lt;/author&gt;&lt;/authors&gt;&lt;/contributors&gt;&lt;auth-address&gt;Institute of Virology, Medical University of Vienna, Kinderspitalgasse 15, A1095 Vienna, Austria&lt;/auth-address&gt;&lt;titles&gt;&lt;title&gt;Flavivirus membrane fusion&lt;/title&gt;&lt;secondary-title&gt;Journal of General Virology&lt;/secondary-title&gt;&lt;/titles&gt;&lt;periodical&gt;&lt;full-title&gt;Journal of General Virology&lt;/full-title&gt;&lt;/periodical&gt;&lt;pages&gt;2755-2766&lt;/pages&gt;&lt;volume&gt;87&lt;/volume&gt;&lt;number&gt;10&lt;/number&gt;&lt;reprint-edition&gt;Not in File&lt;/reprint-edition&gt;&lt;keywords&gt;&lt;keyword&gt;and&lt;/keyword&gt;&lt;keyword&gt;Austria&lt;/keyword&gt;&lt;keyword&gt;Cell Membrane&lt;/keyword&gt;&lt;keyword&gt;Flavivirus&lt;/keyword&gt;&lt;keyword&gt;MECHANISM&lt;/keyword&gt;&lt;keyword&gt;Membrane Fusion&lt;/keyword&gt;&lt;keyword&gt;of&lt;/keyword&gt;&lt;keyword&gt;physiology&lt;/keyword&gt;&lt;keyword&gt;PROTEIN&lt;/keyword&gt;&lt;keyword&gt;Proteins&lt;/keyword&gt;&lt;keyword&gt;Review&lt;/keyword&gt;&lt;keyword&gt;Universities&lt;/keyword&gt;&lt;keyword&gt;virology&lt;/keyword&gt;&lt;/keywords&gt;&lt;dates&gt;&lt;year&gt;2006&lt;/year&gt;&lt;pub-dates&gt;&lt;date&gt;10/2006&lt;/date&gt;&lt;/pub-dates&gt;&lt;/dates&gt;&lt;label&gt;3604&lt;/label&gt;&lt;urls&gt;&lt;related-urls&gt;&lt;url&gt;http://www.ncbi.nlm.nih.gov/pubmed/16963734&lt;/url&gt;&lt;/related-urls&gt;&lt;/urls&gt;&lt;/record&gt;&lt;/Cite&gt;&lt;/EndNote&gt;</w:instrText>
      </w:r>
      <w:r>
        <w:fldChar w:fldCharType="separate"/>
      </w:r>
      <w:r>
        <w:rPr>
          <w:noProof/>
        </w:rPr>
        <w:t>(</w:t>
      </w:r>
      <w:hyperlink w:anchor="_ENREF_128" w:tooltip="Stiasny, 2006 #139" w:history="1">
        <w:r w:rsidR="00AF6FCD">
          <w:rPr>
            <w:noProof/>
          </w:rPr>
          <w:t>Stiasny and Heinz, 2006</w:t>
        </w:r>
      </w:hyperlink>
      <w:r>
        <w:rPr>
          <w:noProof/>
        </w:rPr>
        <w:t>)</w:t>
      </w:r>
      <w:r>
        <w:fldChar w:fldCharType="end"/>
      </w:r>
      <w:r w:rsidR="00C00994">
        <w:t>.</w:t>
      </w:r>
    </w:p>
    <w:p w14:paraId="04951684" w14:textId="498A83E5" w:rsidR="00FA226C" w:rsidRDefault="00FA226C" w:rsidP="00FA226C">
      <w:pPr>
        <w:pStyle w:val="Sectionheading2"/>
      </w:pPr>
      <w:bookmarkStart w:id="25" w:name="_Toc141213148"/>
      <w:bookmarkStart w:id="26" w:name="_Ref142304379"/>
      <w:r w:rsidRPr="006617F3">
        <w:t>Viral infection and replication</w:t>
      </w:r>
      <w:bookmarkEnd w:id="25"/>
      <w:bookmarkEnd w:id="26"/>
    </w:p>
    <w:p w14:paraId="6273D2E1" w14:textId="16A9B38E" w:rsidR="00C256B6" w:rsidRDefault="007F53B9" w:rsidP="00C00994">
      <w:pPr>
        <w:pStyle w:val="RARMPparagraph"/>
      </w:pPr>
      <w:r w:rsidRPr="007F53B9">
        <w:t>Infection begins with viral attachment to the host cell surface via attachment molecules and receptors</w:t>
      </w:r>
      <w:r w:rsidR="00FB2571">
        <w:t>, with the first point of contact between the virus and host cell being glycoprotein E</w:t>
      </w:r>
      <w:r w:rsidRPr="007F53B9">
        <w:t>.</w:t>
      </w:r>
      <w:r w:rsidR="0011509D" w:rsidRPr="007F53B9" w:rsidDel="0011509D">
        <w:t xml:space="preserve"> </w:t>
      </w:r>
      <w:r w:rsidRPr="007F53B9">
        <w:t>Virions are internalised by endocytosis, and in the low pH environment of the endosome, viral glycoproteins mediate fusion between viral and cellular membranes and release of viral RNA (</w:t>
      </w:r>
      <w:proofErr w:type="spellStart"/>
      <w:r w:rsidRPr="007F53B9">
        <w:t>vRNA</w:t>
      </w:r>
      <w:proofErr w:type="spellEnd"/>
      <w:r w:rsidRPr="007F53B9">
        <w:t>) into the cytoplasm.</w:t>
      </w:r>
      <w:r>
        <w:t xml:space="preserve"> </w:t>
      </w:r>
      <w:r w:rsidRPr="007F53B9">
        <w:t xml:space="preserve">Genome replication takes place in the cytoplasm and does not involve a DNA intermediate - the positive-strand </w:t>
      </w:r>
      <w:proofErr w:type="spellStart"/>
      <w:r w:rsidRPr="007F53B9">
        <w:t>vRNA</w:t>
      </w:r>
      <w:proofErr w:type="spellEnd"/>
      <w:r w:rsidRPr="007F53B9">
        <w:t xml:space="preserve"> genome serves both as mRNA for translation of the polypeptide and as a template for RNA synthesis. A negative-strand RNA intermediate is synthesised, which then directs production of new positive-strand </w:t>
      </w:r>
      <w:proofErr w:type="spellStart"/>
      <w:r w:rsidRPr="007F53B9">
        <w:t>vRNA</w:t>
      </w:r>
      <w:proofErr w:type="spellEnd"/>
      <w:r w:rsidRPr="007F53B9">
        <w:t xml:space="preserve"> which can be used for new rounds of translation or as a substrate for </w:t>
      </w:r>
      <w:proofErr w:type="spellStart"/>
      <w:r w:rsidRPr="007F53B9">
        <w:t>encapsidation</w:t>
      </w:r>
      <w:proofErr w:type="spellEnd"/>
      <w:r w:rsidR="002660BC">
        <w:t>.</w:t>
      </w:r>
      <w:r w:rsidRPr="007F53B9">
        <w:t xml:space="preserve"> </w:t>
      </w:r>
      <w:r w:rsidR="002660BC">
        <w:t>M</w:t>
      </w:r>
      <w:r w:rsidRPr="007F53B9">
        <w:t xml:space="preserve">ultiple rounds of translation and RNA synthesis produce high levels of viral proteins and </w:t>
      </w:r>
      <w:proofErr w:type="spellStart"/>
      <w:r w:rsidRPr="007F53B9">
        <w:t>vRNA</w:t>
      </w:r>
      <w:proofErr w:type="spellEnd"/>
      <w:r>
        <w:t xml:space="preserve"> </w:t>
      </w:r>
      <w:r w:rsidR="009C41ED">
        <w:fldChar w:fldCharType="begin">
          <w:fldData xml:space="preserve">PEVuZE5vdGU+PENpdGU+PEF1dGhvcj5CYWNrPC9BdXRob3I+PFllYXI+MjAxMzwvWWVhcj48UmVj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==
</w:fldData>
        </w:fldChar>
      </w:r>
      <w:r w:rsidR="0011509D">
        <w:instrText xml:space="preserve"> ADDIN EN.CITE </w:instrText>
      </w:r>
      <w:r w:rsidR="0011509D">
        <w:fldChar w:fldCharType="begin">
          <w:fldData xml:space="preserve">PEVuZE5vdGU+PENpdGU+PEF1dGhvcj5CYWNrPC9BdXRob3I+PFllYXI+MjAxMzwvWWVhcj48UmVj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==
</w:fldData>
        </w:fldChar>
      </w:r>
      <w:r w:rsidR="0011509D">
        <w:instrText xml:space="preserve"> ADDIN EN.CITE.DATA </w:instrText>
      </w:r>
      <w:r w:rsidR="0011509D">
        <w:fldChar w:fldCharType="end"/>
      </w:r>
      <w:r w:rsidR="009C41ED">
        <w:fldChar w:fldCharType="separate"/>
      </w:r>
      <w:r w:rsidR="009C41ED">
        <w:rPr>
          <w:noProof/>
        </w:rPr>
        <w:t>(</w:t>
      </w:r>
      <w:hyperlink w:anchor="_ENREF_44" w:tooltip="Gebhard, 2011 #137" w:history="1">
        <w:r w:rsidR="00AF6FCD">
          <w:rPr>
            <w:noProof/>
          </w:rPr>
          <w:t>Gebhard et al., 2011</w:t>
        </w:r>
      </w:hyperlink>
      <w:r w:rsidR="009C41ED">
        <w:rPr>
          <w:noProof/>
        </w:rPr>
        <w:t xml:space="preserve">; </w:t>
      </w:r>
      <w:hyperlink w:anchor="_ENREF_8" w:tooltip="Back, 2013 #30" w:history="1">
        <w:r w:rsidR="00AF6FCD">
          <w:rPr>
            <w:noProof/>
          </w:rPr>
          <w:t>Back and Lundkvist, 2013</w:t>
        </w:r>
      </w:hyperlink>
      <w:r w:rsidR="009C41ED">
        <w:rPr>
          <w:noProof/>
        </w:rPr>
        <w:t>)</w:t>
      </w:r>
      <w:r w:rsidR="009C41ED">
        <w:fldChar w:fldCharType="end"/>
      </w:r>
      <w:r w:rsidRPr="007F53B9">
        <w:t xml:space="preserve">. For virion production, </w:t>
      </w:r>
      <w:proofErr w:type="spellStart"/>
      <w:r w:rsidRPr="007F53B9">
        <w:t>vRNA</w:t>
      </w:r>
      <w:proofErr w:type="spellEnd"/>
      <w:r w:rsidRPr="007F53B9">
        <w:t xml:space="preserve"> is enclosed by the capsid which then acquires the viral envelope from the rough endoplasmic</w:t>
      </w:r>
      <w:r>
        <w:t xml:space="preserve"> reticulum </w:t>
      </w:r>
      <w:r w:rsidR="009C41ED">
        <w:fldChar w:fldCharType="begin">
          <w:fldData xml:space="preserve">PEVuZE5vdGU+PENpdGU+PEF1dGhvcj5NZWJ1cy1BbnR1bmVzPC9BdXRob3I+PFllYXI+MjAyMjwv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</w:fldData>
        </w:fldChar>
      </w:r>
      <w:r w:rsidR="00CD22DB">
        <w:instrText xml:space="preserve"> ADDIN EN.CITE </w:instrText>
      </w:r>
      <w:r w:rsidR="00CD22DB">
        <w:fldChar w:fldCharType="begin">
          <w:fldData xml:space="preserve">PEVuZE5vdGU+PENpdGU+PEF1dGhvcj5NZWJ1cy1BbnR1bmVzPC9BdXRob3I+PFllYXI+MjAyMjwv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</w:fldData>
        </w:fldChar>
      </w:r>
      <w:r w:rsidR="00CD22DB">
        <w:instrText xml:space="preserve"> ADDIN EN.CITE.DATA </w:instrText>
      </w:r>
      <w:r w:rsidR="00CD22DB">
        <w:fldChar w:fldCharType="end"/>
      </w:r>
      <w:r w:rsidR="009C41ED">
        <w:fldChar w:fldCharType="separate"/>
      </w:r>
      <w:r w:rsidR="009C41ED">
        <w:rPr>
          <w:noProof/>
        </w:rPr>
        <w:t>(</w:t>
      </w:r>
      <w:hyperlink w:anchor="_ENREF_76" w:tooltip="Mebus-Antunes, 2022 #101" w:history="1">
        <w:r w:rsidR="00AF6FCD">
          <w:rPr>
            <w:noProof/>
          </w:rPr>
          <w:t>Mebus-Antunes et al., 2022</w:t>
        </w:r>
      </w:hyperlink>
      <w:r w:rsidR="009C41ED">
        <w:rPr>
          <w:noProof/>
        </w:rPr>
        <w:t>)</w:t>
      </w:r>
      <w:r w:rsidR="009C41ED">
        <w:fldChar w:fldCharType="end"/>
      </w:r>
      <w:r w:rsidRPr="007F53B9">
        <w:t xml:space="preserve">. </w:t>
      </w:r>
      <w:r w:rsidR="00A3311A">
        <w:t>Following a maturation process in the trans-Golgi network, m</w:t>
      </w:r>
      <w:r w:rsidRPr="007F53B9">
        <w:t xml:space="preserve">ature </w:t>
      </w:r>
      <w:r w:rsidR="00A3311A">
        <w:t xml:space="preserve">infectious </w:t>
      </w:r>
      <w:r w:rsidRPr="007F53B9">
        <w:t>virions exit the cell via the secretory pathway</w:t>
      </w:r>
      <w:r w:rsidR="002660BC">
        <w:t xml:space="preserve"> </w:t>
      </w:r>
      <w:r w:rsidR="009C41ED">
        <w:fldChar w:fldCharType="begin">
          <w:fldData xml:space="preserve">PEVuZE5vdGU+PENpdGU+PEF1dGhvcj5TdGlhc255PC9BdXRob3I+PFllYXI+MjAwNjwvWWVhcj48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</w:fldData>
        </w:fldChar>
      </w:r>
      <w:r w:rsidR="00341570">
        <w:instrText xml:space="preserve"> ADDIN EN.CITE </w:instrText>
      </w:r>
      <w:r w:rsidR="00341570">
        <w:fldChar w:fldCharType="begin">
          <w:fldData xml:space="preserve">PEVuZE5vdGU+PENpdGU+PEF1dGhvcj5TdGlhc255PC9BdXRob3I+PFllYXI+MjAwNjwvWWVhcj48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</w:fldData>
        </w:fldChar>
      </w:r>
      <w:r w:rsidR="00341570">
        <w:instrText xml:space="preserve"> ADDIN EN.CITE.DATA </w:instrText>
      </w:r>
      <w:r w:rsidR="00341570">
        <w:fldChar w:fldCharType="end"/>
      </w:r>
      <w:r w:rsidR="009C41ED">
        <w:fldChar w:fldCharType="separate"/>
      </w:r>
      <w:r w:rsidR="009C41ED">
        <w:rPr>
          <w:noProof/>
        </w:rPr>
        <w:t>(</w:t>
      </w:r>
      <w:hyperlink w:anchor="_ENREF_80" w:tooltip="Mukhopadhyay, 2005 #138" w:history="1">
        <w:r w:rsidR="00AF6FCD">
          <w:rPr>
            <w:noProof/>
          </w:rPr>
          <w:t>Mukhopadhyay et al., 2005</w:t>
        </w:r>
      </w:hyperlink>
      <w:r w:rsidR="009C41ED">
        <w:rPr>
          <w:noProof/>
        </w:rPr>
        <w:t xml:space="preserve">; </w:t>
      </w:r>
      <w:hyperlink w:anchor="_ENREF_128" w:tooltip="Stiasny, 2006 #139" w:history="1">
        <w:r w:rsidR="00AF6FCD">
          <w:rPr>
            <w:noProof/>
          </w:rPr>
          <w:t>Stiasny and Heinz, 2006</w:t>
        </w:r>
      </w:hyperlink>
      <w:r w:rsidR="009C41ED">
        <w:rPr>
          <w:noProof/>
        </w:rPr>
        <w:t>)</w:t>
      </w:r>
      <w:r w:rsidR="009C41ED">
        <w:fldChar w:fldCharType="end"/>
      </w:r>
      <w:r w:rsidRPr="007F53B9">
        <w:t>.</w:t>
      </w:r>
    </w:p>
    <w:p w14:paraId="3D9FF4A9" w14:textId="76F65300" w:rsidR="00181FBD" w:rsidRDefault="006B3545" w:rsidP="00181FBD">
      <w:pPr>
        <w:pStyle w:val="Sectionheading2"/>
      </w:pPr>
      <w:bookmarkStart w:id="27" w:name="_Toc141213149"/>
      <w:bookmarkStart w:id="28" w:name="_Ref142303708"/>
      <w:bookmarkStart w:id="29" w:name="_Ref142303744"/>
      <w:bookmarkStart w:id="30" w:name="_Ref142304108"/>
      <w:bookmarkStart w:id="31" w:name="_Ref143849396"/>
      <w:r>
        <w:t>Viral load</w:t>
      </w:r>
      <w:r w:rsidR="00181FBD">
        <w:t xml:space="preserve"> and shedding</w:t>
      </w:r>
      <w:r>
        <w:t xml:space="preserve"> in </w:t>
      </w:r>
      <w:proofErr w:type="gramStart"/>
      <w:r>
        <w:t>humans</w:t>
      </w:r>
      <w:bookmarkEnd w:id="27"/>
      <w:bookmarkEnd w:id="28"/>
      <w:bookmarkEnd w:id="29"/>
      <w:bookmarkEnd w:id="30"/>
      <w:bookmarkEnd w:id="31"/>
      <w:proofErr w:type="gramEnd"/>
    </w:p>
    <w:p w14:paraId="5AE6675B" w14:textId="03D01F5C" w:rsidR="00F928FB" w:rsidRDefault="00E50638" w:rsidP="00801FF5">
      <w:pPr>
        <w:pStyle w:val="RARMPparagraph"/>
      </w:pPr>
      <w:r>
        <w:t xml:space="preserve">There are </w:t>
      </w:r>
      <w:proofErr w:type="gramStart"/>
      <w:r w:rsidR="009C41ED">
        <w:t>a number of</w:t>
      </w:r>
      <w:proofErr w:type="gramEnd"/>
      <w:r>
        <w:t xml:space="preserve"> methods for measuring the amounts of </w:t>
      </w:r>
      <w:r w:rsidR="00E9112A">
        <w:t xml:space="preserve">dengue </w:t>
      </w:r>
      <w:r>
        <w:t xml:space="preserve">virus in a sample. Polymerase chain reaction (PCR) can be used to </w:t>
      </w:r>
      <w:r w:rsidR="00E9112A">
        <w:t xml:space="preserve">detect </w:t>
      </w:r>
      <w:proofErr w:type="spellStart"/>
      <w:r w:rsidR="00844908">
        <w:t>v</w:t>
      </w:r>
      <w:r w:rsidR="00E9112A">
        <w:t>RNA</w:t>
      </w:r>
      <w:proofErr w:type="spellEnd"/>
      <w:r w:rsidR="00E9112A">
        <w:t xml:space="preserve"> and </w:t>
      </w:r>
      <w:r>
        <w:t>count the number of viral genomes in a sample, with concentration expressed as genomes/mL, copies/</w:t>
      </w:r>
      <w:proofErr w:type="gramStart"/>
      <w:r>
        <w:t>mL</w:t>
      </w:r>
      <w:proofErr w:type="gramEnd"/>
      <w:r>
        <w:t xml:space="preserve"> or </w:t>
      </w:r>
      <w:r w:rsidR="001202D0">
        <w:t>cDNA/</w:t>
      </w:r>
      <w:proofErr w:type="spellStart"/>
      <w:r w:rsidR="001202D0">
        <w:t>mL</w:t>
      </w:r>
      <w:r>
        <w:t>.</w:t>
      </w:r>
      <w:proofErr w:type="spellEnd"/>
      <w:r>
        <w:t xml:space="preserve"> In this RARMP</w:t>
      </w:r>
      <w:r w:rsidR="009D671F">
        <w:t>,</w:t>
      </w:r>
      <w:r>
        <w:t xml:space="preserve"> the term genomes/mL will be used for quantitative PCR testing. While PCR is a sensitive assay, it does not differentiate live infectious viral particles from non-infectious </w:t>
      </w:r>
      <w:r w:rsidR="001C15FB">
        <w:t>particles</w:t>
      </w:r>
      <w:r>
        <w:t xml:space="preserve">. Two infectivity assays that will be discussed in this RARMP are plaque assays and endpoint dilution assays. </w:t>
      </w:r>
      <w:r w:rsidR="001C15FB">
        <w:t>A</w:t>
      </w:r>
      <w:r>
        <w:t xml:space="preserve"> plaque assay calculate</w:t>
      </w:r>
      <w:r w:rsidR="001C15FB">
        <w:t>s</w:t>
      </w:r>
      <w:r>
        <w:t xml:space="preserve"> the number of infectious viral particles in </w:t>
      </w:r>
      <w:r w:rsidR="001C15FB">
        <w:t>a sample as</w:t>
      </w:r>
      <w:r>
        <w:t xml:space="preserve"> plaque forming units (PFU)/</w:t>
      </w:r>
      <w:proofErr w:type="spellStart"/>
      <w:r>
        <w:t>mL.</w:t>
      </w:r>
      <w:proofErr w:type="spellEnd"/>
      <w:r w:rsidR="001202D0">
        <w:t xml:space="preserve"> </w:t>
      </w:r>
      <w:r w:rsidR="000514CE">
        <w:t>The</w:t>
      </w:r>
      <w:r w:rsidR="001202D0">
        <w:t xml:space="preserve"> endpoint dilution assay</w:t>
      </w:r>
      <w:r w:rsidR="000514CE">
        <w:t xml:space="preserve"> </w:t>
      </w:r>
      <w:r w:rsidR="001C15FB">
        <w:t>measures the i</w:t>
      </w:r>
      <w:r w:rsidR="001202D0">
        <w:t>nfectivity</w:t>
      </w:r>
      <w:r w:rsidR="001C15FB">
        <w:t xml:space="preserve"> of the virus and</w:t>
      </w:r>
      <w:r w:rsidR="001202D0">
        <w:t xml:space="preserve"> is reported as </w:t>
      </w:r>
      <w:r w:rsidR="009C41ED">
        <w:t xml:space="preserve">50% </w:t>
      </w:r>
      <w:r w:rsidR="001202D0">
        <w:t>infectious dose (ID</w:t>
      </w:r>
      <w:r w:rsidR="001202D0" w:rsidRPr="00085608">
        <w:rPr>
          <w:vertAlign w:val="subscript"/>
        </w:rPr>
        <w:t>50</w:t>
      </w:r>
      <w:r w:rsidR="001202D0">
        <w:t>)</w:t>
      </w:r>
      <w:r w:rsidR="009C41ED">
        <w:t xml:space="preserve"> </w:t>
      </w:r>
      <w:r w:rsidR="009C41ED">
        <w:fldChar w:fldCharType="begin"/>
      </w:r>
      <w:r w:rsidR="009C41ED">
        <w:instrText xml:space="preserve"> ADDIN EN.CITE &lt;EndNote&gt;&lt;Cite&gt;&lt;Author&gt;Payne&lt;/Author&gt;&lt;Year&gt;2017&lt;/Year&gt;&lt;RecNum&gt;142&lt;/RecNum&gt;&lt;DisplayText&gt;(Payne, 2017)&lt;/DisplayText&gt;&lt;record&gt;&lt;rec-number&gt;142&lt;/rec-number&gt;&lt;foreign-keys&gt;&lt;key app="EN" db-id="xdvttrsx1z22a6etzw5pttv1fpe52099wrxs" timestamp="1688094967"&gt;142&lt;/key&gt;&lt;/foreign-keys&gt;&lt;ref-type name="Book Section"&gt;5&lt;/ref-type&gt;&lt;contributors&gt;&lt;authors&gt;&lt;author&gt;Payne, Susan&lt;/author&gt;&lt;/authors&gt;&lt;/contributors&gt;&lt;titles&gt;&lt;title&gt;Methods to Study Viruses&lt;/title&gt;&lt;secondary-title&gt;Viruses&lt;/secondary-title&gt;&lt;/titles&gt;&lt;periodical&gt;&lt;full-title&gt;Viruses&lt;/full-title&gt;&lt;/periodical&gt;&lt;pages&gt;37-52&lt;/pages&gt;&lt;dates&gt;&lt;year&gt;2017&lt;/year&gt;&lt;/dates&gt;&lt;isbn&gt;9780128031094&lt;/isbn&gt;&lt;urls&gt;&lt;/urls&gt;&lt;electronic-resource-num&gt;10.1016/b978-0-12-803109-4.00004-0&lt;/electronic-resource-num&gt;&lt;/record&gt;&lt;/Cite&gt;&lt;/EndNote&gt;</w:instrText>
      </w:r>
      <w:r w:rsidR="009C41ED">
        <w:fldChar w:fldCharType="separate"/>
      </w:r>
      <w:r w:rsidR="009C41ED">
        <w:rPr>
          <w:noProof/>
        </w:rPr>
        <w:t>(</w:t>
      </w:r>
      <w:hyperlink w:anchor="_ENREF_95" w:tooltip="Payne, 2017 #142" w:history="1">
        <w:r w:rsidR="00AF6FCD">
          <w:rPr>
            <w:noProof/>
          </w:rPr>
          <w:t>Payne, 2017</w:t>
        </w:r>
      </w:hyperlink>
      <w:r w:rsidR="009C41ED">
        <w:rPr>
          <w:noProof/>
        </w:rPr>
        <w:t>)</w:t>
      </w:r>
      <w:r w:rsidR="009C41ED">
        <w:fldChar w:fldCharType="end"/>
      </w:r>
      <w:r w:rsidR="009C41ED">
        <w:t>.</w:t>
      </w:r>
      <w:r w:rsidR="001D18EE">
        <w:t xml:space="preserve"> Across the literature, dengue virus quantitation findings are reported in a mixture of logarithmic and non-logarithmic values. To allow </w:t>
      </w:r>
      <w:r w:rsidR="00A32E7C">
        <w:t xml:space="preserve">simpler </w:t>
      </w:r>
      <w:r w:rsidR="001D18EE">
        <w:t xml:space="preserve">comparison between literature findings, values in this RARMP </w:t>
      </w:r>
      <w:r w:rsidR="006B67E0">
        <w:t>have been converted to</w:t>
      </w:r>
      <w:r w:rsidR="001D18EE">
        <w:t xml:space="preserve"> non-logarithmic</w:t>
      </w:r>
      <w:r w:rsidR="001C15FB">
        <w:t xml:space="preserve"> values</w:t>
      </w:r>
      <w:r w:rsidR="001D18EE">
        <w:t>.</w:t>
      </w:r>
    </w:p>
    <w:p w14:paraId="7D6D0F14" w14:textId="55D67AB8" w:rsidR="00143012" w:rsidRDefault="005D2697" w:rsidP="00801FF5">
      <w:pPr>
        <w:pStyle w:val="RARMPparagraph"/>
      </w:pPr>
      <w:r>
        <w:t>V</w:t>
      </w:r>
      <w:r w:rsidR="00181FBD">
        <w:t xml:space="preserve">iraemia </w:t>
      </w:r>
      <w:r>
        <w:t>(the presence of the virus in the blood)</w:t>
      </w:r>
      <w:r w:rsidR="00F663A9">
        <w:t xml:space="preserve"> </w:t>
      </w:r>
      <w:r w:rsidR="00181FBD">
        <w:t xml:space="preserve">typifies </w:t>
      </w:r>
      <w:r w:rsidR="00953551">
        <w:t>dengue</w:t>
      </w:r>
      <w:r w:rsidR="00181FBD">
        <w:t xml:space="preserve"> infection and occurs in both asymptomatic and symptomatic</w:t>
      </w:r>
      <w:r w:rsidR="00F25A4E">
        <w:t xml:space="preserve"> individuals</w:t>
      </w:r>
      <w:r w:rsidR="00181FBD">
        <w:t xml:space="preserve">. </w:t>
      </w:r>
      <w:r w:rsidR="002246E3">
        <w:t>In symptomatic cases, v</w:t>
      </w:r>
      <w:r w:rsidR="00F25A4E">
        <w:t>iraemia</w:t>
      </w:r>
      <w:r w:rsidR="00181FBD">
        <w:t xml:space="preserve"> </w:t>
      </w:r>
      <w:r w:rsidR="002A3DC3">
        <w:t xml:space="preserve">develops several days before symptoms appears </w:t>
      </w:r>
      <w:r w:rsidR="009D671F">
        <w:t xml:space="preserve">and </w:t>
      </w:r>
      <w:r w:rsidR="00181FBD">
        <w:t xml:space="preserve">peaks </w:t>
      </w:r>
      <w:r w:rsidR="00F25A4E">
        <w:t>close to</w:t>
      </w:r>
      <w:r w:rsidR="00181FBD">
        <w:t xml:space="preserve"> </w:t>
      </w:r>
      <w:r w:rsidR="002A3DC3">
        <w:t>onset of symptoms</w:t>
      </w:r>
      <w:r w:rsidR="001C15FB">
        <w:t>. P</w:t>
      </w:r>
      <w:r w:rsidR="002A3DC3">
        <w:t xml:space="preserve">eak </w:t>
      </w:r>
      <w:r w:rsidR="00374C19">
        <w:t xml:space="preserve">plasma </w:t>
      </w:r>
      <w:r w:rsidR="002A3DC3">
        <w:t>v</w:t>
      </w:r>
      <w:r w:rsidR="00181FBD">
        <w:t xml:space="preserve">iral titres </w:t>
      </w:r>
      <w:r w:rsidR="002A3DC3">
        <w:t xml:space="preserve">of </w:t>
      </w:r>
      <w:r w:rsidR="00181FBD">
        <w:t>over 10</w:t>
      </w:r>
      <w:r w:rsidR="00181FBD" w:rsidRPr="00C24369">
        <w:rPr>
          <w:vertAlign w:val="superscript"/>
        </w:rPr>
        <w:t>9</w:t>
      </w:r>
      <w:r w:rsidR="00A32E7C">
        <w:t> </w:t>
      </w:r>
      <w:r w:rsidR="00181FBD">
        <w:t>genomes/m</w:t>
      </w:r>
      <w:r w:rsidR="00D62345">
        <w:t>L</w:t>
      </w:r>
      <w:r w:rsidR="00181FBD">
        <w:t xml:space="preserve"> </w:t>
      </w:r>
      <w:r w:rsidR="001C15FB">
        <w:t xml:space="preserve">have </w:t>
      </w:r>
      <w:r w:rsidR="002A3DC3">
        <w:t>been</w:t>
      </w:r>
      <w:r w:rsidR="00181FBD">
        <w:t xml:space="preserve"> observed</w:t>
      </w:r>
      <w:r w:rsidR="002246E3">
        <w:t xml:space="preserve"> </w:t>
      </w:r>
      <w:r w:rsidR="00DD61FC">
        <w:fldChar w:fldCharType="begin">
          <w:fldData xml:space="preserve">PEVuZE5vdGU+PENpdGU+PEF1dGhvcj5WYXVnaG48L0F1dGhvcj48WWVhcj4yMDAwPC9ZZWFyPjxS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xNDY4OC05MzwvcGFnZXM+PHZvbHVtZT4xMTI8L3ZvbHVtZT48bnVt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</w:fldData>
        </w:fldChar>
      </w:r>
      <w:r w:rsidR="00341570">
        <w:instrText xml:space="preserve"> ADDIN EN.CITE </w:instrText>
      </w:r>
      <w:r w:rsidR="00341570">
        <w:fldChar w:fldCharType="begin">
          <w:fldData xml:space="preserve">PEVuZE5vdGU+PENpdGU+PEF1dGhvcj5WYXVnaG48L0F1dGhvcj48WWVhcj4yMDAwPC9ZZWFyPjxS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xNDY4OC05MzwvcGFnZXM+PHZvbHVtZT4xMTI8L3ZvbHVtZT48bnVt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</w:fldData>
        </w:fldChar>
      </w:r>
      <w:r w:rsidR="00341570">
        <w:instrText xml:space="preserve"> ADDIN EN.CITE.DATA </w:instrText>
      </w:r>
      <w:r w:rsidR="00341570">
        <w:fldChar w:fldCharType="end"/>
      </w:r>
      <w:r w:rsidR="00DD61FC">
        <w:fldChar w:fldCharType="separate"/>
      </w:r>
      <w:r w:rsidR="00DD61FC">
        <w:rPr>
          <w:noProof/>
        </w:rPr>
        <w:t>(</w:t>
      </w:r>
      <w:hyperlink w:anchor="_ENREF_144" w:tooltip="Vaughn, 2000 #103" w:history="1">
        <w:r w:rsidR="00AF6FCD">
          <w:rPr>
            <w:noProof/>
          </w:rPr>
          <w:t>Vaughn et al., 2000</w:t>
        </w:r>
      </w:hyperlink>
      <w:r w:rsidR="00DD61FC">
        <w:rPr>
          <w:noProof/>
        </w:rPr>
        <w:t xml:space="preserve">; </w:t>
      </w:r>
      <w:hyperlink w:anchor="_ENREF_36" w:tooltip="Duong, 2015 #26" w:history="1">
        <w:r w:rsidR="00AF6FCD">
          <w:rPr>
            <w:noProof/>
          </w:rPr>
          <w:t>Duong et al., 2015</w:t>
        </w:r>
      </w:hyperlink>
      <w:r w:rsidR="00DD61FC">
        <w:rPr>
          <w:noProof/>
        </w:rPr>
        <w:t>)</w:t>
      </w:r>
      <w:r w:rsidR="00DD61FC">
        <w:fldChar w:fldCharType="end"/>
      </w:r>
      <w:r w:rsidR="00181FBD">
        <w:t>.</w:t>
      </w:r>
      <w:r w:rsidR="00801FF5">
        <w:t xml:space="preserve"> </w:t>
      </w:r>
      <w:r w:rsidR="00143012">
        <w:t xml:space="preserve">Increased viral titres have been associated with increased disease severity, with a 10-fold increase in peak titre reported for patients with severe dengue compared to </w:t>
      </w:r>
      <w:r w:rsidR="0065003D">
        <w:t>DF</w:t>
      </w:r>
      <w:r w:rsidR="00D62345">
        <w:t xml:space="preserve"> </w:t>
      </w:r>
      <w:r w:rsidR="00DD61FC">
        <w:fldChar w:fldCharType="begin"/>
      </w:r>
      <w:r w:rsidR="00DD61FC">
        <w:instrText xml:space="preserve"> ADDIN EN.CITE &lt;EndNote&gt;&lt;Cite&gt;&lt;Author&gt;Vaughn&lt;/Author&gt;&lt;Year&gt;2000&lt;/Year&gt;&lt;RecNum&gt;103&lt;/RecNum&gt;&lt;DisplayText&gt;(Vaughn et al., 2000)&lt;/DisplayText&gt;&lt;record&gt;&lt;rec-number&gt;103&lt;/rec-number&gt;&lt;foreign-keys&gt;&lt;key app="EN" db-id="xdvttrsx1z22a6etzw5pttv1fpe52099wrxs" timestamp="1687669441"&gt;103&lt;/key&gt;&lt;/foreign-keys&gt;&lt;ref-type name="Journal Article"&gt;17&lt;/ref-type&gt;&lt;contributors&gt;&lt;authors&gt;&lt;author&gt;Vaughn, David W.&lt;/author&gt;&lt;author&gt;Green, Sharone&lt;/author&gt;&lt;author&gt;Kalayanarooj, Siripen&lt;/author&gt;&lt;author&gt;Innis, Bruce L.&lt;/author&gt;&lt;author&gt;Nimmannitya, Suchitra&lt;/author&gt;&lt;author&gt;Suntayakorn, Saroj&lt;/author&gt;&lt;author&gt;Endy, Timothy P.&lt;/author&gt;&lt;author&gt;Raengsakulrach, Boonyos&lt;/author&gt;&lt;author&gt;Rothman, Alan L.&lt;/author&gt;&lt;author&gt;Ennis, Francis A.&lt;/author&gt;&lt;author&gt;Nisalak, Ananda&lt;/author&gt;&lt;/authors&gt;&lt;/contributors&gt;&lt;titles&gt;&lt;title&gt;Dengue Viremia Titer, Antibody Response Pattern, and Virus Serotype Correlate with Disease Severity&lt;/title&gt;&lt;secondary-title&gt;The Journal of Infectious Diseases&lt;/secondary-title&gt;&lt;/titles&gt;&lt;periodical&gt;&lt;full-title&gt;The Journal of Infectious Diseases&lt;/full-title&gt;&lt;/periodical&gt;&lt;pages&gt;2-9&lt;/pages&gt;&lt;volume&gt;181&lt;/volume&gt;&lt;number&gt;1&lt;/number&gt;&lt;dates&gt;&lt;year&gt;2000&lt;/year&gt;&lt;/dates&gt;&lt;isbn&gt;0022-1899&lt;/isbn&gt;&lt;urls&gt;&lt;related-urls&gt;&lt;url&gt;https://doi.org/10.1086/315215&lt;/url&gt;&lt;/related-urls&gt;&lt;/urls&gt;&lt;electronic-resource-num&gt;10.1086/315215&lt;/electronic-resource-num&gt;&lt;access-date&gt;6/25/2023&lt;/access-date&gt;&lt;/record&gt;&lt;/Cite&gt;&lt;/EndNote&gt;</w:instrText>
      </w:r>
      <w:r w:rsidR="00DD61FC">
        <w:fldChar w:fldCharType="separate"/>
      </w:r>
      <w:r w:rsidR="00DD61FC">
        <w:rPr>
          <w:noProof/>
        </w:rPr>
        <w:t>(</w:t>
      </w:r>
      <w:hyperlink w:anchor="_ENREF_144" w:tooltip="Vaughn, 2000 #103" w:history="1">
        <w:r w:rsidR="00AF6FCD">
          <w:rPr>
            <w:noProof/>
          </w:rPr>
          <w:t>Vaughn et al., 2000</w:t>
        </w:r>
      </w:hyperlink>
      <w:r w:rsidR="00DD61FC">
        <w:rPr>
          <w:noProof/>
        </w:rPr>
        <w:t>)</w:t>
      </w:r>
      <w:r w:rsidR="00DD61FC">
        <w:fldChar w:fldCharType="end"/>
      </w:r>
      <w:r w:rsidR="00143012">
        <w:t>.</w:t>
      </w:r>
      <w:r w:rsidR="00801FF5">
        <w:t xml:space="preserve"> </w:t>
      </w:r>
      <w:r w:rsidR="00247CEC">
        <w:t xml:space="preserve">In symptomatic cases, viraemia typically clears within 5-7 days after onset of symptoms </w:t>
      </w:r>
      <w:r w:rsidR="00247CEC">
        <w:fldChar w:fldCharType="begin">
          <w:fldData xml:space="preserve">PEVuZE5vdGU+PENpdGU+PEF1dGhvcj5Ucmljb3U8L0F1dGhvcj48WWVhcj4yMDExPC9ZZWFyPjxS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==
</w:fldData>
        </w:fldChar>
      </w:r>
      <w:r w:rsidR="00341570">
        <w:instrText xml:space="preserve"> ADDIN EN.CITE </w:instrText>
      </w:r>
      <w:r w:rsidR="00341570">
        <w:fldChar w:fldCharType="begin">
          <w:fldData xml:space="preserve">PEVuZE5vdGU+PENpdGU+PEF1dGhvcj5Ucmljb3U8L0F1dGhvcj48WWVhcj4yMDExPC9ZZWFyPjxS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==
</w:fldData>
        </w:fldChar>
      </w:r>
      <w:r w:rsidR="00341570">
        <w:instrText xml:space="preserve"> ADDIN EN.CITE.DATA </w:instrText>
      </w:r>
      <w:r w:rsidR="00341570">
        <w:fldChar w:fldCharType="end"/>
      </w:r>
      <w:r w:rsidR="00247CEC">
        <w:fldChar w:fldCharType="separate"/>
      </w:r>
      <w:r w:rsidR="00247CEC">
        <w:rPr>
          <w:noProof/>
        </w:rPr>
        <w:t>(</w:t>
      </w:r>
      <w:hyperlink w:anchor="_ENREF_139" w:tooltip="Tricou, 2011 #143" w:history="1">
        <w:r w:rsidR="00AF6FCD">
          <w:rPr>
            <w:noProof/>
          </w:rPr>
          <w:t>Tricou et al., 2011</w:t>
        </w:r>
      </w:hyperlink>
      <w:r w:rsidR="00247CEC">
        <w:rPr>
          <w:noProof/>
        </w:rPr>
        <w:t>)</w:t>
      </w:r>
      <w:r w:rsidR="00247CEC">
        <w:fldChar w:fldCharType="end"/>
      </w:r>
      <w:r w:rsidR="00247CEC">
        <w:t xml:space="preserve">. </w:t>
      </w:r>
      <w:r w:rsidR="00247CEC" w:rsidRPr="00247CEC">
        <w:t xml:space="preserve">Several case reports have shown persistent viraemia (&gt; 15 days after initial symptoms) in immunocompromised dengue patients </w:t>
      </w:r>
      <w:r w:rsidR="00B7180F">
        <w:fldChar w:fldCharType="begin">
          <w:fldData xml:space="preserve">PEVuZE5vdGU+PENpdGU+PEF1dGhvcj5kZSBTb3V6YSBQZXJlaXJhPC9BdXRob3I+PFllYXI+MjAx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</w:fldData>
        </w:fldChar>
      </w:r>
      <w:r w:rsidR="00341570">
        <w:instrText xml:space="preserve"> ADDIN EN.CITE </w:instrText>
      </w:r>
      <w:r w:rsidR="00341570">
        <w:fldChar w:fldCharType="begin">
          <w:fldData xml:space="preserve">PEVuZE5vdGU+PENpdGU+PEF1dGhvcj5kZSBTb3V6YSBQZXJlaXJhPC9BdXRob3I+PFllYXI+MjAx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</w:fldData>
        </w:fldChar>
      </w:r>
      <w:r w:rsidR="00341570">
        <w:instrText xml:space="preserve"> ADDIN EN.CITE.DATA </w:instrText>
      </w:r>
      <w:r w:rsidR="00341570">
        <w:fldChar w:fldCharType="end"/>
      </w:r>
      <w:r w:rsidR="00B7180F">
        <w:fldChar w:fldCharType="separate"/>
      </w:r>
      <w:r w:rsidR="00B7180F">
        <w:rPr>
          <w:noProof/>
        </w:rPr>
        <w:t>(</w:t>
      </w:r>
      <w:hyperlink w:anchor="_ENREF_27" w:tooltip="de Souza Pereira, 2017 #174" w:history="1">
        <w:r w:rsidR="00AF6FCD">
          <w:rPr>
            <w:noProof/>
          </w:rPr>
          <w:t>de Souza Pereira et al., 2017</w:t>
        </w:r>
      </w:hyperlink>
      <w:r w:rsidR="00B7180F">
        <w:rPr>
          <w:noProof/>
        </w:rPr>
        <w:t>)</w:t>
      </w:r>
      <w:r w:rsidR="00B7180F">
        <w:fldChar w:fldCharType="end"/>
      </w:r>
      <w:r w:rsidR="00247CEC" w:rsidRPr="00247CEC">
        <w:t>.</w:t>
      </w:r>
      <w:r w:rsidR="00247CEC">
        <w:t xml:space="preserve"> </w:t>
      </w:r>
      <w:r w:rsidR="00801FF5">
        <w:t>The kinetics of viraemi</w:t>
      </w:r>
      <w:r w:rsidR="002246E3">
        <w:t>a</w:t>
      </w:r>
      <w:r w:rsidR="00801FF5">
        <w:t xml:space="preserve"> in asymptomatic individuals has not been as well defined, however in a study of a small number of asymptomatic household members of symptomatic dengue cases, </w:t>
      </w:r>
      <w:r w:rsidR="002246E3">
        <w:t xml:space="preserve">the mean maximum viral </w:t>
      </w:r>
      <w:r w:rsidR="001202D0">
        <w:t>titre</w:t>
      </w:r>
      <w:r w:rsidR="002246E3">
        <w:t xml:space="preserve"> was lower in the asymptomatic cases (3.89</w:t>
      </w:r>
      <w:r w:rsidR="00A32E7C">
        <w:t> </w:t>
      </w:r>
      <w:r w:rsidR="002246E3">
        <w:t>x 10</w:t>
      </w:r>
      <w:r w:rsidR="002246E3" w:rsidRPr="002246E3">
        <w:rPr>
          <w:vertAlign w:val="superscript"/>
        </w:rPr>
        <w:t>6</w:t>
      </w:r>
      <w:r w:rsidR="002246E3">
        <w:t xml:space="preserve"> genomes/mL</w:t>
      </w:r>
      <w:r w:rsidR="00F663A9">
        <w:t>)</w:t>
      </w:r>
      <w:r w:rsidR="002246E3">
        <w:t xml:space="preserve"> </w:t>
      </w:r>
      <w:r w:rsidR="001C15FB">
        <w:t>than in</w:t>
      </w:r>
      <w:r w:rsidR="00F663A9">
        <w:t xml:space="preserve"> symptomatic cases (</w:t>
      </w:r>
      <w:r w:rsidR="002246E3">
        <w:t>7.24 x 10</w:t>
      </w:r>
      <w:r w:rsidR="002246E3" w:rsidRPr="002246E3">
        <w:rPr>
          <w:vertAlign w:val="superscript"/>
        </w:rPr>
        <w:t>9</w:t>
      </w:r>
      <w:r w:rsidR="002246E3">
        <w:t xml:space="preserve"> genomes/mL) </w:t>
      </w:r>
      <w:r w:rsidR="00801FF5">
        <w:t xml:space="preserve">and the </w:t>
      </w:r>
      <w:r w:rsidR="002246E3">
        <w:t xml:space="preserve">asymptomatic </w:t>
      </w:r>
      <w:r w:rsidR="00801FF5">
        <w:t>viraemi</w:t>
      </w:r>
      <w:r w:rsidR="002246E3">
        <w:t>a</w:t>
      </w:r>
      <w:r w:rsidR="00801FF5">
        <w:t xml:space="preserve"> took longer to clear</w:t>
      </w:r>
      <w:r w:rsidR="002246E3">
        <w:t xml:space="preserve"> </w:t>
      </w:r>
      <w:r w:rsidR="00DD61FC">
        <w:fldChar w:fldCharType="begin">
          <w:fldData xml:space="preserve">PEVuZE5vdGU+PENpdGU+PEF1dGhvcj5NYXRhbmdrYXNvbWJ1dDwvQXV0aG9yPjxZZWFyPjIwMjA8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</w:fldData>
        </w:fldChar>
      </w:r>
      <w:r w:rsidR="00341570">
        <w:instrText xml:space="preserve"> ADDIN EN.CITE </w:instrText>
      </w:r>
      <w:r w:rsidR="00341570">
        <w:fldChar w:fldCharType="begin">
          <w:fldData xml:space="preserve">PEVuZE5vdGU+PENpdGU+PEF1dGhvcj5NYXRhbmdrYXNvbWJ1dDwvQXV0aG9yPjxZZWFyPjIwMjA8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74" w:tooltip="Matangkasombut, 2020 #104" w:history="1">
        <w:r w:rsidR="00AF6FCD">
          <w:rPr>
            <w:noProof/>
          </w:rPr>
          <w:t>Matangkasombut et al., 2020</w:t>
        </w:r>
      </w:hyperlink>
      <w:r w:rsidR="00DD61FC">
        <w:rPr>
          <w:noProof/>
        </w:rPr>
        <w:t>)</w:t>
      </w:r>
      <w:r w:rsidR="00DD61FC">
        <w:fldChar w:fldCharType="end"/>
      </w:r>
      <w:r w:rsidR="00801FF5">
        <w:t>.</w:t>
      </w:r>
      <w:r w:rsidR="009106FE">
        <w:t xml:space="preserve"> A similar trend was seen in a</w:t>
      </w:r>
      <w:r w:rsidR="002A3DC3">
        <w:t>nother</w:t>
      </w:r>
      <w:r w:rsidR="009106FE">
        <w:t xml:space="preserve"> small cohort of asymptomatic cases, with </w:t>
      </w:r>
      <w:r w:rsidR="000514CE">
        <w:t>viral titres</w:t>
      </w:r>
      <w:r w:rsidR="009106FE">
        <w:t xml:space="preserve"> 100-fo</w:t>
      </w:r>
      <w:r w:rsidR="002A3DC3">
        <w:t>l</w:t>
      </w:r>
      <w:r w:rsidR="009106FE">
        <w:t>d lower in asymptomatic cases compared to pre</w:t>
      </w:r>
      <w:r w:rsidR="00004C2A">
        <w:noBreakHyphen/>
      </w:r>
      <w:r w:rsidR="009106FE">
        <w:t xml:space="preserve">symptomatic or symptomatic </w:t>
      </w:r>
      <w:r w:rsidR="00DD61FC">
        <w:fldChar w:fldCharType="begin">
          <w:fldData xml:space="preserve">PEVuZE5vdGU+PENpdGU+PEF1dGhvcj5EdW9uZzwvQXV0aG9yPjxZZWFyPjIwMTU8L1llYXI+PFJl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Q2ODgtOTM8L3BhZ2VzPjx2b2x1bWU+MTEyPC92b2x1bWU+PG51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</w:fldData>
        </w:fldChar>
      </w:r>
      <w:r w:rsidR="00341570">
        <w:instrText xml:space="preserve"> ADDIN EN.CITE </w:instrText>
      </w:r>
      <w:r w:rsidR="00341570">
        <w:fldChar w:fldCharType="begin">
          <w:fldData xml:space="preserve">PEVuZE5vdGU+PENpdGU+PEF1dGhvcj5EdW9uZzwvQXV0aG9yPjxZZWFyPjIwMTU8L1llYXI+PFJl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Q2ODgtOTM8L3BhZ2VzPjx2b2x1bWU+MTEyPC92b2x1bWU+PG51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36" w:tooltip="Duong, 2015 #26" w:history="1">
        <w:r w:rsidR="00AF6FCD">
          <w:rPr>
            <w:noProof/>
          </w:rPr>
          <w:t>Duong et al., 2015</w:t>
        </w:r>
      </w:hyperlink>
      <w:r w:rsidR="00DD61FC">
        <w:rPr>
          <w:noProof/>
        </w:rPr>
        <w:t>)</w:t>
      </w:r>
      <w:r w:rsidR="00DD61FC">
        <w:fldChar w:fldCharType="end"/>
      </w:r>
      <w:r w:rsidR="009106FE">
        <w:t>.</w:t>
      </w:r>
    </w:p>
    <w:p w14:paraId="798988C4" w14:textId="186F7AFD" w:rsidR="00374C19" w:rsidRPr="00D70874" w:rsidRDefault="00181FBD" w:rsidP="00D70874">
      <w:pPr>
        <w:pStyle w:val="RARMPparagraph"/>
      </w:pPr>
      <w:r w:rsidRPr="00D70874">
        <w:t>Viral genomes have been detected</w:t>
      </w:r>
      <w:r w:rsidR="00DD1BD3">
        <w:t xml:space="preserve"> by PCR</w:t>
      </w:r>
      <w:r w:rsidRPr="00D70874">
        <w:t xml:space="preserve"> in </w:t>
      </w:r>
      <w:r w:rsidR="00D70874">
        <w:t xml:space="preserve">saliva, </w:t>
      </w:r>
      <w:r w:rsidRPr="00D70874">
        <w:t>urine, semen</w:t>
      </w:r>
      <w:r w:rsidR="00B058BE">
        <w:t>,</w:t>
      </w:r>
      <w:r w:rsidRPr="00D70874">
        <w:t xml:space="preserve"> vaginal secretions</w:t>
      </w:r>
      <w:r w:rsidR="00502649">
        <w:t>,</w:t>
      </w:r>
      <w:r w:rsidR="006B3545">
        <w:t xml:space="preserve"> and breast milk</w:t>
      </w:r>
      <w:r w:rsidRPr="00D70874">
        <w:t>.</w:t>
      </w:r>
      <w:r w:rsidR="00374C19" w:rsidRPr="00D70874">
        <w:t xml:space="preserve"> However</w:t>
      </w:r>
      <w:r w:rsidR="000514CE">
        <w:t>,</w:t>
      </w:r>
      <w:r w:rsidR="00374C19" w:rsidRPr="00D70874">
        <w:t xml:space="preserve"> viral loads are orders of magnitude lower than </w:t>
      </w:r>
      <w:r w:rsidR="00F663A9">
        <w:t xml:space="preserve">those </w:t>
      </w:r>
      <w:r w:rsidR="00374C19" w:rsidRPr="00D70874">
        <w:t xml:space="preserve">in </w:t>
      </w:r>
      <w:r w:rsidR="00374C19" w:rsidRPr="00266F49">
        <w:t xml:space="preserve">plasma and </w:t>
      </w:r>
      <w:r w:rsidR="00266F49" w:rsidRPr="00266F49">
        <w:t xml:space="preserve">it has not been </w:t>
      </w:r>
      <w:r w:rsidR="000514CE">
        <w:t xml:space="preserve">clearly </w:t>
      </w:r>
      <w:r w:rsidR="00266F49" w:rsidRPr="00266F49">
        <w:t xml:space="preserve">demonstrated that </w:t>
      </w:r>
      <w:r w:rsidR="00374C19" w:rsidRPr="00266F49">
        <w:t>infectious virus particles have been isolated from these fluids</w:t>
      </w:r>
      <w:r w:rsidR="003E0BE4">
        <w:t>:</w:t>
      </w:r>
    </w:p>
    <w:p w14:paraId="35F940DC" w14:textId="314111A6" w:rsidR="00270334" w:rsidRDefault="00374C19" w:rsidP="00D70874">
      <w:pPr>
        <w:pStyle w:val="ListBullet1"/>
      </w:pPr>
      <w:r w:rsidRPr="00292BAA">
        <w:rPr>
          <w:b/>
          <w:bCs/>
        </w:rPr>
        <w:lastRenderedPageBreak/>
        <w:t>Saliva</w:t>
      </w:r>
      <w:r>
        <w:t xml:space="preserve">: </w:t>
      </w:r>
      <w:r w:rsidR="00953551">
        <w:t>Dengue</w:t>
      </w:r>
      <w:r w:rsidRPr="00374C19">
        <w:t xml:space="preserve"> genomes are shed into saliva with similar kinetics to </w:t>
      </w:r>
      <w:r w:rsidR="001435A8">
        <w:t>viraemia</w:t>
      </w:r>
      <w:r w:rsidRPr="00374C19">
        <w:t xml:space="preserve">. At the time of disease onset, </w:t>
      </w:r>
      <w:proofErr w:type="spellStart"/>
      <w:r w:rsidR="00844908">
        <w:t>v</w:t>
      </w:r>
      <w:r w:rsidRPr="00374C19">
        <w:t>RNA</w:t>
      </w:r>
      <w:proofErr w:type="spellEnd"/>
      <w:r w:rsidRPr="00374C19">
        <w:t xml:space="preserve"> levels </w:t>
      </w:r>
      <w:r w:rsidR="00F663A9">
        <w:t xml:space="preserve">in saliva </w:t>
      </w:r>
      <w:r w:rsidRPr="00374C19">
        <w:t>are high</w:t>
      </w:r>
      <w:r>
        <w:t>est</w:t>
      </w:r>
      <w:r w:rsidRPr="00374C19">
        <w:t xml:space="preserve"> and decline thereafter, </w:t>
      </w:r>
      <w:r>
        <w:t>with no virus in the saliva detected after day 10</w:t>
      </w:r>
      <w:r w:rsidR="00385445">
        <w:t xml:space="preserve"> of onset of fever</w:t>
      </w:r>
      <w:r>
        <w:t>.</w:t>
      </w:r>
      <w:r w:rsidR="00385445">
        <w:t xml:space="preserve"> </w:t>
      </w:r>
      <w:r w:rsidR="00C64751">
        <w:t xml:space="preserve">In a study of </w:t>
      </w:r>
      <w:r w:rsidR="00F05823">
        <w:t>saliva samples from 132</w:t>
      </w:r>
      <w:r w:rsidR="00C64751">
        <w:t xml:space="preserve"> dengue patients, t</w:t>
      </w:r>
      <w:r w:rsidR="00385445">
        <w:t>he peak viral load was 10</w:t>
      </w:r>
      <w:r w:rsidR="00385445" w:rsidRPr="00385445">
        <w:rPr>
          <w:vertAlign w:val="superscript"/>
        </w:rPr>
        <w:t>5</w:t>
      </w:r>
      <w:r w:rsidR="00385445">
        <w:t xml:space="preserve"> genomes/mL at days 1-3</w:t>
      </w:r>
      <w:r w:rsidR="00C64751">
        <w:t xml:space="preserve">. Viable </w:t>
      </w:r>
      <w:r w:rsidR="00953551">
        <w:t>dengue particles</w:t>
      </w:r>
      <w:r w:rsidR="00C64751">
        <w:t xml:space="preserve"> </w:t>
      </w:r>
      <w:r w:rsidR="00F663A9">
        <w:t xml:space="preserve">could </w:t>
      </w:r>
      <w:r w:rsidR="00C64751">
        <w:t xml:space="preserve">not be isolated from </w:t>
      </w:r>
      <w:r w:rsidR="00377009">
        <w:t xml:space="preserve">the </w:t>
      </w:r>
      <w:r w:rsidR="00C64751">
        <w:t xml:space="preserve">15 </w:t>
      </w:r>
      <w:r w:rsidR="00953551">
        <w:t>dengue</w:t>
      </w:r>
      <w:r w:rsidR="00C64751">
        <w:t>-positive saliva samples</w:t>
      </w:r>
      <w:r w:rsidR="00385445">
        <w:t xml:space="preserve"> </w:t>
      </w:r>
      <w:r w:rsidR="00B542CE">
        <w:t xml:space="preserve">that were </w:t>
      </w:r>
      <w:r w:rsidR="00C64751">
        <w:t xml:space="preserve">tested </w:t>
      </w:r>
      <w:r w:rsidR="00DD61FC">
        <w:fldChar w:fldCharType="begin">
          <w:fldData xml:space="preserve">PEVuZE5vdGU+PENpdGU+PEF1dGhvcj5BbmRyaWVzPC9BdXRob3I+PFllYXI+MjAxNTwvWWVhcj48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</w:fldData>
        </w:fldChar>
      </w:r>
      <w:r w:rsidR="0011509D">
        <w:instrText xml:space="preserve"> ADDIN EN.CITE </w:instrText>
      </w:r>
      <w:r w:rsidR="0011509D">
        <w:fldChar w:fldCharType="begin">
          <w:fldData xml:space="preserve">PEVuZE5vdGU+PENpdGU+PEF1dGhvcj5BbmRyaWVzPC9BdXRob3I+PFllYXI+MjAxNTwvWWVhcj48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</w:fldData>
        </w:fldChar>
      </w:r>
      <w:r w:rsidR="0011509D">
        <w:instrText xml:space="preserve"> ADDIN EN.CITE.DATA </w:instrText>
      </w:r>
      <w:r w:rsidR="0011509D">
        <w:fldChar w:fldCharType="end"/>
      </w:r>
      <w:r w:rsidR="00DD61FC">
        <w:fldChar w:fldCharType="separate"/>
      </w:r>
      <w:r w:rsidR="00DD61FC">
        <w:rPr>
          <w:noProof/>
        </w:rPr>
        <w:t>(</w:t>
      </w:r>
      <w:hyperlink w:anchor="_ENREF_5" w:tooltip="Andries, 2015 #105" w:history="1">
        <w:r w:rsidR="00AF6FCD">
          <w:rPr>
            <w:noProof/>
          </w:rPr>
          <w:t>Andries et al., 2015</w:t>
        </w:r>
      </w:hyperlink>
      <w:r w:rsidR="00DD61FC">
        <w:rPr>
          <w:noProof/>
        </w:rPr>
        <w:t>)</w:t>
      </w:r>
      <w:r w:rsidR="00DD61FC">
        <w:fldChar w:fldCharType="end"/>
      </w:r>
      <w:r w:rsidR="00385445">
        <w:t>.</w:t>
      </w:r>
      <w:r w:rsidR="00266F49">
        <w:t xml:space="preserve"> </w:t>
      </w:r>
      <w:r w:rsidR="00771B70">
        <w:rPr>
          <w:rFonts w:asciiTheme="minorHAnsi" w:hAnsiTheme="minorHAnsi" w:cstheme="minorHAnsi"/>
        </w:rPr>
        <w:t>More r</w:t>
      </w:r>
      <w:r w:rsidR="00771B70" w:rsidRPr="007A5633">
        <w:rPr>
          <w:rFonts w:asciiTheme="minorHAnsi" w:hAnsiTheme="minorHAnsi" w:cstheme="minorHAnsi"/>
        </w:rPr>
        <w:t>ecently</w:t>
      </w:r>
      <w:r w:rsidR="00171D48">
        <w:rPr>
          <w:rFonts w:asciiTheme="minorHAnsi" w:hAnsiTheme="minorHAnsi" w:cstheme="minorHAnsi"/>
        </w:rPr>
        <w:t>,</w:t>
      </w:r>
      <w:r w:rsidR="00266F49" w:rsidRPr="007A5633">
        <w:t xml:space="preserve"> viable </w:t>
      </w:r>
      <w:r w:rsidR="00953551">
        <w:t>dengue</w:t>
      </w:r>
      <w:r w:rsidR="00266F49" w:rsidRPr="007A5633">
        <w:t xml:space="preserve"> particle</w:t>
      </w:r>
      <w:r w:rsidR="00771B70">
        <w:t>s were isolated</w:t>
      </w:r>
      <w:r w:rsidR="00266F49" w:rsidRPr="007A5633">
        <w:t xml:space="preserve"> in 73% of PCR-positive saliva samples tested</w:t>
      </w:r>
      <w:r w:rsidR="00266F49">
        <w:t xml:space="preserve"> (n = 22)</w:t>
      </w:r>
      <w:r w:rsidR="00266F49" w:rsidRPr="007A5633">
        <w:t xml:space="preserve">, however </w:t>
      </w:r>
      <w:r w:rsidR="00DD1BD3">
        <w:t xml:space="preserve">these findings are viewed with caution as </w:t>
      </w:r>
      <w:r w:rsidR="00266F49">
        <w:t>limited information was provided on the methods</w:t>
      </w:r>
      <w:r w:rsidR="00171D48">
        <w:t>,</w:t>
      </w:r>
      <w:r w:rsidR="00266F49">
        <w:t xml:space="preserve"> and </w:t>
      </w:r>
      <w:r w:rsidR="000514CE">
        <w:t>infectivity of the samples was</w:t>
      </w:r>
      <w:r w:rsidR="00266F49" w:rsidRPr="007A5633">
        <w:t xml:space="preserve"> not reported</w:t>
      </w:r>
      <w:r w:rsidR="00266F49">
        <w:t xml:space="preserve"> </w:t>
      </w:r>
      <w:r w:rsidR="00DD61FC">
        <w:fldChar w:fldCharType="begin"/>
      </w:r>
      <w:r w:rsidR="00DD61FC">
        <w:instrText xml:space="preserve"> ADDIN EN.CITE &lt;EndNote&gt;&lt;Cite&gt;&lt;Author&gt;Humaidi&lt;/Author&gt;&lt;Year&gt;2021&lt;/Year&gt;&lt;RecNum&gt;107&lt;/RecNum&gt;&lt;DisplayText&gt;(Humaidi et al., 2021)&lt;/DisplayText&gt;&lt;record&gt;&lt;rec-number&gt;107&lt;/rec-number&gt;&lt;foreign-keys&gt;&lt;key app="EN" db-id="xdvttrsx1z22a6etzw5pttv1fpe52099wrxs" timestamp="1687680057"&gt;107&lt;/key&gt;&lt;/foreign-keys&gt;&lt;ref-type name="Journal Article"&gt;17&lt;/ref-type&gt;&lt;contributors&gt;&lt;authors&gt;&lt;author&gt;Humaidi, M.&lt;/author&gt;&lt;author&gt;Tien, W. P.&lt;/author&gt;&lt;author&gt;Yap, G.&lt;/author&gt;&lt;author&gt;Chua, C. R.&lt;/author&gt;&lt;author&gt;Ng, L. C.&lt;/author&gt;&lt;/authors&gt;&lt;/contributors&gt;&lt;auth-address&gt;Environmental Health Institute, National Environment Agency, Singapore 138667, Singapore.&amp;#xD;School of Biological Science, Nanyang Technological University, Singapore 639798, Singapore.&lt;/auth-address&gt;&lt;titles&gt;&lt;title&gt;Non-Invasive Dengue Diagnostics-The Use of Saliva and Urine for Different Stages of the Illness&lt;/title&gt;&lt;secondary-title&gt;Diagnostics (Basel)&lt;/secondary-title&gt;&lt;/titles&gt;&lt;periodical&gt;&lt;full-title&gt;Diagnostics (Basel)&lt;/full-title&gt;&lt;/periodical&gt;&lt;volume&gt;11&lt;/volume&gt;&lt;number&gt;8&lt;/number&gt;&lt;edition&gt;2021/08/28&lt;/edition&gt;&lt;keywords&gt;&lt;keyword&gt;dengue&lt;/keyword&gt;&lt;keyword&gt;diagnostics&lt;/keyword&gt;&lt;keyword&gt;non-invasive&lt;/keyword&gt;&lt;keyword&gt;saliva&lt;/keyword&gt;&lt;keyword&gt;urine&lt;/keyword&gt;&lt;/keywords&gt;&lt;dates&gt;&lt;year&gt;2021&lt;/year&gt;&lt;pub-dates&gt;&lt;date&gt;Jul 26&lt;/date&gt;&lt;/pub-dates&gt;&lt;/dates&gt;&lt;isbn&gt;2075-4418 (Print)&amp;#xD;2075-4418 (Linking)&lt;/isbn&gt;&lt;accession-num&gt;34441280&lt;/accession-num&gt;&lt;urls&gt;&lt;related-urls&gt;&lt;url&gt;https://www.ncbi.nlm.nih.gov/pubmed/34441280&lt;/url&gt;&lt;/related-urls&gt;&lt;/urls&gt;&lt;custom2&gt;PMC8393275&lt;/custom2&gt;&lt;electronic-resource-num&gt;10.3390/diagnostics11081345&lt;/electronic-resource-num&gt;&lt;/record&gt;&lt;/Cite&gt;&lt;/EndNote&gt;</w:instrText>
      </w:r>
      <w:r w:rsidR="00DD61FC">
        <w:fldChar w:fldCharType="separate"/>
      </w:r>
      <w:r w:rsidR="00DD61FC">
        <w:rPr>
          <w:noProof/>
        </w:rPr>
        <w:t>(</w:t>
      </w:r>
      <w:hyperlink w:anchor="_ENREF_57" w:tooltip="Humaidi, 2021 #107" w:history="1">
        <w:r w:rsidR="00AF6FCD">
          <w:rPr>
            <w:noProof/>
          </w:rPr>
          <w:t>Humaidi et al., 2021</w:t>
        </w:r>
      </w:hyperlink>
      <w:r w:rsidR="00DD61FC">
        <w:rPr>
          <w:noProof/>
        </w:rPr>
        <w:t>)</w:t>
      </w:r>
      <w:r w:rsidR="00DD61FC">
        <w:fldChar w:fldCharType="end"/>
      </w:r>
      <w:r w:rsidR="00266F49">
        <w:t>.</w:t>
      </w:r>
    </w:p>
    <w:p w14:paraId="2FCEDC49" w14:textId="71D3387A" w:rsidR="00385445" w:rsidRDefault="00D70874" w:rsidP="00D70874">
      <w:pPr>
        <w:pStyle w:val="ListBullet1"/>
      </w:pPr>
      <w:r w:rsidRPr="00292BAA">
        <w:rPr>
          <w:b/>
          <w:bCs/>
        </w:rPr>
        <w:t>Urine</w:t>
      </w:r>
      <w:r>
        <w:t xml:space="preserve">: </w:t>
      </w:r>
      <w:r w:rsidR="00953551">
        <w:t>Dengue</w:t>
      </w:r>
      <w:r w:rsidR="00385445" w:rsidRPr="00385445">
        <w:t xml:space="preserve"> genomes are detectable in urine</w:t>
      </w:r>
      <w:r w:rsidR="00F05823">
        <w:t xml:space="preserve"> </w:t>
      </w:r>
      <w:r w:rsidR="008748CF">
        <w:t>(</w:t>
      </w:r>
      <w:proofErr w:type="spellStart"/>
      <w:r w:rsidR="008748CF">
        <w:t>viruria</w:t>
      </w:r>
      <w:proofErr w:type="spellEnd"/>
      <w:r w:rsidR="008748CF">
        <w:t xml:space="preserve">) </w:t>
      </w:r>
      <w:r w:rsidR="00385445" w:rsidRPr="00385445">
        <w:t xml:space="preserve">with delayed excretion kinetics in comparison with blood, appearing later in the course of infection and remaining for some days after viraemia has disappeared. In a study involving multiple samples from 53 confirmed dengue patients, </w:t>
      </w:r>
      <w:proofErr w:type="spellStart"/>
      <w:r w:rsidR="008748CF">
        <w:t>viruria</w:t>
      </w:r>
      <w:proofErr w:type="spellEnd"/>
      <w:r w:rsidR="008748CF">
        <w:t xml:space="preserve"> was first detected</w:t>
      </w:r>
      <w:r w:rsidR="00385445" w:rsidRPr="00385445">
        <w:t xml:space="preserve"> from the day following onset of symptoms and were found in ≥</w:t>
      </w:r>
      <w:r w:rsidR="00385445">
        <w:t xml:space="preserve"> </w:t>
      </w:r>
      <w:r w:rsidR="00385445" w:rsidRPr="00385445">
        <w:t>50% of samples from days 6-16</w:t>
      </w:r>
      <w:r w:rsidR="0066443D">
        <w:t>.</w:t>
      </w:r>
      <w:r w:rsidR="00C64751">
        <w:t xml:space="preserve"> </w:t>
      </w:r>
      <w:r w:rsidR="0066443D">
        <w:t>D</w:t>
      </w:r>
      <w:r w:rsidR="00953551">
        <w:t>engue</w:t>
      </w:r>
      <w:r w:rsidR="00C64751">
        <w:t xml:space="preserve"> </w:t>
      </w:r>
      <w:r w:rsidR="00953551">
        <w:t xml:space="preserve">virus </w:t>
      </w:r>
      <w:r w:rsidR="00C64751">
        <w:t>was</w:t>
      </w:r>
      <w:r w:rsidR="00385445" w:rsidRPr="00385445">
        <w:t xml:space="preserve"> detected in serum</w:t>
      </w:r>
      <w:r w:rsidR="00377009">
        <w:t xml:space="preserve"> only until day 11</w:t>
      </w:r>
      <w:r w:rsidR="00385445" w:rsidRPr="00385445">
        <w:t xml:space="preserve"> </w:t>
      </w:r>
      <w:r w:rsidR="00DD61FC">
        <w:fldChar w:fldCharType="begin">
          <w:fldData xml:space="preserve">PEVuZE5vdGU+PENpdGU+PEF1dGhvcj5IaXJheWFtYTwvQXV0aG9yPjxZZWFyPjIwMTI8L1llYXI+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</w:fldData>
        </w:fldChar>
      </w:r>
      <w:r w:rsidR="00341570">
        <w:instrText xml:space="preserve"> ADDIN EN.CITE </w:instrText>
      </w:r>
      <w:r w:rsidR="00341570">
        <w:fldChar w:fldCharType="begin">
          <w:fldData xml:space="preserve">PEVuZE5vdGU+PENpdGU+PEF1dGhvcj5IaXJheWFtYTwvQXV0aG9yPjxZZWFyPjIwMTI8L1llYXI+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</w:fldData>
        </w:fldChar>
      </w:r>
      <w:r w:rsidR="00341570">
        <w:instrText xml:space="preserve"> ADDIN EN.CITE.DATA </w:instrText>
      </w:r>
      <w:r w:rsidR="00341570">
        <w:fldChar w:fldCharType="end"/>
      </w:r>
      <w:r w:rsidR="00DD61FC">
        <w:fldChar w:fldCharType="separate"/>
      </w:r>
      <w:r w:rsidR="00DD61FC">
        <w:rPr>
          <w:noProof/>
        </w:rPr>
        <w:t>(</w:t>
      </w:r>
      <w:hyperlink w:anchor="_ENREF_54" w:tooltip="Hirayama, 2012 #106" w:history="1">
        <w:r w:rsidR="00AF6FCD">
          <w:rPr>
            <w:noProof/>
          </w:rPr>
          <w:t>Hirayama et al., 2012</w:t>
        </w:r>
      </w:hyperlink>
      <w:r w:rsidR="00DD61FC">
        <w:rPr>
          <w:noProof/>
        </w:rPr>
        <w:t>)</w:t>
      </w:r>
      <w:r w:rsidR="00DD61FC">
        <w:fldChar w:fldCharType="end"/>
      </w:r>
      <w:r w:rsidR="00385445" w:rsidRPr="00385445">
        <w:t xml:space="preserve">. Similar results were obtained from a larger study involving </w:t>
      </w:r>
      <w:r w:rsidR="00C64751">
        <w:t>267</w:t>
      </w:r>
      <w:r w:rsidR="00385445" w:rsidRPr="00385445">
        <w:t xml:space="preserve"> dengue patients</w:t>
      </w:r>
      <w:r>
        <w:t>,</w:t>
      </w:r>
      <w:r w:rsidR="00C64751">
        <w:t xml:space="preserve"> </w:t>
      </w:r>
      <w:r w:rsidR="00377009">
        <w:t xml:space="preserve">with </w:t>
      </w:r>
      <w:r w:rsidR="00C64751">
        <w:t xml:space="preserve">the peak viral load </w:t>
      </w:r>
      <w:r>
        <w:t xml:space="preserve">reported </w:t>
      </w:r>
      <w:r w:rsidR="00377009">
        <w:t>as</w:t>
      </w:r>
      <w:r>
        <w:t xml:space="preserve"> </w:t>
      </w:r>
      <w:r w:rsidR="00C64751">
        <w:t>6.3 x 10</w:t>
      </w:r>
      <w:r w:rsidR="00C64751" w:rsidRPr="00C64751">
        <w:rPr>
          <w:vertAlign w:val="superscript"/>
        </w:rPr>
        <w:t>3</w:t>
      </w:r>
      <w:r w:rsidR="00385445" w:rsidRPr="00385445">
        <w:t xml:space="preserve"> </w:t>
      </w:r>
      <w:r w:rsidR="00C64751">
        <w:t>genomes/</w:t>
      </w:r>
      <w:proofErr w:type="spellStart"/>
      <w:r w:rsidR="00C64751">
        <w:t>mL</w:t>
      </w:r>
      <w:r>
        <w:t>.</w:t>
      </w:r>
      <w:proofErr w:type="spellEnd"/>
      <w:r>
        <w:t xml:space="preserve"> Viable </w:t>
      </w:r>
      <w:r w:rsidR="00953551">
        <w:t>dengue</w:t>
      </w:r>
      <w:r>
        <w:t xml:space="preserve"> </w:t>
      </w:r>
      <w:r w:rsidR="00953551">
        <w:t xml:space="preserve">particles </w:t>
      </w:r>
      <w:r w:rsidR="00771B70">
        <w:t xml:space="preserve">could </w:t>
      </w:r>
      <w:r>
        <w:t xml:space="preserve">not be isolated from </w:t>
      </w:r>
      <w:r w:rsidR="00377009">
        <w:t xml:space="preserve">the </w:t>
      </w:r>
      <w:r>
        <w:t xml:space="preserve">15 </w:t>
      </w:r>
      <w:r w:rsidR="00953551">
        <w:t>dengue</w:t>
      </w:r>
      <w:r>
        <w:t xml:space="preserve">-positive urine samples </w:t>
      </w:r>
      <w:r w:rsidR="00B542CE">
        <w:t xml:space="preserve">that were </w:t>
      </w:r>
      <w:r>
        <w:t>tested</w:t>
      </w:r>
      <w:r w:rsidR="00C64751">
        <w:t xml:space="preserve"> </w:t>
      </w:r>
      <w:r w:rsidR="00DD61FC">
        <w:fldChar w:fldCharType="begin">
          <w:fldData xml:space="preserve">PEVuZE5vdGU+PENpdGU+PEF1dGhvcj5BbmRyaWVzPC9BdXRob3I+PFllYXI+MjAxNTwvWWVhcj48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</w:fldData>
        </w:fldChar>
      </w:r>
      <w:r w:rsidR="0011509D">
        <w:instrText xml:space="preserve"> ADDIN EN.CITE </w:instrText>
      </w:r>
      <w:r w:rsidR="0011509D">
        <w:fldChar w:fldCharType="begin">
          <w:fldData xml:space="preserve">PEVuZE5vdGU+PENpdGU+PEF1dGhvcj5BbmRyaWVzPC9BdXRob3I+PFllYXI+MjAxNTwvWWVhcj48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</w:fldData>
        </w:fldChar>
      </w:r>
      <w:r w:rsidR="0011509D">
        <w:instrText xml:space="preserve"> ADDIN EN.CITE.DATA </w:instrText>
      </w:r>
      <w:r w:rsidR="0011509D">
        <w:fldChar w:fldCharType="end"/>
      </w:r>
      <w:r w:rsidR="00DD61FC">
        <w:fldChar w:fldCharType="separate"/>
      </w:r>
      <w:r w:rsidR="00DD61FC">
        <w:rPr>
          <w:noProof/>
        </w:rPr>
        <w:t>(</w:t>
      </w:r>
      <w:hyperlink w:anchor="_ENREF_5" w:tooltip="Andries, 2015 #105" w:history="1">
        <w:r w:rsidR="00AF6FCD">
          <w:rPr>
            <w:noProof/>
          </w:rPr>
          <w:t>Andries et al., 2015</w:t>
        </w:r>
      </w:hyperlink>
      <w:r w:rsidR="00DD61FC">
        <w:rPr>
          <w:noProof/>
        </w:rPr>
        <w:t>)</w:t>
      </w:r>
      <w:r w:rsidR="00DD61FC">
        <w:fldChar w:fldCharType="end"/>
      </w:r>
      <w:r w:rsidR="00266F49">
        <w:t>.</w:t>
      </w:r>
    </w:p>
    <w:p w14:paraId="49C7A243" w14:textId="324E7B90" w:rsidR="00266F49" w:rsidRDefault="00B766AD" w:rsidP="00D70874">
      <w:pPr>
        <w:pStyle w:val="ListBullet1"/>
      </w:pPr>
      <w:r w:rsidRPr="00292BAA">
        <w:rPr>
          <w:b/>
          <w:bCs/>
        </w:rPr>
        <w:t>Semen</w:t>
      </w:r>
      <w:r w:rsidRPr="00B766AD">
        <w:t xml:space="preserve">: </w:t>
      </w:r>
      <w:r>
        <w:t xml:space="preserve">There has been </w:t>
      </w:r>
      <w:r w:rsidRPr="00B766AD">
        <w:t xml:space="preserve">a </w:t>
      </w:r>
      <w:r>
        <w:t xml:space="preserve">single </w:t>
      </w:r>
      <w:r w:rsidRPr="00B766AD">
        <w:t>case repor</w:t>
      </w:r>
      <w:r>
        <w:t>t describing</w:t>
      </w:r>
      <w:r w:rsidRPr="00B766AD">
        <w:t xml:space="preserve"> </w:t>
      </w:r>
      <w:r w:rsidR="00953551">
        <w:t>dengue</w:t>
      </w:r>
      <w:r w:rsidRPr="00B766AD">
        <w:t xml:space="preserve"> RNA in the semen of a male </w:t>
      </w:r>
      <w:r w:rsidR="0065003D">
        <w:t>DF</w:t>
      </w:r>
      <w:r w:rsidRPr="00B766AD">
        <w:t xml:space="preserve"> patient</w:t>
      </w:r>
      <w:r w:rsidR="00502649">
        <w:t xml:space="preserve"> who was hospitalised at day 9 post-symptom onset</w:t>
      </w:r>
      <w:r w:rsidRPr="00B766AD">
        <w:t xml:space="preserve">. Viral genomes were detected in serum and urine </w:t>
      </w:r>
      <w:r w:rsidR="00502649">
        <w:t>at</w:t>
      </w:r>
      <w:r w:rsidRPr="00B766AD">
        <w:t xml:space="preserve"> day 9 post</w:t>
      </w:r>
      <w:r w:rsidR="005C2290">
        <w:t>-</w:t>
      </w:r>
      <w:r w:rsidR="0096332D">
        <w:t>symptom</w:t>
      </w:r>
      <w:r w:rsidRPr="00B766AD">
        <w:t xml:space="preserve"> onset</w:t>
      </w:r>
      <w:r w:rsidR="00502649">
        <w:t xml:space="preserve"> </w:t>
      </w:r>
      <w:proofErr w:type="gramStart"/>
      <w:r w:rsidR="00502649">
        <w:t>only</w:t>
      </w:r>
      <w:r w:rsidRPr="00B766AD">
        <w:t>, but</w:t>
      </w:r>
      <w:proofErr w:type="gramEnd"/>
      <w:r w:rsidRPr="00B766AD">
        <w:t xml:space="preserve"> persisted in semen to day 37. Fractionation showed </w:t>
      </w:r>
      <w:proofErr w:type="spellStart"/>
      <w:r w:rsidR="00844908">
        <w:t>v</w:t>
      </w:r>
      <w:r w:rsidRPr="00B766AD">
        <w:t>RNA</w:t>
      </w:r>
      <w:proofErr w:type="spellEnd"/>
      <w:r w:rsidRPr="00B766AD">
        <w:t xml:space="preserve"> in both cellular and cell-free fractions. Attempts to isolate live virus from semen were unsuccessful, however negative strand </w:t>
      </w:r>
      <w:proofErr w:type="spellStart"/>
      <w:r w:rsidR="00844908">
        <w:t>v</w:t>
      </w:r>
      <w:r w:rsidRPr="00B766AD">
        <w:t>RNA</w:t>
      </w:r>
      <w:proofErr w:type="spellEnd"/>
      <w:r w:rsidRPr="00B766AD">
        <w:t xml:space="preserve"> was detected in whole semen and the cellular fraction to day 37. As an indirect marker of viral replication, its persistence well past the periods of viraemia and </w:t>
      </w:r>
      <w:proofErr w:type="spellStart"/>
      <w:r w:rsidRPr="00B766AD">
        <w:t>viruria</w:t>
      </w:r>
      <w:proofErr w:type="spellEnd"/>
      <w:r w:rsidRPr="00B766AD">
        <w:t xml:space="preserve"> suggested active replication in the genital tract rather than spill-over from plasma or urine </w:t>
      </w:r>
      <w:r w:rsidR="00DD61FC">
        <w:fldChar w:fldCharType="begin">
          <w:fldData xml:space="preserve">PEVuZE5vdGU+PENpdGU+PEF1dGhvcj5MYWxsZTwvQXV0aG9yPjxZZWFyPjIwMTg8L1llYXI+PFJl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</w:fldData>
        </w:fldChar>
      </w:r>
      <w:r w:rsidR="00341570">
        <w:instrText xml:space="preserve"> ADDIN EN.CITE </w:instrText>
      </w:r>
      <w:r w:rsidR="00341570">
        <w:fldChar w:fldCharType="begin">
          <w:fldData xml:space="preserve">PEVuZE5vdGU+PENpdGU+PEF1dGhvcj5MYWxsZTwvQXV0aG9yPjxZZWFyPjIwMTg8L1llYXI+PFJl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</w:fldData>
        </w:fldChar>
      </w:r>
      <w:r w:rsidR="00341570">
        <w:instrText xml:space="preserve"> ADDIN EN.CITE.DATA </w:instrText>
      </w:r>
      <w:r w:rsidR="00341570">
        <w:fldChar w:fldCharType="end"/>
      </w:r>
      <w:r w:rsidR="00DD61FC">
        <w:fldChar w:fldCharType="separate"/>
      </w:r>
      <w:r w:rsidR="00DD61FC">
        <w:rPr>
          <w:noProof/>
        </w:rPr>
        <w:t>(</w:t>
      </w:r>
      <w:hyperlink w:anchor="_ENREF_68" w:tooltip="Lalle, 2018 #108" w:history="1">
        <w:r w:rsidR="00AF6FCD">
          <w:rPr>
            <w:noProof/>
          </w:rPr>
          <w:t>Lalle et al., 2018</w:t>
        </w:r>
      </w:hyperlink>
      <w:r w:rsidR="00DD61FC">
        <w:rPr>
          <w:noProof/>
        </w:rPr>
        <w:t>)</w:t>
      </w:r>
      <w:r w:rsidR="00DD61FC">
        <w:fldChar w:fldCharType="end"/>
      </w:r>
      <w:r w:rsidR="0096332D">
        <w:t xml:space="preserve">. In a study of 5 male dengue patients, no </w:t>
      </w:r>
      <w:proofErr w:type="spellStart"/>
      <w:r w:rsidR="00844908">
        <w:t>v</w:t>
      </w:r>
      <w:r w:rsidR="0096332D">
        <w:t>RNA</w:t>
      </w:r>
      <w:proofErr w:type="spellEnd"/>
      <w:r w:rsidR="0096332D">
        <w:t xml:space="preserve"> was detected in </w:t>
      </w:r>
      <w:r w:rsidR="00171D48">
        <w:t xml:space="preserve">semen </w:t>
      </w:r>
      <w:r w:rsidR="0096332D">
        <w:t xml:space="preserve">samples collected between 3-6 days after onset of symptoms </w:t>
      </w:r>
      <w:r w:rsidR="00DD61FC">
        <w:fldChar w:fldCharType="begin">
          <w:fldData xml:space="preserve">PEVuZE5vdGU+PENpdGU+PEF1dGhvcj5Nb2x0b248L0F1dGhvcj48WWVhcj4yMDE4PC9ZZWFyPjxS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</w:fldData>
        </w:fldChar>
      </w:r>
      <w:r w:rsidR="00341570">
        <w:instrText xml:space="preserve"> ADDIN EN.CITE </w:instrText>
      </w:r>
      <w:r w:rsidR="00341570">
        <w:fldChar w:fldCharType="begin">
          <w:fldData xml:space="preserve">PEVuZE5vdGU+PENpdGU+PEF1dGhvcj5Nb2x0b248L0F1dGhvcj48WWVhcj4yMDE4PC9ZZWFyPjxS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</w:fldData>
        </w:fldChar>
      </w:r>
      <w:r w:rsidR="00341570">
        <w:instrText xml:space="preserve"> ADDIN EN.CITE.DATA </w:instrText>
      </w:r>
      <w:r w:rsidR="00341570">
        <w:fldChar w:fldCharType="end"/>
      </w:r>
      <w:r w:rsidR="00DD61FC">
        <w:fldChar w:fldCharType="separate"/>
      </w:r>
      <w:r w:rsidR="00DD61FC">
        <w:rPr>
          <w:noProof/>
        </w:rPr>
        <w:t>(</w:t>
      </w:r>
      <w:hyperlink w:anchor="_ENREF_79" w:tooltip="Molton, 2018 #109" w:history="1">
        <w:r w:rsidR="00AF6FCD">
          <w:rPr>
            <w:noProof/>
          </w:rPr>
          <w:t>Molton et al., 2018</w:t>
        </w:r>
      </w:hyperlink>
      <w:r w:rsidR="00DD61FC">
        <w:rPr>
          <w:noProof/>
        </w:rPr>
        <w:t>)</w:t>
      </w:r>
      <w:r w:rsidR="00DD61FC">
        <w:fldChar w:fldCharType="end"/>
      </w:r>
      <w:r w:rsidR="0096332D">
        <w:t>.</w:t>
      </w:r>
    </w:p>
    <w:p w14:paraId="3F40F863" w14:textId="3AF1A148" w:rsidR="0096332D" w:rsidRDefault="0096332D" w:rsidP="00D70874">
      <w:pPr>
        <w:pStyle w:val="ListBullet1"/>
      </w:pPr>
      <w:r w:rsidRPr="00292BAA">
        <w:rPr>
          <w:b/>
          <w:bCs/>
        </w:rPr>
        <w:t>Vaginal secretions</w:t>
      </w:r>
      <w:r w:rsidRPr="0096332D">
        <w:t xml:space="preserve">: </w:t>
      </w:r>
      <w:r w:rsidR="00004C2A">
        <w:t>A</w:t>
      </w:r>
      <w:r w:rsidRPr="0096332D">
        <w:t xml:space="preserve"> case report described persistent </w:t>
      </w:r>
      <w:r w:rsidR="00953551">
        <w:t>dengue</w:t>
      </w:r>
      <w:r w:rsidRPr="0096332D">
        <w:t xml:space="preserve"> RNA in the vaginal secretions of a female </w:t>
      </w:r>
      <w:r w:rsidR="0065003D">
        <w:t>DF</w:t>
      </w:r>
      <w:r w:rsidRPr="0096332D">
        <w:t xml:space="preserve"> patient. Viral genomes were not quantified but were detected in plasma and saliva to day 10 post</w:t>
      </w:r>
      <w:r w:rsidR="005C2290">
        <w:t>-</w:t>
      </w:r>
      <w:r w:rsidRPr="0096332D">
        <w:t xml:space="preserve">disease onset, and in urine and vaginal secretions to day 18. They segregated with the pellet fraction of the vaginal secretion after centrifugation, possibly reflecting an association with vaginal epithelial cells. The authors were unable to isolate replication-competent virus, possibly due to low viral load </w:t>
      </w:r>
      <w:r w:rsidR="00DD61FC">
        <w:fldChar w:fldCharType="begin">
          <w:fldData xml:space="preserve">PEVuZE5vdGU+PENpdGU+PEF1dGhvcj5JYW5uZXR0YTwvQXV0aG9yPjxZZWFyPjIwMTc8L1llYXI+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</w:fldData>
        </w:fldChar>
      </w:r>
      <w:r w:rsidR="00341570">
        <w:instrText xml:space="preserve"> ADDIN EN.CITE </w:instrText>
      </w:r>
      <w:r w:rsidR="00341570">
        <w:fldChar w:fldCharType="begin">
          <w:fldData xml:space="preserve">PEVuZE5vdGU+PENpdGU+PEF1dGhvcj5JYW5uZXR0YTwvQXV0aG9yPjxZZWFyPjIwMTc8L1llYXI+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58" w:tooltip="Iannetta, 2017 #110" w:history="1">
        <w:r w:rsidR="00AF6FCD">
          <w:rPr>
            <w:noProof/>
          </w:rPr>
          <w:t>Iannetta et al., 2017</w:t>
        </w:r>
      </w:hyperlink>
      <w:r w:rsidR="00DD61FC">
        <w:rPr>
          <w:noProof/>
        </w:rPr>
        <w:t>)</w:t>
      </w:r>
      <w:r w:rsidR="00DD61FC">
        <w:fldChar w:fldCharType="end"/>
      </w:r>
      <w:r>
        <w:t>.</w:t>
      </w:r>
    </w:p>
    <w:p w14:paraId="7808AAAD" w14:textId="4BC6312C" w:rsidR="008A6C65" w:rsidRDefault="006B3545" w:rsidP="006B3545">
      <w:pPr>
        <w:pStyle w:val="ListBullet1"/>
      </w:pPr>
      <w:r w:rsidRPr="00DB015C">
        <w:rPr>
          <w:b/>
          <w:bCs/>
        </w:rPr>
        <w:t>Breast milk</w:t>
      </w:r>
      <w:r>
        <w:t xml:space="preserve">: In </w:t>
      </w:r>
      <w:r w:rsidR="00FC212A">
        <w:t xml:space="preserve">breast milk samples from </w:t>
      </w:r>
      <w:r>
        <w:t xml:space="preserve">12 </w:t>
      </w:r>
      <w:r w:rsidR="00377009">
        <w:t xml:space="preserve">women </w:t>
      </w:r>
      <w:r>
        <w:t xml:space="preserve">with dengue infection, samples </w:t>
      </w:r>
      <w:r w:rsidR="00B542CE">
        <w:t xml:space="preserve">from 9 </w:t>
      </w:r>
      <w:r w:rsidR="00FC212A">
        <w:t xml:space="preserve">of the </w:t>
      </w:r>
      <w:r w:rsidR="00BF6AE1">
        <w:t xml:space="preserve">women </w:t>
      </w:r>
      <w:r>
        <w:t xml:space="preserve">contained dengue virus. While the peak serum </w:t>
      </w:r>
      <w:proofErr w:type="spellStart"/>
      <w:r w:rsidR="00844908">
        <w:t>v</w:t>
      </w:r>
      <w:r>
        <w:t>RNA</w:t>
      </w:r>
      <w:proofErr w:type="spellEnd"/>
      <w:r>
        <w:t xml:space="preserve"> </w:t>
      </w:r>
      <w:r w:rsidR="00BF6AE1">
        <w:t xml:space="preserve">load </w:t>
      </w:r>
      <w:r>
        <w:t>ranged from 10</w:t>
      </w:r>
      <w:r w:rsidRPr="006B3545">
        <w:rPr>
          <w:vertAlign w:val="superscript"/>
        </w:rPr>
        <w:t>4</w:t>
      </w:r>
      <w:r>
        <w:t xml:space="preserve"> to 2.5</w:t>
      </w:r>
      <w:r w:rsidR="00A32E7C">
        <w:t> </w:t>
      </w:r>
      <w:r>
        <w:t>x</w:t>
      </w:r>
      <w:r w:rsidR="00A32E7C">
        <w:t> </w:t>
      </w:r>
      <w:r>
        <w:t>10</w:t>
      </w:r>
      <w:r w:rsidRPr="006B3545">
        <w:rPr>
          <w:vertAlign w:val="superscript"/>
        </w:rPr>
        <w:t>8</w:t>
      </w:r>
      <w:r>
        <w:t xml:space="preserve"> genomes/mL, the viral load in breast milk ranged from 20 to 2.5 x 10</w:t>
      </w:r>
      <w:r w:rsidRPr="006B3545">
        <w:rPr>
          <w:vertAlign w:val="superscript"/>
        </w:rPr>
        <w:t>4</w:t>
      </w:r>
      <w:r>
        <w:t xml:space="preserve"> genomes/</w:t>
      </w:r>
      <w:proofErr w:type="spellStart"/>
      <w:r>
        <w:t>mL.</w:t>
      </w:r>
      <w:proofErr w:type="spellEnd"/>
      <w:r>
        <w:t xml:space="preserve"> </w:t>
      </w:r>
      <w:r w:rsidR="00953551">
        <w:t>Dengue</w:t>
      </w:r>
      <w:r>
        <w:t xml:space="preserve"> RNA was detectable in breast milk until 14 days after onset of symptoms. Infectious viral particles were not able to be isolated from the breast milk samples </w:t>
      </w:r>
      <w:r w:rsidR="00DD61FC">
        <w:fldChar w:fldCharType="begin">
          <w:fldData xml:space="preserve">PEVuZE5vdGU+PENpdGU+PEF1dGhvcj5BcnJhZ2FpbjwvQXV0aG9yPjxZZWFyPjIwMTc8L1llYXI+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</w:fldData>
        </w:fldChar>
      </w:r>
      <w:r w:rsidR="0011509D">
        <w:instrText xml:space="preserve"> ADDIN EN.CITE </w:instrText>
      </w:r>
      <w:r w:rsidR="0011509D">
        <w:fldChar w:fldCharType="begin">
          <w:fldData xml:space="preserve">PEVuZE5vdGU+PENpdGU+PEF1dGhvcj5BcnJhZ2FpbjwvQXV0aG9yPjxZZWFyPjIwMTc8L1llYXI+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</w:fldData>
        </w:fldChar>
      </w:r>
      <w:r w:rsidR="0011509D">
        <w:instrText xml:space="preserve"> ADDIN EN.CITE.DATA </w:instrText>
      </w:r>
      <w:r w:rsidR="0011509D">
        <w:fldChar w:fldCharType="end"/>
      </w:r>
      <w:r w:rsidR="00DD61FC">
        <w:fldChar w:fldCharType="separate"/>
      </w:r>
      <w:r w:rsidR="00DD61FC">
        <w:rPr>
          <w:noProof/>
        </w:rPr>
        <w:t>(</w:t>
      </w:r>
      <w:hyperlink w:anchor="_ENREF_6" w:tooltip="Arragain, 2017 #114" w:history="1">
        <w:r w:rsidR="00AF6FCD">
          <w:rPr>
            <w:noProof/>
          </w:rPr>
          <w:t>Arragain et al., 2017</w:t>
        </w:r>
      </w:hyperlink>
      <w:r w:rsidR="00DD61FC">
        <w:rPr>
          <w:noProof/>
        </w:rPr>
        <w:t>)</w:t>
      </w:r>
      <w:r w:rsidR="00DD61FC">
        <w:fldChar w:fldCharType="end"/>
      </w:r>
      <w:r>
        <w:t>.</w:t>
      </w:r>
    </w:p>
    <w:p w14:paraId="0CC71311" w14:textId="06F08270" w:rsidR="00D70874" w:rsidRPr="00C256B6" w:rsidRDefault="00D70874" w:rsidP="00D70874">
      <w:pPr>
        <w:pStyle w:val="RARMPparagraph"/>
      </w:pPr>
      <w:r>
        <w:t xml:space="preserve">No reports could be found of </w:t>
      </w:r>
      <w:r w:rsidR="00953551">
        <w:t>dengue</w:t>
      </w:r>
      <w:r>
        <w:t xml:space="preserve"> RNA </w:t>
      </w:r>
      <w:r w:rsidR="0096332D">
        <w:t xml:space="preserve">being detected </w:t>
      </w:r>
      <w:r>
        <w:t xml:space="preserve">in </w:t>
      </w:r>
      <w:r w:rsidR="0096332D">
        <w:t xml:space="preserve">human </w:t>
      </w:r>
      <w:r>
        <w:t>faeces.</w:t>
      </w:r>
    </w:p>
    <w:p w14:paraId="4F444191" w14:textId="2A8E18AD" w:rsidR="00FA226C" w:rsidRDefault="00B84E96" w:rsidP="00FA226C">
      <w:pPr>
        <w:pStyle w:val="Sectionheading2"/>
      </w:pPr>
      <w:bookmarkStart w:id="32" w:name="_Toc141213150"/>
      <w:bookmarkStart w:id="33" w:name="_Ref142303914"/>
      <w:bookmarkStart w:id="34" w:name="_Ref142304167"/>
      <w:r>
        <w:t>Spontaneous mutations, c</w:t>
      </w:r>
      <w:r w:rsidR="00C3096A">
        <w:t>oinfection</w:t>
      </w:r>
      <w:r>
        <w:t>,</w:t>
      </w:r>
      <w:r w:rsidR="00FA226C">
        <w:t xml:space="preserve"> and </w:t>
      </w:r>
      <w:r>
        <w:t xml:space="preserve">the </w:t>
      </w:r>
      <w:r w:rsidR="00FA226C">
        <w:t>potential for recombination</w:t>
      </w:r>
      <w:bookmarkEnd w:id="32"/>
      <w:bookmarkEnd w:id="33"/>
      <w:bookmarkEnd w:id="34"/>
    </w:p>
    <w:p w14:paraId="6750DCE8" w14:textId="4155D3E0" w:rsidR="00B84E96" w:rsidRDefault="00B84E96" w:rsidP="005D5D12">
      <w:pPr>
        <w:pStyle w:val="RARMPparagraph"/>
      </w:pPr>
      <w:r>
        <w:t>D</w:t>
      </w:r>
      <w:r w:rsidR="00953551">
        <w:t>engue</w:t>
      </w:r>
      <w:r>
        <w:t xml:space="preserve"> </w:t>
      </w:r>
      <w:r w:rsidR="00BF6AE1">
        <w:t xml:space="preserve">virus </w:t>
      </w:r>
      <w:r>
        <w:t>exhibits a relatively high mutation rate</w:t>
      </w:r>
      <w:r w:rsidR="000A1A44">
        <w:t>,</w:t>
      </w:r>
      <w:r>
        <w:t xml:space="preserve"> </w:t>
      </w:r>
      <w:r w:rsidR="00BF6AE1">
        <w:t xml:space="preserve">which is </w:t>
      </w:r>
      <w:r>
        <w:t>a characteristic of many RNA viruses due to the intrinsically high error rate of their RNA polymerase and lack of the proof</w:t>
      </w:r>
      <w:r w:rsidR="009F4D8C">
        <w:t>-</w:t>
      </w:r>
      <w:r>
        <w:t>reading enzymes used by DNA-based organisms to enhance the fidelity of genome replication</w:t>
      </w:r>
      <w:r w:rsidR="0039620B">
        <w:t xml:space="preserve"> </w:t>
      </w:r>
      <w:r w:rsidR="000F3251">
        <w:fldChar w:fldCharType="begin"/>
      </w:r>
      <w:r w:rsidR="000F3251">
        <w:instrText xml:space="preserve"> ADDIN EN.CITE &lt;EndNote&gt;&lt;Cite&gt;&lt;Author&gt;Peck&lt;/Author&gt;&lt;Year&gt;2018&lt;/Year&gt;&lt;RecNum&gt;152&lt;/RecNum&gt;&lt;DisplayText&gt;(Peck and Lauring, 2018)&lt;/DisplayText&gt;&lt;record&gt;&lt;rec-number&gt;152&lt;/rec-number&gt;&lt;foreign-keys&gt;&lt;key app="EN" db-id="xdvttrsx1z22a6etzw5pttv1fpe52099wrxs" timestamp="1688441015"&gt;152&lt;/key&gt;&lt;/foreign-keys&gt;&lt;ref-type name="Journal Article"&gt;17&lt;/ref-type&gt;&lt;contributors&gt;&lt;authors&gt;&lt;author&gt;Kayla M. Peck&lt;/author&gt;&lt;author&gt;Adam S. Lauring&lt;/author&gt;&lt;/authors&gt;&lt;/contributors&gt;&lt;titles&gt;&lt;title&gt;Complexities of Viral Mutation Rates&lt;/title&gt;&lt;secondary-title&gt;Journal of Virology&lt;/secondary-title&gt;&lt;/titles&gt;&lt;periodical&gt;&lt;full-title&gt;Journal of Virology&lt;/full-title&gt;&lt;/periodical&gt;&lt;pages&gt;10.1128/jvi.01031-17&lt;/pages&gt;&lt;volume&gt;92&lt;/volume&gt;&lt;number&gt;14&lt;/number&gt;&lt;dates&gt;&lt;year&gt;2018&lt;/year&gt;&lt;/dates&gt;&lt;urls&gt;&lt;related-urls&gt;&lt;url&gt;https://journals.asm.org/doi/abs/10.1128/jvi.01031-17&lt;/url&gt;&lt;/related-urls&gt;&lt;/urls&gt;&lt;electronic-resource-num&gt;doi:10.1128/jvi.01031-17&lt;/electronic-resource-num&gt;&lt;/record&gt;&lt;/Cite&gt;&lt;/EndNote&gt;</w:instrText>
      </w:r>
      <w:r w:rsidR="000F3251">
        <w:fldChar w:fldCharType="separate"/>
      </w:r>
      <w:r w:rsidR="000F3251">
        <w:rPr>
          <w:noProof/>
        </w:rPr>
        <w:t>(</w:t>
      </w:r>
      <w:hyperlink w:anchor="_ENREF_96" w:tooltip="Peck, 2018 #152" w:history="1">
        <w:r w:rsidR="00AF6FCD">
          <w:rPr>
            <w:noProof/>
          </w:rPr>
          <w:t>Peck and Lauring, 2018</w:t>
        </w:r>
      </w:hyperlink>
      <w:r w:rsidR="000F3251">
        <w:rPr>
          <w:noProof/>
        </w:rPr>
        <w:t>)</w:t>
      </w:r>
      <w:r w:rsidR="000F3251">
        <w:fldChar w:fldCharType="end"/>
      </w:r>
      <w:r>
        <w:t xml:space="preserve">. </w:t>
      </w:r>
      <w:r w:rsidR="007E1353">
        <w:t xml:space="preserve">In a study of single nucleotide variations in dengue virus serially passaged </w:t>
      </w:r>
      <w:r w:rsidR="007E1353" w:rsidRPr="00661026">
        <w:rPr>
          <w:i/>
          <w:iCs/>
        </w:rPr>
        <w:t>in vitro</w:t>
      </w:r>
      <w:r w:rsidR="007E1353">
        <w:t xml:space="preserve">, genomic mutation rates of approximately 0.7 and 0.6 substitutions per genome per replication were estimated in mosquito and human cell lines, respectively </w:t>
      </w:r>
      <w:r w:rsidR="000F3251">
        <w:fldChar w:fldCharType="begin"/>
      </w:r>
      <w:r w:rsidR="000F3251">
        <w:instrText xml:space="preserve"> ADDIN EN.CITE &lt;EndNote&gt;&lt;Cite&gt;&lt;Author&gt;Dolan&lt;/Author&gt;&lt;Year&gt;2021&lt;/Year&gt;&lt;RecNum&gt;147&lt;/RecNum&gt;&lt;DisplayText&gt;(Dolan et al., 2021)&lt;/DisplayText&gt;&lt;record&gt;&lt;rec-number&gt;147&lt;/rec-number&gt;&lt;foreign-keys&gt;&lt;key app="EN" db-id="xdvttrsx1z22a6etzw5pttv1fpe52099wrxs" timestamp="1688432952"&gt;147&lt;/key&gt;&lt;/foreign-keys&gt;&lt;ref-type name="Journal Article"&gt;17&lt;/ref-type&gt;&lt;contributors&gt;&lt;authors&gt;&lt;author&gt;Dolan, P. T.&lt;/author&gt;&lt;author&gt;Taguwa, S.&lt;/author&gt;&lt;author&gt;Rangel, M. A.&lt;/author&gt;&lt;author&gt;Acevedo, A.&lt;/author&gt;&lt;author&gt;Hagai, T.&lt;/author&gt;&lt;author&gt;Andino, R.&lt;/author&gt;&lt;author&gt;Frydman, J.&lt;/author&gt;&lt;/authors&gt;&lt;/contributors&gt;&lt;auth-address&gt;Stanford University, Department of Biology, Stanford, United States.&amp;#xD;University of California, Microbiology and Immunology, San Francisco, San Francisco, United States.&amp;#xD;Shmunis School of Biomedicine and Cancer Research, George S. Wise Faculty of Life Sciences, Tel Aviv University, Tel Aviv, Israel.&lt;/auth-address&gt;&lt;titles&gt;&lt;title&gt;Principles of dengue virus evolvability derived from genotype-fitness maps in human and mosquito cells&lt;/title&gt;&lt;secondary-title&gt;Elife&lt;/secondary-title&gt;&lt;/titles&gt;&lt;periodical&gt;&lt;full-title&gt;Elife&lt;/full-title&gt;&lt;/periodical&gt;&lt;volume&gt;10&lt;/volume&gt;&lt;edition&gt;2021/01/26&lt;/edition&gt;&lt;keywords&gt;&lt;keyword&gt;arbovirus&lt;/keyword&gt;&lt;keyword&gt;dengue&lt;/keyword&gt;&lt;keyword&gt;evolutionary biology&lt;/keyword&gt;&lt;keyword&gt;host adaptation&lt;/keyword&gt;&lt;keyword&gt;host-virus interactions&lt;/keyword&gt;&lt;keyword&gt;infectious disease&lt;/keyword&gt;&lt;keyword&gt;microbiology&lt;/keyword&gt;&lt;keyword&gt;population genomics&lt;/keyword&gt;&lt;keyword&gt;virus&lt;/keyword&gt;&lt;/keywords&gt;&lt;dates&gt;&lt;year&gt;2021&lt;/year&gt;&lt;pub-dates&gt;&lt;date&gt;Jan 25&lt;/date&gt;&lt;/pub-dates&gt;&lt;/dates&gt;&lt;isbn&gt;2050-084X (Electronic)&amp;#xD;2050-084X (Linking)&lt;/isbn&gt;&lt;accession-num&gt;33491648&lt;/accession-num&gt;&lt;urls&gt;&lt;related-urls&gt;&lt;url&gt;https://www.ncbi.nlm.nih.gov/pubmed/33491648&lt;/url&gt;&lt;/related-urls&gt;&lt;/urls&gt;&lt;custom2&gt;PMC7880689&lt;/custom2&gt;&lt;electronic-resource-num&gt;10.7554/eLife.61921&lt;/electronic-resource-num&gt;&lt;/record&gt;&lt;/Cite&gt;&lt;/EndNote&gt;</w:instrText>
      </w:r>
      <w:r w:rsidR="000F3251">
        <w:fldChar w:fldCharType="separate"/>
      </w:r>
      <w:r w:rsidR="000F3251">
        <w:rPr>
          <w:noProof/>
        </w:rPr>
        <w:t>(</w:t>
      </w:r>
      <w:hyperlink w:anchor="_ENREF_35" w:tooltip="Dolan, 2021 #147" w:history="1">
        <w:r w:rsidR="00AF6FCD">
          <w:rPr>
            <w:noProof/>
          </w:rPr>
          <w:t>Dolan et al., 2021</w:t>
        </w:r>
      </w:hyperlink>
      <w:r w:rsidR="000F3251">
        <w:rPr>
          <w:noProof/>
        </w:rPr>
        <w:t>)</w:t>
      </w:r>
      <w:r w:rsidR="000F3251">
        <w:fldChar w:fldCharType="end"/>
      </w:r>
      <w:r w:rsidR="007E1353">
        <w:t>.</w:t>
      </w:r>
      <w:r w:rsidR="005D5D12">
        <w:t xml:space="preserve"> </w:t>
      </w:r>
      <w:r>
        <w:t xml:space="preserve">On a population level, viral evolutionary rates for each serotype have been assessed in a number of studies, yielding </w:t>
      </w:r>
      <w:r w:rsidR="004D16DF">
        <w:t>a mean rate of</w:t>
      </w:r>
      <w:r>
        <w:t xml:space="preserve"> </w:t>
      </w:r>
      <w:r w:rsidR="004D16DF">
        <w:t>7.6</w:t>
      </w:r>
      <w:r>
        <w:t xml:space="preserve"> x 10</w:t>
      </w:r>
      <w:r w:rsidRPr="00661026">
        <w:rPr>
          <w:vertAlign w:val="superscript"/>
        </w:rPr>
        <w:t>-4</w:t>
      </w:r>
      <w:r>
        <w:t xml:space="preserve"> substitutions per nucleotide per year</w:t>
      </w:r>
      <w:r w:rsidR="004D16DF">
        <w:t xml:space="preserve"> </w:t>
      </w:r>
      <w:r w:rsidR="000F3251">
        <w:fldChar w:fldCharType="begin">
          <w:fldData xml:space="preserve">PEVuZE5vdGU+PENpdGU+PEF1dGhvcj5Qb2xsZXR0PC9BdXRob3I+PFllYXI+MjAxODwvWWVhcj48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</w:fldData>
        </w:fldChar>
      </w:r>
      <w:r w:rsidR="00341570">
        <w:instrText xml:space="preserve"> ADDIN EN.CITE </w:instrText>
      </w:r>
      <w:r w:rsidR="00341570">
        <w:fldChar w:fldCharType="begin">
          <w:fldData xml:space="preserve">PEVuZE5vdGU+PENpdGU+PEF1dGhvcj5Qb2xsZXR0PC9BdXRob3I+PFllYXI+MjAxODwvWWVhcj48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</w:fldData>
        </w:fldChar>
      </w:r>
      <w:r w:rsidR="00341570">
        <w:instrText xml:space="preserve"> ADDIN EN.CITE.DATA </w:instrText>
      </w:r>
      <w:r w:rsidR="00341570">
        <w:fldChar w:fldCharType="end"/>
      </w:r>
      <w:r w:rsidR="000F3251">
        <w:fldChar w:fldCharType="separate"/>
      </w:r>
      <w:r w:rsidR="000F3251">
        <w:rPr>
          <w:noProof/>
        </w:rPr>
        <w:t>(</w:t>
      </w:r>
      <w:hyperlink w:anchor="_ENREF_98" w:tooltip="Pollett, 2018 #150" w:history="1">
        <w:r w:rsidR="00AF6FCD">
          <w:rPr>
            <w:noProof/>
          </w:rPr>
          <w:t>Pollett et al., 2018</w:t>
        </w:r>
      </w:hyperlink>
      <w:r w:rsidR="000F3251">
        <w:rPr>
          <w:noProof/>
        </w:rPr>
        <w:t>)</w:t>
      </w:r>
      <w:r w:rsidR="000F3251">
        <w:fldChar w:fldCharType="end"/>
      </w:r>
      <w:r>
        <w:t xml:space="preserve">. These are lower than the evolutionary rates for other RNA viruses such as influenza and </w:t>
      </w:r>
      <w:r w:rsidR="00B651D9">
        <w:t>human immunodeficiency virus</w:t>
      </w:r>
      <w:r>
        <w:t xml:space="preserve">, which </w:t>
      </w:r>
      <w:r>
        <w:lastRenderedPageBreak/>
        <w:t>have substitution rates exceeding 1 x 10</w:t>
      </w:r>
      <w:r w:rsidRPr="00661026">
        <w:rPr>
          <w:vertAlign w:val="superscript"/>
        </w:rPr>
        <w:t>-3</w:t>
      </w:r>
      <w:r>
        <w:t xml:space="preserve"> substitutions per nucleotide per year</w:t>
      </w:r>
      <w:r w:rsidR="004D16DF">
        <w:t xml:space="preserve"> </w:t>
      </w:r>
      <w:r w:rsidR="000F3251">
        <w:fldChar w:fldCharType="begin"/>
      </w:r>
      <w:r w:rsidR="00341570">
        <w:instrText xml:space="preserve"> ADDIN EN.CITE &lt;EndNote&gt;&lt;Cite&gt;&lt;Author&gt;Jenkins&lt;/Author&gt;&lt;Year&gt;2002&lt;/Year&gt;&lt;RecNum&gt;149&lt;/RecNum&gt;&lt;DisplayText&gt;(Jenkins et al., 2002)&lt;/DisplayText&gt;&lt;record&gt;&lt;rec-number&gt;149&lt;/rec-number&gt;&lt;foreign-keys&gt;&lt;key app="EN" db-id="xdvttrsx1z22a6etzw5pttv1fpe52099wrxs" timestamp="1688434052"&gt;149&lt;/key&gt;&lt;/foreign-keys&gt;&lt;ref-type name="Journal Article"&gt;17&lt;/ref-type&gt;&lt;contributors&gt;&lt;authors&gt;&lt;author&gt;Jenkins, G. M.&lt;/author&gt;&lt;author&gt;Rambaut, A.&lt;/author&gt;&lt;author&gt;Pybus, O. G.&lt;/author&gt;&lt;author&gt;Holmes, E. C.&lt;/author&gt;&lt;/authors&gt;&lt;/contributors&gt;&lt;auth-address&gt;Department of Zoology, University of Oxford, UK.&lt;/auth-address&gt;&lt;titles&gt;&lt;title&gt;Rates of molecular evolution in RNA viruses: a quantitative phylogenetic analysis&lt;/title&gt;&lt;secondary-title&gt;Journal of Molecular Evolution&lt;/secondary-title&gt;&lt;/titles&gt;&lt;periodical&gt;&lt;full-title&gt;Journal of Molecular Evolution&lt;/full-title&gt;&lt;/periodical&gt;&lt;pages&gt;156-65&lt;/pages&gt;&lt;volume&gt;54&lt;/volume&gt;&lt;number&gt;2&lt;/number&gt;&lt;edition&gt;2002/02/01&lt;/edition&gt;&lt;keywords&gt;&lt;keyword&gt;Amino Acid Substitution&lt;/keyword&gt;&lt;keyword&gt;Computer Simulation&lt;/keyword&gt;&lt;keyword&gt;Databases, Nucleic Acid&lt;/keyword&gt;&lt;keyword&gt;*Evolution, Molecular&lt;/keyword&gt;&lt;keyword&gt;Genome, Viral/genetics&lt;/keyword&gt;&lt;keyword&gt;Likelihood Functions&lt;/keyword&gt;&lt;keyword&gt;Models, Genetic&lt;/keyword&gt;&lt;keyword&gt;*Phylogeny&lt;/keyword&gt;&lt;keyword&gt;RNA Viruses/*genetics&lt;/keyword&gt;&lt;keyword&gt;Sequence Alignment&lt;/keyword&gt;&lt;/keywords&gt;&lt;dates&gt;&lt;year&gt;2002&lt;/year&gt;&lt;pub-dates&gt;&lt;date&gt;Feb&lt;/date&gt;&lt;/pub-dates&gt;&lt;/dates&gt;&lt;isbn&gt;1432-1432 (Electronic)&amp;#xD;0022-2844 (Linking)&lt;/isbn&gt;&lt;accession-num&gt;11821909&lt;/accession-num&gt;&lt;urls&gt;&lt;related-urls&gt;&lt;url&gt;https://www.ncbi.nlm.nih.gov/pubmed/11821909&lt;/url&gt;&lt;/related-urls&gt;&lt;/urls&gt;&lt;electronic-resource-num&gt;10.1007/s00239-001-0064-3&lt;/electronic-resource-num&gt;&lt;/record&gt;&lt;/Cite&gt;&lt;/EndNote&gt;</w:instrText>
      </w:r>
      <w:r w:rsidR="000F3251">
        <w:fldChar w:fldCharType="separate"/>
      </w:r>
      <w:r w:rsidR="000F3251">
        <w:rPr>
          <w:noProof/>
        </w:rPr>
        <w:t>(</w:t>
      </w:r>
      <w:hyperlink w:anchor="_ENREF_60" w:tooltip="Jenkins, 2002 #149" w:history="1">
        <w:r w:rsidR="00AF6FCD">
          <w:rPr>
            <w:noProof/>
          </w:rPr>
          <w:t>Jenkins et al., 2002</w:t>
        </w:r>
      </w:hyperlink>
      <w:r w:rsidR="000F3251">
        <w:rPr>
          <w:noProof/>
        </w:rPr>
        <w:t>)</w:t>
      </w:r>
      <w:r w:rsidR="000F3251">
        <w:fldChar w:fldCharType="end"/>
      </w:r>
      <w:r>
        <w:t xml:space="preserve">. This has been postulated, although not proven, to reflect a fitness cost due to </w:t>
      </w:r>
      <w:r w:rsidR="00BF6AE1">
        <w:t xml:space="preserve">the </w:t>
      </w:r>
      <w:r>
        <w:t>alternating human</w:t>
      </w:r>
      <w:r w:rsidR="00004C2A">
        <w:noBreakHyphen/>
      </w:r>
      <w:r>
        <w:t>mosquito lifecycle</w:t>
      </w:r>
      <w:r w:rsidR="001435A8">
        <w:t xml:space="preserve"> of the dengue virus</w:t>
      </w:r>
      <w:r w:rsidR="004D16DF">
        <w:t xml:space="preserve"> </w:t>
      </w:r>
      <w:r w:rsidR="000F3251">
        <w:fldChar w:fldCharType="begin">
          <w:fldData xml:space="preserve">PEVuZE5vdGU+PENpdGU+PEF1dGhvcj5Qb2xsZXR0PC9BdXRob3I+PFllYXI+MjAxODwvWWVhcj48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</w:fldData>
        </w:fldChar>
      </w:r>
      <w:r w:rsidR="00341570">
        <w:instrText xml:space="preserve"> ADDIN EN.CITE </w:instrText>
      </w:r>
      <w:r w:rsidR="00341570">
        <w:fldChar w:fldCharType="begin">
          <w:fldData xml:space="preserve">PEVuZE5vdGU+PENpdGU+PEF1dGhvcj5Qb2xsZXR0PC9BdXRob3I+PFllYXI+MjAxODwvWWVhcj48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</w:fldData>
        </w:fldChar>
      </w:r>
      <w:r w:rsidR="00341570">
        <w:instrText xml:space="preserve"> ADDIN EN.CITE.DATA </w:instrText>
      </w:r>
      <w:r w:rsidR="00341570">
        <w:fldChar w:fldCharType="end"/>
      </w:r>
      <w:r w:rsidR="000F3251">
        <w:fldChar w:fldCharType="separate"/>
      </w:r>
      <w:r w:rsidR="000F3251">
        <w:rPr>
          <w:noProof/>
        </w:rPr>
        <w:t>(</w:t>
      </w:r>
      <w:hyperlink w:anchor="_ENREF_98" w:tooltip="Pollett, 2018 #150" w:history="1">
        <w:r w:rsidR="00AF6FCD">
          <w:rPr>
            <w:noProof/>
          </w:rPr>
          <w:t>Pollett et al., 2018</w:t>
        </w:r>
      </w:hyperlink>
      <w:r w:rsidR="000F3251">
        <w:rPr>
          <w:noProof/>
        </w:rPr>
        <w:t>)</w:t>
      </w:r>
      <w:r w:rsidR="000F3251">
        <w:fldChar w:fldCharType="end"/>
      </w:r>
      <w:r w:rsidR="004D16DF">
        <w:t>.</w:t>
      </w:r>
    </w:p>
    <w:p w14:paraId="22FE0E2C" w14:textId="2548940B" w:rsidR="007E1353" w:rsidRDefault="007E1353" w:rsidP="00B84E96">
      <w:pPr>
        <w:pStyle w:val="RARMPparagraph"/>
      </w:pPr>
      <w:r>
        <w:t xml:space="preserve">While </w:t>
      </w:r>
      <w:r w:rsidR="00BF6AE1">
        <w:t xml:space="preserve">the </w:t>
      </w:r>
      <w:r w:rsidR="00953551">
        <w:t>dengue</w:t>
      </w:r>
      <w:r>
        <w:t xml:space="preserve"> </w:t>
      </w:r>
      <w:r w:rsidR="00BF6AE1">
        <w:t xml:space="preserve">virus </w:t>
      </w:r>
      <w:r>
        <w:t>has a relatively high mutation rate</w:t>
      </w:r>
      <w:r w:rsidR="000A1A44">
        <w:t xml:space="preserve">, </w:t>
      </w:r>
      <w:r w:rsidR="00EC2EF5">
        <w:t>m</w:t>
      </w:r>
      <w:r w:rsidR="000A1A44">
        <w:t>utations</w:t>
      </w:r>
      <w:r w:rsidR="00EC2EF5">
        <w:t xml:space="preserve"> that improve dengue virus fitness in humans and mosquitoes</w:t>
      </w:r>
      <w:r w:rsidR="000A1A44">
        <w:t xml:space="preserve"> are rare events </w:t>
      </w:r>
      <w:r w:rsidR="000F3251">
        <w:fldChar w:fldCharType="begin"/>
      </w:r>
      <w:r w:rsidR="000F3251">
        <w:instrText xml:space="preserve"> ADDIN EN.CITE &lt;EndNote&gt;&lt;Cite&gt;&lt;Author&gt;Dolan&lt;/Author&gt;&lt;Year&gt;2021&lt;/Year&gt;&lt;RecNum&gt;147&lt;/RecNum&gt;&lt;DisplayText&gt;(Dolan et al., 2021)&lt;/DisplayText&gt;&lt;record&gt;&lt;rec-number&gt;147&lt;/rec-number&gt;&lt;foreign-keys&gt;&lt;key app="EN" db-id="xdvttrsx1z22a6etzw5pttv1fpe52099wrxs" timestamp="1688432952"&gt;147&lt;/key&gt;&lt;/foreign-keys&gt;&lt;ref-type name="Journal Article"&gt;17&lt;/ref-type&gt;&lt;contributors&gt;&lt;authors&gt;&lt;author&gt;Dolan, P. T.&lt;/author&gt;&lt;author&gt;Taguwa, S.&lt;/author&gt;&lt;author&gt;Rangel, M. A.&lt;/author&gt;&lt;author&gt;Acevedo, A.&lt;/author&gt;&lt;author&gt;Hagai, T.&lt;/author&gt;&lt;author&gt;Andino, R.&lt;/author&gt;&lt;author&gt;Frydman, J.&lt;/author&gt;&lt;/authors&gt;&lt;/contributors&gt;&lt;auth-address&gt;Stanford University, Department of Biology, Stanford, United States.&amp;#xD;University of California, Microbiology and Immunology, San Francisco, San Francisco, United States.&amp;#xD;Shmunis School of Biomedicine and Cancer Research, George S. Wise Faculty of Life Sciences, Tel Aviv University, Tel Aviv, Israel.&lt;/auth-address&gt;&lt;titles&gt;&lt;title&gt;Principles of dengue virus evolvability derived from genotype-fitness maps in human and mosquito cells&lt;/title&gt;&lt;secondary-title&gt;Elife&lt;/secondary-title&gt;&lt;/titles&gt;&lt;periodical&gt;&lt;full-title&gt;Elife&lt;/full-title&gt;&lt;/periodical&gt;&lt;volume&gt;10&lt;/volume&gt;&lt;edition&gt;2021/01/26&lt;/edition&gt;&lt;keywords&gt;&lt;keyword&gt;arbovirus&lt;/keyword&gt;&lt;keyword&gt;dengue&lt;/keyword&gt;&lt;keyword&gt;evolutionary biology&lt;/keyword&gt;&lt;keyword&gt;host adaptation&lt;/keyword&gt;&lt;keyword&gt;host-virus interactions&lt;/keyword&gt;&lt;keyword&gt;infectious disease&lt;/keyword&gt;&lt;keyword&gt;microbiology&lt;/keyword&gt;&lt;keyword&gt;population genomics&lt;/keyword&gt;&lt;keyword&gt;virus&lt;/keyword&gt;&lt;/keywords&gt;&lt;dates&gt;&lt;year&gt;2021&lt;/year&gt;&lt;pub-dates&gt;&lt;date&gt;Jan 25&lt;/date&gt;&lt;/pub-dates&gt;&lt;/dates&gt;&lt;isbn&gt;2050-084X (Electronic)&amp;#xD;2050-084X (Linking)&lt;/isbn&gt;&lt;accession-num&gt;33491648&lt;/accession-num&gt;&lt;urls&gt;&lt;related-urls&gt;&lt;url&gt;https://www.ncbi.nlm.nih.gov/pubmed/33491648&lt;/url&gt;&lt;/related-urls&gt;&lt;/urls&gt;&lt;custom2&gt;PMC7880689&lt;/custom2&gt;&lt;electronic-resource-num&gt;10.7554/eLife.61921&lt;/electronic-resource-num&gt;&lt;/record&gt;&lt;/Cite&gt;&lt;/EndNote&gt;</w:instrText>
      </w:r>
      <w:r w:rsidR="000F3251">
        <w:fldChar w:fldCharType="separate"/>
      </w:r>
      <w:r w:rsidR="000F3251">
        <w:rPr>
          <w:noProof/>
        </w:rPr>
        <w:t>(</w:t>
      </w:r>
      <w:hyperlink w:anchor="_ENREF_35" w:tooltip="Dolan, 2021 #147" w:history="1">
        <w:r w:rsidR="00AF6FCD">
          <w:rPr>
            <w:noProof/>
          </w:rPr>
          <w:t>Dolan et al., 2021</w:t>
        </w:r>
      </w:hyperlink>
      <w:r w:rsidR="000F3251">
        <w:rPr>
          <w:noProof/>
        </w:rPr>
        <w:t>)</w:t>
      </w:r>
      <w:r w:rsidR="000F3251">
        <w:fldChar w:fldCharType="end"/>
      </w:r>
      <w:r w:rsidR="000A1A44">
        <w:t>.</w:t>
      </w:r>
    </w:p>
    <w:p w14:paraId="6D5E8CD2" w14:textId="193DC597" w:rsidR="00C3096A" w:rsidRDefault="00C3096A" w:rsidP="00C3096A">
      <w:pPr>
        <w:pStyle w:val="RARMPparagraph"/>
      </w:pPr>
      <w:r>
        <w:t xml:space="preserve">Humans </w:t>
      </w:r>
      <w:r w:rsidR="0066443D">
        <w:t>have been observed to</w:t>
      </w:r>
      <w:r>
        <w:t xml:space="preserve"> be co-infected with two or more different </w:t>
      </w:r>
      <w:r w:rsidR="00953551">
        <w:t>dengue</w:t>
      </w:r>
      <w:r>
        <w:t xml:space="preserve"> serotypes </w:t>
      </w:r>
      <w:r>
        <w:fldChar w:fldCharType="begin">
          <w:fldData xml:space="preserve">PEVuZE5vdGU+PENpdGU+PEF1dGhvcj5GaWd1ZWlyZWRvPC9BdXRob3I+PFllYXI+MjAxMTwvWWVh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</w:fldData>
        </w:fldChar>
      </w:r>
      <w:r w:rsidR="00341570">
        <w:instrText xml:space="preserve"> ADDIN EN.CITE </w:instrText>
      </w:r>
      <w:r w:rsidR="00341570">
        <w:fldChar w:fldCharType="begin">
          <w:fldData xml:space="preserve">PEVuZE5vdGU+PENpdGU+PEF1dGhvcj5GaWd1ZWlyZWRvPC9BdXRob3I+PFllYXI+MjAxMTwvWWVh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</w:fldData>
        </w:fldChar>
      </w:r>
      <w:r w:rsidR="00341570">
        <w:instrText xml:space="preserve"> ADDIN EN.CITE.DATA </w:instrText>
      </w:r>
      <w:r w:rsidR="00341570">
        <w:fldChar w:fldCharType="end"/>
      </w:r>
      <w:r>
        <w:fldChar w:fldCharType="separate"/>
      </w:r>
      <w:r>
        <w:rPr>
          <w:noProof/>
        </w:rPr>
        <w:t>(</w:t>
      </w:r>
      <w:hyperlink w:anchor="_ENREF_40" w:tooltip="Figueiredo, 2011 #81" w:history="1">
        <w:r w:rsidR="00AF6FCD">
          <w:rPr>
            <w:noProof/>
          </w:rPr>
          <w:t>Figueiredo et al., 2011</w:t>
        </w:r>
      </w:hyperlink>
      <w:r>
        <w:rPr>
          <w:noProof/>
        </w:rPr>
        <w:t xml:space="preserve">; </w:t>
      </w:r>
      <w:hyperlink w:anchor="_ENREF_120" w:tooltip="Senaratne, 2020 #82" w:history="1">
        <w:r w:rsidR="00AF6FCD">
          <w:rPr>
            <w:noProof/>
          </w:rPr>
          <w:t>Senaratne et al., 2020</w:t>
        </w:r>
      </w:hyperlink>
      <w:r>
        <w:rPr>
          <w:noProof/>
        </w:rPr>
        <w:t>)</w:t>
      </w:r>
      <w:r>
        <w:fldChar w:fldCharType="end"/>
      </w:r>
      <w:r>
        <w:t xml:space="preserve">, multiple genotypes of a single dengue serotype </w:t>
      </w:r>
      <w:r>
        <w:fldChar w:fldCharType="begin">
          <w:fldData xml:space="preserve">PEVuZE5vdGU+PENpdGU+PEF1dGhvcj5BYXNrb3Y8L0F1dGhvcj48WWVhcj4yMDA3PC9ZZWFyPjxS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</w:fldData>
        </w:fldChar>
      </w:r>
      <w:r w:rsidR="0011509D">
        <w:instrText xml:space="preserve"> ADDIN EN.CITE </w:instrText>
      </w:r>
      <w:r w:rsidR="0011509D">
        <w:fldChar w:fldCharType="begin">
          <w:fldData xml:space="preserve">PEVuZE5vdGU+PENpdGU+PEF1dGhvcj5BYXNrb3Y8L0F1dGhvcj48WWVhcj4yMDA3PC9ZZWFyPjxS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</w:fldData>
        </w:fldChar>
      </w:r>
      <w:r w:rsidR="0011509D">
        <w:instrText xml:space="preserve"> ADDIN EN.CITE.DATA </w:instrText>
      </w:r>
      <w:r w:rsidR="0011509D">
        <w:fldChar w:fldCharType="end"/>
      </w:r>
      <w:r>
        <w:fldChar w:fldCharType="separate"/>
      </w:r>
      <w:r>
        <w:rPr>
          <w:noProof/>
        </w:rPr>
        <w:t>(</w:t>
      </w:r>
      <w:hyperlink w:anchor="_ENREF_1" w:tooltip="Aaskov, 2007 #83" w:history="1">
        <w:r w:rsidR="00AF6FCD">
          <w:rPr>
            <w:noProof/>
          </w:rPr>
          <w:t>Aaskov et al., 2007</w:t>
        </w:r>
      </w:hyperlink>
      <w:r>
        <w:rPr>
          <w:noProof/>
        </w:rPr>
        <w:t>)</w:t>
      </w:r>
      <w:r>
        <w:fldChar w:fldCharType="end"/>
      </w:r>
      <w:r>
        <w:t xml:space="preserve">, multiple flaviviruses </w:t>
      </w:r>
      <w:r>
        <w:fldChar w:fldCharType="begin">
          <w:fldData xml:space="preserve">PEVuZE5vdGU+PENpdGU+PEF1dGhvcj5EdXBvbnQtUm91emV5cm9sPC9BdXRob3I+PFllYXI+MjAx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</w:fldData>
        </w:fldChar>
      </w:r>
      <w:r>
        <w:instrText xml:space="preserve"> ADDIN EN.CITE </w:instrText>
      </w:r>
      <w:r>
        <w:fldChar w:fldCharType="begin">
          <w:fldData xml:space="preserve">PEVuZE5vdGU+PENpdGU+PEF1dGhvcj5EdXBvbnQtUm91emV5cm9sPC9BdXRob3I+PFllYXI+MjAx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</w:fldData>
        </w:fldChar>
      </w:r>
      <w:r>
        <w:instrText xml:space="preserve"> ADDIN EN.CITE.DATA </w:instrText>
      </w:r>
      <w:r>
        <w:fldChar w:fldCharType="end"/>
      </w:r>
      <w:r>
        <w:fldChar w:fldCharType="separate"/>
      </w:r>
      <w:r>
        <w:rPr>
          <w:noProof/>
        </w:rPr>
        <w:t>(</w:t>
      </w:r>
      <w:hyperlink w:anchor="_ENREF_37" w:tooltip="Dupont-Rouzeyrol, 2015 #85" w:history="1">
        <w:r w:rsidR="00AF6FCD">
          <w:rPr>
            <w:noProof/>
          </w:rPr>
          <w:t>Dupont-Rouzeyrol et al., 2015</w:t>
        </w:r>
      </w:hyperlink>
      <w:r>
        <w:rPr>
          <w:noProof/>
        </w:rPr>
        <w:t>)</w:t>
      </w:r>
      <w:r>
        <w:fldChar w:fldCharType="end"/>
      </w:r>
      <w:r>
        <w:t xml:space="preserve"> and multiple arboviruses </w:t>
      </w:r>
      <w:r>
        <w:fldChar w:fldCharType="begin">
          <w:fldData xml:space="preserve">PEVuZE5vdGU+PENpdGU+PEF1dGhvcj5DYXJvbjwvQXV0aG9yPjxZZWFyPjIwMTI8L1llYXI+PFJl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</w:fldData>
        </w:fldChar>
      </w:r>
      <w:r w:rsidR="00341570">
        <w:instrText xml:space="preserve"> ADDIN EN.CITE </w:instrText>
      </w:r>
      <w:r w:rsidR="00341570">
        <w:fldChar w:fldCharType="begin">
          <w:fldData xml:space="preserve">PEVuZE5vdGU+PENpdGU+PEF1dGhvcj5DYXJvbjwvQXV0aG9yPjxZZWFyPjIwMTI8L1llYXI+PFJl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</w:fldData>
        </w:fldChar>
      </w:r>
      <w:r w:rsidR="00341570">
        <w:instrText xml:space="preserve"> ADDIN EN.CITE.DATA </w:instrText>
      </w:r>
      <w:r w:rsidR="00341570">
        <w:fldChar w:fldCharType="end"/>
      </w:r>
      <w:r>
        <w:fldChar w:fldCharType="separate"/>
      </w:r>
      <w:r>
        <w:rPr>
          <w:noProof/>
        </w:rPr>
        <w:t>(</w:t>
      </w:r>
      <w:hyperlink w:anchor="_ENREF_18" w:tooltip="Caron, 2012 #93" w:history="1">
        <w:r w:rsidR="00AF6FCD">
          <w:rPr>
            <w:noProof/>
          </w:rPr>
          <w:t>Caron et al., 2012</w:t>
        </w:r>
      </w:hyperlink>
      <w:r>
        <w:rPr>
          <w:noProof/>
        </w:rPr>
        <w:t>)</w:t>
      </w:r>
      <w:r>
        <w:fldChar w:fldCharType="end"/>
      </w:r>
      <w:r>
        <w:t>.</w:t>
      </w:r>
    </w:p>
    <w:p w14:paraId="5F4D3F5C" w14:textId="498BDA26" w:rsidR="00C3096A" w:rsidRDefault="00C3096A" w:rsidP="00C3096A">
      <w:pPr>
        <w:pStyle w:val="RARMPparagraph"/>
      </w:pPr>
      <w:r w:rsidRPr="005D5D12">
        <w:rPr>
          <w:i/>
          <w:iCs/>
        </w:rPr>
        <w:t>Aedes</w:t>
      </w:r>
      <w:r>
        <w:t xml:space="preserve"> mosquitoes </w:t>
      </w:r>
      <w:r w:rsidR="0066443D">
        <w:t xml:space="preserve">have been observed to </w:t>
      </w:r>
      <w:r>
        <w:t xml:space="preserve">be co-infected with at least three </w:t>
      </w:r>
      <w:r w:rsidR="00953551">
        <w:t>dengue</w:t>
      </w:r>
      <w:r>
        <w:t xml:space="preserve"> serotypes </w:t>
      </w:r>
      <w:r>
        <w:fldChar w:fldCharType="begin">
          <w:fldData xml:space="preserve">PEVuZE5vdGU+PENpdGU+PEF1dGhvcj5UaGF2YXJhPC9BdXRob3I+PFllYXI+MjAwNjwvWWVhcj48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</w:fldData>
        </w:fldChar>
      </w:r>
      <w:r w:rsidR="00CD22DB">
        <w:instrText xml:space="preserve"> ADDIN EN.CITE </w:instrText>
      </w:r>
      <w:r w:rsidR="00CD22DB">
        <w:fldChar w:fldCharType="begin">
          <w:fldData xml:space="preserve">PEVuZE5vdGU+PENpdGU+PEF1dGhvcj5UaGF2YXJhPC9BdXRob3I+PFllYXI+MjAwNjwvWWVhcj48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</w:fldData>
        </w:fldChar>
      </w:r>
      <w:r w:rsidR="00CD22DB">
        <w:instrText xml:space="preserve"> ADDIN EN.CITE.DATA </w:instrText>
      </w:r>
      <w:r w:rsidR="00CD22DB">
        <w:fldChar w:fldCharType="end"/>
      </w:r>
      <w:r>
        <w:fldChar w:fldCharType="separate"/>
      </w:r>
      <w:r>
        <w:rPr>
          <w:noProof/>
        </w:rPr>
        <w:t>(</w:t>
      </w:r>
      <w:hyperlink w:anchor="_ENREF_131" w:tooltip="Thavara, 2006 #86" w:history="1">
        <w:r w:rsidR="00AF6FCD">
          <w:rPr>
            <w:noProof/>
          </w:rPr>
          <w:t>Thavara et al., 2006</w:t>
        </w:r>
      </w:hyperlink>
      <w:r>
        <w:rPr>
          <w:noProof/>
        </w:rPr>
        <w:t>)</w:t>
      </w:r>
      <w:r>
        <w:fldChar w:fldCharType="end"/>
      </w:r>
      <w:r>
        <w:t xml:space="preserve"> and at least two different arboviruses </w:t>
      </w:r>
      <w:r>
        <w:fldChar w:fldCharType="begin">
          <w:fldData xml:space="preserve">PEVuZE5vdGU+PENpdGU+PEF1dGhvcj5DYXJvbjwvQXV0aG9yPjxZZWFyPjIwMTI8L1llYXI+PFJl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</w:fldData>
        </w:fldChar>
      </w:r>
      <w:r w:rsidR="00341570">
        <w:instrText xml:space="preserve"> ADDIN EN.CITE </w:instrText>
      </w:r>
      <w:r w:rsidR="00341570">
        <w:fldChar w:fldCharType="begin">
          <w:fldData xml:space="preserve">PEVuZE5vdGU+PENpdGU+PEF1dGhvcj5DYXJvbjwvQXV0aG9yPjxZZWFyPjIwMTI8L1llYXI+PFJl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</w:fldData>
        </w:fldChar>
      </w:r>
      <w:r w:rsidR="00341570">
        <w:instrText xml:space="preserve"> ADDIN EN.CITE.DATA </w:instrText>
      </w:r>
      <w:r w:rsidR="00341570">
        <w:fldChar w:fldCharType="end"/>
      </w:r>
      <w:r>
        <w:fldChar w:fldCharType="separate"/>
      </w:r>
      <w:r>
        <w:rPr>
          <w:noProof/>
        </w:rPr>
        <w:t>(</w:t>
      </w:r>
      <w:hyperlink w:anchor="_ENREF_18" w:tooltip="Caron, 2012 #93" w:history="1">
        <w:r w:rsidR="00AF6FCD">
          <w:rPr>
            <w:noProof/>
          </w:rPr>
          <w:t>Caron et al., 2012</w:t>
        </w:r>
      </w:hyperlink>
      <w:r>
        <w:rPr>
          <w:noProof/>
        </w:rPr>
        <w:t>)</w:t>
      </w:r>
      <w:r>
        <w:fldChar w:fldCharType="end"/>
      </w:r>
      <w:r>
        <w:t>, and mosquito cell lines can be co</w:t>
      </w:r>
      <w:r w:rsidR="00C345B9">
        <w:noBreakHyphen/>
      </w:r>
      <w:r>
        <w:t xml:space="preserve">infected with at least three different types of arboviruses </w:t>
      </w:r>
      <w:r>
        <w:fldChar w:fldCharType="begin">
          <w:fldData xml:space="preserve">PEVuZE5vdGU+PENpdGU+PEF1dGhvcj5LYW50aG9uZzwvQXV0aG9yPjxZZWFyPjIwMTA8L1llYXI+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</w:fldData>
        </w:fldChar>
      </w:r>
      <w:r w:rsidR="00341570">
        <w:instrText xml:space="preserve"> ADDIN EN.CITE </w:instrText>
      </w:r>
      <w:r w:rsidR="00341570">
        <w:fldChar w:fldCharType="begin">
          <w:fldData xml:space="preserve">PEVuZE5vdGU+PENpdGU+PEF1dGhvcj5LYW50aG9uZzwvQXV0aG9yPjxZZWFyPjIwMTA8L1llYXI+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</w:fldData>
        </w:fldChar>
      </w:r>
      <w:r w:rsidR="00341570">
        <w:instrText xml:space="preserve"> ADDIN EN.CITE.DATA </w:instrText>
      </w:r>
      <w:r w:rsidR="00341570">
        <w:fldChar w:fldCharType="end"/>
      </w:r>
      <w:r>
        <w:fldChar w:fldCharType="separate"/>
      </w:r>
      <w:r>
        <w:rPr>
          <w:noProof/>
        </w:rPr>
        <w:t>(</w:t>
      </w:r>
      <w:hyperlink w:anchor="_ENREF_62" w:tooltip="Kanthong, 2010 #88" w:history="1">
        <w:r w:rsidR="00AF6FCD">
          <w:rPr>
            <w:noProof/>
          </w:rPr>
          <w:t>Kanthong et al., 2010</w:t>
        </w:r>
      </w:hyperlink>
      <w:r>
        <w:rPr>
          <w:noProof/>
        </w:rPr>
        <w:t>)</w:t>
      </w:r>
      <w:r>
        <w:fldChar w:fldCharType="end"/>
      </w:r>
      <w:r>
        <w:t>.</w:t>
      </w:r>
    </w:p>
    <w:p w14:paraId="295D4E9B" w14:textId="5C903804" w:rsidR="00022373" w:rsidRDefault="006A781D" w:rsidP="00C3096A">
      <w:pPr>
        <w:pStyle w:val="RARMPparagraph"/>
      </w:pPr>
      <w:r>
        <w:t xml:space="preserve">Viral recombination is a process of genetic exchange between two separate viral genomes that are co-infecting </w:t>
      </w:r>
      <w:r w:rsidR="00174659">
        <w:t xml:space="preserve">and replicating in </w:t>
      </w:r>
      <w:r>
        <w:t xml:space="preserve">the same host cell. </w:t>
      </w:r>
      <w:r w:rsidR="00C3096A">
        <w:t xml:space="preserve">Even in conditions that favour recombination, the frequency of recombination </w:t>
      </w:r>
      <w:r w:rsidR="00667DC6">
        <w:t xml:space="preserve">within </w:t>
      </w:r>
      <w:r w:rsidR="00174659">
        <w:t>the same</w:t>
      </w:r>
      <w:r w:rsidR="00C3096A">
        <w:t xml:space="preserve"> flavivirus</w:t>
      </w:r>
      <w:r w:rsidR="00174659">
        <w:t xml:space="preserve"> species</w:t>
      </w:r>
      <w:r w:rsidR="00C3096A">
        <w:t xml:space="preserve"> is very low </w:t>
      </w:r>
      <w:r w:rsidR="00C3096A">
        <w:fldChar w:fldCharType="begin"/>
      </w:r>
      <w:r w:rsidR="00C3096A">
        <w:instrText xml:space="preserve"> ADDIN EN.CITE &lt;EndNote&gt;&lt;Cite&gt;&lt;Author&gt;Taucher&lt;/Author&gt;&lt;Year&gt;2010&lt;/Year&gt;&lt;RecNum&gt;84&lt;/RecNum&gt;&lt;DisplayText&gt;(Taucher et al., 2010)&lt;/DisplayText&gt;&lt;record&gt;&lt;rec-number&gt;84&lt;/rec-number&gt;&lt;foreign-keys&gt;&lt;key app="EN" db-id="xdvttrsx1z22a6etzw5pttv1fpe52099wrxs" timestamp="1687487534"&gt;84&lt;/key&gt;&lt;/foreign-keys&gt;&lt;ref-type name="Journal Article"&gt;17&lt;/ref-type&gt;&lt;contributors&gt;&lt;authors&gt;&lt;author&gt;Taucher, Christian&lt;/author&gt;&lt;author&gt;Berger, Angelika&lt;/author&gt;&lt;author&gt;Mandl, Christian W.&lt;/author&gt;&lt;/authors&gt;&lt;/contributors&gt;&lt;titles&gt;&lt;title&gt;&lt;style face="normal" font="default" size="100%"&gt;A &lt;/style&gt;&lt;style face="italic" font="default" size="100%"&gt;trans&lt;/style&gt;&lt;style face="normal" font="default" size="100%"&gt;-Complementing Recombination Trap Demonstrates a Low Propensity of Flaviviruses for Intermolecular Recombination&lt;/style&gt;&lt;/title&gt;&lt;secondary-title&gt;Journal of Virology&lt;/secondary-title&gt;&lt;/titles&gt;&lt;periodical&gt;&lt;full-title&gt;Journal of Virology&lt;/full-title&gt;&lt;/periodical&gt;&lt;pages&gt;599-611&lt;/pages&gt;&lt;volume&gt;84&lt;/volume&gt;&lt;number&gt;1&lt;/number&gt;&lt;dates&gt;&lt;year&gt;2010&lt;/year&gt;&lt;/dates&gt;&lt;urls&gt;&lt;related-urls&gt;&lt;url&gt;https://jvi.asm.org/content/jvi/84/1/599.full.pdf&lt;/url&gt;&lt;/related-urls&gt;&lt;/urls&gt;&lt;electronic-resource-num&gt;10.1128/JVI.01063-09 %J Journal of Virology&lt;/electronic-resource-num&gt;&lt;/record&gt;&lt;/Cite&gt;&lt;/EndNote&gt;</w:instrText>
      </w:r>
      <w:r w:rsidR="00C3096A">
        <w:fldChar w:fldCharType="separate"/>
      </w:r>
      <w:r w:rsidR="00C3096A">
        <w:rPr>
          <w:noProof/>
        </w:rPr>
        <w:t>(</w:t>
      </w:r>
      <w:hyperlink w:anchor="_ENREF_130" w:tooltip="Taucher, 2010 #84" w:history="1">
        <w:r w:rsidR="00AF6FCD">
          <w:rPr>
            <w:noProof/>
          </w:rPr>
          <w:t>Taucher et al., 2010</w:t>
        </w:r>
      </w:hyperlink>
      <w:r w:rsidR="00C3096A">
        <w:rPr>
          <w:noProof/>
        </w:rPr>
        <w:t>)</w:t>
      </w:r>
      <w:r w:rsidR="00C3096A">
        <w:fldChar w:fldCharType="end"/>
      </w:r>
      <w:r w:rsidR="00C3096A">
        <w:t xml:space="preserve">. </w:t>
      </w:r>
      <w:r w:rsidR="00174659">
        <w:t xml:space="preserve">Sequencing and phylogenetic analysis of </w:t>
      </w:r>
      <w:r w:rsidR="00953551">
        <w:t>dengue</w:t>
      </w:r>
      <w:r w:rsidR="00174659">
        <w:t xml:space="preserve"> genomes ha</w:t>
      </w:r>
      <w:r w:rsidR="00ED22ED">
        <w:t>s</w:t>
      </w:r>
      <w:r w:rsidR="00174659">
        <w:t xml:space="preserve"> indicated that </w:t>
      </w:r>
      <w:r w:rsidR="00D571D6">
        <w:t>at an evolutionary level,</w:t>
      </w:r>
      <w:r w:rsidR="006D29D1">
        <w:t xml:space="preserve"> recombination events </w:t>
      </w:r>
      <w:r w:rsidR="00D571D6">
        <w:t>have occurred and</w:t>
      </w:r>
      <w:r w:rsidR="006D29D1">
        <w:t xml:space="preserve"> </w:t>
      </w:r>
      <w:r w:rsidR="00667DC6">
        <w:t xml:space="preserve">that they </w:t>
      </w:r>
      <w:r w:rsidR="006D29D1">
        <w:t xml:space="preserve">play an important role in the genetic diversity of </w:t>
      </w:r>
      <w:r w:rsidR="00953551">
        <w:t>dengue</w:t>
      </w:r>
      <w:r w:rsidR="006D29D1">
        <w:t xml:space="preserve"> </w:t>
      </w:r>
      <w:r w:rsidR="000F3251">
        <w:fldChar w:fldCharType="begin">
          <w:fldData xml:space="preserve">PEVuZE5vdGU+PENpdGU+PEF1dGhvcj5DcmFpZzwvQXV0aG9yPjxZZWFyPjIwMDM8L1llYXI+PFJl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3MzUy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</w:fldData>
        </w:fldChar>
      </w:r>
      <w:r w:rsidR="00341570">
        <w:instrText xml:space="preserve"> ADDIN EN.CITE </w:instrText>
      </w:r>
      <w:r w:rsidR="00341570">
        <w:fldChar w:fldCharType="begin">
          <w:fldData xml:space="preserve">PEVuZE5vdGU+PENpdGU+PEF1dGhvcj5DcmFpZzwvQXV0aG9yPjxZZWFyPjIwMDM8L1llYXI+PFJl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3MzUy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</w:fldData>
        </w:fldChar>
      </w:r>
      <w:r w:rsidR="00341570">
        <w:instrText xml:space="preserve"> ADDIN EN.CITE.DATA </w:instrText>
      </w:r>
      <w:r w:rsidR="00341570">
        <w:fldChar w:fldCharType="end"/>
      </w:r>
      <w:r w:rsidR="000F3251">
        <w:fldChar w:fldCharType="separate"/>
      </w:r>
      <w:r w:rsidR="000F3251">
        <w:rPr>
          <w:noProof/>
        </w:rPr>
        <w:t>(</w:t>
      </w:r>
      <w:hyperlink w:anchor="_ENREF_153" w:tooltip="Worobey, 1999 #91" w:history="1">
        <w:r w:rsidR="00AF6FCD">
          <w:rPr>
            <w:noProof/>
          </w:rPr>
          <w:t>Worobey et al., 1999</w:t>
        </w:r>
      </w:hyperlink>
      <w:r w:rsidR="000F3251">
        <w:rPr>
          <w:noProof/>
        </w:rPr>
        <w:t xml:space="preserve">; </w:t>
      </w:r>
      <w:hyperlink w:anchor="_ENREF_134" w:tooltip="Tolou, 2001 #90" w:history="1">
        <w:r w:rsidR="00AF6FCD">
          <w:rPr>
            <w:noProof/>
          </w:rPr>
          <w:t>Tolou et al., 2001</w:t>
        </w:r>
      </w:hyperlink>
      <w:r w:rsidR="000F3251">
        <w:rPr>
          <w:noProof/>
        </w:rPr>
        <w:t xml:space="preserve">; </w:t>
      </w:r>
      <w:hyperlink w:anchor="_ENREF_25" w:tooltip="Craig, 2003 #154" w:history="1">
        <w:r w:rsidR="00AF6FCD">
          <w:rPr>
            <w:noProof/>
          </w:rPr>
          <w:t>Craig et al., 2003</w:t>
        </w:r>
      </w:hyperlink>
      <w:r w:rsidR="000F3251">
        <w:rPr>
          <w:noProof/>
        </w:rPr>
        <w:t xml:space="preserve">; </w:t>
      </w:r>
      <w:hyperlink w:anchor="_ENREF_140" w:tooltip="Twiddy, 2003 #89" w:history="1">
        <w:r w:rsidR="00AF6FCD">
          <w:rPr>
            <w:noProof/>
          </w:rPr>
          <w:t>Twiddy and Holmes, 2003</w:t>
        </w:r>
      </w:hyperlink>
      <w:r w:rsidR="000F3251">
        <w:rPr>
          <w:noProof/>
        </w:rPr>
        <w:t xml:space="preserve">; </w:t>
      </w:r>
      <w:hyperlink w:anchor="_ENREF_1" w:tooltip="Aaskov, 2007 #83" w:history="1">
        <w:r w:rsidR="00AF6FCD">
          <w:rPr>
            <w:noProof/>
          </w:rPr>
          <w:t>Aaskov et al., 2007</w:t>
        </w:r>
      </w:hyperlink>
      <w:r w:rsidR="000F3251">
        <w:rPr>
          <w:noProof/>
        </w:rPr>
        <w:t>)</w:t>
      </w:r>
      <w:r w:rsidR="000F3251">
        <w:fldChar w:fldCharType="end"/>
      </w:r>
      <w:r w:rsidR="006D29D1">
        <w:t>.</w:t>
      </w:r>
      <w:r w:rsidR="00174659">
        <w:t xml:space="preserve"> </w:t>
      </w:r>
      <w:r w:rsidR="00C3096A">
        <w:t xml:space="preserve">Recombination has </w:t>
      </w:r>
      <w:r w:rsidR="00D571D6">
        <w:t xml:space="preserve">not </w:t>
      </w:r>
      <w:r w:rsidR="00C3096A">
        <w:t>been observed between different flaviviruses</w:t>
      </w:r>
      <w:r w:rsidR="00D571D6">
        <w:t xml:space="preserve"> </w:t>
      </w:r>
      <w:r w:rsidR="000F3251">
        <w:fldChar w:fldCharType="begin"/>
      </w:r>
      <w:r w:rsidR="000F3251">
        <w:instrText xml:space="preserve"> ADDIN EN.CITE &lt;EndNote&gt;&lt;Cite&gt;&lt;Author&gt;Twiddy&lt;/Author&gt;&lt;Year&gt;2003&lt;/Year&gt;&lt;RecNum&gt;89&lt;/RecNum&gt;&lt;DisplayText&gt;(Twiddy and Holmes, 2003)&lt;/DisplayText&gt;&lt;record&gt;&lt;rec-number&gt;89&lt;/rec-number&gt;&lt;foreign-keys&gt;&lt;key app="EN" db-id="xdvttrsx1z22a6etzw5pttv1fpe52099wrxs" timestamp="1687488997"&gt;89&lt;/key&gt;&lt;/foreign-keys&gt;&lt;ref-type name="Journal Article"&gt;17&lt;/ref-type&gt;&lt;contributors&gt;&lt;authors&gt;&lt;author&gt;Twiddy, S.S.&lt;/author&gt;&lt;author&gt;Holmes, E.C.&lt;/author&gt;&lt;/authors&gt;&lt;/contributors&gt;&lt;titles&gt;&lt;title&gt;The extent of homologous recombination in members of the genus Flavivirus&lt;/title&gt;&lt;secondary-title&gt;Journal of General Virology&lt;/secondary-title&gt;&lt;/titles&gt;&lt;periodical&gt;&lt;full-title&gt;Journal of General Virology&lt;/full-title&gt;&lt;/periodical&gt;&lt;pages&gt;429-440&lt;/pages&gt;&lt;volume&gt;84&lt;/volume&gt;&lt;number&gt;2&lt;/number&gt;&lt;reprint-edition&gt;Not in File&lt;/reprint-edition&gt;&lt;keywords&gt;&lt;keyword&gt;and&lt;/keyword&gt;&lt;keyword&gt;as&lt;/keyword&gt;&lt;keyword&gt;Dengue&lt;/keyword&gt;&lt;keyword&gt;Ecology&lt;/keyword&gt;&lt;keyword&gt;Encephalitis&lt;/keyword&gt;&lt;keyword&gt;Evolution&lt;/keyword&gt;&lt;keyword&gt;Families&lt;/keyword&gt;&lt;keyword&gt;FAMILY&lt;/keyword&gt;&lt;keyword&gt;Fever&lt;/keyword&gt;&lt;keyword&gt;Flaviviridae&lt;/keyword&gt;&lt;keyword&gt;Flavivirus&lt;/keyword&gt;&lt;keyword&gt;GENE&lt;/keyword&gt;&lt;keyword&gt;Hepatitis C&lt;/keyword&gt;&lt;keyword&gt;Human&lt;/keyword&gt;&lt;keyword&gt;of&lt;/keyword&gt;&lt;keyword&gt;Recombinant&lt;/keyword&gt;&lt;keyword&gt;transmission&lt;/keyword&gt;&lt;keyword&gt;virus&lt;/keyword&gt;&lt;keyword&gt;Viruses&lt;/keyword&gt;&lt;keyword&gt;Yellow Fever&lt;/keyword&gt;&lt;/keywords&gt;&lt;dates&gt;&lt;year&gt;2003&lt;/year&gt;&lt;pub-dates&gt;&lt;date&gt;1/1/2003&lt;/date&gt;&lt;/pub-dates&gt;&lt;/dates&gt;&lt;label&gt;3208&lt;/label&gt;&lt;urls&gt;&lt;related-urls&gt;&lt;url&gt;http://vir.sgmjournals.org/cgi/content/abstract/84/2/429&lt;/url&gt;&lt;/related-urls&gt;&lt;/urls&gt;&lt;/record&gt;&lt;/Cite&gt;&lt;/EndNote&gt;</w:instrText>
      </w:r>
      <w:r w:rsidR="000F3251">
        <w:fldChar w:fldCharType="separate"/>
      </w:r>
      <w:r w:rsidR="000F3251">
        <w:rPr>
          <w:noProof/>
        </w:rPr>
        <w:t>(</w:t>
      </w:r>
      <w:hyperlink w:anchor="_ENREF_140" w:tooltip="Twiddy, 2003 #89" w:history="1">
        <w:r w:rsidR="00AF6FCD">
          <w:rPr>
            <w:noProof/>
          </w:rPr>
          <w:t>Twiddy and Holmes, 2003</w:t>
        </w:r>
      </w:hyperlink>
      <w:r w:rsidR="000F3251">
        <w:rPr>
          <w:noProof/>
        </w:rPr>
        <w:t>)</w:t>
      </w:r>
      <w:r w:rsidR="000F3251">
        <w:fldChar w:fldCharType="end"/>
      </w:r>
      <w:r w:rsidR="00C3096A">
        <w:t>.</w:t>
      </w:r>
      <w:r w:rsidR="00922E61">
        <w:t xml:space="preserve"> </w:t>
      </w:r>
      <w:r w:rsidR="00667DC6">
        <w:t xml:space="preserve">Based on experimental results, if </w:t>
      </w:r>
      <w:r w:rsidR="00922E61">
        <w:t xml:space="preserve">recombination were to occur, it is highly unlikely that this would result in a more virulent virus. Artificial recombinants of a </w:t>
      </w:r>
      <w:r w:rsidR="00A41296">
        <w:t>WT</w:t>
      </w:r>
      <w:r w:rsidR="00922E61" w:rsidRPr="00922E61">
        <w:t xml:space="preserve"> </w:t>
      </w:r>
      <w:r w:rsidR="00922E61">
        <w:t>yellow fever virus</w:t>
      </w:r>
      <w:r w:rsidR="00922E61" w:rsidRPr="00922E61">
        <w:t xml:space="preserve"> and a chimeric </w:t>
      </w:r>
      <w:r w:rsidR="00922E61">
        <w:t>yellow fever virus</w:t>
      </w:r>
      <w:r w:rsidR="00CC6812">
        <w:t>/dengue virus</w:t>
      </w:r>
      <w:r w:rsidR="00922E61">
        <w:t xml:space="preserve"> </w:t>
      </w:r>
      <w:r w:rsidR="00922E61" w:rsidRPr="00922E61">
        <w:t>vaccine</w:t>
      </w:r>
      <w:r w:rsidR="00922E61">
        <w:t xml:space="preserve"> </w:t>
      </w:r>
      <w:r w:rsidR="00BA3A4C">
        <w:fldChar w:fldCharType="begin">
          <w:fldData xml:space="preserve">PEVuZE5vdGU+PENpdGU+PEF1dGhvcj5NY0dlZTwvQXV0aG9yPjxZZWFyPjIwMDg8L1llYXI+PFJl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</w:fldData>
        </w:fldChar>
      </w:r>
      <w:r w:rsidR="00341570">
        <w:instrText xml:space="preserve"> ADDIN EN.CITE </w:instrText>
      </w:r>
      <w:r w:rsidR="00341570">
        <w:fldChar w:fldCharType="begin">
          <w:fldData xml:space="preserve">PEVuZE5vdGU+PENpdGU+PEF1dGhvcj5NY0dlZTwvQXV0aG9yPjxZZWFyPjIwMDg8L1llYXI+PFJl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</w:fldData>
        </w:fldChar>
      </w:r>
      <w:r w:rsidR="00341570">
        <w:instrText xml:space="preserve"> ADDIN EN.CITE.DATA </w:instrText>
      </w:r>
      <w:r w:rsidR="00341570">
        <w:fldChar w:fldCharType="end"/>
      </w:r>
      <w:r w:rsidR="00BA3A4C">
        <w:fldChar w:fldCharType="separate"/>
      </w:r>
      <w:r w:rsidR="00BA3A4C">
        <w:rPr>
          <w:noProof/>
        </w:rPr>
        <w:t>(</w:t>
      </w:r>
      <w:hyperlink w:anchor="_ENREF_75" w:tooltip="McGee, 2008 #180" w:history="1">
        <w:r w:rsidR="00AF6FCD">
          <w:rPr>
            <w:noProof/>
          </w:rPr>
          <w:t>McGee et al., 2008</w:t>
        </w:r>
      </w:hyperlink>
      <w:r w:rsidR="00BA3A4C">
        <w:rPr>
          <w:noProof/>
        </w:rPr>
        <w:t>)</w:t>
      </w:r>
      <w:r w:rsidR="00BA3A4C">
        <w:fldChar w:fldCharType="end"/>
      </w:r>
      <w:r w:rsidR="00922E61">
        <w:t xml:space="preserve">, and a </w:t>
      </w:r>
      <w:r w:rsidR="00A41296">
        <w:t>WT</w:t>
      </w:r>
      <w:r w:rsidR="00922E61">
        <w:t xml:space="preserve"> Japanese encephalitis virus and a </w:t>
      </w:r>
      <w:r w:rsidR="00922E61" w:rsidRPr="00922E61">
        <w:t>chimeric yellow fever</w:t>
      </w:r>
      <w:r w:rsidR="00922E61">
        <w:t>/</w:t>
      </w:r>
      <w:r w:rsidR="00922E61" w:rsidRPr="00922E61">
        <w:t>Japanese encephalitis vaccine virus</w:t>
      </w:r>
      <w:r w:rsidR="00922E61">
        <w:t xml:space="preserve"> </w:t>
      </w:r>
      <w:r w:rsidR="00BA3A4C">
        <w:fldChar w:fldCharType="begin">
          <w:fldData xml:space="preserve">PEVuZE5vdGU+PENpdGU+PEF1dGhvcj5QdWdhY2hldjwvQXV0aG9yPjxZZWFyPjIwMDc8L1llYXI+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</w:fldData>
        </w:fldChar>
      </w:r>
      <w:r w:rsidR="00BA3A4C">
        <w:instrText xml:space="preserve"> ADDIN EN.CITE </w:instrText>
      </w:r>
      <w:r w:rsidR="00BA3A4C">
        <w:fldChar w:fldCharType="begin">
          <w:fldData xml:space="preserve">PEVuZE5vdGU+PENpdGU+PEF1dGhvcj5QdWdhY2hldjwvQXV0aG9yPjxZZWFyPjIwMDc8L1llYXI+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</w:fldData>
        </w:fldChar>
      </w:r>
      <w:r w:rsidR="00BA3A4C">
        <w:instrText xml:space="preserve"> ADDIN EN.CITE.DATA </w:instrText>
      </w:r>
      <w:r w:rsidR="00BA3A4C">
        <w:fldChar w:fldCharType="end"/>
      </w:r>
      <w:r w:rsidR="00BA3A4C">
        <w:fldChar w:fldCharType="separate"/>
      </w:r>
      <w:r w:rsidR="00BA3A4C">
        <w:rPr>
          <w:noProof/>
        </w:rPr>
        <w:t>(</w:t>
      </w:r>
      <w:hyperlink w:anchor="_ENREF_104" w:tooltip="Pugachev, 2007 #181" w:history="1">
        <w:r w:rsidR="00AF6FCD">
          <w:rPr>
            <w:noProof/>
          </w:rPr>
          <w:t>Pugachev et al., 2007</w:t>
        </w:r>
      </w:hyperlink>
      <w:r w:rsidR="00BA3A4C">
        <w:rPr>
          <w:noProof/>
        </w:rPr>
        <w:t>)</w:t>
      </w:r>
      <w:r w:rsidR="00BA3A4C">
        <w:fldChar w:fldCharType="end"/>
      </w:r>
      <w:r w:rsidR="00BA3A4C">
        <w:t xml:space="preserve"> </w:t>
      </w:r>
      <w:r w:rsidR="00922E61" w:rsidRPr="00922E61">
        <w:t>were highly attenuated compared</w:t>
      </w:r>
      <w:r w:rsidR="00BA3A4C">
        <w:t xml:space="preserve"> to the </w:t>
      </w:r>
      <w:r w:rsidR="00A41296">
        <w:t xml:space="preserve">WT </w:t>
      </w:r>
      <w:r w:rsidR="00BA3A4C">
        <w:t>parent virus strains.</w:t>
      </w:r>
    </w:p>
    <w:p w14:paraId="512E73AC" w14:textId="5F43975E" w:rsidR="00FA226C" w:rsidRPr="00EC28A1" w:rsidRDefault="00FA226C" w:rsidP="00FA226C">
      <w:pPr>
        <w:pStyle w:val="Sectionheading2"/>
      </w:pPr>
      <w:bookmarkStart w:id="35" w:name="_Toc141213151"/>
      <w:r w:rsidRPr="00EC28A1">
        <w:t>Epidemiology</w:t>
      </w:r>
      <w:bookmarkEnd w:id="35"/>
    </w:p>
    <w:p w14:paraId="46B7EAF7" w14:textId="4EB97441" w:rsidR="00FC3602" w:rsidRDefault="00FC3602" w:rsidP="00FC3602">
      <w:pPr>
        <w:pStyle w:val="Sectionheading3"/>
      </w:pPr>
      <w:bookmarkStart w:id="36" w:name="_Ref142303678"/>
      <w:r>
        <w:t>Ecology and reservoirs</w:t>
      </w:r>
      <w:bookmarkEnd w:id="36"/>
    </w:p>
    <w:p w14:paraId="3BADAE31" w14:textId="23C1E8F7" w:rsidR="001A53E5" w:rsidRDefault="001A53E5" w:rsidP="001A53E5">
      <w:pPr>
        <w:pStyle w:val="RARMPparagraph"/>
      </w:pPr>
      <w:r>
        <w:t>D</w:t>
      </w:r>
      <w:r w:rsidR="00953551">
        <w:t>engue</w:t>
      </w:r>
      <w:r>
        <w:t xml:space="preserve"> can be maintained in a sylvatic cycle or an urban cycle. In the sylvatic cycle, mosquitoes transmit the viruses between non-human primates</w:t>
      </w:r>
      <w:r w:rsidR="00D839FD">
        <w:t xml:space="preserve"> </w:t>
      </w:r>
      <w:r w:rsidR="00593F9D">
        <w:t>(NHPs)</w:t>
      </w:r>
      <w:r w:rsidR="00D477F4">
        <w:t>,</w:t>
      </w:r>
      <w:r>
        <w:t xml:space="preserve"> while in the urban cycle mosquitoes transmit the viruses between humans</w:t>
      </w:r>
      <w:r w:rsidR="00D839FD">
        <w:t xml:space="preserve"> </w:t>
      </w:r>
      <w:r w:rsidR="00B92F00">
        <w:t xml:space="preserve">located </w:t>
      </w:r>
      <w:r w:rsidR="00D839FD">
        <w:t>in rural and urban environments</w:t>
      </w:r>
      <w:r>
        <w:t xml:space="preserve">. </w:t>
      </w:r>
      <w:r w:rsidR="00953551">
        <w:t>Dengue</w:t>
      </w:r>
      <w:r w:rsidR="00D839FD">
        <w:t xml:space="preserve"> can</w:t>
      </w:r>
      <w:r>
        <w:t xml:space="preserve"> </w:t>
      </w:r>
      <w:r w:rsidR="00502649">
        <w:t xml:space="preserve">switch </w:t>
      </w:r>
      <w:r>
        <w:t>from the sylvatic to the urban cycle when infected mosquitoes opportunistically feed on humans who enter the jungle</w:t>
      </w:r>
      <w:r w:rsidR="00D839FD">
        <w:t xml:space="preserve"> </w:t>
      </w:r>
      <w:r w:rsidR="00D839FD">
        <w:fldChar w:fldCharType="begin">
          <w:fldData xml:space="preserve">PEVuZE5vdGU+PENpdGU+PEF1dGhvcj5WYXNpbGFraXM8L0F1dGhvcj48WWVhcj4yMDExPC9ZZWFy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</w:fldData>
        </w:fldChar>
      </w:r>
      <w:r w:rsidR="00341570">
        <w:instrText xml:space="preserve"> ADDIN EN.CITE </w:instrText>
      </w:r>
      <w:r w:rsidR="00341570">
        <w:fldChar w:fldCharType="begin">
          <w:fldData xml:space="preserve">PEVuZE5vdGU+PENpdGU+PEF1dGhvcj5WYXNpbGFraXM8L0F1dGhvcj48WWVhcj4yMDExPC9ZZWFy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</w:fldData>
        </w:fldChar>
      </w:r>
      <w:r w:rsidR="00341570">
        <w:instrText xml:space="preserve"> ADDIN EN.CITE.DATA </w:instrText>
      </w:r>
      <w:r w:rsidR="00341570">
        <w:fldChar w:fldCharType="end"/>
      </w:r>
      <w:r w:rsidR="00D839FD">
        <w:fldChar w:fldCharType="separate"/>
      </w:r>
      <w:r w:rsidR="00D839FD">
        <w:rPr>
          <w:noProof/>
        </w:rPr>
        <w:t>(</w:t>
      </w:r>
      <w:hyperlink w:anchor="_ENREF_143" w:tooltip="Vasilakis, 2011 #5" w:history="1">
        <w:r w:rsidR="00AF6FCD">
          <w:rPr>
            <w:noProof/>
          </w:rPr>
          <w:t>Vasilakis et al., 2011</w:t>
        </w:r>
      </w:hyperlink>
      <w:r w:rsidR="00D839FD">
        <w:rPr>
          <w:noProof/>
        </w:rPr>
        <w:t>)</w:t>
      </w:r>
      <w:r w:rsidR="00D839FD">
        <w:fldChar w:fldCharType="end"/>
      </w:r>
      <w:r>
        <w:t>.</w:t>
      </w:r>
    </w:p>
    <w:p w14:paraId="5B0229C8" w14:textId="36F691DB" w:rsidR="00B6726D" w:rsidRDefault="00FC2F0C" w:rsidP="00FC2F0C">
      <w:pPr>
        <w:pStyle w:val="RARMPparagraph"/>
      </w:pPr>
      <w:r>
        <w:t xml:space="preserve">Humans are the main vertebrate hosts of </w:t>
      </w:r>
      <w:proofErr w:type="gramStart"/>
      <w:r w:rsidR="00953551">
        <w:t>dengue</w:t>
      </w:r>
      <w:proofErr w:type="gramEnd"/>
      <w:r>
        <w:t xml:space="preserve"> and it is hyperendemic in many densely populated countries. In the urban cycle</w:t>
      </w:r>
      <w:r w:rsidR="00057546">
        <w:t>,</w:t>
      </w:r>
      <w:r>
        <w:t xml:space="preserve"> </w:t>
      </w:r>
      <w:r w:rsidR="00953551">
        <w:t>dengue</w:t>
      </w:r>
      <w:r>
        <w:t xml:space="preserve"> is transmitted</w:t>
      </w:r>
      <w:r w:rsidR="00D477F4">
        <w:t xml:space="preserve"> to humans</w:t>
      </w:r>
      <w:r>
        <w:t xml:space="preserve"> by female mosquitoes</w:t>
      </w:r>
      <w:r w:rsidR="00D477F4">
        <w:t>,</w:t>
      </w:r>
      <w:r>
        <w:t xml:space="preserve"> mainly </w:t>
      </w:r>
      <w:r w:rsidRPr="0050444F">
        <w:rPr>
          <w:i/>
          <w:iCs/>
        </w:rPr>
        <w:t>Aedes aegypti</w:t>
      </w:r>
      <w:r>
        <w:t xml:space="preserve"> and, to a lesser extent, </w:t>
      </w:r>
      <w:r w:rsidRPr="0050444F">
        <w:rPr>
          <w:i/>
          <w:iCs/>
        </w:rPr>
        <w:t xml:space="preserve">Ae. </w:t>
      </w:r>
      <w:r w:rsidR="00A32E7C">
        <w:rPr>
          <w:i/>
          <w:iCs/>
        </w:rPr>
        <w:t>a</w:t>
      </w:r>
      <w:r w:rsidRPr="0050444F">
        <w:rPr>
          <w:i/>
          <w:iCs/>
        </w:rPr>
        <w:t>lbopictus</w:t>
      </w:r>
      <w:r w:rsidR="006514D1">
        <w:t xml:space="preserve"> </w:t>
      </w:r>
      <w:r w:rsidR="00DD61FC">
        <w:fldChar w:fldCharType="begin">
          <w:fldData xml:space="preserve">PEVuZE5vdGU+PENpdGU+PEF1dGhvcj5XaGl0ZWhvcm48L0F1dGhvcj48WWVhcj4yMDE1PC9ZZWFy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</w:fldData>
        </w:fldChar>
      </w:r>
      <w:r w:rsidR="00341570">
        <w:instrText xml:space="preserve"> ADDIN EN.CITE </w:instrText>
      </w:r>
      <w:r w:rsidR="00341570">
        <w:fldChar w:fldCharType="begin">
          <w:fldData xml:space="preserve">PEVuZE5vdGU+PENpdGU+PEF1dGhvcj5XaGl0ZWhvcm48L0F1dGhvcj48WWVhcj4yMDE1PC9ZZWFy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</w:fldData>
        </w:fldChar>
      </w:r>
      <w:r w:rsidR="00341570">
        <w:instrText xml:space="preserve"> ADDIN EN.CITE.DATA </w:instrText>
      </w:r>
      <w:r w:rsidR="00341570">
        <w:fldChar w:fldCharType="end"/>
      </w:r>
      <w:r w:rsidR="00DD61FC">
        <w:fldChar w:fldCharType="separate"/>
      </w:r>
      <w:r w:rsidR="00DD61FC">
        <w:rPr>
          <w:noProof/>
        </w:rPr>
        <w:t>(</w:t>
      </w:r>
      <w:hyperlink w:anchor="_ENREF_149" w:tooltip="Whitehorn, 2015 #115" w:history="1">
        <w:r w:rsidR="00AF6FCD">
          <w:rPr>
            <w:noProof/>
          </w:rPr>
          <w:t>Whitehorn et al., 2015</w:t>
        </w:r>
      </w:hyperlink>
      <w:r w:rsidR="00DD61FC">
        <w:rPr>
          <w:noProof/>
        </w:rPr>
        <w:t>)</w:t>
      </w:r>
      <w:r w:rsidR="00DD61FC">
        <w:fldChar w:fldCharType="end"/>
      </w:r>
      <w:r>
        <w:t xml:space="preserve">. </w:t>
      </w:r>
      <w:r w:rsidR="00953551">
        <w:t>Dengue infection</w:t>
      </w:r>
      <w:r w:rsidR="001A53E5">
        <w:t xml:space="preserve"> is self-sustaining in many urban areas as </w:t>
      </w:r>
      <w:r w:rsidR="001A53E5" w:rsidRPr="0050444F">
        <w:rPr>
          <w:i/>
          <w:iCs/>
        </w:rPr>
        <w:t>Ae. aegypti</w:t>
      </w:r>
      <w:r w:rsidR="001A53E5">
        <w:t xml:space="preserve"> thrives in urban environment</w:t>
      </w:r>
      <w:r w:rsidR="00D477F4">
        <w:t>s</w:t>
      </w:r>
      <w:r w:rsidR="001A53E5">
        <w:t>.</w:t>
      </w:r>
    </w:p>
    <w:p w14:paraId="178BF50A" w14:textId="1FF9A6E7" w:rsidR="00B6726D" w:rsidRDefault="001A53E5" w:rsidP="001A53E5">
      <w:pPr>
        <w:pStyle w:val="RARMPparagraph"/>
      </w:pPr>
      <w:r>
        <w:t xml:space="preserve">The </w:t>
      </w:r>
      <w:r w:rsidR="00953551">
        <w:t>dengue</w:t>
      </w:r>
      <w:r>
        <w:t xml:space="preserve"> sylvatic cycle generally involves the smaller monkeys</w:t>
      </w:r>
      <w:r w:rsidR="00B01CAB">
        <w:t xml:space="preserve"> in Asia and Africa</w:t>
      </w:r>
      <w:r w:rsidR="00593F9D">
        <w:t xml:space="preserve"> </w:t>
      </w:r>
      <w:r w:rsidR="00DD61FC">
        <w:fldChar w:fldCharType="begin">
          <w:fldData xml:space="preserve">PEVuZE5vdGU+PENpdGU+PEF1dGhvcj5BbHRob3VzZTwvQXV0aG9yPjxZZWFyPjIwMTI8L1llYXI+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</w:fldData>
        </w:fldChar>
      </w:r>
      <w:r w:rsidR="00341570">
        <w:instrText xml:space="preserve"> ADDIN EN.CITE </w:instrText>
      </w:r>
      <w:r w:rsidR="00341570">
        <w:fldChar w:fldCharType="begin">
          <w:fldData xml:space="preserve">PEVuZE5vdGU+PENpdGU+PEF1dGhvcj5BbHRob3VzZTwvQXV0aG9yPjxZZWFyPjIwMTI8L1llYXI+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143" w:tooltip="Vasilakis, 2011 #5" w:history="1">
        <w:r w:rsidR="00AF6FCD">
          <w:rPr>
            <w:noProof/>
          </w:rPr>
          <w:t>Vasilakis et al., 2011</w:t>
        </w:r>
      </w:hyperlink>
      <w:r w:rsidR="00DD61FC">
        <w:rPr>
          <w:noProof/>
        </w:rPr>
        <w:t xml:space="preserve">; </w:t>
      </w:r>
      <w:hyperlink w:anchor="_ENREF_4" w:tooltip="Althouse, 2012 #131" w:history="1">
        <w:r w:rsidR="00AF6FCD">
          <w:rPr>
            <w:noProof/>
          </w:rPr>
          <w:t>Althouse et al., 2012</w:t>
        </w:r>
      </w:hyperlink>
      <w:r w:rsidR="00DD61FC">
        <w:rPr>
          <w:noProof/>
        </w:rPr>
        <w:t>)</w:t>
      </w:r>
      <w:r w:rsidR="00DD61FC">
        <w:fldChar w:fldCharType="end"/>
      </w:r>
      <w:r w:rsidR="00593F9D">
        <w:t xml:space="preserve">. </w:t>
      </w:r>
      <w:r w:rsidR="00B6726D">
        <w:t>V</w:t>
      </w:r>
      <w:r w:rsidR="00B6726D" w:rsidRPr="00B6726D">
        <w:t xml:space="preserve">iral strains isolated from NHPs are genetically distinct from those affecting humans. In addition, NHPs develop only a mild infection which does not progress to </w:t>
      </w:r>
      <w:r w:rsidR="00B01CAB">
        <w:t xml:space="preserve">the </w:t>
      </w:r>
      <w:r w:rsidR="00B6726D" w:rsidRPr="00B6726D">
        <w:t xml:space="preserve">more severe </w:t>
      </w:r>
      <w:r w:rsidR="00B01CAB">
        <w:t xml:space="preserve">forms </w:t>
      </w:r>
      <w:r w:rsidR="00B6726D" w:rsidRPr="00B6726D">
        <w:t xml:space="preserve">disease </w:t>
      </w:r>
      <w:r w:rsidR="00B01CAB">
        <w:t>which are seen in humans</w:t>
      </w:r>
      <w:r w:rsidR="00B6726D" w:rsidRPr="00B6726D">
        <w:t>. When experimentally infected with human</w:t>
      </w:r>
      <w:r w:rsidR="00A32E7C">
        <w:noBreakHyphen/>
      </w:r>
      <w:r w:rsidR="00B6726D" w:rsidRPr="00B6726D">
        <w:t xml:space="preserve">derived strains, the NHP response is </w:t>
      </w:r>
      <w:proofErr w:type="gramStart"/>
      <w:r w:rsidR="00B6726D" w:rsidRPr="00B6726D">
        <w:t>similar to</w:t>
      </w:r>
      <w:proofErr w:type="gramEnd"/>
      <w:r w:rsidR="00B6726D" w:rsidRPr="00B6726D">
        <w:t xml:space="preserve"> that of humans in that there is a viraemia lasting several days, however it is generally asymptomatic with no abnormalities in haematocrit, and reduced platelet count </w:t>
      </w:r>
      <w:r w:rsidR="00A63174">
        <w:t xml:space="preserve">is observed </w:t>
      </w:r>
      <w:r w:rsidR="00B6726D" w:rsidRPr="00B6726D">
        <w:t xml:space="preserve">in only a minority of animals. NHPs are nonetheless capable of developing neutralising antibodies in response to </w:t>
      </w:r>
      <w:r w:rsidR="00953551">
        <w:t>dengue</w:t>
      </w:r>
      <w:r w:rsidR="00B6726D" w:rsidRPr="00B6726D">
        <w:t xml:space="preserve"> infection and are widely used in vaccine testing</w:t>
      </w:r>
      <w:r w:rsidR="00593F9D">
        <w:t xml:space="preserve"> </w:t>
      </w:r>
      <w:r w:rsidR="00DD61FC">
        <w:fldChar w:fldCharType="begin">
          <w:fldData xml:space="preserve">PEVuZE5vdGU+PENpdGU+PEF1dGhvcj5CYWNrPC9BdXRob3I+PFllYXI+MjAxMzwvWWVhcj48UmVj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</w:fldData>
        </w:fldChar>
      </w:r>
      <w:r w:rsidR="00341570">
        <w:instrText xml:space="preserve"> ADDIN EN.CITE </w:instrText>
      </w:r>
      <w:r w:rsidR="00341570">
        <w:fldChar w:fldCharType="begin">
          <w:fldData xml:space="preserve">PEVuZE5vdGU+PENpdGU+PEF1dGhvcj5CYWNrPC9BdXRob3I+PFllYXI+MjAxMzwvWWVhcj48UmVj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</w:fldData>
        </w:fldChar>
      </w:r>
      <w:r w:rsidR="00341570">
        <w:instrText xml:space="preserve"> ADDIN EN.CITE.DATA </w:instrText>
      </w:r>
      <w:r w:rsidR="00341570">
        <w:fldChar w:fldCharType="end"/>
      </w:r>
      <w:r w:rsidR="00DD61FC">
        <w:fldChar w:fldCharType="separate"/>
      </w:r>
      <w:r w:rsidR="00DD61FC">
        <w:rPr>
          <w:noProof/>
        </w:rPr>
        <w:t>(</w:t>
      </w:r>
      <w:hyperlink w:anchor="_ENREF_77" w:tooltip="Men, 1996 #132" w:history="1">
        <w:r w:rsidR="00AF6FCD">
          <w:rPr>
            <w:noProof/>
          </w:rPr>
          <w:t>Men et al., 1996</w:t>
        </w:r>
      </w:hyperlink>
      <w:r w:rsidR="00DD61FC">
        <w:rPr>
          <w:noProof/>
        </w:rPr>
        <w:t xml:space="preserve">; </w:t>
      </w:r>
      <w:hyperlink w:anchor="_ENREF_8" w:tooltip="Back, 2013 #30" w:history="1">
        <w:r w:rsidR="00AF6FCD">
          <w:rPr>
            <w:noProof/>
          </w:rPr>
          <w:t>Back and Lundkvist, 2013</w:t>
        </w:r>
      </w:hyperlink>
      <w:r w:rsidR="00DD61FC">
        <w:rPr>
          <w:noProof/>
        </w:rPr>
        <w:t>)</w:t>
      </w:r>
      <w:r w:rsidR="00DD61FC">
        <w:fldChar w:fldCharType="end"/>
      </w:r>
      <w:r w:rsidR="00593F9D">
        <w:t>.</w:t>
      </w:r>
    </w:p>
    <w:p w14:paraId="06202CF1" w14:textId="5B517D2E" w:rsidR="00104CB0" w:rsidRDefault="001F125F" w:rsidP="006514D1">
      <w:pPr>
        <w:pStyle w:val="RARMPparagraph"/>
      </w:pPr>
      <w:r>
        <w:t>Non-primate ve</w:t>
      </w:r>
      <w:r w:rsidR="001A5C59">
        <w:t>r</w:t>
      </w:r>
      <w:r>
        <w:t xml:space="preserve">tebrates have also been investigated as reservoir hosts for dengue. </w:t>
      </w:r>
      <w:r w:rsidR="00953551">
        <w:t>Dengue</w:t>
      </w:r>
      <w:r w:rsidR="001A53E5">
        <w:t xml:space="preserve"> antibodies have been detected in </w:t>
      </w:r>
      <w:r w:rsidR="001A5C59">
        <w:t xml:space="preserve">a limited number of </w:t>
      </w:r>
      <w:r w:rsidR="001A53E5">
        <w:t xml:space="preserve">South American </w:t>
      </w:r>
      <w:r w:rsidR="00B01CAB">
        <w:t xml:space="preserve">species of </w:t>
      </w:r>
      <w:r w:rsidR="001A53E5">
        <w:t>rodents, marsupials</w:t>
      </w:r>
      <w:r w:rsidR="001A5C59">
        <w:t>,</w:t>
      </w:r>
      <w:r w:rsidR="001A53E5">
        <w:t xml:space="preserve"> and bats</w:t>
      </w:r>
      <w:r w:rsidR="001A5C59">
        <w:t xml:space="preserve"> </w:t>
      </w:r>
      <w:r w:rsidR="001A5C59">
        <w:fldChar w:fldCharType="begin">
          <w:fldData xml:space="preserve">PEVuZE5vdGU+PENpdGU+PEF1dGhvcj5kZSBUaG9pc3k8L0F1dGhvcj48WWVhcj4yMDA0PC9ZZWFy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</w:fldData>
        </w:fldChar>
      </w:r>
      <w:r w:rsidR="00341570">
        <w:instrText xml:space="preserve"> ADDIN EN.CITE </w:instrText>
      </w:r>
      <w:r w:rsidR="00341570">
        <w:fldChar w:fldCharType="begin">
          <w:fldData xml:space="preserve">PEVuZE5vdGU+PENpdGU+PEF1dGhvcj5kZSBUaG9pc3k8L0F1dGhvcj48WWVhcj4yMDA0PC9ZZWFy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</w:fldData>
        </w:fldChar>
      </w:r>
      <w:r w:rsidR="00341570">
        <w:instrText xml:space="preserve"> ADDIN EN.CITE.DATA </w:instrText>
      </w:r>
      <w:r w:rsidR="00341570">
        <w:fldChar w:fldCharType="end"/>
      </w:r>
      <w:r w:rsidR="001A5C59">
        <w:fldChar w:fldCharType="separate"/>
      </w:r>
      <w:r w:rsidR="001A5C59">
        <w:rPr>
          <w:noProof/>
        </w:rPr>
        <w:t>(</w:t>
      </w:r>
      <w:hyperlink w:anchor="_ENREF_28" w:tooltip="de Thoisy, 2004 #40" w:history="1">
        <w:r w:rsidR="00AF6FCD">
          <w:rPr>
            <w:noProof/>
          </w:rPr>
          <w:t>de Thoisy et al., 2004</w:t>
        </w:r>
      </w:hyperlink>
      <w:r w:rsidR="001A5C59">
        <w:rPr>
          <w:noProof/>
        </w:rPr>
        <w:t>)</w:t>
      </w:r>
      <w:r w:rsidR="001A5C59">
        <w:fldChar w:fldCharType="end"/>
      </w:r>
      <w:r w:rsidR="001A5C59">
        <w:t xml:space="preserve">, and DENV-2 virus has been found in tissues of 2 Central American </w:t>
      </w:r>
      <w:r w:rsidR="001A5C59">
        <w:lastRenderedPageBreak/>
        <w:t>bats</w:t>
      </w:r>
      <w:r w:rsidR="00CC1719">
        <w:t xml:space="preserve"> </w:t>
      </w:r>
      <w:r w:rsidR="001A5C59">
        <w:fldChar w:fldCharType="begin">
          <w:fldData xml:space="preserve">PEVuZE5vdGU+PENpdGU+PEF1dGhvcj5DYWxkZXJvbjwvQXV0aG9yPjxZZWFyPjIwMjE8L1llYXI+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</w:fldData>
        </w:fldChar>
      </w:r>
      <w:r w:rsidR="00341570">
        <w:instrText xml:space="preserve"> ADDIN EN.CITE </w:instrText>
      </w:r>
      <w:r w:rsidR="00341570">
        <w:fldChar w:fldCharType="begin">
          <w:fldData xml:space="preserve">PEVuZE5vdGU+PENpdGU+PEF1dGhvcj5DYWxkZXJvbjwvQXV0aG9yPjxZZWFyPjIwMjE8L1llYXI+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</w:fldData>
        </w:fldChar>
      </w:r>
      <w:r w:rsidR="00341570">
        <w:instrText xml:space="preserve"> ADDIN EN.CITE.DATA </w:instrText>
      </w:r>
      <w:r w:rsidR="00341570">
        <w:fldChar w:fldCharType="end"/>
      </w:r>
      <w:r w:rsidR="001A5C59">
        <w:fldChar w:fldCharType="separate"/>
      </w:r>
      <w:r w:rsidR="001A5C59">
        <w:rPr>
          <w:noProof/>
        </w:rPr>
        <w:t>(</w:t>
      </w:r>
      <w:hyperlink w:anchor="_ENREF_17" w:tooltip="Calderon, 2021 #47" w:history="1">
        <w:r w:rsidR="00AF6FCD">
          <w:rPr>
            <w:noProof/>
          </w:rPr>
          <w:t>Calderon et al., 2021</w:t>
        </w:r>
      </w:hyperlink>
      <w:r w:rsidR="001A5C59">
        <w:rPr>
          <w:noProof/>
        </w:rPr>
        <w:t>)</w:t>
      </w:r>
      <w:r w:rsidR="001A5C59">
        <w:fldChar w:fldCharType="end"/>
      </w:r>
      <w:r w:rsidR="001A53E5">
        <w:t>.</w:t>
      </w:r>
      <w:r w:rsidR="008268C6">
        <w:t xml:space="preserve"> It is currently </w:t>
      </w:r>
      <w:r w:rsidR="00A63174">
        <w:t xml:space="preserve">uncertain </w:t>
      </w:r>
      <w:r w:rsidR="008268C6">
        <w:t xml:space="preserve">whether these animals may be dead end hosts, accidental hosts, or potential reservoir hosts for dengue. It is </w:t>
      </w:r>
      <w:r>
        <w:t xml:space="preserve">also </w:t>
      </w:r>
      <w:r w:rsidR="008268C6">
        <w:t xml:space="preserve">unclear if these animals </w:t>
      </w:r>
      <w:proofErr w:type="gramStart"/>
      <w:r w:rsidR="008268C6">
        <w:t>are capable of transmitting</w:t>
      </w:r>
      <w:proofErr w:type="gramEnd"/>
      <w:r w:rsidR="008268C6">
        <w:t xml:space="preserve"> the virus and a literature search has not revealed any known cases of transmission of dengue from any of these </w:t>
      </w:r>
      <w:r>
        <w:t>species</w:t>
      </w:r>
      <w:r w:rsidR="008268C6">
        <w:t xml:space="preserve"> to humans.</w:t>
      </w:r>
      <w:r>
        <w:t xml:space="preserve"> These species are not found naturally in Australia.</w:t>
      </w:r>
    </w:p>
    <w:p w14:paraId="38B30447" w14:textId="572F73F3" w:rsidR="00FC3602" w:rsidRDefault="00FC3602" w:rsidP="00FC3602">
      <w:pPr>
        <w:pStyle w:val="Sectionheading3"/>
      </w:pPr>
      <w:r>
        <w:t>Transmission</w:t>
      </w:r>
      <w:r w:rsidR="002E3508">
        <w:t xml:space="preserve"> by mosquitoes</w:t>
      </w:r>
    </w:p>
    <w:p w14:paraId="21CD9A00" w14:textId="7359DC3B" w:rsidR="00FC2F0C" w:rsidRDefault="00374D51" w:rsidP="00353F84">
      <w:pPr>
        <w:pStyle w:val="RARMPparagraph"/>
      </w:pPr>
      <w:r>
        <w:t xml:space="preserve">Female vector mosquitoes become infected with </w:t>
      </w:r>
      <w:r w:rsidR="00953551">
        <w:t>dengue</w:t>
      </w:r>
      <w:r>
        <w:t xml:space="preserve"> </w:t>
      </w:r>
      <w:r w:rsidR="00A63174">
        <w:t xml:space="preserve">virus </w:t>
      </w:r>
      <w:r>
        <w:t xml:space="preserve">when taking a blood meal from a </w:t>
      </w:r>
      <w:r w:rsidR="00057546">
        <w:t xml:space="preserve">viraemic </w:t>
      </w:r>
      <w:r>
        <w:t>host</w:t>
      </w:r>
      <w:r w:rsidR="00A63174" w:rsidRPr="00A63174">
        <w:t xml:space="preserve"> </w:t>
      </w:r>
      <w:r w:rsidR="00A63174">
        <w:t>and transmit it while taking a blood meal from a subsequent host</w:t>
      </w:r>
      <w:r w:rsidR="0028457A">
        <w:t>. The blood meal is</w:t>
      </w:r>
      <w:r>
        <w:t xml:space="preserve"> </w:t>
      </w:r>
      <w:r w:rsidR="00584C21" w:rsidRPr="002E3508">
        <w:t xml:space="preserve">required for </w:t>
      </w:r>
      <w:r w:rsidR="0028457A">
        <w:t xml:space="preserve">the </w:t>
      </w:r>
      <w:r w:rsidR="00584C21" w:rsidRPr="002E3508">
        <w:t>production and development of eggs</w:t>
      </w:r>
      <w:r>
        <w:t xml:space="preserve"> </w:t>
      </w:r>
      <w:r>
        <w:fldChar w:fldCharType="begin">
          <w:fldData xml:space="preserve">PEVuZE5vdGU+PENpdGU+PEF1dGhvcj5IYXJyaXNvbjwvQXV0aG9yPjxZZWFyPjIwMjE8L1llYXI+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</w:fldData>
        </w:fldChar>
      </w:r>
      <w:r w:rsidR="00341570">
        <w:instrText xml:space="preserve"> ADDIN EN.CITE </w:instrText>
      </w:r>
      <w:r w:rsidR="00341570">
        <w:fldChar w:fldCharType="begin">
          <w:fldData xml:space="preserve">PEVuZE5vdGU+PENpdGU+PEF1dGhvcj5IYXJyaXNvbjwvQXV0aG9yPjxZZWFyPjIwMjE8L1llYXI+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</w:fldData>
        </w:fldChar>
      </w:r>
      <w:r w:rsidR="00341570">
        <w:instrText xml:space="preserve"> ADDIN EN.CITE.DATA </w:instrText>
      </w:r>
      <w:r w:rsidR="00341570">
        <w:fldChar w:fldCharType="end"/>
      </w:r>
      <w:r>
        <w:fldChar w:fldCharType="separate"/>
      </w:r>
      <w:r>
        <w:rPr>
          <w:noProof/>
        </w:rPr>
        <w:t>(</w:t>
      </w:r>
      <w:hyperlink w:anchor="_ENREF_52" w:tooltip="Harrison, 2021 #25" w:history="1">
        <w:r w:rsidR="00AF6FCD">
          <w:rPr>
            <w:noProof/>
          </w:rPr>
          <w:t>Harrison et al., 2021</w:t>
        </w:r>
      </w:hyperlink>
      <w:r>
        <w:rPr>
          <w:noProof/>
        </w:rPr>
        <w:t>)</w:t>
      </w:r>
      <w:r>
        <w:fldChar w:fldCharType="end"/>
      </w:r>
      <w:r w:rsidR="00057546">
        <w:t>.</w:t>
      </w:r>
      <w:r w:rsidR="00892FF1">
        <w:t xml:space="preserve"> Female mosquitoes can also transmit </w:t>
      </w:r>
      <w:r w:rsidR="00953551">
        <w:t>dengue</w:t>
      </w:r>
      <w:r w:rsidR="00892FF1">
        <w:t xml:space="preserve"> to offspring through transovarial transmission </w:t>
      </w:r>
      <w:r w:rsidR="003E75B9">
        <w:fldChar w:fldCharType="begin">
          <w:fldData xml:space="preserve">PEVuZE5vdGU+PENpdGU+PEF1dGhvcj5UaGF2YXJhPC9BdXRob3I+PFllYXI+MjAwNjwvWWVhcj48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</w:fldData>
        </w:fldChar>
      </w:r>
      <w:r w:rsidR="00341570">
        <w:instrText xml:space="preserve"> ADDIN EN.CITE </w:instrText>
      </w:r>
      <w:r w:rsidR="00341570">
        <w:fldChar w:fldCharType="begin">
          <w:fldData xml:space="preserve">PEVuZE5vdGU+PENpdGU+PEF1dGhvcj5UaGF2YXJhPC9BdXRob3I+PFllYXI+MjAwNjwvWWVhcj48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</w:fldData>
        </w:fldChar>
      </w:r>
      <w:r w:rsidR="00341570">
        <w:instrText xml:space="preserve"> ADDIN EN.CITE.DATA </w:instrText>
      </w:r>
      <w:r w:rsidR="00341570">
        <w:fldChar w:fldCharType="end"/>
      </w:r>
      <w:r w:rsidR="003E75B9">
        <w:fldChar w:fldCharType="separate"/>
      </w:r>
      <w:r w:rsidR="003E75B9">
        <w:rPr>
          <w:noProof/>
        </w:rPr>
        <w:t>(</w:t>
      </w:r>
      <w:hyperlink w:anchor="_ENREF_131" w:tooltip="Thavara, 2006 #86" w:history="1">
        <w:r w:rsidR="00AF6FCD">
          <w:rPr>
            <w:noProof/>
          </w:rPr>
          <w:t>Thavara et al., 2006</w:t>
        </w:r>
      </w:hyperlink>
      <w:r w:rsidR="003E75B9">
        <w:rPr>
          <w:noProof/>
        </w:rPr>
        <w:t xml:space="preserve">; </w:t>
      </w:r>
      <w:hyperlink w:anchor="_ENREF_67" w:tooltip="Kurnia, 2022 #87" w:history="1">
        <w:r w:rsidR="00AF6FCD">
          <w:rPr>
            <w:noProof/>
          </w:rPr>
          <w:t>Kurnia et al., 2022</w:t>
        </w:r>
      </w:hyperlink>
      <w:r w:rsidR="003E75B9">
        <w:rPr>
          <w:noProof/>
        </w:rPr>
        <w:t>)</w:t>
      </w:r>
      <w:r w:rsidR="003E75B9">
        <w:fldChar w:fldCharType="end"/>
      </w:r>
      <w:r w:rsidR="00892FF1">
        <w:t>.</w:t>
      </w:r>
    </w:p>
    <w:p w14:paraId="433B0A48" w14:textId="4A2DC5F6" w:rsidR="002E3508" w:rsidRPr="00241A16" w:rsidRDefault="00374D51" w:rsidP="00104CB0">
      <w:pPr>
        <w:pStyle w:val="RARMPparagraph"/>
      </w:pPr>
      <w:r>
        <w:t>T</w:t>
      </w:r>
      <w:r w:rsidR="002E3508" w:rsidRPr="002E3508">
        <w:t xml:space="preserve">he level of viraemia </w:t>
      </w:r>
      <w:r>
        <w:t xml:space="preserve">in the host </w:t>
      </w:r>
      <w:r w:rsidR="00A347AC">
        <w:t>and the duration of infectiveness are</w:t>
      </w:r>
      <w:r w:rsidR="002E3508" w:rsidRPr="002E3508">
        <w:t xml:space="preserve"> important determinant</w:t>
      </w:r>
      <w:r w:rsidR="00A347AC">
        <w:t>s</w:t>
      </w:r>
      <w:r w:rsidR="002E3508" w:rsidRPr="002E3508">
        <w:t xml:space="preserve"> o</w:t>
      </w:r>
      <w:r w:rsidR="00A347AC">
        <w:t xml:space="preserve">f transmission of </w:t>
      </w:r>
      <w:r w:rsidR="00953551">
        <w:t>dengue</w:t>
      </w:r>
      <w:r w:rsidR="00A347AC">
        <w:t xml:space="preserve"> from humans</w:t>
      </w:r>
      <w:r w:rsidR="002E3508" w:rsidRPr="002E3508">
        <w:t xml:space="preserve"> to mosquitoes. </w:t>
      </w:r>
      <w:r w:rsidR="008E6256">
        <w:t>The probability of transmission to mosquitoes</w:t>
      </w:r>
      <w:r w:rsidR="002E3508" w:rsidRPr="002E3508">
        <w:t xml:space="preserve"> </w:t>
      </w:r>
      <w:r w:rsidR="005D5D12">
        <w:t>mirrors</w:t>
      </w:r>
      <w:r w:rsidR="005D5D12" w:rsidRPr="002E3508">
        <w:t xml:space="preserve"> </w:t>
      </w:r>
      <w:r w:rsidR="002E3508" w:rsidRPr="002E3508">
        <w:t xml:space="preserve">the kinetics of </w:t>
      </w:r>
      <w:r w:rsidR="008E6256">
        <w:t xml:space="preserve">human </w:t>
      </w:r>
      <w:r w:rsidR="002E3508" w:rsidRPr="002E3508">
        <w:t xml:space="preserve">viraemia, and can occur from 2 days before the onset of symptoms until </w:t>
      </w:r>
      <w:r w:rsidR="00A403D1">
        <w:t>3 – 5 days after onset of symptoms</w:t>
      </w:r>
      <w:r w:rsidR="00013916">
        <w:t xml:space="preserve"> </w:t>
      </w:r>
      <w:r w:rsidR="00586ED4">
        <w:fldChar w:fldCharType="begin">
          <w:fldData xml:space="preserve">PEVuZE5vdGU+PENpdGU+PEF1dGhvcj5OaXNoaXVyYTwvQXV0aG9yPjxZZWFyPjIwMDc8L1llYXI+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OTA3Mi03PC9wYWdlcz48dm9sdW1lPjExMDwvdm9sdW1lPjxudW1i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Q2ODgtOTM8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==
</w:fldData>
        </w:fldChar>
      </w:r>
      <w:r w:rsidR="00341570">
        <w:instrText xml:space="preserve"> ADDIN EN.CITE </w:instrText>
      </w:r>
      <w:r w:rsidR="00341570">
        <w:fldChar w:fldCharType="begin">
          <w:fldData xml:space="preserve">PEVuZE5vdGU+PENpdGU+PEF1dGhvcj5OaXNoaXVyYTwvQXV0aG9yPjxZZWFyPjIwMDc8L1llYXI+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OTA3Mi03PC9wYWdlcz48dm9sdW1lPjExMDwvdm9sdW1lPjxudW1i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Q2ODgtOTM8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==
</w:fldData>
        </w:fldChar>
      </w:r>
      <w:r w:rsidR="00341570">
        <w:instrText xml:space="preserve"> ADDIN EN.CITE.DATA </w:instrText>
      </w:r>
      <w:r w:rsidR="00341570">
        <w:fldChar w:fldCharType="end"/>
      </w:r>
      <w:r w:rsidR="00586ED4">
        <w:fldChar w:fldCharType="separate"/>
      </w:r>
      <w:r w:rsidR="00586ED4">
        <w:rPr>
          <w:noProof/>
        </w:rPr>
        <w:t>(</w:t>
      </w:r>
      <w:hyperlink w:anchor="_ENREF_87" w:tooltip="Nishiura, 2007 #27" w:history="1">
        <w:r w:rsidR="00AF6FCD">
          <w:rPr>
            <w:noProof/>
          </w:rPr>
          <w:t>Nishiura and Halstead, 2007</w:t>
        </w:r>
      </w:hyperlink>
      <w:r w:rsidR="00586ED4">
        <w:rPr>
          <w:noProof/>
        </w:rPr>
        <w:t xml:space="preserve">; </w:t>
      </w:r>
      <w:hyperlink w:anchor="_ENREF_86" w:tooltip="Nguyen, 2013 #24" w:history="1">
        <w:r w:rsidR="00AF6FCD">
          <w:rPr>
            <w:noProof/>
          </w:rPr>
          <w:t>Nguyen et al., 2013</w:t>
        </w:r>
      </w:hyperlink>
      <w:r w:rsidR="00586ED4">
        <w:rPr>
          <w:noProof/>
        </w:rPr>
        <w:t xml:space="preserve">; </w:t>
      </w:r>
      <w:hyperlink w:anchor="_ENREF_36" w:tooltip="Duong, 2015 #26" w:history="1">
        <w:r w:rsidR="00AF6FCD">
          <w:rPr>
            <w:noProof/>
          </w:rPr>
          <w:t>Duong et al., 2015</w:t>
        </w:r>
      </w:hyperlink>
      <w:r w:rsidR="00586ED4">
        <w:rPr>
          <w:noProof/>
        </w:rPr>
        <w:t>)</w:t>
      </w:r>
      <w:r w:rsidR="00586ED4">
        <w:fldChar w:fldCharType="end"/>
      </w:r>
      <w:r w:rsidR="002E3508" w:rsidRPr="002E3508">
        <w:t xml:space="preserve">. A study documenting transmission to </w:t>
      </w:r>
      <w:r w:rsidR="002E3508" w:rsidRPr="005D5D12">
        <w:rPr>
          <w:i/>
          <w:iCs/>
        </w:rPr>
        <w:t>Ae. aegypti</w:t>
      </w:r>
      <w:r w:rsidR="002E3508" w:rsidRPr="002E3508">
        <w:t xml:space="preserve"> fe</w:t>
      </w:r>
      <w:r w:rsidR="00A63174">
        <w:t>e</w:t>
      </w:r>
      <w:r w:rsidR="002E3508" w:rsidRPr="002E3508">
        <w:t>d</w:t>
      </w:r>
      <w:r w:rsidR="00A63174">
        <w:t>ing</w:t>
      </w:r>
      <w:r w:rsidR="002E3508" w:rsidRPr="002E3508">
        <w:t xml:space="preserve"> directly on clinically ill dengue patients </w:t>
      </w:r>
      <w:r w:rsidR="008E6256">
        <w:t>supports</w:t>
      </w:r>
      <w:r w:rsidR="002E3508" w:rsidRPr="002E3508">
        <w:t xml:space="preserve"> </w:t>
      </w:r>
      <w:r w:rsidR="00D33701">
        <w:t>a</w:t>
      </w:r>
      <w:r w:rsidR="002E3508" w:rsidRPr="002E3508">
        <w:t xml:space="preserve"> sigmoidal relationship</w:t>
      </w:r>
      <w:r w:rsidR="00D33701">
        <w:t xml:space="preserve"> between virus dose ingested and proportion of mosquitoes infected</w:t>
      </w:r>
      <w:r w:rsidR="002E3508" w:rsidRPr="002E3508">
        <w:t xml:space="preserve">, showing little or no transmission at </w:t>
      </w:r>
      <w:r w:rsidR="00A63174">
        <w:t xml:space="preserve">viral </w:t>
      </w:r>
      <w:r w:rsidR="002E3508" w:rsidRPr="002E3508">
        <w:t xml:space="preserve">plasma </w:t>
      </w:r>
      <w:r w:rsidR="0066443D">
        <w:t>titres</w:t>
      </w:r>
      <w:r w:rsidR="0066443D" w:rsidRPr="002E3508">
        <w:t xml:space="preserve"> </w:t>
      </w:r>
      <w:r w:rsidR="002E3508" w:rsidRPr="002E3508">
        <w:t xml:space="preserve">below </w:t>
      </w:r>
      <w:r w:rsidR="00705938">
        <w:t>10</w:t>
      </w:r>
      <w:r w:rsidR="002E44C4" w:rsidRPr="00705938">
        <w:rPr>
          <w:vertAlign w:val="superscript"/>
        </w:rPr>
        <w:t>3</w:t>
      </w:r>
      <w:r w:rsidR="002E3508" w:rsidRPr="002E3508">
        <w:t xml:space="preserve"> </w:t>
      </w:r>
      <w:r w:rsidR="00705938">
        <w:t>genomes</w:t>
      </w:r>
      <w:r w:rsidR="002E3508" w:rsidRPr="002E3508">
        <w:t>/m</w:t>
      </w:r>
      <w:r w:rsidR="008E6256">
        <w:t>L</w:t>
      </w:r>
      <w:r w:rsidR="002E3508" w:rsidRPr="002E3508">
        <w:t xml:space="preserve"> and close to 100% transmission above </w:t>
      </w:r>
      <w:r w:rsidR="00705938">
        <w:t>10</w:t>
      </w:r>
      <w:r w:rsidR="002E44C4" w:rsidRPr="00705938">
        <w:rPr>
          <w:vertAlign w:val="superscript"/>
        </w:rPr>
        <w:t>9</w:t>
      </w:r>
      <w:r w:rsidR="002E44C4">
        <w:t xml:space="preserve"> </w:t>
      </w:r>
      <w:r w:rsidR="00705938">
        <w:t>genomes</w:t>
      </w:r>
      <w:r w:rsidR="002E3508" w:rsidRPr="002E3508">
        <w:t>/</w:t>
      </w:r>
      <w:proofErr w:type="spellStart"/>
      <w:r w:rsidR="002E3508" w:rsidRPr="002E3508">
        <w:t>m</w:t>
      </w:r>
      <w:r w:rsidR="008E6256">
        <w:t>L</w:t>
      </w:r>
      <w:r w:rsidR="000E09DD">
        <w:t>.</w:t>
      </w:r>
      <w:proofErr w:type="spellEnd"/>
      <w:r w:rsidR="000E09DD">
        <w:t xml:space="preserve"> </w:t>
      </w:r>
      <w:r w:rsidR="00584C21">
        <w:t xml:space="preserve">Transmission likelihood varied between </w:t>
      </w:r>
      <w:r w:rsidR="00953551">
        <w:t>dengue</w:t>
      </w:r>
      <w:r>
        <w:t xml:space="preserve"> </w:t>
      </w:r>
      <w:r w:rsidR="00584C21">
        <w:t xml:space="preserve">serotypes with </w:t>
      </w:r>
      <w:r>
        <w:t>the</w:t>
      </w:r>
      <w:r w:rsidR="00584C21">
        <w:t xml:space="preserve"> 50% mosquito infectious dose (MID</w:t>
      </w:r>
      <w:r w:rsidR="00584C21" w:rsidRPr="008E6256">
        <w:rPr>
          <w:vertAlign w:val="subscript"/>
        </w:rPr>
        <w:t>50</w:t>
      </w:r>
      <w:r w:rsidR="00584C21">
        <w:t>) being approximately 10</w:t>
      </w:r>
      <w:r w:rsidR="008E6256">
        <w:t xml:space="preserve">-fold </w:t>
      </w:r>
      <w:r w:rsidR="00584C21">
        <w:t>higher for DENV-3 and DENV-4</w:t>
      </w:r>
      <w:r w:rsidR="00D33701">
        <w:t xml:space="preserve"> (</w:t>
      </w:r>
      <w:r w:rsidR="00705938">
        <w:t>~</w:t>
      </w:r>
      <w:r w:rsidR="00194911">
        <w:t xml:space="preserve"> </w:t>
      </w:r>
      <w:r w:rsidR="007B7990">
        <w:t>3.2 x 10</w:t>
      </w:r>
      <w:r w:rsidR="007B7990" w:rsidRPr="007B7990">
        <w:rPr>
          <w:vertAlign w:val="superscript"/>
        </w:rPr>
        <w:t>7</w:t>
      </w:r>
      <w:r w:rsidR="00705938">
        <w:t xml:space="preserve"> genomes/mL</w:t>
      </w:r>
      <w:r w:rsidR="00D33701">
        <w:t>)</w:t>
      </w:r>
      <w:r w:rsidR="00584C21">
        <w:t>, compared to DENV-1 and DENV-2</w:t>
      </w:r>
      <w:r w:rsidR="00D33701">
        <w:t xml:space="preserve"> (</w:t>
      </w:r>
      <w:r w:rsidR="00705938">
        <w:t>~</w:t>
      </w:r>
      <w:r w:rsidR="007B7990">
        <w:t>2.5 x 10</w:t>
      </w:r>
      <w:r w:rsidR="007B7990" w:rsidRPr="007B7990">
        <w:rPr>
          <w:vertAlign w:val="superscript"/>
        </w:rPr>
        <w:t>6</w:t>
      </w:r>
      <w:r w:rsidR="00705938">
        <w:t xml:space="preserve"> genomes/mL)</w:t>
      </w:r>
      <w:r w:rsidR="00584C21">
        <w:t xml:space="preserve"> </w:t>
      </w:r>
      <w:r>
        <w:fldChar w:fldCharType="begin">
          <w:fldData xml:space="preserve">PEVuZE5vdGU+PENpdGU+PEF1dGhvcj5OZ3V5ZW48L0F1dGhvcj48WWVhcj4yMDEzPC9ZZWFyPjxS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OTA3Mi03PC9wYWdlcz48dm9sdW1l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</w:fldData>
        </w:fldChar>
      </w:r>
      <w:r w:rsidR="00341570">
        <w:instrText xml:space="preserve"> ADDIN EN.CITE </w:instrText>
      </w:r>
      <w:r w:rsidR="00341570">
        <w:fldChar w:fldCharType="begin">
          <w:fldData xml:space="preserve">PEVuZE5vdGU+PENpdGU+PEF1dGhvcj5OZ3V5ZW48L0F1dGhvcj48WWVhcj4yMDEzPC9ZZWFyPjxS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OTA3Mi03PC9wYWdlcz48dm9sdW1l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</w:fldData>
        </w:fldChar>
      </w:r>
      <w:r w:rsidR="00341570">
        <w:instrText xml:space="preserve"> ADDIN EN.CITE.DATA </w:instrText>
      </w:r>
      <w:r w:rsidR="00341570">
        <w:fldChar w:fldCharType="end"/>
      </w:r>
      <w:r>
        <w:fldChar w:fldCharType="separate"/>
      </w:r>
      <w:r w:rsidR="00586ED4">
        <w:rPr>
          <w:noProof/>
        </w:rPr>
        <w:t>(</w:t>
      </w:r>
      <w:hyperlink w:anchor="_ENREF_86" w:tooltip="Nguyen, 2013 #24" w:history="1">
        <w:r w:rsidR="00AF6FCD">
          <w:rPr>
            <w:noProof/>
          </w:rPr>
          <w:t>Nguyen et al., 2013</w:t>
        </w:r>
      </w:hyperlink>
      <w:r w:rsidR="00586ED4">
        <w:rPr>
          <w:noProof/>
        </w:rPr>
        <w:t>)</w:t>
      </w:r>
      <w:r>
        <w:fldChar w:fldCharType="end"/>
      </w:r>
      <w:r w:rsidR="002E3508" w:rsidRPr="002E3508">
        <w:t xml:space="preserve">. </w:t>
      </w:r>
      <w:r w:rsidR="008565C7">
        <w:t xml:space="preserve">Another study examined </w:t>
      </w:r>
      <w:r w:rsidR="00194063">
        <w:t xml:space="preserve">infection of mosquitoes with an artificial blood meal containing human DENV-2 isolates and reported </w:t>
      </w:r>
      <w:r w:rsidR="00EA1D73">
        <w:t xml:space="preserve">blood meal </w:t>
      </w:r>
      <w:r w:rsidR="008973F5">
        <w:t>concentrations</w:t>
      </w:r>
      <w:r w:rsidR="00194063">
        <w:t xml:space="preserve"> </w:t>
      </w:r>
      <w:r w:rsidR="00D33701">
        <w:t xml:space="preserve">in PFU rather than </w:t>
      </w:r>
      <w:proofErr w:type="spellStart"/>
      <w:r w:rsidR="00844908">
        <w:t>v</w:t>
      </w:r>
      <w:r w:rsidR="00D33701">
        <w:t>RNA</w:t>
      </w:r>
      <w:proofErr w:type="spellEnd"/>
      <w:r w:rsidR="00D33701">
        <w:t xml:space="preserve"> concentration</w:t>
      </w:r>
      <w:r w:rsidR="00194063">
        <w:t xml:space="preserve">. </w:t>
      </w:r>
      <w:r w:rsidR="00D33701">
        <w:t xml:space="preserve">The dose response also followed a </w:t>
      </w:r>
      <w:r w:rsidR="00D33701" w:rsidRPr="00241A16">
        <w:t xml:space="preserve">sigmoidal relationship, with 50% infectious dose values ranging from </w:t>
      </w:r>
      <w:r w:rsidR="007B7990" w:rsidRPr="00241A16">
        <w:t>4 x 10</w:t>
      </w:r>
      <w:r w:rsidR="007B7990" w:rsidRPr="00241A16">
        <w:rPr>
          <w:vertAlign w:val="superscript"/>
        </w:rPr>
        <w:t>4</w:t>
      </w:r>
      <w:r w:rsidR="007B7990" w:rsidRPr="00241A16">
        <w:t xml:space="preserve"> to 10</w:t>
      </w:r>
      <w:r w:rsidR="007B7990" w:rsidRPr="00241A16">
        <w:rPr>
          <w:vertAlign w:val="superscript"/>
        </w:rPr>
        <w:t>6</w:t>
      </w:r>
      <w:r w:rsidR="007B7990" w:rsidRPr="00241A16">
        <w:t xml:space="preserve"> </w:t>
      </w:r>
      <w:r w:rsidR="00D33701" w:rsidRPr="00241A16">
        <w:t xml:space="preserve">PFU/mL in the blood meal </w:t>
      </w:r>
      <w:r w:rsidR="00586ED4" w:rsidRPr="00241A16">
        <w:fldChar w:fldCharType="begin">
          <w:fldData xml:space="preserve">PEVuZE5vdGU+PENpdGU+PEF1dGhvcj5Qb25nc2lyaTwvQXV0aG9yPjxZZWFyPjIwMTQ8L1llYXI+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</w:fldData>
        </w:fldChar>
      </w:r>
      <w:r w:rsidR="00CD22DB">
        <w:instrText xml:space="preserve"> ADDIN EN.CITE </w:instrText>
      </w:r>
      <w:r w:rsidR="00CD22DB">
        <w:fldChar w:fldCharType="begin">
          <w:fldData xml:space="preserve">PEVuZE5vdGU+PENpdGU+PEF1dGhvcj5Qb25nc2lyaTwvQXV0aG9yPjxZZWFyPjIwMTQ8L1llYXI+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</w:fldData>
        </w:fldChar>
      </w:r>
      <w:r w:rsidR="00CD22DB">
        <w:instrText xml:space="preserve"> ADDIN EN.CITE.DATA </w:instrText>
      </w:r>
      <w:r w:rsidR="00CD22DB">
        <w:fldChar w:fldCharType="end"/>
      </w:r>
      <w:r w:rsidR="00586ED4" w:rsidRPr="00241A16">
        <w:fldChar w:fldCharType="separate"/>
      </w:r>
      <w:r w:rsidR="00586ED4" w:rsidRPr="00241A16">
        <w:rPr>
          <w:noProof/>
        </w:rPr>
        <w:t>(</w:t>
      </w:r>
      <w:hyperlink w:anchor="_ENREF_99" w:tooltip="Pongsiri, 2014 #28" w:history="1">
        <w:r w:rsidR="00AF6FCD" w:rsidRPr="00241A16">
          <w:rPr>
            <w:noProof/>
          </w:rPr>
          <w:t>Pongsiri et al., 2014</w:t>
        </w:r>
      </w:hyperlink>
      <w:r w:rsidR="00586ED4" w:rsidRPr="00241A16">
        <w:rPr>
          <w:noProof/>
        </w:rPr>
        <w:t>)</w:t>
      </w:r>
      <w:r w:rsidR="00586ED4" w:rsidRPr="00241A16">
        <w:fldChar w:fldCharType="end"/>
      </w:r>
      <w:r w:rsidR="00D33701" w:rsidRPr="00241A16">
        <w:t xml:space="preserve">. </w:t>
      </w:r>
      <w:r w:rsidR="002E3508" w:rsidRPr="00241A16">
        <w:t xml:space="preserve">Intriguingly, </w:t>
      </w:r>
      <w:r w:rsidR="002E44C4" w:rsidRPr="00241A16">
        <w:t xml:space="preserve">a study </w:t>
      </w:r>
      <w:r w:rsidR="00513B1F">
        <w:t xml:space="preserve">examining transmission </w:t>
      </w:r>
      <w:r w:rsidR="00513B1F" w:rsidRPr="00241A16">
        <w:t xml:space="preserve">through direct feeding </w:t>
      </w:r>
      <w:r w:rsidR="00DB6198">
        <w:t xml:space="preserve">of mosquitoes </w:t>
      </w:r>
      <w:r w:rsidR="00513B1F">
        <w:t xml:space="preserve">from </w:t>
      </w:r>
      <w:r w:rsidR="002E44C4" w:rsidRPr="00241A16">
        <w:t>asymptomatic, pre</w:t>
      </w:r>
      <w:r w:rsidR="00A32E7C">
        <w:noBreakHyphen/>
      </w:r>
      <w:r w:rsidR="002E44C4" w:rsidRPr="00241A16">
        <w:t>symptomatic, and symptomatic</w:t>
      </w:r>
      <w:r w:rsidR="00513B1F">
        <w:t xml:space="preserve"> subjects</w:t>
      </w:r>
      <w:r w:rsidR="00513B1F" w:rsidRPr="00241A16">
        <w:t xml:space="preserve"> </w:t>
      </w:r>
      <w:r w:rsidR="002E44C4" w:rsidRPr="00241A16">
        <w:t xml:space="preserve">indicated that </w:t>
      </w:r>
      <w:r w:rsidR="002E3508" w:rsidRPr="00241A16">
        <w:t>transmission</w:t>
      </w:r>
      <w:r w:rsidR="002E44C4" w:rsidRPr="00241A16">
        <w:t xml:space="preserve"> </w:t>
      </w:r>
      <w:r w:rsidR="00513B1F">
        <w:t xml:space="preserve">to mosquitoes </w:t>
      </w:r>
      <w:r w:rsidR="002E3508" w:rsidRPr="00241A16">
        <w:t>from asymptomatic</w:t>
      </w:r>
      <w:r w:rsidR="002E44C4" w:rsidRPr="00241A16">
        <w:t xml:space="preserve"> </w:t>
      </w:r>
      <w:r w:rsidR="00586ED4" w:rsidRPr="00241A16">
        <w:t xml:space="preserve">and pre-symptomatic </w:t>
      </w:r>
      <w:r w:rsidR="002E44C4" w:rsidRPr="00241A16">
        <w:t>hosts</w:t>
      </w:r>
      <w:r w:rsidR="00586ED4" w:rsidRPr="00241A16">
        <w:t xml:space="preserve"> </w:t>
      </w:r>
      <w:r w:rsidR="002E3508" w:rsidRPr="00241A16">
        <w:t xml:space="preserve">was more efficient than </w:t>
      </w:r>
      <w:r w:rsidR="00705938" w:rsidRPr="00241A16">
        <w:t xml:space="preserve">from </w:t>
      </w:r>
      <w:r w:rsidR="002E3508" w:rsidRPr="00241A16">
        <w:t xml:space="preserve">symptomatic </w:t>
      </w:r>
      <w:r w:rsidR="00586ED4" w:rsidRPr="00241A16">
        <w:t>hosts</w:t>
      </w:r>
      <w:r w:rsidR="002E44C4" w:rsidRPr="00241A16">
        <w:t xml:space="preserve"> </w:t>
      </w:r>
      <w:r w:rsidR="00513B1F">
        <w:t xml:space="preserve">reporting </w:t>
      </w:r>
      <w:r w:rsidR="002E44C4" w:rsidRPr="00241A16">
        <w:t>MID</w:t>
      </w:r>
      <w:r w:rsidR="002E44C4" w:rsidRPr="00241A16">
        <w:rPr>
          <w:vertAlign w:val="subscript"/>
        </w:rPr>
        <w:t>50s</w:t>
      </w:r>
      <w:r w:rsidR="002E44C4" w:rsidRPr="00241A16">
        <w:t xml:space="preserve"> of </w:t>
      </w:r>
      <w:r w:rsidR="007B7990" w:rsidRPr="00241A16">
        <w:t>2 x 10</w:t>
      </w:r>
      <w:r w:rsidR="007B7990" w:rsidRPr="00241A16">
        <w:rPr>
          <w:vertAlign w:val="superscript"/>
        </w:rPr>
        <w:t>5</w:t>
      </w:r>
      <w:r w:rsidR="007B7990" w:rsidRPr="00241A16">
        <w:t>, 4.8 x 10</w:t>
      </w:r>
      <w:r w:rsidR="007B7990" w:rsidRPr="00241A16">
        <w:rPr>
          <w:vertAlign w:val="superscript"/>
        </w:rPr>
        <w:t>5</w:t>
      </w:r>
      <w:r w:rsidR="007B7990" w:rsidRPr="00241A16">
        <w:t>, and 1.6 x 10</w:t>
      </w:r>
      <w:r w:rsidR="007B7990" w:rsidRPr="00241A16">
        <w:rPr>
          <w:vertAlign w:val="superscript"/>
        </w:rPr>
        <w:t>7</w:t>
      </w:r>
      <w:r w:rsidR="007B7990" w:rsidRPr="00241A16">
        <w:t xml:space="preserve"> </w:t>
      </w:r>
      <w:r w:rsidR="001D18EE" w:rsidRPr="00241A16">
        <w:t>genomes</w:t>
      </w:r>
      <w:r w:rsidR="00586ED4" w:rsidRPr="00241A16">
        <w:t xml:space="preserve">, </w:t>
      </w:r>
      <w:r w:rsidR="002E44C4" w:rsidRPr="00241A16">
        <w:t>respectively</w:t>
      </w:r>
      <w:r w:rsidR="002E3508" w:rsidRPr="00241A16">
        <w:t>.</w:t>
      </w:r>
      <w:r w:rsidR="00586ED4" w:rsidRPr="00241A16">
        <w:t xml:space="preserve"> A similar trend was observed through indirect feeding.</w:t>
      </w:r>
      <w:r w:rsidR="002E3508" w:rsidRPr="00241A16">
        <w:t xml:space="preserve"> </w:t>
      </w:r>
      <w:r w:rsidR="00586ED4" w:rsidRPr="00241A16">
        <w:t>Asymptomatic and pre-symptomatic</w:t>
      </w:r>
      <w:r w:rsidR="002E3508" w:rsidRPr="00241A16">
        <w:t xml:space="preserve"> infections </w:t>
      </w:r>
      <w:r w:rsidR="00586ED4" w:rsidRPr="00241A16">
        <w:t xml:space="preserve">also </w:t>
      </w:r>
      <w:r w:rsidR="002E3508" w:rsidRPr="00241A16">
        <w:t>produced a higher viral load in mosquitoes than symptomatic patients experiencing peak viraemia</w:t>
      </w:r>
      <w:r w:rsidR="00310E4F" w:rsidRPr="00241A16">
        <w:t xml:space="preserve">. It should be noted that there </w:t>
      </w:r>
      <w:r w:rsidR="00513B1F">
        <w:t>were only 13</w:t>
      </w:r>
      <w:r w:rsidR="00310E4F" w:rsidRPr="00241A16">
        <w:t xml:space="preserve"> asymptomatic cases, compared to 42 pre-symptomatic and 126 symptomatic</w:t>
      </w:r>
      <w:r w:rsidR="00586ED4" w:rsidRPr="00241A16">
        <w:t xml:space="preserve"> </w:t>
      </w:r>
      <w:r w:rsidR="00586ED4" w:rsidRPr="00241A16">
        <w:fldChar w:fldCharType="begin">
          <w:fldData xml:space="preserve">PEVuZE5vdGU+PENpdGU+PEF1dGhvcj5EdW9uZzwvQXV0aG9yPjxZZWFyPjIwMTU8L1llYXI+PFJl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Q2ODgtOTM8L3BhZ2VzPjx2b2x1bWU+MTEyPC92b2x1bWU+PG51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</w:fldData>
        </w:fldChar>
      </w:r>
      <w:r w:rsidR="00341570">
        <w:instrText xml:space="preserve"> ADDIN EN.CITE </w:instrText>
      </w:r>
      <w:r w:rsidR="00341570">
        <w:fldChar w:fldCharType="begin">
          <w:fldData xml:space="preserve">PEVuZE5vdGU+PENpdGU+PEF1dGhvcj5EdW9uZzwvQXV0aG9yPjxZZWFyPjIwMTU8L1llYXI+PFJl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Q2ODgtOTM8L3BhZ2VzPjx2b2x1bWU+MTEyPC92b2x1bWU+PG51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</w:fldData>
        </w:fldChar>
      </w:r>
      <w:r w:rsidR="00341570">
        <w:instrText xml:space="preserve"> ADDIN EN.CITE.DATA </w:instrText>
      </w:r>
      <w:r w:rsidR="00341570">
        <w:fldChar w:fldCharType="end"/>
      </w:r>
      <w:r w:rsidR="00586ED4" w:rsidRPr="00241A16">
        <w:fldChar w:fldCharType="separate"/>
      </w:r>
      <w:r w:rsidR="00586ED4" w:rsidRPr="00241A16">
        <w:rPr>
          <w:noProof/>
        </w:rPr>
        <w:t>(</w:t>
      </w:r>
      <w:hyperlink w:anchor="_ENREF_36" w:tooltip="Duong, 2015 #26" w:history="1">
        <w:r w:rsidR="00AF6FCD" w:rsidRPr="00241A16">
          <w:rPr>
            <w:noProof/>
          </w:rPr>
          <w:t>Duong et al., 2015</w:t>
        </w:r>
      </w:hyperlink>
      <w:r w:rsidR="00586ED4" w:rsidRPr="00241A16">
        <w:rPr>
          <w:noProof/>
        </w:rPr>
        <w:t>)</w:t>
      </w:r>
      <w:r w:rsidR="00586ED4" w:rsidRPr="00241A16">
        <w:fldChar w:fldCharType="end"/>
      </w:r>
      <w:r w:rsidR="002E3508" w:rsidRPr="00241A16">
        <w:t>.</w:t>
      </w:r>
    </w:p>
    <w:p w14:paraId="2C2910FF" w14:textId="05E57465" w:rsidR="00740AC8" w:rsidRDefault="002E3508" w:rsidP="006C4817">
      <w:pPr>
        <w:pStyle w:val="RARMPparagraph"/>
      </w:pPr>
      <w:r w:rsidRPr="00241A16">
        <w:t xml:space="preserve">Once ingested, </w:t>
      </w:r>
      <w:r w:rsidR="00953551" w:rsidRPr="00241A16">
        <w:t>dengue</w:t>
      </w:r>
      <w:r w:rsidRPr="00241A16">
        <w:t xml:space="preserve"> </w:t>
      </w:r>
      <w:r w:rsidR="00513B1F">
        <w:t xml:space="preserve">virus </w:t>
      </w:r>
      <w:r w:rsidRPr="00241A16">
        <w:t>must establish a productive infection in the epithelium of the mosquito midgut</w:t>
      </w:r>
      <w:r w:rsidR="00B508A6" w:rsidRPr="00241A16">
        <w:t xml:space="preserve"> </w:t>
      </w:r>
      <w:r w:rsidR="00E41260" w:rsidRPr="00241A16">
        <w:fldChar w:fldCharType="begin">
          <w:fldData xml:space="preserve">PEVuZE5vdGU+PENpdGU+PEF1dGhvcj5SYW1lc2g8L0F1dGhvcj48WWVhcj4yMDE5PC9ZZWFyPjxS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</w:fldData>
        </w:fldChar>
      </w:r>
      <w:r w:rsidR="00E41260" w:rsidRPr="00241A16">
        <w:instrText xml:space="preserve"> ADDIN EN.CITE </w:instrText>
      </w:r>
      <w:r w:rsidR="00E41260" w:rsidRPr="00241A16">
        <w:fldChar w:fldCharType="begin">
          <w:fldData xml:space="preserve">PEVuZE5vdGU+PENpdGU+PEF1dGhvcj5SYW1lc2g8L0F1dGhvcj48WWVhcj4yMDE5PC9ZZWFyPjxS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</w:fldData>
        </w:fldChar>
      </w:r>
      <w:r w:rsidR="00E41260" w:rsidRPr="00241A16">
        <w:instrText xml:space="preserve"> ADDIN EN.CITE.DATA </w:instrText>
      </w:r>
      <w:r w:rsidR="00E41260" w:rsidRPr="00241A16">
        <w:fldChar w:fldCharType="end"/>
      </w:r>
      <w:r w:rsidR="00E41260" w:rsidRPr="00241A16">
        <w:fldChar w:fldCharType="separate"/>
      </w:r>
      <w:r w:rsidR="00E41260" w:rsidRPr="00241A16">
        <w:rPr>
          <w:noProof/>
        </w:rPr>
        <w:t>(</w:t>
      </w:r>
      <w:hyperlink w:anchor="_ENREF_106" w:tooltip="Ramesh, 2019 #34" w:history="1">
        <w:r w:rsidR="00AF6FCD" w:rsidRPr="00241A16">
          <w:rPr>
            <w:noProof/>
          </w:rPr>
          <w:t>Ramesh et al., 2019</w:t>
        </w:r>
      </w:hyperlink>
      <w:r w:rsidR="00E41260" w:rsidRPr="00241A16">
        <w:rPr>
          <w:noProof/>
        </w:rPr>
        <w:t>)</w:t>
      </w:r>
      <w:r w:rsidR="00E41260" w:rsidRPr="00241A16">
        <w:fldChar w:fldCharType="end"/>
      </w:r>
      <w:r w:rsidRPr="00241A16">
        <w:t>. If successful, progeny virus is shed into the h</w:t>
      </w:r>
      <w:r w:rsidR="008858BC" w:rsidRPr="00241A16">
        <w:t>a</w:t>
      </w:r>
      <w:r w:rsidRPr="00241A16">
        <w:t>emocoel (part of the open circulatory system of invertebrates), from which it disseminates</w:t>
      </w:r>
      <w:r w:rsidRPr="002E3508">
        <w:t xml:space="preserve"> and infects other tissues</w:t>
      </w:r>
      <w:r w:rsidR="00A347AC">
        <w:t xml:space="preserve"> through the he</w:t>
      </w:r>
      <w:r w:rsidR="00262CC3">
        <w:t>molymph (blood-like fluid in the h</w:t>
      </w:r>
      <w:r w:rsidR="00241A16">
        <w:t>a</w:t>
      </w:r>
      <w:r w:rsidR="00262CC3">
        <w:t>emocoel)</w:t>
      </w:r>
      <w:r w:rsidRPr="002E3508">
        <w:t xml:space="preserve">. For the mosquito to become infectious to humans (and </w:t>
      </w:r>
      <w:r w:rsidR="00A32E7C">
        <w:t>NHPs</w:t>
      </w:r>
      <w:r w:rsidRPr="002E3508">
        <w:t xml:space="preserve">), </w:t>
      </w:r>
      <w:r w:rsidR="00953551">
        <w:t>dengue</w:t>
      </w:r>
      <w:r w:rsidRPr="002E3508">
        <w:t xml:space="preserve"> must infect the salivary glands and be shed into saliva. </w:t>
      </w:r>
      <w:r w:rsidR="00513B1F" w:rsidRPr="002E3508">
        <w:t xml:space="preserve">Once this </w:t>
      </w:r>
      <w:r w:rsidR="00513B1F">
        <w:t>infection of the salivary glands has</w:t>
      </w:r>
      <w:r w:rsidR="00513B1F" w:rsidRPr="002E3508">
        <w:t xml:space="preserve"> occurred and sufficient replication taken place, </w:t>
      </w:r>
      <w:r w:rsidR="00513B1F">
        <w:t>dengue</w:t>
      </w:r>
      <w:r w:rsidR="00513B1F" w:rsidRPr="002E3508">
        <w:t xml:space="preserve"> may be transmitted to a new vertebrate host at the insect’s next feeding event</w:t>
      </w:r>
      <w:r w:rsidR="00513B1F">
        <w:t xml:space="preserve"> </w:t>
      </w:r>
      <w:r w:rsidR="00513B1F">
        <w:fldChar w:fldCharType="begin">
          <w:fldData xml:space="preserve">PEVuZE5vdGU+PENpdGU+PEF1dGhvcj5DYXJyaW5ndG9uPC9BdXRob3I+PFllYXI+MjAxNDwvWWVh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</w:fldData>
        </w:fldChar>
      </w:r>
      <w:r w:rsidR="00341570">
        <w:instrText xml:space="preserve"> ADDIN EN.CITE </w:instrText>
      </w:r>
      <w:r w:rsidR="00341570">
        <w:fldChar w:fldCharType="begin">
          <w:fldData xml:space="preserve">PEVuZE5vdGU+PENpdGU+PEF1dGhvcj5DYXJyaW5ndG9uPC9BdXRob3I+PFllYXI+MjAxNDwvWWVh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</w:fldData>
        </w:fldChar>
      </w:r>
      <w:r w:rsidR="00341570">
        <w:instrText xml:space="preserve"> ADDIN EN.CITE.DATA </w:instrText>
      </w:r>
      <w:r w:rsidR="00341570">
        <w:fldChar w:fldCharType="end"/>
      </w:r>
      <w:r w:rsidR="00513B1F">
        <w:fldChar w:fldCharType="separate"/>
      </w:r>
      <w:r w:rsidR="00513B1F">
        <w:rPr>
          <w:noProof/>
        </w:rPr>
        <w:t>(</w:t>
      </w:r>
      <w:hyperlink w:anchor="_ENREF_8" w:tooltip="Back, 2013 #30" w:history="1">
        <w:r w:rsidR="00AF6FCD">
          <w:rPr>
            <w:noProof/>
          </w:rPr>
          <w:t>Back and Lundkvist, 2013</w:t>
        </w:r>
      </w:hyperlink>
      <w:r w:rsidR="00513B1F">
        <w:rPr>
          <w:noProof/>
        </w:rPr>
        <w:t xml:space="preserve">; </w:t>
      </w:r>
      <w:hyperlink w:anchor="_ENREF_19" w:tooltip="Carrington, 2014 #29" w:history="1">
        <w:r w:rsidR="00AF6FCD">
          <w:rPr>
            <w:noProof/>
          </w:rPr>
          <w:t>Carrington and Simmons, 2014</w:t>
        </w:r>
      </w:hyperlink>
      <w:r w:rsidR="00513B1F">
        <w:rPr>
          <w:noProof/>
        </w:rPr>
        <w:t>)</w:t>
      </w:r>
      <w:r w:rsidR="00513B1F">
        <w:fldChar w:fldCharType="end"/>
      </w:r>
      <w:r w:rsidR="00513B1F" w:rsidRPr="002E3508">
        <w:t>.</w:t>
      </w:r>
      <w:r w:rsidR="00513B1F">
        <w:t xml:space="preserve"> </w:t>
      </w:r>
      <w:r w:rsidR="00513B1F" w:rsidRPr="008858BC">
        <w:rPr>
          <w:i/>
          <w:iCs/>
        </w:rPr>
        <w:t>Ae. albopictus</w:t>
      </w:r>
      <w:r w:rsidR="00513B1F">
        <w:t xml:space="preserve"> has been shown to a less effective vector than </w:t>
      </w:r>
      <w:r w:rsidR="00513B1F" w:rsidRPr="008858BC">
        <w:rPr>
          <w:i/>
          <w:iCs/>
        </w:rPr>
        <w:t>Ae. aegypti</w:t>
      </w:r>
      <w:r w:rsidR="00513B1F">
        <w:t xml:space="preserve"> because even though </w:t>
      </w:r>
      <w:r w:rsidR="00513B1F" w:rsidRPr="008858BC">
        <w:rPr>
          <w:i/>
          <w:iCs/>
        </w:rPr>
        <w:t>Ae. albopictus</w:t>
      </w:r>
      <w:r w:rsidR="00513B1F">
        <w:t xml:space="preserve"> is more easily infected with dengue, its saliva is less infectious </w:t>
      </w:r>
      <w:r w:rsidR="00513B1F">
        <w:fldChar w:fldCharType="begin">
          <w:fldData xml:space="preserve">PEVuZE5vdGU+PENpdGU+PEF1dGhvcj5XaGl0ZWhvcm48L0F1dGhvcj48WWVhcj4yMDE1PC9ZZWFy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</w:fldData>
        </w:fldChar>
      </w:r>
      <w:r w:rsidR="00341570">
        <w:instrText xml:space="preserve"> ADDIN EN.CITE </w:instrText>
      </w:r>
      <w:r w:rsidR="00341570">
        <w:fldChar w:fldCharType="begin">
          <w:fldData xml:space="preserve">PEVuZE5vdGU+PENpdGU+PEF1dGhvcj5XaGl0ZWhvcm48L0F1dGhvcj48WWVhcj4yMDE1PC9ZZWFy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</w:fldData>
        </w:fldChar>
      </w:r>
      <w:r w:rsidR="00341570">
        <w:instrText xml:space="preserve"> ADDIN EN.CITE.DATA </w:instrText>
      </w:r>
      <w:r w:rsidR="00341570">
        <w:fldChar w:fldCharType="end"/>
      </w:r>
      <w:r w:rsidR="00513B1F">
        <w:fldChar w:fldCharType="separate"/>
      </w:r>
      <w:r w:rsidR="00513B1F">
        <w:rPr>
          <w:noProof/>
        </w:rPr>
        <w:t>(</w:t>
      </w:r>
      <w:hyperlink w:anchor="_ENREF_149" w:tooltip="Whitehorn, 2015 #115" w:history="1">
        <w:r w:rsidR="00AF6FCD">
          <w:rPr>
            <w:noProof/>
          </w:rPr>
          <w:t>Whitehorn et al., 2015</w:t>
        </w:r>
      </w:hyperlink>
      <w:r w:rsidR="00513B1F">
        <w:rPr>
          <w:noProof/>
        </w:rPr>
        <w:t>)</w:t>
      </w:r>
      <w:r w:rsidR="00513B1F">
        <w:fldChar w:fldCharType="end"/>
      </w:r>
      <w:r w:rsidR="00513B1F">
        <w:t xml:space="preserve">. </w:t>
      </w:r>
      <w:r w:rsidR="006F25FD">
        <w:t xml:space="preserve">Female mosquitoes inject their saliva into their prey during feeding. The saliva contains a mild anaesthetic and anti-coagulants to facilitate feeding </w:t>
      </w:r>
      <w:r w:rsidR="00E41260">
        <w:fldChar w:fldCharType="begin"/>
      </w:r>
      <w:r w:rsidR="00CD22DB">
        <w:instrText xml:space="preserve"> ADDIN EN.CITE &lt;EndNote&gt;&lt;Cite&gt;&lt;Author&gt;Foster&lt;/Author&gt;&lt;Year&gt;2009&lt;/Year&gt;&lt;RecNum&gt;33&lt;/RecNum&gt;&lt;DisplayText&gt;(Foster and Walker, 2009)&lt;/DisplayText&gt;&lt;record&gt;&lt;rec-number&gt;33&lt;/rec-number&gt;&lt;foreign-keys&gt;&lt;key app="EN" db-id="xdvttrsx1z22a6etzw5pttv1fpe52099wrxs" timestamp="1687150468"&gt;33&lt;/key&gt;&lt;/foreign-keys&gt;&lt;ref-type name="Book Section"&gt;5&lt;/ref-type&gt;&lt;contributors&gt;&lt;authors&gt;&lt;author&gt;Foster, W.A.&lt;/author&gt;&lt;author&gt;Walker, E.D.&lt;/author&gt;&lt;/authors&gt;&lt;tertiary-authors&gt;&lt;author&gt;Gary R.Mullen&lt;/author&gt;&lt;author&gt;Lance A.Durden&lt;/author&gt;&lt;/tertiary-authors&gt;&lt;/contributors&gt;&lt;titles&gt;&lt;title&gt;&lt;style face="normal" font="default" size="100%"&gt;Mosquitoes (&lt;/style&gt;&lt;style face="italic" font="default" size="100%"&gt;Culicidae&lt;/style&gt;&lt;style face="normal" font="default" size="100%"&gt;)&lt;/style&gt;&lt;/title&gt;&lt;secondary-title&gt;Medical and Veterinary Entomology&lt;/secondary-title&gt;&lt;/titles&gt;&lt;pages&gt;201-227&lt;/pages&gt;&lt;edition&gt;2nd&lt;/edition&gt;&lt;section&gt;14&lt;/section&gt;&lt;reprint-edition&gt;Not in File&lt;/reprint-edition&gt;&lt;keywords&gt;&lt;keyword&gt;Mosquito&lt;/keyword&gt;&lt;keyword&gt;and&lt;/keyword&gt;&lt;keyword&gt;veterinary&lt;/keyword&gt;&lt;keyword&gt;Mosquitoes&lt;/keyword&gt;&lt;keyword&gt;Culicidae&lt;/keyword&gt;&lt;/keywords&gt;&lt;dates&gt;&lt;year&gt;2009&lt;/year&gt;&lt;pub-dates&gt;&lt;date&gt;4/22/2009&lt;/date&gt;&lt;/pub-dates&gt;&lt;/dates&gt;&lt;publisher&gt;Academic Press&lt;/publisher&gt;&lt;label&gt;21795&lt;/label&gt;&lt;urls&gt;&lt;related-urls&gt;&lt;url&gt;&lt;style face="underline" font="default" size="100%"&gt;https://books.google.com.au/books?id=T8CWvVGwKhoC&amp;amp;pg=PA214&amp;amp;lpg=PA214&amp;amp;dq=mosquito+feed+copulation&amp;amp;source=bl&amp;amp;ots=7E4lsbVl-k&amp;amp;sig=OO7GruOeucRgSOh4sDVKgwXEOlU&amp;amp;hl=en&amp;amp;sa=X&amp;amp;ved=0ahUKEwjqo7-mh4bQAhUJipQKHYPjBhM4ChDoAQgaMAA#v=onepage&amp;amp;q=mosquito%20feed%20copulation&amp;amp;f=false&lt;/style&gt;&lt;/url&gt;&lt;/related-urls&gt;&lt;/urls&gt;&lt;/record&gt;&lt;/Cite&gt;&lt;/EndNote&gt;</w:instrText>
      </w:r>
      <w:r w:rsidR="00E41260">
        <w:fldChar w:fldCharType="separate"/>
      </w:r>
      <w:r w:rsidR="00E41260">
        <w:rPr>
          <w:noProof/>
        </w:rPr>
        <w:t>(</w:t>
      </w:r>
      <w:hyperlink w:anchor="_ENREF_42" w:tooltip="Foster, 2009 #33" w:history="1">
        <w:r w:rsidR="00AF6FCD">
          <w:rPr>
            <w:noProof/>
          </w:rPr>
          <w:t>Foster and Walker, 2009</w:t>
        </w:r>
      </w:hyperlink>
      <w:r w:rsidR="00E41260">
        <w:rPr>
          <w:noProof/>
        </w:rPr>
        <w:t>)</w:t>
      </w:r>
      <w:r w:rsidR="00E41260">
        <w:fldChar w:fldCharType="end"/>
      </w:r>
      <w:r w:rsidR="006F25FD">
        <w:t xml:space="preserve">. </w:t>
      </w:r>
      <w:r w:rsidR="00D30BCD">
        <w:t xml:space="preserve">Proteins in mosquito saliva have also be shown to promote infection in the host, including through immunomodulatory effects </w:t>
      </w:r>
      <w:r w:rsidR="00DD61FC">
        <w:fldChar w:fldCharType="begin"/>
      </w:r>
      <w:r w:rsidR="00341570">
        <w:instrText xml:space="preserve"> ADDIN EN.CITE &lt;EndNote&gt;&lt;Cite&gt;&lt;Author&gt;Schneider&lt;/Author&gt;&lt;Year&gt;2008&lt;/Year&gt;&lt;RecNum&gt;118&lt;/RecNum&gt;&lt;Prefix&gt;reviewed in &lt;/Prefix&gt;&lt;DisplayText&gt;(reviewed in Schneider and Higgs, 2008)&lt;/DisplayText&gt;&lt;record&gt;&lt;rec-number&gt;118&lt;/rec-number&gt;&lt;foreign-keys&gt;&lt;key app="EN" db-id="xdvttrsx1z22a6etzw5pttv1fpe52099wrxs" timestamp="1687689599"&gt;118&lt;/key&gt;&lt;/foreign-keys&gt;&lt;ref-type name="Journal Article"&gt;17&lt;/ref-type&gt;&lt;contributors&gt;&lt;authors&gt;&lt;author&gt;Schneider, B. S.&lt;/author&gt;&lt;author&gt;Higgs, S.&lt;/author&gt;&lt;/authors&gt;&lt;/contributors&gt;&lt;auth-address&gt;Institut Pasteur, Departement de Parasitologie, Unites de Reponses Precoces aux Parasites et Immunopathologie, 25 Rue du Docteur Roux, 75724 Paris Cedex 15, France. bradley.schneider@pasteur.fr&lt;/auth-address&gt;&lt;titles&gt;&lt;title&gt;The enhancement of arbovirus transmission and disease by mosquito saliva is associated with modulation of the host immune response&lt;/title&gt;&lt;secondary-title&gt;Transactions of the Royal Society of Tropical Medicine and Hygiene&lt;/secondary-title&gt;&lt;/titles&gt;&lt;periodical&gt;&lt;full-title&gt;Transactions of the Royal Society of Tropical Medicine and Hygiene&lt;/full-title&gt;&lt;/periodical&gt;&lt;pages&gt;400-8&lt;/pages&gt;&lt;volume&gt;102&lt;/volume&gt;&lt;number&gt;5&lt;/number&gt;&lt;edition&gt;2008/03/18&lt;/edition&gt;&lt;keywords&gt;&lt;keyword&gt;Animals&lt;/keyword&gt;&lt;keyword&gt;Arboviruses/*immunology&lt;/keyword&gt;&lt;keyword&gt;Culicidae&lt;/keyword&gt;&lt;keyword&gt;Cytopathogenic Effect, Viral&lt;/keyword&gt;&lt;keyword&gt;Dengue/immunology/*transmission&lt;/keyword&gt;&lt;keyword&gt;Humans&lt;/keyword&gt;&lt;keyword&gt;Immunity, Cellular/immunology&lt;/keyword&gt;&lt;keyword&gt;Saliva/*immunology&lt;/keyword&gt;&lt;keyword&gt;Salivary Glands/immunology/metabolism&lt;/keyword&gt;&lt;keyword&gt;West Nile Fever/immunology/*transmission&lt;/keyword&gt;&lt;/keywords&gt;&lt;dates&gt;&lt;year&gt;2008&lt;/year&gt;&lt;pub-dates&gt;&lt;date&gt;May&lt;/date&gt;&lt;/pub-dates&gt;&lt;/dates&gt;&lt;isbn&gt;0035-9203 (Print)&amp;#xD;0035-9203 (Linking)&lt;/isbn&gt;&lt;accession-num&gt;18342898&lt;/accession-num&gt;&lt;urls&gt;&lt;related-urls&gt;&lt;url&gt;https://www.ncbi.nlm.nih.gov/pubmed/18342898&lt;/url&gt;&lt;/related-urls&gt;&lt;/urls&gt;&lt;custom2&gt;PMC2561286&lt;/custom2&gt;&lt;electronic-resource-num&gt;10.1016/j.trstmh.2008.01.024&lt;/electronic-resource-num&gt;&lt;/record&gt;&lt;/Cite&gt;&lt;/EndNote&gt;</w:instrText>
      </w:r>
      <w:r w:rsidR="00DD61FC">
        <w:fldChar w:fldCharType="separate"/>
      </w:r>
      <w:r w:rsidR="00DD61FC">
        <w:rPr>
          <w:noProof/>
        </w:rPr>
        <w:t>(</w:t>
      </w:r>
      <w:hyperlink w:anchor="_ENREF_119" w:tooltip="Schneider, 2008 #118" w:history="1">
        <w:r w:rsidR="00AF6FCD">
          <w:rPr>
            <w:noProof/>
          </w:rPr>
          <w:t>reviewed in Schneider and Higgs, 2008</w:t>
        </w:r>
      </w:hyperlink>
      <w:r w:rsidR="00DD61FC">
        <w:rPr>
          <w:noProof/>
        </w:rPr>
        <w:t>)</w:t>
      </w:r>
      <w:r w:rsidR="00DD61FC">
        <w:fldChar w:fldCharType="end"/>
      </w:r>
      <w:r w:rsidR="00D30BCD">
        <w:t>.</w:t>
      </w:r>
    </w:p>
    <w:p w14:paraId="6C47F195" w14:textId="2DAB16D3" w:rsidR="002E3508" w:rsidRDefault="008A0DD5" w:rsidP="00E17855">
      <w:pPr>
        <w:pStyle w:val="RARMPparagraph"/>
      </w:pPr>
      <w:r>
        <w:t>There are approximately</w:t>
      </w:r>
      <w:r w:rsidR="008858BC">
        <w:t xml:space="preserve"> 6 days</w:t>
      </w:r>
      <w:r w:rsidR="008858BC" w:rsidRPr="002E3508">
        <w:t xml:space="preserve"> </w:t>
      </w:r>
      <w:r w:rsidR="008858BC">
        <w:t>(at 30</w:t>
      </w:r>
      <w:r w:rsidR="008858BC">
        <w:rPr>
          <w:rFonts w:cs="Calibri"/>
        </w:rPr>
        <w:t>°</w:t>
      </w:r>
      <w:r w:rsidR="008858BC">
        <w:t>C) or</w:t>
      </w:r>
      <w:r>
        <w:t xml:space="preserve"> 15 </w:t>
      </w:r>
      <w:r w:rsidR="008858BC">
        <w:t xml:space="preserve">days </w:t>
      </w:r>
      <w:r>
        <w:t>(at 25</w:t>
      </w:r>
      <w:r w:rsidR="00D23CCE">
        <w:rPr>
          <w:rFonts w:cs="Calibri"/>
        </w:rPr>
        <w:t>°</w:t>
      </w:r>
      <w:r>
        <w:t xml:space="preserve">C) </w:t>
      </w:r>
      <w:r w:rsidR="002E3508" w:rsidRPr="002E3508">
        <w:t>between ingestion and the mosquito becoming infectious</w:t>
      </w:r>
      <w:r>
        <w:t xml:space="preserve"> </w:t>
      </w:r>
      <w:r w:rsidR="00E41260">
        <w:fldChar w:fldCharType="begin"/>
      </w:r>
      <w:r w:rsidR="00341570">
        <w:instrText xml:space="preserve"> ADDIN EN.CITE &lt;EndNote&gt;&lt;Cite&gt;&lt;Author&gt;Chan&lt;/Author&gt;&lt;Year&gt;2012&lt;/Year&gt;&lt;RecNum&gt;31&lt;/RecNum&gt;&lt;DisplayText&gt;(Chan and Johansson, 2012)&lt;/DisplayText&gt;&lt;record&gt;&lt;rec-number&gt;31&lt;/rec-number&gt;&lt;foreign-keys&gt;&lt;key app="EN" db-id="xdvttrsx1z22a6etzw5pttv1fpe52099wrxs" timestamp="1687148271"&gt;31&lt;/key&gt;&lt;/foreign-keys&gt;&lt;ref-type name="Journal Article"&gt;17&lt;/ref-type&gt;&lt;contributors&gt;&lt;authors&gt;&lt;author&gt;Chan, M.&lt;/author&gt;&lt;author&gt;Johansson, M.A.&lt;/author&gt;&lt;/authors&gt;&lt;/contributors&gt;&lt;auth-address&gt;Department of Epidemiology, Rollins School of Public Health, Emory University, Atlanta, GA, USA&lt;/auth-address&gt;&lt;titles&gt;&lt;title&gt;The incubation periods of Dengue viruses&lt;/title&gt;&lt;secondary-title&gt;PLoS One&lt;/secondary-title&gt;&lt;/titles&gt;&lt;periodical&gt;&lt;full-title&gt;PLoS One&lt;/full-title&gt;&lt;/periodical&gt;&lt;pages&gt;e50972&lt;/pages&gt;&lt;volume&gt;7&lt;/volume&gt;&lt;number&gt;11&lt;/number&gt;&lt;reprint-edition&gt;Not in File&lt;/reprint-edition&gt;&lt;keywords&gt;&lt;keyword&gt;Aedes&lt;/keyword&gt;&lt;keyword&gt;and&lt;/keyword&gt;&lt;keyword&gt;Animals&lt;/keyword&gt;&lt;keyword&gt;control&lt;/keyword&gt;&lt;keyword&gt;Databases as Topic&lt;/keyword&gt;&lt;keyword&gt;Death&lt;/keyword&gt;&lt;keyword&gt;Dengue&lt;/keyword&gt;&lt;keyword&gt;Dengue Virus&lt;/keyword&gt;&lt;keyword&gt;diagnosis&lt;/keyword&gt;&lt;keyword&gt;epidemiology&lt;/keyword&gt;&lt;keyword&gt;Health&lt;/keyword&gt;&lt;keyword&gt;Human&lt;/keyword&gt;&lt;keyword&gt;HUMANS&lt;/keyword&gt;&lt;keyword&gt;Infectious Disease Incubation Period&lt;/keyword&gt;&lt;keyword&gt;Models,Biological&lt;/keyword&gt;&lt;keyword&gt;Mosquito&lt;/keyword&gt;&lt;keyword&gt;of&lt;/keyword&gt;&lt;keyword&gt;outbreak&lt;/keyword&gt;&lt;keyword&gt;physiology&lt;/keyword&gt;&lt;keyword&gt;Prevention&lt;/keyword&gt;&lt;keyword&gt;Public Health&lt;/keyword&gt;&lt;keyword&gt;studies&lt;/keyword&gt;&lt;keyword&gt;transmission&lt;/keyword&gt;&lt;keyword&gt;Universities&lt;/keyword&gt;&lt;keyword&gt;USA&lt;/keyword&gt;&lt;keyword&gt;virology&lt;/keyword&gt;&lt;keyword&gt;virus&lt;/keyword&gt;&lt;keyword&gt;Viruses&lt;/keyword&gt;&lt;/keywords&gt;&lt;dates&gt;&lt;year&gt;2012&lt;/year&gt;&lt;pub-dates&gt;&lt;date&gt;2012&lt;/date&gt;&lt;/pub-dates&gt;&lt;/dates&gt;&lt;label&gt;21800&lt;/label&gt;&lt;urls&gt;&lt;related-urls&gt;&lt;url&gt;http://www.ncbi.nlm.nih.gov/pubmed/23226436&lt;/url&gt;&lt;/related-urls&gt;&lt;/urls&gt;&lt;electronic-resource-num&gt;10.1371/journal.pone.0050972 [doi];PONE-D-12-23277 [pii]&lt;/electronic-resource-num&gt;&lt;/record&gt;&lt;/Cite&gt;&lt;/EndNote&gt;</w:instrText>
      </w:r>
      <w:r w:rsidR="00E41260">
        <w:fldChar w:fldCharType="separate"/>
      </w:r>
      <w:r w:rsidR="00E41260">
        <w:rPr>
          <w:noProof/>
        </w:rPr>
        <w:t>(</w:t>
      </w:r>
      <w:hyperlink w:anchor="_ENREF_20" w:tooltip="Chan, 2012 #31" w:history="1">
        <w:r w:rsidR="00AF6FCD">
          <w:rPr>
            <w:noProof/>
          </w:rPr>
          <w:t>Chan and Johansson, 2012</w:t>
        </w:r>
      </w:hyperlink>
      <w:r w:rsidR="00E41260">
        <w:rPr>
          <w:noProof/>
        </w:rPr>
        <w:t>)</w:t>
      </w:r>
      <w:r w:rsidR="00E41260">
        <w:fldChar w:fldCharType="end"/>
      </w:r>
      <w:r w:rsidR="007A4C58">
        <w:t>. O</w:t>
      </w:r>
      <w:r w:rsidR="007A4C58" w:rsidRPr="002E3508">
        <w:t xml:space="preserve">nce infected with </w:t>
      </w:r>
      <w:r w:rsidR="00953551">
        <w:t>dengue</w:t>
      </w:r>
      <w:r w:rsidR="00513B1F">
        <w:t xml:space="preserve"> virus</w:t>
      </w:r>
      <w:r w:rsidR="007A4C58" w:rsidRPr="002E3508">
        <w:t xml:space="preserve">, a mosquito can transmit </w:t>
      </w:r>
      <w:r w:rsidR="00513B1F" w:rsidRPr="002E3508">
        <w:t>th</w:t>
      </w:r>
      <w:r w:rsidR="00513B1F">
        <w:t>e</w:t>
      </w:r>
      <w:r w:rsidR="00513B1F" w:rsidRPr="002E3508">
        <w:t xml:space="preserve"> </w:t>
      </w:r>
      <w:r w:rsidR="007A4C58" w:rsidRPr="002E3508">
        <w:t>virus for</w:t>
      </w:r>
      <w:r w:rsidR="007A4C58">
        <w:t xml:space="preserve"> </w:t>
      </w:r>
      <w:r w:rsidR="007A4C58" w:rsidRPr="002E3508">
        <w:t>the rest of its life</w:t>
      </w:r>
      <w:r w:rsidR="007A4C58">
        <w:t xml:space="preserve"> </w:t>
      </w:r>
      <w:r w:rsidR="00E41260">
        <w:fldChar w:fldCharType="begin"/>
      </w:r>
      <w:r w:rsidR="00E41260">
        <w:instrText xml:space="preserve"> ADDIN EN.CITE &lt;EndNote&gt;&lt;Cite&gt;&lt;Author&gt;World Health Organization&lt;/Author&gt;&lt;Year&gt;2009&lt;/Year&gt;&lt;RecNum&gt;32&lt;/RecNum&gt;&lt;DisplayText&gt;(World Health Organization, 2009)&lt;/DisplayText&gt;&lt;record&gt;&lt;rec-number&gt;32&lt;/rec-number&gt;&lt;foreign-keys&gt;&lt;key app="EN" db-id="xdvttrsx1z22a6etzw5pttv1fpe52099wrxs" timestamp="1687149332"&gt;32&lt;/key&gt;&lt;/foreign-keys&gt;&lt;ref-type name="Book Section"&gt;5&lt;/ref-type&gt;&lt;contributors&gt;&lt;authors&gt;&lt;author&gt;World Health Organization,&lt;/author&gt;&lt;/authors&gt;&lt;/contributors&gt;&lt;titles&gt;&lt;title&gt;Dengue: Guidelines for Diagnosis, Treatment, Prevention and Control: New Edition&lt;/title&gt;&lt;secondary-title&gt;Dengue: Guidelines for Diagnosis, Treatment, Prevention and Control: New Edition&lt;/secondary-title&gt;&lt;/titles&gt;&lt;dates&gt;&lt;year&gt;2009&lt;/year&gt;&lt;/dates&gt;&lt;pub-location&gt;Geneva&lt;/pub-location&gt;&lt;publisher&gt;World Health Organization&amp;#xD;Copyright © 2009, World Health Organization.&lt;/publisher&gt;&lt;accession-num&gt;23762963&lt;/accession-num&gt;&lt;urls&gt;&lt;/urls&gt;&lt;language&gt;eng&lt;/language&gt;&lt;/record&gt;&lt;/Cite&gt;&lt;/EndNote&gt;</w:instrText>
      </w:r>
      <w:r w:rsidR="00E41260">
        <w:fldChar w:fldCharType="separate"/>
      </w:r>
      <w:r w:rsidR="00E41260">
        <w:rPr>
          <w:noProof/>
        </w:rPr>
        <w:t>(</w:t>
      </w:r>
      <w:hyperlink w:anchor="_ENREF_151" w:tooltip="World Health Organization, 2009 #32" w:history="1">
        <w:r w:rsidR="00AF6FCD">
          <w:rPr>
            <w:noProof/>
          </w:rPr>
          <w:t>World Health Organization, 2009</w:t>
        </w:r>
      </w:hyperlink>
      <w:r w:rsidR="00E41260">
        <w:rPr>
          <w:noProof/>
        </w:rPr>
        <w:t>)</w:t>
      </w:r>
      <w:r w:rsidR="00E41260">
        <w:fldChar w:fldCharType="end"/>
      </w:r>
      <w:r w:rsidR="007A4C58">
        <w:t>.</w:t>
      </w:r>
      <w:r w:rsidR="002E3508" w:rsidRPr="002E3508">
        <w:t xml:space="preserve"> </w:t>
      </w:r>
      <w:r w:rsidR="007A4C58">
        <w:t>The</w:t>
      </w:r>
      <w:r w:rsidR="002E3508" w:rsidRPr="002E3508">
        <w:t xml:space="preserve"> lifespan of an </w:t>
      </w:r>
      <w:r w:rsidR="002E3508" w:rsidRPr="00E41260">
        <w:rPr>
          <w:i/>
          <w:iCs/>
        </w:rPr>
        <w:t>Aedes</w:t>
      </w:r>
      <w:r w:rsidR="002E3508" w:rsidRPr="002E3508">
        <w:t xml:space="preserve"> mosquito </w:t>
      </w:r>
      <w:r w:rsidR="007A4C58">
        <w:t>is</w:t>
      </w:r>
      <w:r w:rsidR="002E3508" w:rsidRPr="002E3508">
        <w:t xml:space="preserve"> about </w:t>
      </w:r>
      <w:r w:rsidR="00D23CCE">
        <w:t xml:space="preserve">3 – 4 </w:t>
      </w:r>
      <w:r w:rsidR="002E3508" w:rsidRPr="002E3508">
        <w:t>weeks</w:t>
      </w:r>
      <w:r w:rsidR="00D23CCE">
        <w:t xml:space="preserve"> </w:t>
      </w:r>
      <w:r w:rsidR="00E41260">
        <w:fldChar w:fldCharType="begin">
          <w:fldData xml:space="preserve">PEVuZE5vdGU+PENpdGU+PEF1dGhvcj5Hb2luZGluPC9BdXRob3I+PFllYXI+MjAxNTwvWWVhcj48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</w:fldData>
        </w:fldChar>
      </w:r>
      <w:r w:rsidR="00CD22DB">
        <w:instrText xml:space="preserve"> ADDIN EN.CITE </w:instrText>
      </w:r>
      <w:r w:rsidR="00CD22DB">
        <w:fldChar w:fldCharType="begin">
          <w:fldData xml:space="preserve">PEVuZE5vdGU+PENpdGU+PEF1dGhvcj5Hb2luZGluPC9BdXRob3I+PFllYXI+MjAxNTwvWWVhcj48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</w:fldData>
        </w:fldChar>
      </w:r>
      <w:r w:rsidR="00CD22DB">
        <w:instrText xml:space="preserve"> ADDIN EN.CITE.DATA </w:instrText>
      </w:r>
      <w:r w:rsidR="00CD22DB">
        <w:fldChar w:fldCharType="end"/>
      </w:r>
      <w:r w:rsidR="00E41260">
        <w:fldChar w:fldCharType="separate"/>
      </w:r>
      <w:r w:rsidR="00E41260">
        <w:rPr>
          <w:noProof/>
        </w:rPr>
        <w:t>(</w:t>
      </w:r>
      <w:hyperlink w:anchor="_ENREF_45" w:tooltip="Goindin, 2015 #35" w:history="1">
        <w:r w:rsidR="00AF6FCD">
          <w:rPr>
            <w:noProof/>
          </w:rPr>
          <w:t>Goindin et al., 2015</w:t>
        </w:r>
      </w:hyperlink>
      <w:r w:rsidR="00E41260">
        <w:rPr>
          <w:noProof/>
        </w:rPr>
        <w:t>)</w:t>
      </w:r>
      <w:r w:rsidR="00E41260">
        <w:fldChar w:fldCharType="end"/>
      </w:r>
      <w:r w:rsidR="002E3508" w:rsidRPr="002E3508">
        <w:t xml:space="preserve">. Female </w:t>
      </w:r>
      <w:r w:rsidR="002E3508" w:rsidRPr="001D66A8">
        <w:rPr>
          <w:i/>
          <w:iCs/>
        </w:rPr>
        <w:t>Ae. aegypti</w:t>
      </w:r>
      <w:r w:rsidR="002E3508" w:rsidRPr="002E3508">
        <w:t xml:space="preserve"> </w:t>
      </w:r>
      <w:r w:rsidR="00401830">
        <w:t xml:space="preserve">and </w:t>
      </w:r>
      <w:r w:rsidR="00401830" w:rsidRPr="00FB72CE">
        <w:rPr>
          <w:i/>
          <w:iCs/>
        </w:rPr>
        <w:t>Ae.</w:t>
      </w:r>
      <w:r w:rsidR="00A32E7C">
        <w:rPr>
          <w:i/>
          <w:iCs/>
        </w:rPr>
        <w:t> </w:t>
      </w:r>
      <w:r w:rsidR="00401830" w:rsidRPr="00FB72CE">
        <w:rPr>
          <w:i/>
          <w:iCs/>
        </w:rPr>
        <w:t>albopictus</w:t>
      </w:r>
      <w:r w:rsidR="00401830">
        <w:t xml:space="preserve"> </w:t>
      </w:r>
      <w:r w:rsidR="00E41260">
        <w:t xml:space="preserve">have been shown to </w:t>
      </w:r>
      <w:r w:rsidR="00401830">
        <w:t>take multiple blood meals as part of the egg maturation process</w:t>
      </w:r>
      <w:r w:rsidR="00E41260">
        <w:t xml:space="preserve"> </w:t>
      </w:r>
      <w:r w:rsidR="00427627">
        <w:lastRenderedPageBreak/>
        <w:fldChar w:fldCharType="begin">
          <w:fldData xml:space="preserve">PEVuZE5vdGU+PENpdGU+PEF1dGhvcj5IYXJyaW5ndG9uPC9BdXRob3I+PFllYXI+MjAxNDwvWWVh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</w:fldData>
        </w:fldChar>
      </w:r>
      <w:r w:rsidR="00341570">
        <w:instrText xml:space="preserve"> ADDIN EN.CITE </w:instrText>
      </w:r>
      <w:r w:rsidR="00341570">
        <w:fldChar w:fldCharType="begin">
          <w:fldData xml:space="preserve">PEVuZE5vdGU+PENpdGU+PEF1dGhvcj5IYXJyaW5ndG9uPC9BdXRob3I+PFllYXI+MjAxNDwvWWVh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</w:fldData>
        </w:fldChar>
      </w:r>
      <w:r w:rsidR="00341570">
        <w:instrText xml:space="preserve"> ADDIN EN.CITE.DATA </w:instrText>
      </w:r>
      <w:r w:rsidR="00341570">
        <w:fldChar w:fldCharType="end"/>
      </w:r>
      <w:r w:rsidR="00427627">
        <w:fldChar w:fldCharType="separate"/>
      </w:r>
      <w:r w:rsidR="00780FF7">
        <w:rPr>
          <w:noProof/>
        </w:rPr>
        <w:t>(</w:t>
      </w:r>
      <w:hyperlink w:anchor="_ENREF_100" w:tooltip="Ponlawat, 2005 #161" w:history="1">
        <w:r w:rsidR="00AF6FCD">
          <w:rPr>
            <w:noProof/>
          </w:rPr>
          <w:t>Ponlawat and Harrington, 2005</w:t>
        </w:r>
      </w:hyperlink>
      <w:r w:rsidR="00780FF7">
        <w:rPr>
          <w:noProof/>
        </w:rPr>
        <w:t xml:space="preserve">; </w:t>
      </w:r>
      <w:hyperlink w:anchor="_ENREF_51" w:tooltip="Harrington, 2014 #39" w:history="1">
        <w:r w:rsidR="00AF6FCD">
          <w:rPr>
            <w:noProof/>
          </w:rPr>
          <w:t>Harrington et al., 2014</w:t>
        </w:r>
      </w:hyperlink>
      <w:r w:rsidR="00780FF7">
        <w:rPr>
          <w:noProof/>
        </w:rPr>
        <w:t>)</w:t>
      </w:r>
      <w:r w:rsidR="00427627">
        <w:fldChar w:fldCharType="end"/>
      </w:r>
      <w:r w:rsidR="002E3508" w:rsidRPr="002E3508">
        <w:t xml:space="preserve">, and so </w:t>
      </w:r>
      <w:r w:rsidR="00D23CCE">
        <w:t>have the potential to</w:t>
      </w:r>
      <w:r w:rsidR="002E3508" w:rsidRPr="002E3508">
        <w:t xml:space="preserve"> </w:t>
      </w:r>
      <w:r w:rsidR="00D23CCE">
        <w:t>expose</w:t>
      </w:r>
      <w:r w:rsidR="002E3508" w:rsidRPr="002E3508">
        <w:t xml:space="preserve"> multiple </w:t>
      </w:r>
      <w:r w:rsidR="00A32E7C">
        <w:t>people</w:t>
      </w:r>
      <w:r w:rsidR="002E3508" w:rsidRPr="002E3508">
        <w:t xml:space="preserve"> </w:t>
      </w:r>
      <w:r w:rsidR="00D23CCE">
        <w:t xml:space="preserve">to </w:t>
      </w:r>
      <w:r w:rsidR="00953551">
        <w:t>dengue</w:t>
      </w:r>
      <w:r w:rsidR="00D23CCE">
        <w:t xml:space="preserve"> </w:t>
      </w:r>
      <w:r w:rsidR="00401830">
        <w:t>in a short period of time</w:t>
      </w:r>
      <w:r w:rsidR="002E3508" w:rsidRPr="002E3508">
        <w:t>.</w:t>
      </w:r>
    </w:p>
    <w:p w14:paraId="6F2DA909" w14:textId="77777777" w:rsidR="00853622" w:rsidRPr="00593F9D" w:rsidRDefault="00853622" w:rsidP="00853622">
      <w:pPr>
        <w:pStyle w:val="Sectionheading3"/>
      </w:pPr>
      <w:r w:rsidRPr="00593F9D">
        <w:t>Vector control</w:t>
      </w:r>
    </w:p>
    <w:p w14:paraId="45BAB9AD" w14:textId="77777777" w:rsidR="00853622" w:rsidRDefault="00853622" w:rsidP="00853622">
      <w:pPr>
        <w:pStyle w:val="RARMPparagraph"/>
      </w:pPr>
      <w:r>
        <w:t>Conventional strategies to control the spread of dengue virus are aimed at controlling mosquito vectors through the following approaches:</w:t>
      </w:r>
    </w:p>
    <w:p w14:paraId="277201FC" w14:textId="7514989D" w:rsidR="00853622" w:rsidRDefault="00004C2A" w:rsidP="00853622">
      <w:pPr>
        <w:pStyle w:val="RARMPparagraph"/>
        <w:numPr>
          <w:ilvl w:val="0"/>
          <w:numId w:val="26"/>
        </w:numPr>
      </w:pPr>
      <w:r>
        <w:t>c</w:t>
      </w:r>
      <w:r w:rsidR="00853622">
        <w:t>hemical (</w:t>
      </w:r>
      <w:proofErr w:type="gramStart"/>
      <w:r w:rsidR="00853622">
        <w:t>e.g.</w:t>
      </w:r>
      <w:proofErr w:type="gramEnd"/>
      <w:r w:rsidR="00853622">
        <w:t xml:space="preserve"> suppressing the mosquito population with insecticides)</w:t>
      </w:r>
    </w:p>
    <w:p w14:paraId="5BC2D5BF" w14:textId="6D86105E" w:rsidR="00853622" w:rsidRDefault="00004C2A" w:rsidP="00853622">
      <w:pPr>
        <w:pStyle w:val="RARMPparagraph"/>
        <w:numPr>
          <w:ilvl w:val="0"/>
          <w:numId w:val="26"/>
        </w:numPr>
      </w:pPr>
      <w:r>
        <w:t>e</w:t>
      </w:r>
      <w:r w:rsidR="00853622">
        <w:t>nvironmental (</w:t>
      </w:r>
      <w:proofErr w:type="gramStart"/>
      <w:r w:rsidR="00853622">
        <w:t>e.g.</w:t>
      </w:r>
      <w:proofErr w:type="gramEnd"/>
      <w:r w:rsidR="00853622">
        <w:t xml:space="preserve"> reducing or covering water storage containers)</w:t>
      </w:r>
    </w:p>
    <w:p w14:paraId="5C8ED8E0" w14:textId="4624D10E" w:rsidR="00853622" w:rsidRPr="00F54630" w:rsidRDefault="00004C2A" w:rsidP="00853622">
      <w:pPr>
        <w:pStyle w:val="RARMPparagraph"/>
        <w:numPr>
          <w:ilvl w:val="0"/>
          <w:numId w:val="26"/>
        </w:numPr>
      </w:pPr>
      <w:r>
        <w:t>b</w:t>
      </w:r>
      <w:r w:rsidR="00853622">
        <w:t xml:space="preserve">iological (e.g. </w:t>
      </w:r>
      <w:r w:rsidR="00DC5F3E">
        <w:t>larvae-</w:t>
      </w:r>
      <w:r w:rsidR="00853622">
        <w:t xml:space="preserve">eating fish, </w:t>
      </w:r>
      <w:r w:rsidR="00853622" w:rsidRPr="00D90E53">
        <w:rPr>
          <w:i/>
          <w:iCs/>
        </w:rPr>
        <w:t>Wolbachia</w:t>
      </w:r>
      <w:r w:rsidR="00DC5F3E">
        <w:rPr>
          <w:i/>
          <w:iCs/>
        </w:rPr>
        <w:t xml:space="preserve"> </w:t>
      </w:r>
      <w:r w:rsidR="00DC5F3E" w:rsidRPr="00951C3E">
        <w:t>infection</w:t>
      </w:r>
      <w:r w:rsidR="00853622">
        <w:t xml:space="preserve">) </w:t>
      </w:r>
      <w:r w:rsidR="00853622">
        <w:fldChar w:fldCharType="begin"/>
      </w:r>
      <w:r w:rsidR="00853622">
        <w:instrText xml:space="preserve"> ADDIN EN.CITE &lt;EndNote&gt;&lt;Cite&gt;&lt;Author&gt;Ogunlade&lt;/Author&gt;&lt;Year&gt;2023&lt;/Year&gt;&lt;RecNum&gt;16&lt;/RecNum&gt;&lt;DisplayText&gt;(Ogunlade et al., 2023)&lt;/DisplayText&gt;&lt;record&gt;&lt;rec-number&gt;16&lt;/rec-number&gt;&lt;foreign-keys&gt;&lt;key app="EN" db-id="xdvttrsx1z22a6etzw5pttv1fpe52099wrxs" timestamp="1686723983"&gt;16&lt;/key&gt;&lt;/foreign-keys&gt;&lt;ref-type name="Journal Article"&gt;17&lt;/ref-type&gt;&lt;contributors&gt;&lt;authors&gt;&lt;author&gt;Ogunlade, S. T.&lt;/author&gt;&lt;author&gt;Meehan, M. T.&lt;/author&gt;&lt;author&gt;Adekunle, A. I.&lt;/author&gt;&lt;author&gt;McBryde, E. S.&lt;/author&gt;&lt;/authors&gt;&lt;/contributors&gt;&lt;auth-address&gt;Australian Institute of Tropical Health and Medicine, James Cook University, Townsville 4811, Australia.&amp;#xD;College of Medicine and Dentistry, James Cook University, Townsville 4811, Australia.&amp;#xD;Defence Science and Technology Group, Department of Defence, Melbourne 3207, Australia.&lt;/auth-address&gt;&lt;titles&gt;&lt;title&gt;A Systematic Review of Mathematical Models of Dengue Transmission and Vector Control: 2010-2020&lt;/title&gt;&lt;secondary-title&gt;Viruses&lt;/secondary-title&gt;&lt;/titles&gt;&lt;periodical&gt;&lt;full-title&gt;Viruses&lt;/full-title&gt;&lt;/periodical&gt;&lt;volume&gt;15&lt;/volume&gt;&lt;number&gt;1&lt;/number&gt;&lt;edition&gt;2023/01/22&lt;/edition&gt;&lt;keywords&gt;&lt;keyword&gt;Animals&lt;/keyword&gt;&lt;keyword&gt;Humans&lt;/keyword&gt;&lt;keyword&gt;*Dengue/epidemiology/prevention &amp;amp; control&lt;/keyword&gt;&lt;keyword&gt;*Aedes&lt;/keyword&gt;&lt;keyword&gt;Mosquito Vectors&lt;/keyword&gt;&lt;keyword&gt;Models, Theoretical&lt;/keyword&gt;&lt;keyword&gt;*Wolbachia&lt;/keyword&gt;&lt;keyword&gt;dengue&lt;/keyword&gt;&lt;keyword&gt;review&lt;/keyword&gt;&lt;keyword&gt;transmission models&lt;/keyword&gt;&lt;keyword&gt;vector control&lt;/keyword&gt;&lt;/keywords&gt;&lt;dates&gt;&lt;year&gt;2023&lt;/year&gt;&lt;pub-dates&gt;&lt;date&gt;Jan 16&lt;/date&gt;&lt;/pub-dates&gt;&lt;/dates&gt;&lt;isbn&gt;1999-4915 (Electronic)&amp;#xD;1999-4915 (Linking)&lt;/isbn&gt;&lt;accession-num&gt;36680294&lt;/accession-num&gt;&lt;urls&gt;&lt;related-urls&gt;&lt;url&gt;https://www.ncbi.nlm.nih.gov/pubmed/36680294&lt;/url&gt;&lt;/related-urls&gt;&lt;/urls&gt;&lt;custom2&gt;PMC9862433&lt;/custom2&gt;&lt;electronic-resource-num&gt;10.3390/v15010254&lt;/electronic-resource-num&gt;&lt;/record&gt;&lt;/Cite&gt;&lt;/EndNote&gt;</w:instrText>
      </w:r>
      <w:r w:rsidR="00853622">
        <w:fldChar w:fldCharType="separate"/>
      </w:r>
      <w:r w:rsidR="00853622">
        <w:rPr>
          <w:noProof/>
        </w:rPr>
        <w:t>(</w:t>
      </w:r>
      <w:hyperlink w:anchor="_ENREF_91" w:tooltip="Ogunlade, 2023 #16" w:history="1">
        <w:r w:rsidR="00AF6FCD">
          <w:rPr>
            <w:noProof/>
          </w:rPr>
          <w:t>Ogunlade et al., 2023</w:t>
        </w:r>
      </w:hyperlink>
      <w:r w:rsidR="00853622">
        <w:rPr>
          <w:noProof/>
        </w:rPr>
        <w:t>)</w:t>
      </w:r>
      <w:r w:rsidR="00853622">
        <w:fldChar w:fldCharType="end"/>
      </w:r>
      <w:r>
        <w:t>.</w:t>
      </w:r>
    </w:p>
    <w:p w14:paraId="4C9348E0" w14:textId="179759A6" w:rsidR="00853622" w:rsidRPr="00853622" w:rsidRDefault="00853622" w:rsidP="00853622">
      <w:pPr>
        <w:pStyle w:val="RARMPparagraph"/>
      </w:pPr>
      <w:r w:rsidRPr="00B73B24">
        <w:rPr>
          <w:i/>
          <w:iCs/>
        </w:rPr>
        <w:t>Wolbachia</w:t>
      </w:r>
      <w:r>
        <w:t xml:space="preserve"> is a </w:t>
      </w:r>
      <w:proofErr w:type="gramStart"/>
      <w:r>
        <w:t>maternally-inherited</w:t>
      </w:r>
      <w:proofErr w:type="gramEnd"/>
      <w:r>
        <w:t xml:space="preserve"> endosymbiotic bacteria that infects a number of insect species, including </w:t>
      </w:r>
      <w:r w:rsidRPr="008973F5">
        <w:rPr>
          <w:i/>
          <w:iCs/>
        </w:rPr>
        <w:t xml:space="preserve">Ae. </w:t>
      </w:r>
      <w:r w:rsidR="004805A8">
        <w:rPr>
          <w:i/>
          <w:iCs/>
        </w:rPr>
        <w:t>a</w:t>
      </w:r>
      <w:r w:rsidRPr="008973F5">
        <w:rPr>
          <w:i/>
          <w:iCs/>
        </w:rPr>
        <w:t>egypti</w:t>
      </w:r>
      <w:r>
        <w:t xml:space="preserve">. </w:t>
      </w:r>
      <w:r w:rsidRPr="00013916">
        <w:rPr>
          <w:i/>
          <w:iCs/>
        </w:rPr>
        <w:t>Wolbachia</w:t>
      </w:r>
      <w:r>
        <w:t xml:space="preserve"> infection has two main effects on </w:t>
      </w:r>
      <w:r w:rsidRPr="00951C3E">
        <w:rPr>
          <w:i/>
          <w:iCs/>
        </w:rPr>
        <w:t>Ae</w:t>
      </w:r>
      <w:r w:rsidR="00A32E7C">
        <w:rPr>
          <w:i/>
          <w:iCs/>
        </w:rPr>
        <w:t>.</w:t>
      </w:r>
      <w:r w:rsidRPr="00951C3E">
        <w:rPr>
          <w:i/>
          <w:iCs/>
        </w:rPr>
        <w:t xml:space="preserve"> aegypti</w:t>
      </w:r>
      <w:r>
        <w:t xml:space="preserve">. </w:t>
      </w:r>
      <w:r w:rsidRPr="008973F5">
        <w:rPr>
          <w:i/>
          <w:iCs/>
        </w:rPr>
        <w:t>Wolbachia</w:t>
      </w:r>
      <w:r>
        <w:t xml:space="preserve"> infection leads to cytoplasmic incompatibility and early embryonic death when an infected male breeds with an uninfected female</w:t>
      </w:r>
      <w:r w:rsidR="00EA1D73">
        <w:t xml:space="preserve"> </w:t>
      </w:r>
      <w:r w:rsidR="00E41260">
        <w:fldChar w:fldCharType="begin"/>
      </w:r>
      <w:r w:rsidR="00E41260">
        <w:instrText xml:space="preserve"> ADDIN EN.CITE &lt;EndNote&gt;&lt;Cite&gt;&lt;Author&gt;Walker&lt;/Author&gt;&lt;Year&gt;2011&lt;/Year&gt;&lt;RecNum&gt;36&lt;/RecNum&gt;&lt;DisplayText&gt;(Walker et al., 2011)&lt;/DisplayText&gt;&lt;record&gt;&lt;rec-number&gt;36&lt;/rec-number&gt;&lt;foreign-keys&gt;&lt;key app="EN" db-id="xdvttrsx1z22a6etzw5pttv1fpe52099wrxs" timestamp="1687154623"&gt;36&lt;/key&gt;&lt;/foreign-keys&gt;&lt;ref-type name="Journal Article"&gt;17&lt;/ref-type&gt;&lt;contributors&gt;&lt;authors&gt;&lt;author&gt;Walker, T.&lt;/author&gt;&lt;author&gt;Johnson, P.H.&lt;/author&gt;&lt;author&gt;Moreira, L.A.&lt;/author&gt;&lt;author&gt;Iturbe-Ormaetxe, I.&lt;/author&gt;&lt;author&gt;Frentiu, F.D.&lt;/author&gt;&lt;author&gt;McMeniman, C.J.&lt;/author&gt;&lt;author&gt;Leong, Y.S.&lt;/author&gt;&lt;author&gt;Dong, Y.&lt;/author&gt;&lt;author&gt;Axford, J.&lt;/author&gt;&lt;author&gt;Kriesner, P.&lt;/author&gt;&lt;author&gt;Lloyd, A.L.&lt;/author&gt;&lt;author&gt;Ritchie, S.A.&lt;/author&gt;&lt;author&gt;O&amp;apos;Neill, S.L.&lt;/author&gt;&lt;author&gt;Hoffmann, A.A.&lt;/author&gt;&lt;/authors&gt;&lt;/contributors&gt;&lt;titles&gt;&lt;title&gt;&lt;style face="normal" font="default" size="100%"&gt;The wMel Wolbachia strain blocks dengue and invades caged &lt;/style&gt;&lt;style face="italic" font="default" size="100%"&gt;Aedes aegypti&lt;/style&gt;&lt;style face="normal" font="default" size="100%"&gt; populations&lt;/style&gt;&lt;/title&gt;&lt;secondary-title&gt;Nature&lt;/secondary-title&gt;&lt;/titles&gt;&lt;periodical&gt;&lt;full-title&gt;Nature&lt;/full-title&gt;&lt;/periodical&gt;&lt;pages&gt;450-453&lt;/pages&gt;&lt;volume&gt;476&lt;/volume&gt;&lt;number&gt;7361&lt;/number&gt;&lt;reprint-edition&gt;Not in File&lt;/reprint-edition&gt;&lt;keywords&gt;&lt;keyword&gt;Aedes&lt;/keyword&gt;&lt;keyword&gt;Aedes aegypti&lt;/keyword&gt;&lt;keyword&gt;and&lt;/keyword&gt;&lt;keyword&gt;Dengue&lt;/keyword&gt;&lt;keyword&gt;STRAIN&lt;/keyword&gt;&lt;keyword&gt;Wolbachia&lt;/keyword&gt;&lt;/keywords&gt;&lt;dates&gt;&lt;year&gt;2011&lt;/year&gt;&lt;pub-dates&gt;&lt;date&gt;8/25/2011 print&lt;/date&gt;&lt;/pub-dates&gt;&lt;/dates&gt;&lt;isbn&gt;0028-0836&lt;/isbn&gt;&lt;label&gt;4002&lt;/label&gt;&lt;urls&gt;&lt;related-urls&gt;&lt;url&gt;http://dx.doi.org/10.1038/nature10355&lt;/url&gt;&lt;/related-urls&gt;&lt;/urls&gt;&lt;/record&gt;&lt;/Cite&gt;&lt;/EndNote&gt;</w:instrText>
      </w:r>
      <w:r w:rsidR="00E41260">
        <w:fldChar w:fldCharType="separate"/>
      </w:r>
      <w:r w:rsidR="00E41260">
        <w:rPr>
          <w:noProof/>
        </w:rPr>
        <w:t>(</w:t>
      </w:r>
      <w:hyperlink w:anchor="_ENREF_148" w:tooltip="Walker, 2011 #36" w:history="1">
        <w:r w:rsidR="00AF6FCD">
          <w:rPr>
            <w:noProof/>
          </w:rPr>
          <w:t>Walker et al., 2011</w:t>
        </w:r>
      </w:hyperlink>
      <w:r w:rsidR="00E41260">
        <w:rPr>
          <w:noProof/>
        </w:rPr>
        <w:t>)</w:t>
      </w:r>
      <w:r w:rsidR="00E41260">
        <w:fldChar w:fldCharType="end"/>
      </w:r>
      <w:r>
        <w:t xml:space="preserve">. </w:t>
      </w:r>
      <w:r w:rsidRPr="00013916">
        <w:rPr>
          <w:i/>
          <w:iCs/>
        </w:rPr>
        <w:t>Wolbachia</w:t>
      </w:r>
      <w:r>
        <w:t xml:space="preserve"> infection has also been shown to block transmission of the virus in mosquitoes</w:t>
      </w:r>
      <w:r w:rsidR="00EA1D73">
        <w:t xml:space="preserve"> </w:t>
      </w:r>
      <w:r w:rsidR="00E41260">
        <w:fldChar w:fldCharType="begin">
          <w:fldData xml:space="preserve">PEVuZE5vdGU+PENpdGU+PEF1dGhvcj5XYWxrZXI8L0F1dGhvcj48WWVhcj4yMDExPC9ZZWFyPjxS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</w:fldData>
        </w:fldChar>
      </w:r>
      <w:r w:rsidR="00341570">
        <w:instrText xml:space="preserve"> ADDIN EN.CITE </w:instrText>
      </w:r>
      <w:r w:rsidR="00341570">
        <w:fldChar w:fldCharType="begin">
          <w:fldData xml:space="preserve">PEVuZE5vdGU+PENpdGU+PEF1dGhvcj5XYWxrZXI8L0F1dGhvcj48WWVhcj4yMDExPC9ZZWFyPjxS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</w:fldData>
        </w:fldChar>
      </w:r>
      <w:r w:rsidR="00341570">
        <w:instrText xml:space="preserve"> ADDIN EN.CITE.DATA </w:instrText>
      </w:r>
      <w:r w:rsidR="00341570">
        <w:fldChar w:fldCharType="end"/>
      </w:r>
      <w:r w:rsidR="00E41260">
        <w:fldChar w:fldCharType="separate"/>
      </w:r>
      <w:r w:rsidR="00E41260">
        <w:rPr>
          <w:noProof/>
        </w:rPr>
        <w:t>(</w:t>
      </w:r>
      <w:hyperlink w:anchor="_ENREF_148" w:tooltip="Walker, 2011 #36" w:history="1">
        <w:r w:rsidR="00AF6FCD">
          <w:rPr>
            <w:noProof/>
          </w:rPr>
          <w:t>Walker et al., 2011</w:t>
        </w:r>
      </w:hyperlink>
      <w:r w:rsidR="00E41260">
        <w:rPr>
          <w:noProof/>
        </w:rPr>
        <w:t xml:space="preserve">; </w:t>
      </w:r>
      <w:hyperlink w:anchor="_ENREF_155" w:tooltip="Ye, 2015 #37" w:history="1">
        <w:r w:rsidR="00AF6FCD">
          <w:rPr>
            <w:noProof/>
          </w:rPr>
          <w:t>Ye et al., 2015</w:t>
        </w:r>
      </w:hyperlink>
      <w:r w:rsidR="00E41260">
        <w:rPr>
          <w:noProof/>
        </w:rPr>
        <w:t>)</w:t>
      </w:r>
      <w:r w:rsidR="00E41260">
        <w:fldChar w:fldCharType="end"/>
      </w:r>
      <w:r>
        <w:t>. While this biological approach has the benefit of potentially being self-sustaining, high temperatures (</w:t>
      </w:r>
      <w:r w:rsidR="008973F5">
        <w:t>&gt;</w:t>
      </w:r>
      <w:r w:rsidR="00DD61FC">
        <w:t xml:space="preserve"> </w:t>
      </w:r>
      <w:r w:rsidR="008973F5">
        <w:t>29</w:t>
      </w:r>
      <w:r w:rsidR="008973F5">
        <w:rPr>
          <w:rFonts w:cs="Calibri"/>
        </w:rPr>
        <w:t>°</w:t>
      </w:r>
      <w:r w:rsidR="008973F5">
        <w:t>C</w:t>
      </w:r>
      <w:r>
        <w:t xml:space="preserve">) have been shown to result in low levels or complete loss of </w:t>
      </w:r>
      <w:r w:rsidRPr="008973F5">
        <w:rPr>
          <w:i/>
          <w:iCs/>
        </w:rPr>
        <w:t>Wolbachia</w:t>
      </w:r>
      <w:r>
        <w:t xml:space="preserve"> infection</w:t>
      </w:r>
      <w:r w:rsidR="00EA1D73">
        <w:t xml:space="preserve"> </w:t>
      </w:r>
      <w:r w:rsidR="00E41260">
        <w:fldChar w:fldCharType="begin">
          <w:fldData xml:space="preserve">PEVuZE5vdGU+PENpdGU+PEF1dGhvcj5Sb3NzPC9BdXRob3I+PFllYXI+MjAxOTwvWWVhcj48UmVj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</w:fldData>
        </w:fldChar>
      </w:r>
      <w:r w:rsidR="00341570">
        <w:instrText xml:space="preserve"> ADDIN EN.CITE </w:instrText>
      </w:r>
      <w:r w:rsidR="00341570">
        <w:fldChar w:fldCharType="begin">
          <w:fldData xml:space="preserve">PEVuZE5vdGU+PENpdGU+PEF1dGhvcj5Sb3NzPC9BdXRob3I+PFllYXI+MjAxOTwvWWVhcj48UmVj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</w:fldData>
        </w:fldChar>
      </w:r>
      <w:r w:rsidR="00341570">
        <w:instrText xml:space="preserve"> ADDIN EN.CITE.DATA </w:instrText>
      </w:r>
      <w:r w:rsidR="00341570">
        <w:fldChar w:fldCharType="end"/>
      </w:r>
      <w:r w:rsidR="00E41260">
        <w:fldChar w:fldCharType="separate"/>
      </w:r>
      <w:r w:rsidR="00E41260">
        <w:rPr>
          <w:noProof/>
        </w:rPr>
        <w:t>(</w:t>
      </w:r>
      <w:hyperlink w:anchor="_ENREF_112" w:tooltip="Ross, 2019 #38" w:history="1">
        <w:r w:rsidR="00AF6FCD">
          <w:rPr>
            <w:noProof/>
          </w:rPr>
          <w:t>Ross et al., 2019</w:t>
        </w:r>
      </w:hyperlink>
      <w:r w:rsidR="00E41260">
        <w:rPr>
          <w:noProof/>
        </w:rPr>
        <w:t>)</w:t>
      </w:r>
      <w:r w:rsidR="00E41260">
        <w:fldChar w:fldCharType="end"/>
      </w:r>
      <w:r>
        <w:t>.</w:t>
      </w:r>
    </w:p>
    <w:p w14:paraId="178D34AC" w14:textId="2DBC9360" w:rsidR="002E3508" w:rsidRDefault="002E3508" w:rsidP="002E3508">
      <w:pPr>
        <w:pStyle w:val="Sectionheading3"/>
      </w:pPr>
      <w:bookmarkStart w:id="37" w:name="_Ref142303630"/>
      <w:r>
        <w:t>Non-vectored transmission in humans</w:t>
      </w:r>
      <w:bookmarkEnd w:id="37"/>
    </w:p>
    <w:p w14:paraId="1A7DD54A" w14:textId="4D934081" w:rsidR="00FC2F0C" w:rsidRDefault="00057546" w:rsidP="00057546">
      <w:pPr>
        <w:pStyle w:val="RARMPparagraph"/>
      </w:pPr>
      <w:r>
        <w:t>Direct human‐to‐human transmission can occur vertically (from mother to foetus), by blood transfusion, organ transplant or other parenteral exposure such as needle stick injury involving infected blood.</w:t>
      </w:r>
    </w:p>
    <w:p w14:paraId="7AAB2390" w14:textId="0E4D6B24" w:rsidR="002E3508" w:rsidRDefault="006A4FB9" w:rsidP="00057546">
      <w:pPr>
        <w:pStyle w:val="RARMPparagraph"/>
      </w:pPr>
      <w:r>
        <w:t xml:space="preserve">There have been several reported cases of dengue infection passing from the </w:t>
      </w:r>
      <w:r w:rsidR="002E3508" w:rsidRPr="002E3508">
        <w:t>mother to f</w:t>
      </w:r>
      <w:r w:rsidR="00B20859">
        <w:t>o</w:t>
      </w:r>
      <w:r w:rsidR="002E3508" w:rsidRPr="002E3508">
        <w:t>etus</w:t>
      </w:r>
      <w:r w:rsidR="004D1F51">
        <w:t xml:space="preserve"> during pregnancy, believed to be</w:t>
      </w:r>
      <w:r w:rsidR="002E3508" w:rsidRPr="002E3508">
        <w:t xml:space="preserve"> </w:t>
      </w:r>
      <w:r w:rsidR="004D1F51">
        <w:t>passed through the placenta</w:t>
      </w:r>
      <w:r w:rsidR="004D3CBD">
        <w:t>, or during birth</w:t>
      </w:r>
      <w:r w:rsidR="00214F4D">
        <w:t xml:space="preserve"> </w:t>
      </w:r>
      <w:r w:rsidR="00374D51">
        <w:fldChar w:fldCharType="begin">
          <w:fldData xml:space="preserve">PEVuZE5vdGU+PENpdGU+PEF1dGhvcj5QaG9uZ3NhbWFydDwvQXV0aG9yPjxZZWFyPjIwMDg8L1ll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</w:fldData>
        </w:fldChar>
      </w:r>
      <w:r w:rsidR="00341570">
        <w:instrText xml:space="preserve"> ADDIN EN.CITE </w:instrText>
      </w:r>
      <w:r w:rsidR="00341570">
        <w:fldChar w:fldCharType="begin">
          <w:fldData xml:space="preserve">PEVuZE5vdGU+PENpdGU+PEF1dGhvcj5QaG9uZ3NhbWFydDwvQXV0aG9yPjxZZWFyPjIwMDg8L1ll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</w:fldData>
        </w:fldChar>
      </w:r>
      <w:r w:rsidR="00341570">
        <w:instrText xml:space="preserve"> ADDIN EN.CITE.DATA </w:instrText>
      </w:r>
      <w:r w:rsidR="00341570">
        <w:fldChar w:fldCharType="end"/>
      </w:r>
      <w:r w:rsidR="00374D51">
        <w:fldChar w:fldCharType="separate"/>
      </w:r>
      <w:r w:rsidR="00DD61FC">
        <w:rPr>
          <w:noProof/>
        </w:rPr>
        <w:t>(</w:t>
      </w:r>
      <w:hyperlink w:anchor="_ENREF_97" w:tooltip="Phongsamart, 2008 #23" w:history="1">
        <w:r w:rsidR="00AF6FCD">
          <w:rPr>
            <w:noProof/>
          </w:rPr>
          <w:t>Phongsamart et al., 2008</w:t>
        </w:r>
      </w:hyperlink>
      <w:r w:rsidR="00DD61FC">
        <w:rPr>
          <w:noProof/>
        </w:rPr>
        <w:t xml:space="preserve">; </w:t>
      </w:r>
      <w:hyperlink w:anchor="_ENREF_6" w:tooltip="Arragain, 2017 #114" w:history="1">
        <w:r w:rsidR="00AF6FCD">
          <w:rPr>
            <w:noProof/>
          </w:rPr>
          <w:t>Arragain et al., 2017</w:t>
        </w:r>
      </w:hyperlink>
      <w:r w:rsidR="00DD61FC">
        <w:rPr>
          <w:noProof/>
        </w:rPr>
        <w:t>)</w:t>
      </w:r>
      <w:r w:rsidR="00374D51">
        <w:fldChar w:fldCharType="end"/>
      </w:r>
      <w:r w:rsidR="002E3508" w:rsidRPr="002E3508">
        <w:t xml:space="preserve">. </w:t>
      </w:r>
      <w:r w:rsidR="007558BA">
        <w:t xml:space="preserve">The reported transmissions rates vary. </w:t>
      </w:r>
      <w:r w:rsidR="004D1F51">
        <w:t>In a cohort of 64 pregnant women with dengue infection, the transmission rate during pregnancy was reported as 1.6% (1/64)</w:t>
      </w:r>
      <w:r w:rsidR="00B20859">
        <w:t xml:space="preserve"> </w:t>
      </w:r>
      <w:r w:rsidR="00DD61FC">
        <w:fldChar w:fldCharType="begin"/>
      </w:r>
      <w:r w:rsidR="00341570">
        <w:instrText xml:space="preserve"> ADDIN EN.CITE &lt;EndNote&gt;&lt;Cite&gt;&lt;Author&gt;Tan&lt;/Author&gt;&lt;Year&gt;2008&lt;/Year&gt;&lt;RecNum&gt;128&lt;/RecNum&gt;&lt;DisplayText&gt;(Tan et al., 2008)&lt;/DisplayText&gt;&lt;record&gt;&lt;rec-number&gt;128&lt;/rec-number&gt;&lt;foreign-keys&gt;&lt;key app="EN" db-id="xdvttrsx1z22a6etzw5pttv1fpe52099wrxs" timestamp="1687695454"&gt;128&lt;/key&gt;&lt;/foreign-keys&gt;&lt;ref-type name="Journal Article"&gt;17&lt;/ref-type&gt;&lt;contributors&gt;&lt;authors&gt;&lt;author&gt;Tan, P. C.&lt;/author&gt;&lt;author&gt;Rajasingam, G.&lt;/author&gt;&lt;author&gt;Devi, S.&lt;/author&gt;&lt;author&gt;Omar, S. Z.&lt;/author&gt;&lt;/authors&gt;&lt;/contributors&gt;&lt;auth-address&gt;Department of Obstetrics &amp;amp; Gynaecology, Faculty of Medicine, University of Malaya, Kuala Lumpur, Malaysia. tanpengchiong@yahoo.com&lt;/auth-address&gt;&lt;titles&gt;&lt;title&gt;Dengue infection in pregnancy: prevalence, vertical transmission, and pregnancy outcome&lt;/title&gt;&lt;secondary-title&gt;Obstetrics &amp;amp; Gynecology&lt;/secondary-title&gt;&lt;/titles&gt;&lt;periodical&gt;&lt;full-title&gt;Obstetrics &amp;amp; Gynecology&lt;/full-title&gt;&lt;/periodical&gt;&lt;pages&gt;1111-7&lt;/pages&gt;&lt;volume&gt;111&lt;/volume&gt;&lt;number&gt;5&lt;/number&gt;&lt;edition&gt;2008/05/02&lt;/edition&gt;&lt;keywords&gt;&lt;keyword&gt;Adult&lt;/keyword&gt;&lt;keyword&gt;Dengue/*epidemiology&lt;/keyword&gt;&lt;keyword&gt;Female&lt;/keyword&gt;&lt;keyword&gt;Humans&lt;/keyword&gt;&lt;keyword&gt;Immunoglobulin M/analysis&lt;/keyword&gt;&lt;keyword&gt;Infectious Disease Transmission, Vertical/*statistics &amp;amp; numerical data&lt;/keyword&gt;&lt;keyword&gt;Malaysia/epidemiology&lt;/keyword&gt;&lt;keyword&gt;Pregnancy&lt;/keyword&gt;&lt;keyword&gt;Pregnancy Complications, Infectious/*epidemiology&lt;/keyword&gt;&lt;keyword&gt;*Pregnancy Outcome&lt;/keyword&gt;&lt;keyword&gt;Prospective Studies&lt;/keyword&gt;&lt;keyword&gt;Reverse Transcriptase Polymerase Chain Reaction&lt;/keyword&gt;&lt;/keywords&gt;&lt;dates&gt;&lt;year&gt;2008&lt;/year&gt;&lt;pub-dates&gt;&lt;date&gt;May&lt;/date&gt;&lt;/pub-dates&gt;&lt;/dates&gt;&lt;isbn&gt;0029-7844 (Print)&amp;#xD;0029-7844&lt;/isbn&gt;&lt;accession-num&gt;18448743&lt;/accession-num&gt;&lt;urls&gt;&lt;/urls&gt;&lt;electronic-resource-num&gt;10.1097/AOG.0b013e31816a49fc&lt;/electronic-resource-num&gt;&lt;remote-database-provider&gt;NLM&lt;/remote-database-provider&gt;&lt;language&gt;eng&lt;/language&gt;&lt;/record&gt;&lt;/Cite&gt;&lt;/EndNote&gt;</w:instrText>
      </w:r>
      <w:r w:rsidR="00DD61FC">
        <w:fldChar w:fldCharType="separate"/>
      </w:r>
      <w:r w:rsidR="00DD61FC">
        <w:rPr>
          <w:noProof/>
        </w:rPr>
        <w:t>(</w:t>
      </w:r>
      <w:hyperlink w:anchor="_ENREF_129" w:tooltip="Tan, 2008 #128" w:history="1">
        <w:r w:rsidR="00AF6FCD">
          <w:rPr>
            <w:noProof/>
          </w:rPr>
          <w:t>Tan et al., 2008</w:t>
        </w:r>
      </w:hyperlink>
      <w:r w:rsidR="00DD61FC">
        <w:rPr>
          <w:noProof/>
        </w:rPr>
        <w:t>)</w:t>
      </w:r>
      <w:r w:rsidR="00DD61FC">
        <w:fldChar w:fldCharType="end"/>
      </w:r>
      <w:r w:rsidR="004D1F51">
        <w:t xml:space="preserve">. </w:t>
      </w:r>
      <w:r w:rsidR="004D3CBD">
        <w:t xml:space="preserve">Another study </w:t>
      </w:r>
      <w:r w:rsidR="00241A16">
        <w:t>of</w:t>
      </w:r>
      <w:r w:rsidR="004D3CBD">
        <w:t xml:space="preserve"> 10 paired mothers and newborns reported a vertical transmission rate of 90% </w:t>
      </w:r>
      <w:r w:rsidR="00DD61FC">
        <w:fldChar w:fldCharType="begin">
          <w:fldData xml:space="preserve">PEVuZE5vdGU+PENpdGU+PEF1dGhvcj5BcnJhZ2FpbjwvQXV0aG9yPjxZZWFyPjIwMTc8L1llYXI+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</w:fldData>
        </w:fldChar>
      </w:r>
      <w:r w:rsidR="0011509D">
        <w:instrText xml:space="preserve"> ADDIN EN.CITE </w:instrText>
      </w:r>
      <w:r w:rsidR="0011509D">
        <w:fldChar w:fldCharType="begin">
          <w:fldData xml:space="preserve">PEVuZE5vdGU+PENpdGU+PEF1dGhvcj5BcnJhZ2FpbjwvQXV0aG9yPjxZZWFyPjIwMTc8L1llYXI+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</w:fldData>
        </w:fldChar>
      </w:r>
      <w:r w:rsidR="0011509D">
        <w:instrText xml:space="preserve"> ADDIN EN.CITE.DATA </w:instrText>
      </w:r>
      <w:r w:rsidR="0011509D">
        <w:fldChar w:fldCharType="end"/>
      </w:r>
      <w:r w:rsidR="00DD61FC">
        <w:fldChar w:fldCharType="separate"/>
      </w:r>
      <w:r w:rsidR="00DD61FC">
        <w:rPr>
          <w:noProof/>
        </w:rPr>
        <w:t>(</w:t>
      </w:r>
      <w:hyperlink w:anchor="_ENREF_6" w:tooltip="Arragain, 2017 #114" w:history="1">
        <w:r w:rsidR="00AF6FCD">
          <w:rPr>
            <w:noProof/>
          </w:rPr>
          <w:t>Arragain et al., 2017</w:t>
        </w:r>
      </w:hyperlink>
      <w:r w:rsidR="00DD61FC">
        <w:rPr>
          <w:noProof/>
        </w:rPr>
        <w:t>)</w:t>
      </w:r>
      <w:r w:rsidR="00DD61FC">
        <w:fldChar w:fldCharType="end"/>
      </w:r>
      <w:r w:rsidR="002E3508" w:rsidRPr="002E3508">
        <w:t xml:space="preserve">. </w:t>
      </w:r>
      <w:r w:rsidR="00B20859">
        <w:t>While d</w:t>
      </w:r>
      <w:r w:rsidR="002E3508" w:rsidRPr="002E3508">
        <w:t xml:space="preserve">engue </w:t>
      </w:r>
      <w:r w:rsidR="00B20859">
        <w:t xml:space="preserve">virus has been detected in breast milk, transmission by this route is still uncertain </w:t>
      </w:r>
      <w:r w:rsidR="00DD61FC">
        <w:fldChar w:fldCharType="begin">
          <w:fldData xml:space="preserve">PEVuZE5vdGU+PENpdGU+PEF1dGhvcj5BcnJhZ2FpbjwvQXV0aG9yPjxZZWFyPjIwMTc8L1llYXI+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</w:fldData>
        </w:fldChar>
      </w:r>
      <w:r w:rsidR="0011509D">
        <w:instrText xml:space="preserve"> ADDIN EN.CITE </w:instrText>
      </w:r>
      <w:r w:rsidR="0011509D">
        <w:fldChar w:fldCharType="begin">
          <w:fldData xml:space="preserve">PEVuZE5vdGU+PENpdGU+PEF1dGhvcj5BcnJhZ2FpbjwvQXV0aG9yPjxZZWFyPjIwMTc8L1llYXI+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</w:fldData>
        </w:fldChar>
      </w:r>
      <w:r w:rsidR="0011509D">
        <w:instrText xml:space="preserve"> ADDIN EN.CITE.DATA </w:instrText>
      </w:r>
      <w:r w:rsidR="0011509D">
        <w:fldChar w:fldCharType="end"/>
      </w:r>
      <w:r w:rsidR="00DD61FC">
        <w:fldChar w:fldCharType="separate"/>
      </w:r>
      <w:r w:rsidR="00DD61FC">
        <w:rPr>
          <w:noProof/>
        </w:rPr>
        <w:t>(</w:t>
      </w:r>
      <w:hyperlink w:anchor="_ENREF_10" w:tooltip="Barthel, 2013 #129" w:history="1">
        <w:r w:rsidR="00AF6FCD">
          <w:rPr>
            <w:noProof/>
          </w:rPr>
          <w:t>Barthel et al., 2013</w:t>
        </w:r>
      </w:hyperlink>
      <w:r w:rsidR="00DD61FC">
        <w:rPr>
          <w:noProof/>
        </w:rPr>
        <w:t xml:space="preserve">; </w:t>
      </w:r>
      <w:hyperlink w:anchor="_ENREF_6" w:tooltip="Arragain, 2017 #114" w:history="1">
        <w:r w:rsidR="00AF6FCD">
          <w:rPr>
            <w:noProof/>
          </w:rPr>
          <w:t>Arragain et al., 2017</w:t>
        </w:r>
      </w:hyperlink>
      <w:r w:rsidR="00DD61FC">
        <w:rPr>
          <w:noProof/>
        </w:rPr>
        <w:t>)</w:t>
      </w:r>
      <w:r w:rsidR="00DD61FC">
        <w:fldChar w:fldCharType="end"/>
      </w:r>
      <w:r w:rsidR="002E3508" w:rsidRPr="002E3508">
        <w:t>.</w:t>
      </w:r>
    </w:p>
    <w:p w14:paraId="424C1EFF" w14:textId="70E77AC0" w:rsidR="002E3508" w:rsidRDefault="002E3508" w:rsidP="002E3508">
      <w:pPr>
        <w:pStyle w:val="RARMPparagraph"/>
      </w:pPr>
      <w:r>
        <w:t>Blood-borne transmission to others is possible during the viraemic phase of the disease that develops in both asymptomatic and symptomatic individuals, although is a</w:t>
      </w:r>
      <w:r w:rsidR="00922D09">
        <w:t xml:space="preserve"> less common</w:t>
      </w:r>
      <w:r>
        <w:t xml:space="preserve"> route compared with mosquito-vectored transmission. Successful non-vector transmission increases with viral concentration in the inoculum and the volume transferred</w:t>
      </w:r>
      <w:r w:rsidR="0009537C">
        <w:t>:</w:t>
      </w:r>
    </w:p>
    <w:p w14:paraId="7D4DE58A" w14:textId="4572A0E0" w:rsidR="002E3508" w:rsidRDefault="002E3508" w:rsidP="000B6EB1">
      <w:pPr>
        <w:pStyle w:val="ListBullet1"/>
      </w:pPr>
      <w:r w:rsidRPr="0009537C">
        <w:rPr>
          <w:b/>
          <w:bCs/>
        </w:rPr>
        <w:t>Blood transfusion</w:t>
      </w:r>
      <w:r>
        <w:t xml:space="preserve">: At least ten incidences of </w:t>
      </w:r>
      <w:r w:rsidR="00B871CC">
        <w:t xml:space="preserve">blood </w:t>
      </w:r>
      <w:r>
        <w:t>transfusion</w:t>
      </w:r>
      <w:r w:rsidR="00B871CC">
        <w:t xml:space="preserve"> </w:t>
      </w:r>
      <w:r>
        <w:t xml:space="preserve">transmission, leading to symptomatic illness including DHF, have been documented. Studies of blood donor samples from </w:t>
      </w:r>
      <w:r w:rsidR="0009537C">
        <w:t>Brazil</w:t>
      </w:r>
      <w:r>
        <w:t xml:space="preserve"> have demonstrated </w:t>
      </w:r>
      <w:r w:rsidR="002E535E">
        <w:t xml:space="preserve">approximately 5% of blood donors have asymptomatic infection </w:t>
      </w:r>
      <w:r>
        <w:t>during dengue outbreaks</w:t>
      </w:r>
      <w:r w:rsidR="002E535E">
        <w:t xml:space="preserve"> </w:t>
      </w:r>
      <w:r w:rsidR="00DD61FC">
        <w:fldChar w:fldCharType="begin">
          <w:fldData xml:space="preserve">PEVuZE5vdGU+PENpdGU+PEF1dGhvcj5CdXNjaDwvQXV0aG9yPjxZZWFyPjIwMTY8L1llYXI+PFJl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==
</w:fldData>
        </w:fldChar>
      </w:r>
      <w:r w:rsidR="0011509D">
        <w:instrText xml:space="preserve"> ADDIN EN.CITE </w:instrText>
      </w:r>
      <w:r w:rsidR="0011509D">
        <w:fldChar w:fldCharType="begin">
          <w:fldData xml:space="preserve">PEVuZE5vdGU+PENpdGU+PEF1dGhvcj5CdXNjaDwvQXV0aG9yPjxZZWFyPjIwMTY8L1llYXI+PFJl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==
</w:fldData>
        </w:fldChar>
      </w:r>
      <w:r w:rsidR="0011509D">
        <w:instrText xml:space="preserve"> ADDIN EN.CITE.DATA </w:instrText>
      </w:r>
      <w:r w:rsidR="0011509D">
        <w:fldChar w:fldCharType="end"/>
      </w:r>
      <w:r w:rsidR="00DD61FC">
        <w:fldChar w:fldCharType="separate"/>
      </w:r>
      <w:r w:rsidR="00DD61FC">
        <w:rPr>
          <w:noProof/>
        </w:rPr>
        <w:t>(</w:t>
      </w:r>
      <w:hyperlink w:anchor="_ENREF_14" w:tooltip="Busch, 2016 #120" w:history="1">
        <w:r w:rsidR="00AF6FCD">
          <w:rPr>
            <w:noProof/>
          </w:rPr>
          <w:t>Busch et al., 2016</w:t>
        </w:r>
      </w:hyperlink>
      <w:r w:rsidR="00DD61FC">
        <w:rPr>
          <w:noProof/>
        </w:rPr>
        <w:t xml:space="preserve">; </w:t>
      </w:r>
      <w:hyperlink w:anchor="_ENREF_125" w:tooltip="Slavov, 2019 #121" w:history="1">
        <w:r w:rsidR="00AF6FCD">
          <w:rPr>
            <w:noProof/>
          </w:rPr>
          <w:t>Slavov et al., 2019</w:t>
        </w:r>
      </w:hyperlink>
      <w:r w:rsidR="00DD61FC">
        <w:rPr>
          <w:noProof/>
        </w:rPr>
        <w:t>)</w:t>
      </w:r>
      <w:r w:rsidR="00DD61FC">
        <w:fldChar w:fldCharType="end"/>
      </w:r>
      <w:r>
        <w:t>, and one donor</w:t>
      </w:r>
      <w:r w:rsidR="003B7F19">
        <w:noBreakHyphen/>
      </w:r>
      <w:r>
        <w:t xml:space="preserve">recipient study found a 37.5% transmission rate after transfusion of viraemic blood </w:t>
      </w:r>
      <w:r w:rsidR="00DD61FC">
        <w:fldChar w:fldCharType="begin">
          <w:fldData xml:space="preserve">PEVuZE5vdGU+PENpdGU+PEF1dGhvcj5TYWJpbm88L0F1dGhvcj48WWVhcj4yMDE2PC9ZZWFyPjxS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</w:fldData>
        </w:fldChar>
      </w:r>
      <w:r w:rsidR="00341570">
        <w:instrText xml:space="preserve"> ADDIN EN.CITE </w:instrText>
      </w:r>
      <w:r w:rsidR="00341570">
        <w:fldChar w:fldCharType="begin">
          <w:fldData xml:space="preserve">PEVuZE5vdGU+PENpdGU+PEF1dGhvcj5TYWJpbm88L0F1dGhvcj48WWVhcj4yMDE2PC9ZZWFyPjxS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</w:fldData>
        </w:fldChar>
      </w:r>
      <w:r w:rsidR="00341570">
        <w:instrText xml:space="preserve"> ADDIN EN.CITE.DATA </w:instrText>
      </w:r>
      <w:r w:rsidR="00341570">
        <w:fldChar w:fldCharType="end"/>
      </w:r>
      <w:r w:rsidR="00DD61FC">
        <w:fldChar w:fldCharType="separate"/>
      </w:r>
      <w:r w:rsidR="00DD61FC">
        <w:rPr>
          <w:noProof/>
        </w:rPr>
        <w:t>(</w:t>
      </w:r>
      <w:hyperlink w:anchor="_ENREF_116" w:tooltip="Sabino, 2016 #122" w:history="1">
        <w:r w:rsidR="00AF6FCD">
          <w:rPr>
            <w:noProof/>
          </w:rPr>
          <w:t>Sabino et al., 2016</w:t>
        </w:r>
      </w:hyperlink>
      <w:r w:rsidR="00DD61FC">
        <w:rPr>
          <w:noProof/>
        </w:rPr>
        <w:t>)</w:t>
      </w:r>
      <w:r w:rsidR="00DD61FC">
        <w:fldChar w:fldCharType="end"/>
      </w:r>
      <w:r>
        <w:t>.</w:t>
      </w:r>
    </w:p>
    <w:p w14:paraId="3EC4C6C5" w14:textId="533B3D18" w:rsidR="002E3508" w:rsidRDefault="002E3508" w:rsidP="00922D09">
      <w:pPr>
        <w:pStyle w:val="ListBullet1"/>
      </w:pPr>
      <w:r w:rsidRPr="00922D09">
        <w:rPr>
          <w:b/>
          <w:bCs/>
        </w:rPr>
        <w:t>Organ and bone marrow transplant</w:t>
      </w:r>
      <w:r>
        <w:t xml:space="preserve">: Dengue infection has also followed organ transplantation from both living and deceased </w:t>
      </w:r>
      <w:r w:rsidR="00922D09">
        <w:t xml:space="preserve">viraemic </w:t>
      </w:r>
      <w:r>
        <w:t>donors, with potentially severe consequences for recipients, including fever, haemorrhage, shock</w:t>
      </w:r>
      <w:r w:rsidR="00CC4D94">
        <w:t>,</w:t>
      </w:r>
      <w:r>
        <w:t xml:space="preserve"> and death</w:t>
      </w:r>
      <w:r w:rsidR="00F55C6C">
        <w:t xml:space="preserve"> </w:t>
      </w:r>
      <w:r w:rsidR="00DD61FC">
        <w:fldChar w:fldCharType="begin">
          <w:fldData xml:space="preserve">PEVuZE5vdGU+PENpdGU+PEF1dGhvcj5TaGFqaSBNYXRoZXc8L0F1dGhvcj48WWVhcj4yMDE5PC9Z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</w:fldData>
        </w:fldChar>
      </w:r>
      <w:r w:rsidR="00341570">
        <w:instrText xml:space="preserve"> ADDIN EN.CITE </w:instrText>
      </w:r>
      <w:r w:rsidR="00341570">
        <w:fldChar w:fldCharType="begin">
          <w:fldData xml:space="preserve">PEVuZE5vdGU+PENpdGU+PEF1dGhvcj5TaGFqaSBNYXRoZXc8L0F1dGhvcj48WWVhcj4yMDE5PC9Z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</w:fldData>
        </w:fldChar>
      </w:r>
      <w:r w:rsidR="00341570">
        <w:instrText xml:space="preserve"> ADDIN EN.CITE.DATA </w:instrText>
      </w:r>
      <w:r w:rsidR="00341570">
        <w:fldChar w:fldCharType="end"/>
      </w:r>
      <w:r w:rsidR="00DD61FC">
        <w:fldChar w:fldCharType="separate"/>
      </w:r>
      <w:r w:rsidR="00DD61FC">
        <w:rPr>
          <w:noProof/>
        </w:rPr>
        <w:t>(</w:t>
      </w:r>
      <w:hyperlink w:anchor="_ENREF_113" w:tooltip="Rosso, 2019 #123" w:history="1">
        <w:r w:rsidR="00AF6FCD">
          <w:rPr>
            <w:noProof/>
          </w:rPr>
          <w:t>Rosso et al., 2019</w:t>
        </w:r>
      </w:hyperlink>
      <w:r w:rsidR="00DD61FC">
        <w:rPr>
          <w:noProof/>
        </w:rPr>
        <w:t xml:space="preserve">; </w:t>
      </w:r>
      <w:hyperlink w:anchor="_ENREF_121" w:tooltip="Shaji Mathew, 2019 #124" w:history="1">
        <w:r w:rsidR="00AF6FCD">
          <w:rPr>
            <w:noProof/>
          </w:rPr>
          <w:t>Shaji Mathew et al., 2019</w:t>
        </w:r>
      </w:hyperlink>
      <w:r w:rsidR="00DD61FC">
        <w:rPr>
          <w:noProof/>
        </w:rPr>
        <w:t>)</w:t>
      </w:r>
      <w:r w:rsidR="00DD61FC">
        <w:fldChar w:fldCharType="end"/>
      </w:r>
      <w:r>
        <w:t xml:space="preserve">. Transmission through bone marrow transplant has also been </w:t>
      </w:r>
      <w:r w:rsidR="00DF71AC">
        <w:t xml:space="preserve">reported </w:t>
      </w:r>
      <w:r w:rsidR="00DD61FC">
        <w:fldChar w:fldCharType="begin">
          <w:fldData xml:space="preserve">PEVuZE5vdGU+PENpdGU+PEF1dGhvcj5SaWdhdS1Qw6lyZXo8L0F1dGhvcj48WWVhcj4yMDAxPC9Z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ipQb3B1bGF0aW9uIFN1cnZlaWxsYW5jZTwva2V5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==
</w:fldData>
        </w:fldChar>
      </w:r>
      <w:r w:rsidR="00341570">
        <w:instrText xml:space="preserve"> ADDIN EN.CITE </w:instrText>
      </w:r>
      <w:r w:rsidR="00341570">
        <w:fldChar w:fldCharType="begin">
          <w:fldData xml:space="preserve">PEVuZE5vdGU+PENpdGU+PEF1dGhvcj5SaWdhdS1Qw6lyZXo8L0F1dGhvcj48WWVhcj4yMDAxPC9Z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ipQb3B1bGF0aW9uIFN1cnZlaWxsYW5jZTwva2V5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==
</w:fldData>
        </w:fldChar>
      </w:r>
      <w:r w:rsidR="00341570">
        <w:instrText xml:space="preserve"> ADDIN EN.CITE.DATA </w:instrText>
      </w:r>
      <w:r w:rsidR="00341570">
        <w:fldChar w:fldCharType="end"/>
      </w:r>
      <w:r w:rsidR="00DD61FC">
        <w:fldChar w:fldCharType="separate"/>
      </w:r>
      <w:r w:rsidR="00DD61FC">
        <w:rPr>
          <w:noProof/>
        </w:rPr>
        <w:t>(</w:t>
      </w:r>
      <w:hyperlink w:anchor="_ENREF_108" w:tooltip="Rigau-Pérez, 2001 #125" w:history="1">
        <w:r w:rsidR="00AF6FCD">
          <w:rPr>
            <w:noProof/>
          </w:rPr>
          <w:t>Rigau-Pérez et al., 2001</w:t>
        </w:r>
      </w:hyperlink>
      <w:r w:rsidR="00DD61FC">
        <w:rPr>
          <w:noProof/>
        </w:rPr>
        <w:t>)</w:t>
      </w:r>
      <w:r w:rsidR="00DD61FC">
        <w:fldChar w:fldCharType="end"/>
      </w:r>
      <w:r>
        <w:t>.</w:t>
      </w:r>
    </w:p>
    <w:p w14:paraId="56F84E57" w14:textId="592F59A5" w:rsidR="002E3508" w:rsidRDefault="002E3508" w:rsidP="000B6EB1">
      <w:pPr>
        <w:pStyle w:val="ListBullet1"/>
      </w:pPr>
      <w:r w:rsidRPr="00F55C6C">
        <w:rPr>
          <w:b/>
          <w:bCs/>
        </w:rPr>
        <w:t>Needle stick injury</w:t>
      </w:r>
      <w:r w:rsidRPr="002E3508">
        <w:t xml:space="preserve">: In the occupational setting, symptomatic infection </w:t>
      </w:r>
      <w:r w:rsidR="00DB6198">
        <w:t xml:space="preserve">of healthcare workers </w:t>
      </w:r>
      <w:r w:rsidRPr="002E3508">
        <w:t xml:space="preserve">has been documented on </w:t>
      </w:r>
      <w:proofErr w:type="gramStart"/>
      <w:r w:rsidRPr="002E3508">
        <w:t>a number of</w:t>
      </w:r>
      <w:proofErr w:type="gramEnd"/>
      <w:r w:rsidRPr="002E3508">
        <w:t xml:space="preserve"> occasions </w:t>
      </w:r>
      <w:r w:rsidR="00DB6198">
        <w:t xml:space="preserve">following needle stick injury </w:t>
      </w:r>
      <w:r w:rsidR="00DF71AC">
        <w:t>during</w:t>
      </w:r>
      <w:r w:rsidR="00DF71AC" w:rsidRPr="002E3508">
        <w:t xml:space="preserve"> </w:t>
      </w:r>
      <w:r w:rsidRPr="002E3508">
        <w:t xml:space="preserve">blood collection from dengue patients. The exposed workers became ill 4-8 days after the incident </w:t>
      </w:r>
      <w:r w:rsidR="00DD61FC">
        <w:fldChar w:fldCharType="begin">
          <w:fldData xml:space="preserve">PEVuZE5vdGU+PENpdGU+PEF1dGhvcj5XYWduZXI8L0F1dGhvcj48WWVhcj4yMDA0PC9ZZWFyPjxS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</w:fldData>
        </w:fldChar>
      </w:r>
      <w:r w:rsidR="00341570">
        <w:instrText xml:space="preserve"> ADDIN EN.CITE </w:instrText>
      </w:r>
      <w:r w:rsidR="00341570">
        <w:fldChar w:fldCharType="begin">
          <w:fldData xml:space="preserve">PEVuZE5vdGU+PENpdGU+PEF1dGhvcj5XYWduZXI8L0F1dGhvcj48WWVhcj4yMDA0PC9ZZWFyPjxS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</w:fldData>
        </w:fldChar>
      </w:r>
      <w:r w:rsidR="00341570">
        <w:instrText xml:space="preserve"> ADDIN EN.CITE.DATA </w:instrText>
      </w:r>
      <w:r w:rsidR="00341570">
        <w:fldChar w:fldCharType="end"/>
      </w:r>
      <w:r w:rsidR="00DD61FC">
        <w:fldChar w:fldCharType="separate"/>
      </w:r>
      <w:r w:rsidR="00DD61FC">
        <w:rPr>
          <w:noProof/>
        </w:rPr>
        <w:t>(</w:t>
      </w:r>
      <w:hyperlink w:anchor="_ENREF_21" w:tooltip="Chen, 2004 #117" w:history="1">
        <w:r w:rsidR="00AF6FCD">
          <w:rPr>
            <w:noProof/>
          </w:rPr>
          <w:t>Chen and Wilson, 2004</w:t>
        </w:r>
      </w:hyperlink>
      <w:r w:rsidR="00DD61FC">
        <w:rPr>
          <w:noProof/>
        </w:rPr>
        <w:t xml:space="preserve">; </w:t>
      </w:r>
      <w:hyperlink w:anchor="_ENREF_146" w:tooltip="Wagner, 2004 #116" w:history="1">
        <w:r w:rsidR="00AF6FCD">
          <w:rPr>
            <w:noProof/>
          </w:rPr>
          <w:t>Wagner et al., 2004</w:t>
        </w:r>
      </w:hyperlink>
      <w:r w:rsidR="00DD61FC">
        <w:rPr>
          <w:noProof/>
        </w:rPr>
        <w:t>)</w:t>
      </w:r>
      <w:r w:rsidR="00DD61FC">
        <w:fldChar w:fldCharType="end"/>
      </w:r>
      <w:r w:rsidRPr="002E3508">
        <w:t xml:space="preserve">. </w:t>
      </w:r>
      <w:r w:rsidR="005F4CCE">
        <w:t>A</w:t>
      </w:r>
      <w:r w:rsidRPr="002E3508">
        <w:t xml:space="preserve"> </w:t>
      </w:r>
      <w:r w:rsidR="005F4CCE">
        <w:t xml:space="preserve">case report of </w:t>
      </w:r>
      <w:r w:rsidRPr="002E3508">
        <w:t xml:space="preserve">laboratory worker </w:t>
      </w:r>
      <w:r w:rsidR="00B96315">
        <w:t xml:space="preserve">contracting </w:t>
      </w:r>
      <w:r w:rsidR="00E17855">
        <w:lastRenderedPageBreak/>
        <w:t xml:space="preserve">dengue after a needlestick injury </w:t>
      </w:r>
      <w:r w:rsidR="005F4CCE">
        <w:t>from filtering</w:t>
      </w:r>
      <w:r w:rsidR="00E17855">
        <w:t xml:space="preserve"> </w:t>
      </w:r>
      <w:r w:rsidR="00953551">
        <w:t>dengue</w:t>
      </w:r>
      <w:r w:rsidR="00E17855">
        <w:t xml:space="preserve"> solution </w:t>
      </w:r>
      <w:r w:rsidRPr="002E3508">
        <w:t xml:space="preserve">has also been </w:t>
      </w:r>
      <w:r w:rsidR="00DF71AC">
        <w:t>observed</w:t>
      </w:r>
      <w:r w:rsidRPr="002E3508">
        <w:t>.</w:t>
      </w:r>
      <w:r w:rsidR="00E17855">
        <w:t xml:space="preserve"> The concentration of </w:t>
      </w:r>
      <w:r w:rsidR="00953551">
        <w:t>dengue</w:t>
      </w:r>
      <w:r w:rsidR="00E17855">
        <w:t xml:space="preserve"> in the solution was not reported</w:t>
      </w:r>
      <w:r w:rsidR="005F4CCE">
        <w:t xml:space="preserve"> </w:t>
      </w:r>
      <w:r w:rsidR="00DD61FC">
        <w:fldChar w:fldCharType="begin"/>
      </w:r>
      <w:r w:rsidR="00341570">
        <w:instrText xml:space="preserve"> ADDIN EN.CITE &lt;EndNote&gt;&lt;Cite&gt;&lt;Author&gt;Lee&lt;/Author&gt;&lt;Year&gt;2016&lt;/Year&gt;&lt;RecNum&gt;119&lt;/RecNum&gt;&lt;DisplayText&gt;(Lee et al., 2016)&lt;/DisplayText&gt;&lt;record&gt;&lt;rec-number&gt;119&lt;/rec-number&gt;&lt;foreign-keys&gt;&lt;key app="EN" db-id="xdvttrsx1z22a6etzw5pttv1fpe52099wrxs" timestamp="1687690857"&gt;119&lt;/key&gt;&lt;/foreign-keys&gt;&lt;ref-type name="Journal Article"&gt;17&lt;/ref-type&gt;&lt;contributors&gt;&lt;authors&gt;&lt;author&gt;Lee, C.&lt;/author&gt;&lt;author&gt;Jang, E. J.&lt;/author&gt;&lt;author&gt;Kwon, D.&lt;/author&gt;&lt;author&gt;Choi, H.&lt;/author&gt;&lt;author&gt;Park, J. W.&lt;/author&gt;&lt;author&gt;Bae, G. R.&lt;/author&gt;&lt;/authors&gt;&lt;/contributors&gt;&lt;auth-address&gt;Department of Epidemic Intelligence Service, Korea Centers for Disease Control and Prevention, 643 Yeonje-ri, Osong-eup, Cheongju, Heungduk-gu Korea.&lt;/auth-address&gt;&lt;titles&gt;&lt;title&gt;Laboratory-acquired dengue virus infection by needlestick injury: a case report, South Korea, 2014&lt;/title&gt;&lt;secondary-title&gt;Annals of Occupational and Environmental Medicine&lt;/secondary-title&gt;&lt;/titles&gt;&lt;periodical&gt;&lt;full-title&gt;Annals of Occupational and Environmental Medicine&lt;/full-title&gt;&lt;/periodical&gt;&lt;pages&gt;16&lt;/pages&gt;&lt;volume&gt;28&lt;/volume&gt;&lt;edition&gt;2016/04/09&lt;/edition&gt;&lt;keywords&gt;&lt;keyword&gt;Dengue&lt;/keyword&gt;&lt;keyword&gt;Laboratories&lt;/keyword&gt;&lt;keyword&gt;Needlestick injuries&lt;/keyword&gt;&lt;/keywords&gt;&lt;dates&gt;&lt;year&gt;2016&lt;/year&gt;&lt;/dates&gt;&lt;isbn&gt;2052-4374 (Print)&amp;#xD;2052-4374 (Electronic)&amp;#xD;2052-4374 (Linking)&lt;/isbn&gt;&lt;accession-num&gt;27057314&lt;/accession-num&gt;&lt;urls&gt;&lt;related-urls&gt;&lt;url&gt;https://www.ncbi.nlm.nih.gov/pubmed/27057314&lt;/url&gt;&lt;/related-urls&gt;&lt;/urls&gt;&lt;custom2&gt;PMC4823875&lt;/custom2&gt;&lt;electronic-resource-num&gt;10.1186/s40557-016-0104-5&lt;/electronic-resource-num&gt;&lt;/record&gt;&lt;/Cite&gt;&lt;/EndNote&gt;</w:instrText>
      </w:r>
      <w:r w:rsidR="00DD61FC">
        <w:fldChar w:fldCharType="separate"/>
      </w:r>
      <w:r w:rsidR="00DD61FC">
        <w:rPr>
          <w:noProof/>
        </w:rPr>
        <w:t>(</w:t>
      </w:r>
      <w:hyperlink w:anchor="_ENREF_70" w:tooltip="Lee, 2016 #119" w:history="1">
        <w:r w:rsidR="00AF6FCD">
          <w:rPr>
            <w:noProof/>
          </w:rPr>
          <w:t>Lee et al., 2016</w:t>
        </w:r>
      </w:hyperlink>
      <w:r w:rsidR="00DD61FC">
        <w:rPr>
          <w:noProof/>
        </w:rPr>
        <w:t>)</w:t>
      </w:r>
      <w:r w:rsidR="00DD61FC">
        <w:fldChar w:fldCharType="end"/>
      </w:r>
      <w:r w:rsidR="00E17855">
        <w:t>.</w:t>
      </w:r>
    </w:p>
    <w:p w14:paraId="5687D6D3" w14:textId="5069F098" w:rsidR="002E3508" w:rsidRDefault="002E3508" w:rsidP="00922D09">
      <w:pPr>
        <w:pStyle w:val="ListBullet1"/>
      </w:pPr>
      <w:r w:rsidRPr="00F55C6C">
        <w:rPr>
          <w:b/>
          <w:bCs/>
        </w:rPr>
        <w:t>Other occupational exposure</w:t>
      </w:r>
      <w:r w:rsidRPr="002E3508">
        <w:t xml:space="preserve">: A single case report suggests mucous membrane exposure as a viable exposure pathway. A healthcare worker in the </w:t>
      </w:r>
      <w:r w:rsidR="00290E71">
        <w:t>United States</w:t>
      </w:r>
      <w:r w:rsidRPr="002E3508">
        <w:t xml:space="preserve"> developed symptomatic dengue after a splash to the face with confirmed viraemic blood</w:t>
      </w:r>
      <w:r w:rsidR="00DF71AC">
        <w:t>,</w:t>
      </w:r>
      <w:r w:rsidR="00DF71AC" w:rsidRPr="002E3508">
        <w:t xml:space="preserve"> </w:t>
      </w:r>
      <w:r w:rsidR="00DF71AC">
        <w:t xml:space="preserve">through </w:t>
      </w:r>
      <w:r w:rsidRPr="002E3508">
        <w:t xml:space="preserve">contact </w:t>
      </w:r>
      <w:r w:rsidR="00DB6198">
        <w:t xml:space="preserve">with </w:t>
      </w:r>
      <w:r w:rsidR="00DF71AC">
        <w:t>the</w:t>
      </w:r>
      <w:r w:rsidR="00DF71AC" w:rsidRPr="002E3508">
        <w:t xml:space="preserve"> </w:t>
      </w:r>
      <w:r w:rsidRPr="002E3508">
        <w:t>eye, nose</w:t>
      </w:r>
      <w:r w:rsidR="001063A3">
        <w:t>,</w:t>
      </w:r>
      <w:r w:rsidRPr="002E3508">
        <w:t xml:space="preserve"> and mouth. </w:t>
      </w:r>
      <w:r w:rsidR="00F55C6C">
        <w:t>I</w:t>
      </w:r>
      <w:r w:rsidRPr="002E3508">
        <w:t>nfection due to blood contact with mucous membranes was considered plausible</w:t>
      </w:r>
      <w:r w:rsidR="00F55C6C">
        <w:t xml:space="preserve"> </w:t>
      </w:r>
      <w:r w:rsidR="00DD61FC">
        <w:fldChar w:fldCharType="begin"/>
      </w:r>
      <w:r w:rsidR="00341570">
        <w:instrText xml:space="preserve"> ADDIN EN.CITE &lt;EndNote&gt;&lt;Cite&gt;&lt;Author&gt;Chen&lt;/Author&gt;&lt;Year&gt;2004&lt;/Year&gt;&lt;RecNum&gt;117&lt;/RecNum&gt;&lt;DisplayText&gt;(Chen and Wilson, 2004)&lt;/DisplayText&gt;&lt;record&gt;&lt;rec-number&gt;117&lt;/rec-number&gt;&lt;foreign-keys&gt;&lt;key app="EN" db-id="xdvttrsx1z22a6etzw5pttv1fpe52099wrxs" timestamp="1687688035"&gt;117&lt;/key&gt;&lt;/foreign-keys&gt;&lt;ref-type name="Journal Article"&gt;17&lt;/ref-type&gt;&lt;contributors&gt;&lt;authors&gt;&lt;author&gt;Chen, L.H.&lt;/author&gt;&lt;author&gt;Wilson, M.E.&lt;/author&gt;&lt;/authors&gt;&lt;/contributors&gt;&lt;auth-address&gt;Harvard Medical School, Mount Auburn Hospital, Cambridge, Massachusetts, USA. lchen@hms.harvard.edu&lt;/auth-address&gt;&lt;titles&gt;&lt;title&gt;Transmission of dengue virus without a mosquito vector: nosocomial mucocutaneous transmission and other routes of transmission&lt;/title&gt;&lt;secondary-title&gt;Clinical Infectious Diseases&lt;/secondary-title&gt;&lt;/titles&gt;&lt;periodical&gt;&lt;full-title&gt;Clinical Infectious Diseases&lt;/full-title&gt;&lt;/periodical&gt;&lt;pages&gt;e56-e60&lt;/pages&gt;&lt;volume&gt;39&lt;/volume&gt;&lt;number&gt;6&lt;/number&gt;&lt;reprint-edition&gt;Not in File&lt;/reprint-edition&gt;&lt;keywords&gt;&lt;keyword&gt;Accidents,Occupational&lt;/keyword&gt;&lt;keyword&gt;and&lt;/keyword&gt;&lt;keyword&gt;blood&lt;/keyword&gt;&lt;keyword&gt;Case Report&lt;/keyword&gt;&lt;keyword&gt;Dengue&lt;/keyword&gt;&lt;keyword&gt;Dengue Virus&lt;/keyword&gt;&lt;keyword&gt;exposure&lt;/keyword&gt;&lt;keyword&gt;Female&lt;/keyword&gt;&lt;keyword&gt;Fever&lt;/keyword&gt;&lt;keyword&gt;Health&lt;/keyword&gt;&lt;keyword&gt;history&lt;/keyword&gt;&lt;keyword&gt;HUMANS&lt;/keyword&gt;&lt;keyword&gt;INFECTION&lt;/keyword&gt;&lt;keyword&gt;Infectious Disease Transmission,Patient-to-Professional&lt;/keyword&gt;&lt;keyword&gt;isolation &amp;amp; purification&lt;/keyword&gt;&lt;keyword&gt;Middle Aged&lt;/keyword&gt;&lt;keyword&gt;Mosquito&lt;/keyword&gt;&lt;keyword&gt;of&lt;/keyword&gt;&lt;keyword&gt;Peru&lt;/keyword&gt;&lt;keyword&gt;Review&lt;/keyword&gt;&lt;keyword&gt;Serologic Tests&lt;/keyword&gt;&lt;keyword&gt;transmission&lt;/keyword&gt;&lt;keyword&gt;Travel&lt;/keyword&gt;&lt;keyword&gt;USA&lt;/keyword&gt;&lt;keyword&gt;vector&lt;/keyword&gt;&lt;keyword&gt;virus&lt;/keyword&gt;&lt;/keywords&gt;&lt;dates&gt;&lt;year&gt;2004&lt;/year&gt;&lt;pub-dates&gt;&lt;date&gt;9/15/2004&lt;/date&gt;&lt;/pub-dates&gt;&lt;/dates&gt;&lt;label&gt;21821&lt;/label&gt;&lt;urls&gt;&lt;related-urls&gt;&lt;url&gt;http://www.ncbi.nlm.nih.gov/pubmed/15472803&lt;/url&gt;&lt;/related-urls&gt;&lt;/urls&gt;&lt;electronic-resource-num&gt;CID33591 [pii];10.1086/423807 [doi]&lt;/electronic-resource-num&gt;&lt;/record&gt;&lt;/Cite&gt;&lt;/EndNote&gt;</w:instrText>
      </w:r>
      <w:r w:rsidR="00DD61FC">
        <w:fldChar w:fldCharType="separate"/>
      </w:r>
      <w:r w:rsidR="00DD61FC">
        <w:rPr>
          <w:noProof/>
        </w:rPr>
        <w:t>(</w:t>
      </w:r>
      <w:hyperlink w:anchor="_ENREF_21" w:tooltip="Chen, 2004 #117" w:history="1">
        <w:r w:rsidR="00AF6FCD">
          <w:rPr>
            <w:noProof/>
          </w:rPr>
          <w:t>Chen and Wilson, 2004</w:t>
        </w:r>
      </w:hyperlink>
      <w:r w:rsidR="00DD61FC">
        <w:rPr>
          <w:noProof/>
        </w:rPr>
        <w:t>)</w:t>
      </w:r>
      <w:r w:rsidR="00DD61FC">
        <w:fldChar w:fldCharType="end"/>
      </w:r>
      <w:r w:rsidRPr="002E3508">
        <w:t>.</w:t>
      </w:r>
      <w:r w:rsidR="00922D09">
        <w:t xml:space="preserve"> </w:t>
      </w:r>
      <w:r>
        <w:t>This transmission pathway is supported by experimental human studies conducted by the U</w:t>
      </w:r>
      <w:r w:rsidR="00290E71">
        <w:t>nited States</w:t>
      </w:r>
      <w:r>
        <w:t xml:space="preserve"> Army during World War II</w:t>
      </w:r>
      <w:r w:rsidR="00922D09">
        <w:t xml:space="preserve"> that demonstrated </w:t>
      </w:r>
      <w:r>
        <w:t xml:space="preserve">the capacity for viral infection following ocular or intranasal exposure, </w:t>
      </w:r>
      <w:r w:rsidR="00922D09">
        <w:t>but at a</w:t>
      </w:r>
      <w:r>
        <w:t xml:space="preserve"> </w:t>
      </w:r>
      <w:r w:rsidR="00DF71AC">
        <w:t>10,</w:t>
      </w:r>
      <w:r>
        <w:t xml:space="preserve">000 </w:t>
      </w:r>
      <w:r w:rsidR="00DF71AC">
        <w:t xml:space="preserve">or </w:t>
      </w:r>
      <w:r>
        <w:t>1 million-fold</w:t>
      </w:r>
      <w:r w:rsidR="00922D09">
        <w:t xml:space="preserve"> </w:t>
      </w:r>
      <w:r w:rsidR="00D2518C">
        <w:t xml:space="preserve">higher </w:t>
      </w:r>
      <w:r w:rsidR="00922D09">
        <w:t xml:space="preserve">dose </w:t>
      </w:r>
      <w:r w:rsidR="00DF71AC">
        <w:t xml:space="preserve">respectively, </w:t>
      </w:r>
      <w:r w:rsidR="00922D09">
        <w:t>compared to</w:t>
      </w:r>
      <w:r>
        <w:t xml:space="preserve"> the intracutaneous route</w:t>
      </w:r>
      <w:r w:rsidR="00922D09">
        <w:t xml:space="preserve"> </w:t>
      </w:r>
      <w:r w:rsidR="00DD61FC">
        <w:fldChar w:fldCharType="begin">
          <w:fldData xml:space="preserve">PEVuZE5vdGU+PENpdGU+PEF1dGhvcj5TYWJpbjwvQXV0aG9yPjxZZWFyPjE5NTI8L1llYXI+PFJl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</w:fldData>
        </w:fldChar>
      </w:r>
      <w:r w:rsidR="00341570">
        <w:instrText xml:space="preserve"> ADDIN EN.CITE </w:instrText>
      </w:r>
      <w:r w:rsidR="00341570">
        <w:fldChar w:fldCharType="begin">
          <w:fldData xml:space="preserve">PEVuZE5vdGU+PENpdGU+PEF1dGhvcj5TYWJpbjwvQXV0aG9yPjxZZWFyPjE5NTI8L1llYXI+PFJl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115" w:tooltip="Sabin, 1952 #71" w:history="1">
        <w:r w:rsidR="00AF6FCD">
          <w:rPr>
            <w:noProof/>
          </w:rPr>
          <w:t>Sabin, 1952</w:t>
        </w:r>
      </w:hyperlink>
      <w:r w:rsidR="00DD61FC">
        <w:rPr>
          <w:noProof/>
        </w:rPr>
        <w:t xml:space="preserve">; </w:t>
      </w:r>
      <w:hyperlink w:anchor="_ENREF_126" w:tooltip="Snow, 2014 #126" w:history="1">
        <w:r w:rsidR="00AF6FCD">
          <w:rPr>
            <w:noProof/>
          </w:rPr>
          <w:t>reviewed in Snow et al., 2014</w:t>
        </w:r>
      </w:hyperlink>
      <w:r w:rsidR="00DD61FC">
        <w:rPr>
          <w:noProof/>
        </w:rPr>
        <w:t>)</w:t>
      </w:r>
      <w:r w:rsidR="00DD61FC">
        <w:fldChar w:fldCharType="end"/>
      </w:r>
      <w:r>
        <w:t>.</w:t>
      </w:r>
    </w:p>
    <w:p w14:paraId="1896C828" w14:textId="2935CA48" w:rsidR="002E3508" w:rsidRPr="004B31AA" w:rsidRDefault="004B31AA" w:rsidP="004B31AA">
      <w:pPr>
        <w:pStyle w:val="RARMPparagraph"/>
      </w:pPr>
      <w:r w:rsidRPr="004B31AA">
        <w:t>While dengue is not considered to be a sexually transmitted disease</w:t>
      </w:r>
      <w:r w:rsidR="002E3508" w:rsidRPr="004B31AA">
        <w:t>, two cases of likely sexual transmission have been reported</w:t>
      </w:r>
      <w:r w:rsidRPr="004B31AA">
        <w:t xml:space="preserve"> in recent years</w:t>
      </w:r>
      <w:r w:rsidR="002E3508" w:rsidRPr="004B31AA">
        <w:t xml:space="preserve">. </w:t>
      </w:r>
      <w:r w:rsidR="00DF71AC">
        <w:t>In b</w:t>
      </w:r>
      <w:r w:rsidR="00DF71AC" w:rsidRPr="004B31AA">
        <w:t xml:space="preserve">oth </w:t>
      </w:r>
      <w:r w:rsidR="002E3508" w:rsidRPr="004B31AA">
        <w:t xml:space="preserve">cases, one female-to-male </w:t>
      </w:r>
      <w:r w:rsidR="00DD61FC">
        <w:fldChar w:fldCharType="begin"/>
      </w:r>
      <w:r w:rsidR="00341570">
        <w:instrText xml:space="preserve"> ADDIN EN.CITE &lt;EndNote&gt;&lt;Cite&gt;&lt;Author&gt;Lee&lt;/Author&gt;&lt;Year&gt;2019&lt;/Year&gt;&lt;RecNum&gt;111&lt;/RecNum&gt;&lt;DisplayText&gt;(Lee and Lee, 2019)&lt;/DisplayText&gt;&lt;record&gt;&lt;rec-number&gt;111&lt;/rec-number&gt;&lt;foreign-keys&gt;&lt;key app="EN" db-id="xdvttrsx1z22a6etzw5pttv1fpe52099wrxs" timestamp="1687683130"&gt;111&lt;/key&gt;&lt;/foreign-keys&gt;&lt;ref-type name="Journal Article"&gt;17&lt;/ref-type&gt;&lt;contributors&gt;&lt;authors&gt;&lt;author&gt;Lee, C.&lt;/author&gt;&lt;author&gt;Lee, H.&lt;/author&gt;&lt;/authors&gt;&lt;/contributors&gt;&lt;auth-address&gt;a Clinical Medical Experts Organization Hospital , Hwaseong , Korea.&amp;#xD;b Korea Centers for Disease Control and Prevention , Cheongju , Korea.&lt;/auth-address&gt;&lt;titles&gt;&lt;title&gt;Probable female to male sexual transmission of dengue virus infection&lt;/title&gt;&lt;secondary-title&gt;Infectious Diseases (London, England)&lt;/secondary-title&gt;&lt;/titles&gt;&lt;periodical&gt;&lt;full-title&gt;Infectious Diseases (London, England)&lt;/full-title&gt;&lt;/periodical&gt;&lt;pages&gt;150-152&lt;/pages&gt;&lt;volume&gt;51&lt;/volume&gt;&lt;number&gt;2&lt;/number&gt;&lt;edition&gt;2018/10/16&lt;/edition&gt;&lt;keywords&gt;&lt;keyword&gt;Adult&lt;/keyword&gt;&lt;keyword&gt;Dengue/diagnosis/*transmission&lt;/keyword&gt;&lt;keyword&gt;Female&lt;/keyword&gt;&lt;keyword&gt;Humans&lt;/keyword&gt;&lt;keyword&gt;Male&lt;/keyword&gt;&lt;keyword&gt;Real-Time Polymerase Chain Reaction&lt;/keyword&gt;&lt;keyword&gt;Sexually Transmitted Diseases, Viral/diagnosis/*transmission&lt;/keyword&gt;&lt;/keywords&gt;&lt;dates&gt;&lt;year&gt;2019&lt;/year&gt;&lt;pub-dates&gt;&lt;date&gt;Feb&lt;/date&gt;&lt;/pub-dates&gt;&lt;/dates&gt;&lt;isbn&gt;2374-4243 (Electronic)&amp;#xD;2374-4243 (Linking)&lt;/isbn&gt;&lt;accession-num&gt;30318968&lt;/accession-num&gt;&lt;urls&gt;&lt;related-urls&gt;&lt;url&gt;https://www.ncbi.nlm.nih.gov/pubmed/30318968&lt;/url&gt;&lt;/related-urls&gt;&lt;/urls&gt;&lt;electronic-resource-num&gt;10.1080/23744235.2018.1521004&lt;/electronic-resource-num&gt;&lt;/record&gt;&lt;/Cite&gt;&lt;/EndNote&gt;</w:instrText>
      </w:r>
      <w:r w:rsidR="00DD61FC">
        <w:fldChar w:fldCharType="separate"/>
      </w:r>
      <w:r w:rsidR="00DD61FC">
        <w:rPr>
          <w:noProof/>
        </w:rPr>
        <w:t>(</w:t>
      </w:r>
      <w:hyperlink w:anchor="_ENREF_71" w:tooltip="Lee, 2019 #111" w:history="1">
        <w:r w:rsidR="00AF6FCD">
          <w:rPr>
            <w:noProof/>
          </w:rPr>
          <w:t>Lee and Lee, 2019</w:t>
        </w:r>
      </w:hyperlink>
      <w:r w:rsidR="00DD61FC">
        <w:rPr>
          <w:noProof/>
        </w:rPr>
        <w:t>)</w:t>
      </w:r>
      <w:r w:rsidR="00DD61FC">
        <w:fldChar w:fldCharType="end"/>
      </w:r>
      <w:r>
        <w:t xml:space="preserve"> </w:t>
      </w:r>
      <w:r w:rsidR="002E3508" w:rsidRPr="004B31AA">
        <w:t xml:space="preserve">and one male-to-male sexual </w:t>
      </w:r>
      <w:r w:rsidR="00DD61FC">
        <w:fldChar w:fldCharType="begin">
          <w:fldData xml:space="preserve">PEVuZE5vdGU+PENpdGU+PEF1dGhvcj5Hcm9idXNjaDwvQXV0aG9yPjxZZWFyPjIwMjA8L1llYXI+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</w:fldData>
        </w:fldChar>
      </w:r>
      <w:r w:rsidR="00DD61FC">
        <w:instrText xml:space="preserve"> ADDIN EN.CITE </w:instrText>
      </w:r>
      <w:r w:rsidR="00DD61FC">
        <w:fldChar w:fldCharType="begin">
          <w:fldData xml:space="preserve">PEVuZE5vdGU+PENpdGU+PEF1dGhvcj5Hcm9idXNjaDwvQXV0aG9yPjxZZWFyPjIwMjA8L1llYXI+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</w:fldData>
        </w:fldChar>
      </w:r>
      <w:r w:rsidR="00DD61FC">
        <w:instrText xml:space="preserve"> ADDIN EN.CITE.DATA </w:instrText>
      </w:r>
      <w:r w:rsidR="00DD61FC">
        <w:fldChar w:fldCharType="end"/>
      </w:r>
      <w:r w:rsidR="00DD61FC">
        <w:fldChar w:fldCharType="separate"/>
      </w:r>
      <w:r w:rsidR="00DD61FC">
        <w:rPr>
          <w:noProof/>
        </w:rPr>
        <w:t>(</w:t>
      </w:r>
      <w:hyperlink w:anchor="_ENREF_47" w:tooltip="Grobusch, 2020 #113" w:history="1">
        <w:r w:rsidR="00AF6FCD">
          <w:rPr>
            <w:noProof/>
          </w:rPr>
          <w:t>case summarised in Grobusch et al., 2020</w:t>
        </w:r>
      </w:hyperlink>
      <w:r w:rsidR="00DD61FC">
        <w:rPr>
          <w:noProof/>
        </w:rPr>
        <w:t>)</w:t>
      </w:r>
      <w:r w:rsidR="00DD61FC">
        <w:fldChar w:fldCharType="end"/>
      </w:r>
      <w:r w:rsidR="002E3508" w:rsidRPr="004B31AA">
        <w:t xml:space="preserve">, </w:t>
      </w:r>
      <w:r w:rsidR="00DB6198">
        <w:t xml:space="preserve">transmission </w:t>
      </w:r>
      <w:r w:rsidR="002E3508" w:rsidRPr="004B31AA">
        <w:t xml:space="preserve">involved a person returning from a dengue endemic region and a partner testing positive for dengue a few days after sexual exposure. </w:t>
      </w:r>
      <w:r w:rsidR="00F86457" w:rsidRPr="004B31AA">
        <w:t xml:space="preserve">Although </w:t>
      </w:r>
      <w:r w:rsidR="002E3508" w:rsidRPr="004B31AA">
        <w:t>alternative routes of transmission (</w:t>
      </w:r>
      <w:proofErr w:type="gramStart"/>
      <w:r w:rsidR="002E3508" w:rsidRPr="004B31AA">
        <w:t>e.g.</w:t>
      </w:r>
      <w:proofErr w:type="gramEnd"/>
      <w:r w:rsidR="002E3508" w:rsidRPr="004B31AA">
        <w:t xml:space="preserve"> blood-mucosa contact) </w:t>
      </w:r>
      <w:r w:rsidR="00F86457" w:rsidRPr="004B31AA">
        <w:t>were not able</w:t>
      </w:r>
      <w:r w:rsidR="002E3508" w:rsidRPr="004B31AA">
        <w:t xml:space="preserve"> to be entirely excluded, in both cases sexual transmission was considered most likely.</w:t>
      </w:r>
    </w:p>
    <w:p w14:paraId="26B7E40A" w14:textId="0F9DE2EF" w:rsidR="002E3508" w:rsidRDefault="00AE27E6" w:rsidP="00922D09">
      <w:pPr>
        <w:pStyle w:val="RARMPparagraph"/>
      </w:pPr>
      <w:r>
        <w:t xml:space="preserve">There is currently insufficient evidence to confirm transmission of </w:t>
      </w:r>
      <w:r w:rsidR="00953551">
        <w:t>dengue</w:t>
      </w:r>
      <w:r>
        <w:t xml:space="preserve"> through aerosols. </w:t>
      </w:r>
      <w:r w:rsidR="00953551">
        <w:t>Dengue</w:t>
      </w:r>
      <w:r w:rsidR="002E3508" w:rsidRPr="002E3508">
        <w:t xml:space="preserve"> </w:t>
      </w:r>
      <w:r w:rsidR="00F86457">
        <w:t xml:space="preserve">was detected </w:t>
      </w:r>
      <w:r w:rsidR="002E3508" w:rsidRPr="002E3508">
        <w:t xml:space="preserve">in a small percentage of routinely collected respiratory </w:t>
      </w:r>
      <w:r w:rsidR="00DF71AC">
        <w:t xml:space="preserve">samples collected </w:t>
      </w:r>
      <w:r w:rsidR="00F86457">
        <w:t>from patients with respiratory symptoms</w:t>
      </w:r>
      <w:r w:rsidR="003B1469">
        <w:t>. The authors postulated that the presence of the virus</w:t>
      </w:r>
      <w:r w:rsidR="002E3508" w:rsidRPr="002E3508">
        <w:t xml:space="preserve"> </w:t>
      </w:r>
      <w:r w:rsidR="00F86457">
        <w:t xml:space="preserve">in the nose and throat could indicate a possible respiratory route of transmission, </w:t>
      </w:r>
      <w:r w:rsidR="002E3508" w:rsidRPr="002E3508">
        <w:t xml:space="preserve">but </w:t>
      </w:r>
      <w:r w:rsidR="00DB6198">
        <w:t xml:space="preserve">highlighted </w:t>
      </w:r>
      <w:r w:rsidR="002E3508" w:rsidRPr="002E3508">
        <w:t xml:space="preserve">that there is currently insufficient evidence to confirm transmission via </w:t>
      </w:r>
      <w:r w:rsidR="00F86457">
        <w:t xml:space="preserve">this </w:t>
      </w:r>
      <w:r w:rsidR="002E3508" w:rsidRPr="002E3508">
        <w:t xml:space="preserve">route </w:t>
      </w:r>
      <w:r w:rsidR="00374D51">
        <w:fldChar w:fldCharType="begin">
          <w:fldData xml:space="preserve">PEVuZE5vdGU+PENpdGU+PEF1dGhvcj5DaGVuZzwvQXV0aG9yPjxZZWFyPjIwMTc8L1llYXI+PFJl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</w:fldData>
        </w:fldChar>
      </w:r>
      <w:r w:rsidR="00341570">
        <w:instrText xml:space="preserve"> ADDIN EN.CITE </w:instrText>
      </w:r>
      <w:r w:rsidR="00341570">
        <w:fldChar w:fldCharType="begin">
          <w:fldData xml:space="preserve">PEVuZE5vdGU+PENpdGU+PEF1dGhvcj5DaGVuZzwvQXV0aG9yPjxZZWFyPjIwMTc8L1llYXI+PFJl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</w:fldData>
        </w:fldChar>
      </w:r>
      <w:r w:rsidR="00341570">
        <w:instrText xml:space="preserve"> ADDIN EN.CITE.DATA </w:instrText>
      </w:r>
      <w:r w:rsidR="00341570">
        <w:fldChar w:fldCharType="end"/>
      </w:r>
      <w:r w:rsidR="00374D51">
        <w:fldChar w:fldCharType="separate"/>
      </w:r>
      <w:r w:rsidR="00374D51">
        <w:rPr>
          <w:noProof/>
        </w:rPr>
        <w:t>(</w:t>
      </w:r>
      <w:hyperlink w:anchor="_ENREF_22" w:tooltip="Cheng, 2017 #22" w:history="1">
        <w:r w:rsidR="00AF6FCD">
          <w:rPr>
            <w:noProof/>
          </w:rPr>
          <w:t>Cheng et al., 2017</w:t>
        </w:r>
      </w:hyperlink>
      <w:r w:rsidR="00374D51">
        <w:rPr>
          <w:noProof/>
        </w:rPr>
        <w:t>)</w:t>
      </w:r>
      <w:r w:rsidR="00374D51">
        <w:fldChar w:fldCharType="end"/>
      </w:r>
      <w:r w:rsidR="002E3508" w:rsidRPr="002E3508">
        <w:t>.</w:t>
      </w:r>
    </w:p>
    <w:p w14:paraId="7C5BC171" w14:textId="276648B8" w:rsidR="00FA226C" w:rsidRPr="00033AF8" w:rsidRDefault="00104CB0" w:rsidP="00FA226C">
      <w:pPr>
        <w:pStyle w:val="Sectionheading3"/>
      </w:pPr>
      <w:bookmarkStart w:id="38" w:name="_Ref142303874"/>
      <w:r w:rsidRPr="00033AF8">
        <w:t>Global p</w:t>
      </w:r>
      <w:r w:rsidR="00FA226C" w:rsidRPr="00033AF8">
        <w:t>attern of distribution</w:t>
      </w:r>
      <w:bookmarkEnd w:id="38"/>
    </w:p>
    <w:p w14:paraId="48966AAD" w14:textId="39795F47" w:rsidR="00170583" w:rsidRDefault="00170583" w:rsidP="00170583">
      <w:pPr>
        <w:pStyle w:val="RARMPparagraph"/>
      </w:pPr>
      <w:r>
        <w:t xml:space="preserve">The </w:t>
      </w:r>
      <w:r w:rsidR="00AC60EF">
        <w:t xml:space="preserve">global </w:t>
      </w:r>
      <w:r>
        <w:t xml:space="preserve">number of dengue infections </w:t>
      </w:r>
      <w:r w:rsidR="003756AF">
        <w:t>is</w:t>
      </w:r>
      <w:r w:rsidR="000E17DB">
        <w:t xml:space="preserve"> estimated </w:t>
      </w:r>
      <w:r w:rsidR="00033AF8">
        <w:t>at</w:t>
      </w:r>
      <w:r w:rsidR="000E17DB">
        <w:t xml:space="preserve"> approximately 50</w:t>
      </w:r>
      <w:r w:rsidR="00AC60EF">
        <w:t xml:space="preserve"> to</w:t>
      </w:r>
      <w:r w:rsidR="000E17DB">
        <w:t>100 million per year</w:t>
      </w:r>
      <w:r w:rsidR="003756AF">
        <w:t xml:space="preserve"> in more than 100 countries, with</w:t>
      </w:r>
      <w:r w:rsidR="000E17DB">
        <w:t xml:space="preserve"> approximately 40,000 deaths per year. The regions with the greatest incidence of dengue are South Asia and Southeast Asia, </w:t>
      </w:r>
      <w:r>
        <w:t>East Asia, West Sub-Saharan Africa, central Latin America, and tropical Latin America</w:t>
      </w:r>
      <w:r w:rsidR="003756AF">
        <w:t xml:space="preserve"> </w:t>
      </w:r>
      <w:r w:rsidR="009621A3">
        <w:fldChar w:fldCharType="begin">
          <w:fldData xml:space="preserve">PEVuZE5vdGU+PENpdGU+PEF1dGhvcj5aZW5nPC9BdXRob3I+PFllYXI+MjAyMTwvWWVhcj48UmVj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=
</w:fldData>
        </w:fldChar>
      </w:r>
      <w:r w:rsidR="00341570">
        <w:instrText xml:space="preserve"> ADDIN EN.CITE </w:instrText>
      </w:r>
      <w:r w:rsidR="00341570">
        <w:fldChar w:fldCharType="begin">
          <w:fldData xml:space="preserve">PEVuZE5vdGU+PENpdGU+PEF1dGhvcj5aZW5nPC9BdXRob3I+PFllYXI+MjAyMTwvWWVhcj48UmVj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=
</w:fldData>
        </w:fldChar>
      </w:r>
      <w:r w:rsidR="00341570">
        <w:instrText xml:space="preserve"> ADDIN EN.CITE.DATA </w:instrText>
      </w:r>
      <w:r w:rsidR="00341570">
        <w:fldChar w:fldCharType="end"/>
      </w:r>
      <w:r w:rsidR="009621A3">
        <w:fldChar w:fldCharType="separate"/>
      </w:r>
      <w:r w:rsidR="009621A3">
        <w:rPr>
          <w:noProof/>
        </w:rPr>
        <w:t>(</w:t>
      </w:r>
      <w:hyperlink w:anchor="_ENREF_154" w:tooltip="Yang, 2021 #66" w:history="1">
        <w:r w:rsidR="00AF6FCD">
          <w:rPr>
            <w:noProof/>
          </w:rPr>
          <w:t>Yang et al., 2021</w:t>
        </w:r>
      </w:hyperlink>
      <w:r w:rsidR="009621A3">
        <w:rPr>
          <w:noProof/>
        </w:rPr>
        <w:t xml:space="preserve">; </w:t>
      </w:r>
      <w:hyperlink w:anchor="_ENREF_157" w:tooltip="Zeng, 2021 #65" w:history="1">
        <w:r w:rsidR="00AF6FCD">
          <w:rPr>
            <w:noProof/>
          </w:rPr>
          <w:t>Zeng et al., 2021</w:t>
        </w:r>
      </w:hyperlink>
      <w:r w:rsidR="009621A3">
        <w:rPr>
          <w:noProof/>
        </w:rPr>
        <w:t>)</w:t>
      </w:r>
      <w:r w:rsidR="009621A3">
        <w:fldChar w:fldCharType="end"/>
      </w:r>
      <w:r w:rsidR="003B7F19">
        <w:t>(</w:t>
      </w:r>
      <w:r w:rsidR="003B7F19">
        <w:fldChar w:fldCharType="begin"/>
      </w:r>
      <w:r w:rsidR="003B7F19">
        <w:instrText xml:space="preserve"> REF _Ref143511623 \h </w:instrText>
      </w:r>
      <w:r w:rsidR="003B7F19">
        <w:fldChar w:fldCharType="separate"/>
      </w:r>
      <w:r w:rsidR="003B7F19">
        <w:t xml:space="preserve">Figure </w:t>
      </w:r>
      <w:r w:rsidR="003B7F19">
        <w:rPr>
          <w:noProof/>
        </w:rPr>
        <w:t>4</w:t>
      </w:r>
      <w:r w:rsidR="003B7F19">
        <w:fldChar w:fldCharType="end"/>
      </w:r>
      <w:r w:rsidR="003B7F19">
        <w:t>)</w:t>
      </w:r>
      <w:r>
        <w:t>.</w:t>
      </w:r>
    </w:p>
    <w:p w14:paraId="777F6A0C" w14:textId="2553217D" w:rsidR="000E17DB" w:rsidRDefault="000E17DB" w:rsidP="000E17DB">
      <w:r w:rsidRPr="000E17DB">
        <w:rPr>
          <w:noProof/>
        </w:rPr>
        <w:drawing>
          <wp:inline distT="0" distB="0" distL="0" distR="0" wp14:anchorId="5112F2FA" wp14:editId="49AB3DB9">
            <wp:extent cx="3990975" cy="2382904"/>
            <wp:effectExtent l="0" t="0" r="0" b="0"/>
            <wp:docPr id="8" name="Picture 8" descr="Figure 4. Global age-standardised incidence of dengue fever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4. Global age-standardised incidence of dengue fever in 2017"/>
                    <pic:cNvPicPr/>
                  </pic:nvPicPr>
                  <pic:blipFill>
                    <a:blip r:embed="rId17"/>
                    <a:stretch>
                      <a:fillRect/>
                    </a:stretch>
                  </pic:blipFill>
                  <pic:spPr>
                    <a:xfrm>
                      <a:off x="0" y="0"/>
                      <a:ext cx="4029002" cy="2405609"/>
                    </a:xfrm>
                    <a:prstGeom prst="rect">
                      <a:avLst/>
                    </a:prstGeom>
                  </pic:spPr>
                </pic:pic>
              </a:graphicData>
            </a:graphic>
          </wp:inline>
        </w:drawing>
      </w:r>
    </w:p>
    <w:p w14:paraId="0138800C" w14:textId="66AF65CE" w:rsidR="000E17DB" w:rsidRDefault="003756AF" w:rsidP="003756AF">
      <w:pPr>
        <w:pStyle w:val="Figuretitle"/>
      </w:pPr>
      <w:bookmarkStart w:id="39" w:name="_Ref143511623"/>
      <w:r>
        <w:t xml:space="preserve">Figure </w:t>
      </w:r>
      <w:r w:rsidR="00E72814">
        <w:fldChar w:fldCharType="begin"/>
      </w:r>
      <w:r w:rsidR="00E72814">
        <w:instrText xml:space="preserve"> SEQ Figure \* ARABIC </w:instrText>
      </w:r>
      <w:r w:rsidR="00E72814">
        <w:fldChar w:fldCharType="separate"/>
      </w:r>
      <w:r w:rsidR="00417446">
        <w:rPr>
          <w:noProof/>
        </w:rPr>
        <w:t>4</w:t>
      </w:r>
      <w:r w:rsidR="00E72814">
        <w:rPr>
          <w:noProof/>
        </w:rPr>
        <w:fldChar w:fldCharType="end"/>
      </w:r>
      <w:bookmarkEnd w:id="39"/>
      <w:r w:rsidR="00276088">
        <w:t>.</w:t>
      </w:r>
      <w:r>
        <w:t xml:space="preserve"> </w:t>
      </w:r>
      <w:r w:rsidR="000E17DB">
        <w:t>Global age-standardised incidence of dengue fever in 2017</w:t>
      </w:r>
    </w:p>
    <w:p w14:paraId="6C115077" w14:textId="71E18612" w:rsidR="000E17DB" w:rsidRDefault="000E17DB" w:rsidP="003756AF">
      <w:pPr>
        <w:pStyle w:val="Figuredescription"/>
      </w:pPr>
      <w:r>
        <w:t xml:space="preserve">Source: </w:t>
      </w:r>
      <w:hyperlink w:anchor="_ENREF_157" w:tooltip="Zeng, 2021 #65" w:history="1">
        <w:r w:rsidR="00AF6FCD">
          <w:fldChar w:fldCharType="begin"/>
        </w:r>
        <w:r w:rsidR="00AF6FCD">
          <w:instrText xml:space="preserve"> ADDIN EN.CITE &lt;EndNote&gt;&lt;Cite AuthorYear="1"&gt;&lt;Author&gt;Zeng&lt;/Author&gt;&lt;Year&gt;2021&lt;/Year&gt;&lt;RecNum&gt;65&lt;/RecNum&gt;&lt;DisplayText&gt;Zeng et al. (2021)&lt;/DisplayText&gt;&lt;record&gt;&lt;rec-number&gt;65&lt;/rec-number&gt;&lt;foreign-keys&gt;&lt;key app="EN" db-id="xdvttrsx1z22a6etzw5pttv1fpe52099wrxs" timestamp="1687319259"&gt;65&lt;/key&gt;&lt;/foreign-keys&gt;&lt;ref-type name="Journal Article"&gt;17&lt;/ref-type&gt;&lt;contributors&gt;&lt;authors&gt;&lt;author&gt;Zeng, Z.&lt;/author&gt;&lt;author&gt;Zhan, J.&lt;/author&gt;&lt;author&gt;Chen, L.&lt;/author&gt;&lt;author&gt;Chen, H.&lt;/author&gt;&lt;author&gt;Cheng, S.&lt;/author&gt;&lt;/authors&gt;&lt;/contributors&gt;&lt;auth-address&gt;Department and Institute of Infectious Diseases, Tongji Hospital, Tongji Medical College, Huazhong University of Science and Technology, Wuhan, China.&amp;#xD;Department of Dermatology, Tongji Hospital, Tongji Medical College, Huazhong University of Science and Technology, Wuhan, China.&amp;#xD;Department of Obstetrics and Gynecology, Wuhan No.1 Hospital, Tongji Medical College, Huazhong University of Science and Technology, Wuhan, China.&amp;#xD;Department of Respiratory Diseases, University-Town Hospital of Chongqing Medical University, Chongqing, China.&lt;/auth-address&gt;&lt;titles&gt;&lt;title&gt;Global, regional, and national dengue burden from 1990 to 2017: A systematic analysis based on the global burden of disease study 2017&lt;/title&gt;&lt;secondary-title&gt;EClinicalMedicine&lt;/secondary-title&gt;&lt;/titles&gt;&lt;periodical&gt;&lt;full-title&gt;EClinicalMedicine&lt;/full-title&gt;&lt;/periodical&gt;&lt;pages&gt;100712&lt;/pages&gt;&lt;volume&gt;32&lt;/volume&gt;&lt;edition&gt;2021/03/09&lt;/edition&gt;&lt;keywords&gt;&lt;keyword&gt;Burden&lt;/keyword&gt;&lt;keyword&gt;Dengue&lt;/keyword&gt;&lt;keyword&gt;Gbd 2017&lt;/keyword&gt;&lt;keyword&gt;Incidence&lt;/keyword&gt;&lt;keyword&gt;research, authorship, and/or publication of this article.&lt;/keyword&gt;&lt;/keywords&gt;&lt;dates&gt;&lt;year&gt;2021&lt;/year&gt;&lt;pub-dates&gt;&lt;date&gt;Feb&lt;/date&gt;&lt;/pub-dates&gt;&lt;/dates&gt;&lt;isbn&gt;2589-5370 (Electronic)&amp;#xD;2589-5370 (Linking)&lt;/isbn&gt;&lt;accession-num&gt;33681736&lt;/accession-num&gt;&lt;urls&gt;&lt;related-urls&gt;&lt;url&gt;https://www.ncbi.nlm.nih.gov/pubmed/33681736&lt;/url&gt;&lt;/related-urls&gt;&lt;/urls&gt;&lt;custom2&gt;PMC7910667&lt;/custom2&gt;&lt;electronic-resource-num&gt;10.1016/j.eclinm.2020.100712&lt;/electronic-resource-num&gt;&lt;/record&gt;&lt;/Cite&gt;&lt;/EndNote&gt;</w:instrText>
        </w:r>
        <w:r w:rsidR="00AF6FCD">
          <w:fldChar w:fldCharType="separate"/>
        </w:r>
        <w:r w:rsidR="00AF6FCD">
          <w:rPr>
            <w:noProof/>
          </w:rPr>
          <w:t>Zeng et al. (2021)</w:t>
        </w:r>
        <w:r w:rsidR="00AF6FCD">
          <w:fldChar w:fldCharType="end"/>
        </w:r>
      </w:hyperlink>
      <w:r w:rsidR="00C45748">
        <w:t>.</w:t>
      </w:r>
    </w:p>
    <w:p w14:paraId="43CF49B3" w14:textId="73E15281" w:rsidR="00FC3602" w:rsidRDefault="00334476" w:rsidP="002D4283">
      <w:pPr>
        <w:pStyle w:val="RARMPparagraph"/>
      </w:pPr>
      <w:r>
        <w:t xml:space="preserve">The distribution of dengue infections globally </w:t>
      </w:r>
      <w:r w:rsidR="00784B8A">
        <w:t xml:space="preserve">is </w:t>
      </w:r>
      <w:r w:rsidR="004B278A">
        <w:t xml:space="preserve">largely </w:t>
      </w:r>
      <w:r w:rsidR="00784B8A">
        <w:t>dependent on the distribution</w:t>
      </w:r>
      <w:r>
        <w:t xml:space="preserve"> of the mosquito vectors.</w:t>
      </w:r>
      <w:r w:rsidR="003E021E">
        <w:t xml:space="preserve"> The key factors that influence the distribution of </w:t>
      </w:r>
      <w:r w:rsidR="003E021E" w:rsidRPr="00170583">
        <w:rPr>
          <w:i/>
          <w:iCs/>
        </w:rPr>
        <w:t>Aedes</w:t>
      </w:r>
      <w:r w:rsidR="003E021E">
        <w:t xml:space="preserve"> mosquitoes have been reported </w:t>
      </w:r>
      <w:r w:rsidR="00033AF8">
        <w:t>as</w:t>
      </w:r>
      <w:r w:rsidR="003E021E">
        <w:t xml:space="preserve"> accessibility </w:t>
      </w:r>
      <w:r w:rsidR="00AC60EF">
        <w:t xml:space="preserve">of </w:t>
      </w:r>
      <w:r w:rsidR="003E021E">
        <w:t>hosts, humidity, and annual minimum temperatures</w:t>
      </w:r>
      <w:r w:rsidR="002D4283">
        <w:t xml:space="preserve">. </w:t>
      </w:r>
      <w:r w:rsidR="00033AF8" w:rsidRPr="008E4ABE">
        <w:rPr>
          <w:i/>
          <w:iCs/>
        </w:rPr>
        <w:t>Aedes</w:t>
      </w:r>
      <w:r w:rsidR="002D4283">
        <w:t xml:space="preserve"> mosquitoes thrive in densely populated areas with warmer </w:t>
      </w:r>
      <w:r w:rsidR="00033AF8">
        <w:t>temperatures</w:t>
      </w:r>
      <w:r w:rsidR="002D4283">
        <w:t xml:space="preserve"> and higher humidity</w:t>
      </w:r>
      <w:r w:rsidR="00AC60EF">
        <w:t>. T</w:t>
      </w:r>
      <w:r w:rsidR="002D4283">
        <w:t xml:space="preserve">here are some </w:t>
      </w:r>
      <w:r w:rsidR="002D4283">
        <w:lastRenderedPageBreak/>
        <w:t>interspecies variations for each of these factors</w:t>
      </w:r>
      <w:r w:rsidR="005402F1">
        <w:t xml:space="preserve">, with </w:t>
      </w:r>
      <w:r w:rsidR="005402F1" w:rsidRPr="005402F1">
        <w:rPr>
          <w:i/>
          <w:iCs/>
        </w:rPr>
        <w:t>A</w:t>
      </w:r>
      <w:r w:rsidR="00033AF8">
        <w:rPr>
          <w:i/>
          <w:iCs/>
        </w:rPr>
        <w:t>e</w:t>
      </w:r>
      <w:r w:rsidR="005402F1" w:rsidRPr="005402F1">
        <w:rPr>
          <w:i/>
          <w:iCs/>
        </w:rPr>
        <w:t xml:space="preserve">. aegypti </w:t>
      </w:r>
      <w:r w:rsidR="005402F1">
        <w:t xml:space="preserve">preferring slightly warmer </w:t>
      </w:r>
      <w:r w:rsidR="00AC60EF">
        <w:t>(8</w:t>
      </w:r>
      <w:r w:rsidR="00AC60EF">
        <w:rPr>
          <w:rFonts w:cs="Calibri"/>
        </w:rPr>
        <w:t>°</w:t>
      </w:r>
      <w:r w:rsidR="00AC60EF">
        <w:t xml:space="preserve">C) </w:t>
      </w:r>
      <w:r w:rsidR="005402F1">
        <w:t xml:space="preserve">minimum temperatures than </w:t>
      </w:r>
      <w:r w:rsidR="005402F1" w:rsidRPr="00C45748">
        <w:rPr>
          <w:i/>
          <w:iCs/>
        </w:rPr>
        <w:t>A</w:t>
      </w:r>
      <w:r w:rsidR="00033AF8" w:rsidRPr="00C45748">
        <w:rPr>
          <w:i/>
          <w:iCs/>
        </w:rPr>
        <w:t>e</w:t>
      </w:r>
      <w:r w:rsidR="005402F1" w:rsidRPr="00C45748">
        <w:rPr>
          <w:i/>
          <w:iCs/>
        </w:rPr>
        <w:t>. albopictus</w:t>
      </w:r>
      <w:r w:rsidR="005402F1">
        <w:t xml:space="preserve"> </w:t>
      </w:r>
      <w:r w:rsidR="00AC60EF">
        <w:t>(</w:t>
      </w:r>
      <w:r w:rsidR="005402F1">
        <w:t>2</w:t>
      </w:r>
      <w:r w:rsidR="005402F1">
        <w:rPr>
          <w:rFonts w:cs="Calibri"/>
        </w:rPr>
        <w:t>°</w:t>
      </w:r>
      <w:r w:rsidR="005402F1">
        <w:t>C</w:t>
      </w:r>
      <w:r w:rsidR="00AC60EF">
        <w:t>)</w:t>
      </w:r>
      <w:r w:rsidR="00170583">
        <w:t xml:space="preserve"> </w:t>
      </w:r>
      <w:r w:rsidR="005402F1">
        <w:fldChar w:fldCharType="begin"/>
      </w:r>
      <w:r w:rsidR="00341570">
        <w:instrText xml:space="preserve"> ADDIN EN.CITE &lt;EndNote&gt;&lt;Cite&gt;&lt;Author&gt;Dickens&lt;/Author&gt;&lt;Year&gt;2018&lt;/Year&gt;&lt;RecNum&gt;13&lt;/RecNum&gt;&lt;DisplayText&gt;(Dickens et al., 2018)&lt;/DisplayText&gt;&lt;record&gt;&lt;rec-number&gt;13&lt;/rec-number&gt;&lt;foreign-keys&gt;&lt;key app="EN" db-id="xdvttrsx1z22a6etzw5pttv1fpe52099wrxs" timestamp="1686721011"&gt;13&lt;/key&gt;&lt;/foreign-keys&gt;&lt;ref-type name="Journal Article"&gt;17&lt;/ref-type&gt;&lt;contributors&gt;&lt;authors&gt;&lt;author&gt;Dickens, B. L.&lt;/author&gt;&lt;author&gt;Sun, H.&lt;/author&gt;&lt;author&gt;Jit, M.&lt;/author&gt;&lt;author&gt;Cook, A. R.&lt;/author&gt;&lt;author&gt;Carrasco, L. R.&lt;/author&gt;&lt;/authors&gt;&lt;/contributors&gt;&lt;auth-address&gt;Saw Swee Hock School of Public Health, National University of Singapore and National University Health System, Singapore.&amp;#xD;Department of Infectious Disease Epidemiology, London School of Hygiene and Tropical Medicine, London, UK.&amp;#xD;Modelling and Economics Unit, Public Health England, London, UK.&amp;#xD;Department of Biological Sciences, National University of Singapore, Singapore.&lt;/auth-address&gt;&lt;titles&gt;&lt;title&gt;&lt;style face="normal" font="default" size="100%"&gt;Determining environmental and anthropogenic factors which explain the global distribution of &lt;/style&gt;&lt;style face="italic" font="default" size="100%"&gt;Aedes aegypti &lt;/style&gt;&lt;style face="normal" font="default" size="100%"&gt;and &lt;/style&gt;&lt;style face="italic" font="default" size="100%"&gt;Ae. albopictus&lt;/style&gt;&lt;/title&gt;&lt;secondary-title&gt;BMJ Global Health&lt;/secondary-title&gt;&lt;/titles&gt;&lt;periodical&gt;&lt;full-title&gt;BMJ Global Health&lt;/full-title&gt;&lt;/periodical&gt;&lt;pages&gt;e000801&lt;/pages&gt;&lt;volume&gt;3&lt;/volume&gt;&lt;number&gt;4&lt;/number&gt;&lt;edition&gt;2018/09/21&lt;/edition&gt;&lt;keywords&gt;&lt;keyword&gt;arboviruses&lt;/keyword&gt;&lt;keyword&gt;environmental health&lt;/keyword&gt;&lt;keyword&gt;public health&lt;/keyword&gt;&lt;/keywords&gt;&lt;dates&gt;&lt;year&gt;2018&lt;/year&gt;&lt;/dates&gt;&lt;isbn&gt;2059-7908 (Print)&amp;#xD;2059-7908 (Electronic)&amp;#xD;2059-7908 (Linking)&lt;/isbn&gt;&lt;accession-num&gt;30233829&lt;/accession-num&gt;&lt;urls&gt;&lt;related-urls&gt;&lt;url&gt;https://www.ncbi.nlm.nih.gov/pubmed/30233829&lt;/url&gt;&lt;/related-urls&gt;&lt;/urls&gt;&lt;custom2&gt;PMC6135425&lt;/custom2&gt;&lt;electronic-resource-num&gt;10.1136/bmjgh-2018-000801&lt;/electronic-resource-num&gt;&lt;/record&gt;&lt;/Cite&gt;&lt;/EndNote&gt;</w:instrText>
      </w:r>
      <w:r w:rsidR="005402F1">
        <w:fldChar w:fldCharType="separate"/>
      </w:r>
      <w:r w:rsidR="005402F1">
        <w:rPr>
          <w:noProof/>
        </w:rPr>
        <w:t>(</w:t>
      </w:r>
      <w:hyperlink w:anchor="_ENREF_34" w:tooltip="Dickens, 2018 #13" w:history="1">
        <w:r w:rsidR="00AF6FCD">
          <w:rPr>
            <w:noProof/>
          </w:rPr>
          <w:t>Dickens et al., 2018</w:t>
        </w:r>
      </w:hyperlink>
      <w:r w:rsidR="005402F1">
        <w:rPr>
          <w:noProof/>
        </w:rPr>
        <w:t>)</w:t>
      </w:r>
      <w:r w:rsidR="005402F1">
        <w:fldChar w:fldCharType="end"/>
      </w:r>
      <w:r w:rsidR="002D4283">
        <w:t>.</w:t>
      </w:r>
    </w:p>
    <w:p w14:paraId="7FAD70F7" w14:textId="0FAF1856" w:rsidR="00E65467" w:rsidRDefault="002D4283" w:rsidP="002D4283">
      <w:pPr>
        <w:pStyle w:val="RARMPparagraph"/>
      </w:pPr>
      <w:r>
        <w:t>It is predicted that over 50% of the global population live in areas that are suitable for the transmission of dengue</w:t>
      </w:r>
      <w:r w:rsidR="00C0302E">
        <w:t xml:space="preserve"> </w:t>
      </w:r>
      <w:r w:rsidR="00C0302E">
        <w:fldChar w:fldCharType="begin">
          <w:fldData xml:space="preserve">PEVuZE5vdGU+PENpdGU+PEF1dGhvcj5NZXNzaW5hPC9BdXRob3I+PFllYXI+MjAxOTwvWWVhcj48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</w:fldData>
        </w:fldChar>
      </w:r>
      <w:r w:rsidR="00341570">
        <w:instrText xml:space="preserve"> ADDIN EN.CITE </w:instrText>
      </w:r>
      <w:r w:rsidR="00341570">
        <w:fldChar w:fldCharType="begin">
          <w:fldData xml:space="preserve">PEVuZE5vdGU+PENpdGU+PEF1dGhvcj5NZXNzaW5hPC9BdXRob3I+PFllYXI+MjAxOTwvWWVhcj48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</w:fldData>
        </w:fldChar>
      </w:r>
      <w:r w:rsidR="00341570">
        <w:instrText xml:space="preserve"> ADDIN EN.CITE.DATA </w:instrText>
      </w:r>
      <w:r w:rsidR="00341570">
        <w:fldChar w:fldCharType="end"/>
      </w:r>
      <w:r w:rsidR="00C0302E">
        <w:fldChar w:fldCharType="separate"/>
      </w:r>
      <w:r w:rsidR="00C0302E">
        <w:rPr>
          <w:noProof/>
        </w:rPr>
        <w:t>(</w:t>
      </w:r>
      <w:hyperlink w:anchor="_ENREF_78" w:tooltip="Messina, 2019 #14" w:history="1">
        <w:r w:rsidR="00AF6FCD">
          <w:rPr>
            <w:noProof/>
          </w:rPr>
          <w:t>Messina et al., 2019</w:t>
        </w:r>
      </w:hyperlink>
      <w:r w:rsidR="00C0302E">
        <w:rPr>
          <w:noProof/>
        </w:rPr>
        <w:t>)</w:t>
      </w:r>
      <w:r w:rsidR="00C0302E">
        <w:fldChar w:fldCharType="end"/>
      </w:r>
      <w:r>
        <w:t xml:space="preserve">. </w:t>
      </w:r>
      <w:r w:rsidR="00C0302E">
        <w:t>Global shifts in climate, such as heatwaves and floods,</w:t>
      </w:r>
      <w:r w:rsidR="00FC3602">
        <w:t xml:space="preserve"> </w:t>
      </w:r>
      <w:r w:rsidR="00033AF8">
        <w:t xml:space="preserve">as well as </w:t>
      </w:r>
      <w:r w:rsidR="00FC3602">
        <w:t>increasing urbanisation are predicted to expand the areas that are suitable</w:t>
      </w:r>
      <w:r w:rsidR="00C0302E">
        <w:t xml:space="preserve">, resulting in increased dengue outbreaks </w:t>
      </w:r>
      <w:r w:rsidR="00C0302E">
        <w:fldChar w:fldCharType="begin">
          <w:fldData xml:space="preserve">PEVuZE5vdGU+PENpdGU+PEF1dGhvcj5NZXNzaW5hPC9BdXRob3I+PFllYXI+MjAxOTwvWWVhcj48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</w:fldData>
        </w:fldChar>
      </w:r>
      <w:r w:rsidR="00341570">
        <w:instrText xml:space="preserve"> ADDIN EN.CITE </w:instrText>
      </w:r>
      <w:r w:rsidR="00341570">
        <w:fldChar w:fldCharType="begin">
          <w:fldData xml:space="preserve">PEVuZE5vdGU+PENpdGU+PEF1dGhvcj5NZXNzaW5hPC9BdXRob3I+PFllYXI+MjAxOTwvWWVhcj48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</w:fldData>
        </w:fldChar>
      </w:r>
      <w:r w:rsidR="00341570">
        <w:instrText xml:space="preserve"> ADDIN EN.CITE.DATA </w:instrText>
      </w:r>
      <w:r w:rsidR="00341570">
        <w:fldChar w:fldCharType="end"/>
      </w:r>
      <w:r w:rsidR="00C0302E">
        <w:fldChar w:fldCharType="separate"/>
      </w:r>
      <w:r w:rsidR="00C0302E">
        <w:rPr>
          <w:noProof/>
        </w:rPr>
        <w:t>(</w:t>
      </w:r>
      <w:hyperlink w:anchor="_ENREF_83" w:tooltip="Nava, 2017 #15" w:history="1">
        <w:r w:rsidR="00AF6FCD">
          <w:rPr>
            <w:noProof/>
          </w:rPr>
          <w:t>Nava et al., 2017</w:t>
        </w:r>
      </w:hyperlink>
      <w:r w:rsidR="00C0302E">
        <w:rPr>
          <w:noProof/>
        </w:rPr>
        <w:t xml:space="preserve">; </w:t>
      </w:r>
      <w:hyperlink w:anchor="_ENREF_78" w:tooltip="Messina, 2019 #14" w:history="1">
        <w:r w:rsidR="00AF6FCD">
          <w:rPr>
            <w:noProof/>
          </w:rPr>
          <w:t>Messina et al., 2019</w:t>
        </w:r>
      </w:hyperlink>
      <w:r w:rsidR="00C0302E">
        <w:rPr>
          <w:noProof/>
        </w:rPr>
        <w:t>)</w:t>
      </w:r>
      <w:r w:rsidR="00C0302E">
        <w:fldChar w:fldCharType="end"/>
      </w:r>
      <w:r w:rsidR="00FC3602">
        <w:t>.</w:t>
      </w:r>
      <w:r w:rsidR="00C0302E">
        <w:t xml:space="preserve"> </w:t>
      </w:r>
      <w:r w:rsidR="00C0302E">
        <w:fldChar w:fldCharType="begin"/>
      </w:r>
      <w:r w:rsidR="00C0302E">
        <w:instrText xml:space="preserve"> REF _Ref137651466 \h </w:instrText>
      </w:r>
      <w:r w:rsidR="00C0302E">
        <w:fldChar w:fldCharType="separate"/>
      </w:r>
      <w:r w:rsidR="00417446">
        <w:t xml:space="preserve">Figure </w:t>
      </w:r>
      <w:r w:rsidR="00417446">
        <w:rPr>
          <w:noProof/>
        </w:rPr>
        <w:t>5</w:t>
      </w:r>
      <w:r w:rsidR="00C0302E">
        <w:fldChar w:fldCharType="end"/>
      </w:r>
      <w:r w:rsidR="00C0302E">
        <w:t xml:space="preserve"> shows </w:t>
      </w:r>
      <w:r w:rsidR="00AC60EF">
        <w:t>predicted changes to suitable environments</w:t>
      </w:r>
      <w:r w:rsidR="00C0302E">
        <w:t xml:space="preserve"> for dengue occurrence over the next 60 years.</w:t>
      </w:r>
    </w:p>
    <w:p w14:paraId="5911D611" w14:textId="749392CF" w:rsidR="00FC3602" w:rsidRDefault="00FC3602" w:rsidP="00FC3602">
      <w:r>
        <w:rPr>
          <w:noProof/>
        </w:rPr>
        <w:drawing>
          <wp:inline distT="0" distB="0" distL="0" distR="0" wp14:anchorId="1A020C7B" wp14:editId="7C3C3DF8">
            <wp:extent cx="3979468" cy="5092627"/>
            <wp:effectExtent l="0" t="0" r="2540" b="0"/>
            <wp:docPr id="7" name="Picture 7" descr="Figure 5. Predicted environmental suitability for dengue occurr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5. Predicted environmental suitability for dengue occurrence"/>
                    <pic:cNvPicPr/>
                  </pic:nvPicPr>
                  <pic:blipFill>
                    <a:blip r:embed="rId18"/>
                    <a:stretch>
                      <a:fillRect/>
                    </a:stretch>
                  </pic:blipFill>
                  <pic:spPr>
                    <a:xfrm>
                      <a:off x="0" y="0"/>
                      <a:ext cx="3982118" cy="5096019"/>
                    </a:xfrm>
                    <a:prstGeom prst="rect">
                      <a:avLst/>
                    </a:prstGeom>
                  </pic:spPr>
                </pic:pic>
              </a:graphicData>
            </a:graphic>
          </wp:inline>
        </w:drawing>
      </w:r>
    </w:p>
    <w:p w14:paraId="5C7403DC" w14:textId="43206ABD" w:rsidR="00FC3602" w:rsidRDefault="00FC3602" w:rsidP="00FC3602">
      <w:pPr>
        <w:pStyle w:val="Figuretitle"/>
      </w:pPr>
      <w:bookmarkStart w:id="40" w:name="_Ref137651466"/>
      <w:r>
        <w:t xml:space="preserve">Figure </w:t>
      </w:r>
      <w:r w:rsidR="00E72814">
        <w:fldChar w:fldCharType="begin"/>
      </w:r>
      <w:r w:rsidR="00E72814">
        <w:instrText xml:space="preserve"> SEQ Figure \* ARABIC </w:instrText>
      </w:r>
      <w:r w:rsidR="00E72814">
        <w:fldChar w:fldCharType="separate"/>
      </w:r>
      <w:r w:rsidR="00417446">
        <w:rPr>
          <w:noProof/>
        </w:rPr>
        <w:t>5</w:t>
      </w:r>
      <w:r w:rsidR="00E72814">
        <w:rPr>
          <w:noProof/>
        </w:rPr>
        <w:fldChar w:fldCharType="end"/>
      </w:r>
      <w:bookmarkEnd w:id="40"/>
      <w:r w:rsidR="00276088">
        <w:t>.</w:t>
      </w:r>
      <w:r>
        <w:t xml:space="preserve"> </w:t>
      </w:r>
      <w:r w:rsidR="00AC60EF">
        <w:t xml:space="preserve">Predicted environmental </w:t>
      </w:r>
      <w:r>
        <w:t xml:space="preserve">suitability for dengue </w:t>
      </w:r>
      <w:proofErr w:type="gramStart"/>
      <w:r>
        <w:t>occurrence</w:t>
      </w:r>
      <w:proofErr w:type="gramEnd"/>
    </w:p>
    <w:p w14:paraId="0C4D7DAB" w14:textId="0D74E3AD" w:rsidR="00FC3602" w:rsidRDefault="00FC3602" w:rsidP="00FC3602">
      <w:pPr>
        <w:pStyle w:val="Figuredescription"/>
      </w:pPr>
      <w:r w:rsidRPr="00FC3602">
        <w:t>Projected data shown for 2020 (a), 2050 (b) and 2080 (c)</w:t>
      </w:r>
      <w:r>
        <w:t>. Source</w:t>
      </w:r>
      <w:r w:rsidR="00C0302E">
        <w:t xml:space="preserve">: </w:t>
      </w:r>
      <w:hyperlink w:anchor="_ENREF_78" w:tooltip="Messina, 2019 #14" w:history="1">
        <w:r w:rsidR="00AF6FCD">
          <w:fldChar w:fldCharType="begin">
            <w:fldData xml:space="preserve">PEVuZE5vdGU+PENpdGUgQXV0aG9yWWVhcj0iMSI+PEF1dGhvcj5NZXNzaW5hPC9BdXRob3I+PFll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==
</w:fldData>
          </w:fldChar>
        </w:r>
        <w:r w:rsidR="00AF6FCD">
          <w:instrText xml:space="preserve"> ADDIN EN.CITE </w:instrText>
        </w:r>
        <w:r w:rsidR="00AF6FCD">
          <w:fldChar w:fldCharType="begin">
            <w:fldData xml:space="preserve">PEVuZE5vdGU+PENpdGUgQXV0aG9yWWVhcj0iMSI+PEF1dGhvcj5NZXNzaW5hPC9BdXRob3I+PFll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==
</w:fldData>
          </w:fldChar>
        </w:r>
        <w:r w:rsidR="00AF6FCD">
          <w:instrText xml:space="preserve"> ADDIN EN.CITE.DATA </w:instrText>
        </w:r>
        <w:r w:rsidR="00AF6FCD">
          <w:fldChar w:fldCharType="end"/>
        </w:r>
        <w:r w:rsidR="00AF6FCD">
          <w:fldChar w:fldCharType="separate"/>
        </w:r>
        <w:r w:rsidR="00AF6FCD">
          <w:rPr>
            <w:noProof/>
          </w:rPr>
          <w:t>Messina et al. (2019)</w:t>
        </w:r>
        <w:r w:rsidR="00AF6FCD">
          <w:fldChar w:fldCharType="end"/>
        </w:r>
      </w:hyperlink>
      <w:r w:rsidR="00004C2A">
        <w:t>.</w:t>
      </w:r>
    </w:p>
    <w:p w14:paraId="4F16BE68" w14:textId="4B73C763" w:rsidR="007A1697" w:rsidRPr="00FC3602" w:rsidRDefault="007A1697" w:rsidP="00222A2F">
      <w:pPr>
        <w:pStyle w:val="RARMPparagraph"/>
      </w:pPr>
      <w:r>
        <w:t xml:space="preserve">The prevalence of the </w:t>
      </w:r>
      <w:r w:rsidR="008D712F">
        <w:t xml:space="preserve">different </w:t>
      </w:r>
      <w:r>
        <w:t xml:space="preserve">serotypes varies </w:t>
      </w:r>
      <w:r w:rsidR="008D712F">
        <w:t xml:space="preserve">both </w:t>
      </w:r>
      <w:r>
        <w:t xml:space="preserve">between geographical regions and over time. A meta-analysis of 174 dengue outbreaks that occurred between 1990 and 2015 showed that DENV-2 was the cause of the most monovalent outbreaks, followed by DENV-1, DENV-3, then DENV-4. DENV-2 was the predominant serotype in monovalent outbreaks in the late </w:t>
      </w:r>
      <w:r w:rsidR="009E5374">
        <w:t>19</w:t>
      </w:r>
      <w:r>
        <w:t xml:space="preserve">90’s and 2000’s, while in 2010 it was DENV-1. From 2010 onwards, </w:t>
      </w:r>
      <w:r w:rsidR="00222A2F">
        <w:t xml:space="preserve">DENV-1 and DENV-2 were the more common serotypes in the African and American regions, DENV-1 in Europe and the Western Pacific Region, </w:t>
      </w:r>
      <w:r w:rsidR="009E5374">
        <w:t xml:space="preserve">and </w:t>
      </w:r>
      <w:r w:rsidR="00222A2F">
        <w:t>DENV-2 and DENV-3 in the Eastern Mediterranean region</w:t>
      </w:r>
      <w:r w:rsidR="008D712F">
        <w:t xml:space="preserve">. </w:t>
      </w:r>
      <w:r w:rsidR="007558BA">
        <w:t>Almost 50% of the outbreaks were caused by 2 or more serotypes</w:t>
      </w:r>
      <w:r w:rsidR="009E5374">
        <w:t xml:space="preserve"> </w:t>
      </w:r>
      <w:r w:rsidR="009621A3">
        <w:fldChar w:fldCharType="begin">
          <w:fldData xml:space="preserve">PEVuZE5vdGU+PENpdGU+PEF1dGhvcj5HdW88L0F1dGhvcj48WWVhcj4yMDE3PC9ZZWFyPjxSZWNO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==
</w:fldData>
        </w:fldChar>
      </w:r>
      <w:r w:rsidR="00341570">
        <w:instrText xml:space="preserve"> ADDIN EN.CITE </w:instrText>
      </w:r>
      <w:r w:rsidR="00341570">
        <w:fldChar w:fldCharType="begin">
          <w:fldData xml:space="preserve">PEVuZE5vdGU+PENpdGU+PEF1dGhvcj5HdW88L0F1dGhvcj48WWVhcj4yMDE3PC9ZZWFyPjxSZWNO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==
</w:fldData>
        </w:fldChar>
      </w:r>
      <w:r w:rsidR="00341570">
        <w:instrText xml:space="preserve"> ADDIN EN.CITE.DATA </w:instrText>
      </w:r>
      <w:r w:rsidR="00341570">
        <w:fldChar w:fldCharType="end"/>
      </w:r>
      <w:r w:rsidR="009621A3">
        <w:fldChar w:fldCharType="separate"/>
      </w:r>
      <w:r w:rsidR="009621A3">
        <w:rPr>
          <w:noProof/>
        </w:rPr>
        <w:t>(</w:t>
      </w:r>
      <w:hyperlink w:anchor="_ENREF_49" w:tooltip="Guo, 2017 #67" w:history="1">
        <w:r w:rsidR="00AF6FCD">
          <w:rPr>
            <w:noProof/>
          </w:rPr>
          <w:t>Guo et al., 2017</w:t>
        </w:r>
      </w:hyperlink>
      <w:r w:rsidR="009621A3">
        <w:rPr>
          <w:noProof/>
        </w:rPr>
        <w:t>)</w:t>
      </w:r>
      <w:r w:rsidR="009621A3">
        <w:fldChar w:fldCharType="end"/>
      </w:r>
      <w:r w:rsidR="00222A2F">
        <w:t>.</w:t>
      </w:r>
    </w:p>
    <w:p w14:paraId="704555EE" w14:textId="4E0D48F2" w:rsidR="00AB387A" w:rsidRPr="00593F9D" w:rsidRDefault="00FA226C" w:rsidP="00AB387A">
      <w:pPr>
        <w:pStyle w:val="Sectionheading3"/>
      </w:pPr>
      <w:bookmarkStart w:id="41" w:name="_Ref143512406"/>
      <w:r w:rsidRPr="00593F9D">
        <w:lastRenderedPageBreak/>
        <w:t>Outbreaks in Australia</w:t>
      </w:r>
      <w:bookmarkEnd w:id="41"/>
    </w:p>
    <w:p w14:paraId="09E2121C" w14:textId="0DC1CADB" w:rsidR="002E3508" w:rsidRPr="00B83F88" w:rsidRDefault="002E3508" w:rsidP="00AB387A">
      <w:pPr>
        <w:pStyle w:val="RARMPparagraph"/>
      </w:pPr>
      <w:r w:rsidRPr="00B83F88">
        <w:t xml:space="preserve">In Australia, </w:t>
      </w:r>
      <w:r w:rsidRPr="00B83F88">
        <w:rPr>
          <w:i/>
          <w:iCs/>
        </w:rPr>
        <w:t>Ae. aegypti</w:t>
      </w:r>
      <w:r w:rsidRPr="00B83F88">
        <w:t xml:space="preserve"> </w:t>
      </w:r>
      <w:r w:rsidR="004D4E74">
        <w:t>was previously found</w:t>
      </w:r>
      <w:r w:rsidRPr="00B83F88">
        <w:t xml:space="preserve"> in New South Wales, the Northern Territory</w:t>
      </w:r>
      <w:r w:rsidR="00CE37EB">
        <w:t>,</w:t>
      </w:r>
      <w:r w:rsidR="00D2518C">
        <w:t xml:space="preserve"> </w:t>
      </w:r>
      <w:r w:rsidRPr="00B83F88">
        <w:t>Western Australia</w:t>
      </w:r>
      <w:r w:rsidR="004D4E74">
        <w:t>, and Queensland</w:t>
      </w:r>
      <w:r w:rsidR="001D66A8" w:rsidRPr="00B83F88">
        <w:t xml:space="preserve"> </w:t>
      </w:r>
      <w:r w:rsidR="00B83F88">
        <w:fldChar w:fldCharType="begin">
          <w:fldData xml:space="preserve">PEVuZE5vdGU+PENpdGU+PEF1dGhvcj5UcmV3aW48L0F1dGhvcj48WWVhcj4yMDE3PC9ZZWFyPjxS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=
</w:fldData>
        </w:fldChar>
      </w:r>
      <w:r w:rsidR="00341570">
        <w:instrText xml:space="preserve"> ADDIN EN.CITE </w:instrText>
      </w:r>
      <w:r w:rsidR="00341570">
        <w:fldChar w:fldCharType="begin">
          <w:fldData xml:space="preserve">PEVuZE5vdGU+PENpdGU+PEF1dGhvcj5UcmV3aW48L0F1dGhvcj48WWVhcj4yMDE3PC9ZZWFyPjxS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=
</w:fldData>
        </w:fldChar>
      </w:r>
      <w:r w:rsidR="00341570">
        <w:instrText xml:space="preserve"> ADDIN EN.CITE.DATA </w:instrText>
      </w:r>
      <w:r w:rsidR="00341570">
        <w:fldChar w:fldCharType="end"/>
      </w:r>
      <w:r w:rsidR="00B83F88">
        <w:fldChar w:fldCharType="separate"/>
      </w:r>
      <w:r w:rsidR="00257265">
        <w:rPr>
          <w:noProof/>
        </w:rPr>
        <w:t>(</w:t>
      </w:r>
      <w:hyperlink w:anchor="_ENREF_11" w:tooltip="Beebe, 2009 #58" w:history="1">
        <w:r w:rsidR="00AF6FCD">
          <w:rPr>
            <w:noProof/>
          </w:rPr>
          <w:t>Beebe et al., 2009</w:t>
        </w:r>
      </w:hyperlink>
      <w:r w:rsidR="00257265">
        <w:rPr>
          <w:noProof/>
        </w:rPr>
        <w:t xml:space="preserve">; </w:t>
      </w:r>
      <w:hyperlink w:anchor="_ENREF_136" w:tooltip="Trewin, 2017 #49" w:history="1">
        <w:r w:rsidR="00AF6FCD">
          <w:rPr>
            <w:noProof/>
          </w:rPr>
          <w:t>Trewin et al., 2017</w:t>
        </w:r>
      </w:hyperlink>
      <w:r w:rsidR="00257265">
        <w:rPr>
          <w:noProof/>
        </w:rPr>
        <w:t>)</w:t>
      </w:r>
      <w:r w:rsidR="00B83F88">
        <w:fldChar w:fldCharType="end"/>
      </w:r>
      <w:r w:rsidR="004D4E74">
        <w:t xml:space="preserve">, however </w:t>
      </w:r>
      <w:r w:rsidR="006619BF">
        <w:t xml:space="preserve">following </w:t>
      </w:r>
      <w:r w:rsidR="004D4E74">
        <w:t>s</w:t>
      </w:r>
      <w:r w:rsidR="00005CDD" w:rsidRPr="00B83F88">
        <w:t>uccessful elimination measures, including reducing breeding sites for the mosquitoes</w:t>
      </w:r>
      <w:r w:rsidR="009E5374">
        <w:t>,</w:t>
      </w:r>
      <w:r w:rsidR="00CC1719" w:rsidRPr="00B83F88">
        <w:t xml:space="preserve"> the </w:t>
      </w:r>
      <w:r w:rsidR="004D4E74">
        <w:t xml:space="preserve">current </w:t>
      </w:r>
      <w:r w:rsidR="00CC1719" w:rsidRPr="00B83F88">
        <w:t xml:space="preserve">distribution </w:t>
      </w:r>
      <w:r w:rsidR="006619BF">
        <w:t xml:space="preserve">is limited </w:t>
      </w:r>
      <w:r w:rsidR="004D4E74">
        <w:t xml:space="preserve">to parts of northern Queensland </w:t>
      </w:r>
      <w:r w:rsidR="00B83F88">
        <w:fldChar w:fldCharType="begin">
          <w:fldData xml:space="preserve">PEVuZE5vdGU+PENpdGU+PEF1dGhvcj5UcmV3aW48L0F1dGhvcj48WWVhcj4yMDIyPC9ZZWFyPjxS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</w:fldData>
        </w:fldChar>
      </w:r>
      <w:r w:rsidR="00341570">
        <w:instrText xml:space="preserve"> ADDIN EN.CITE </w:instrText>
      </w:r>
      <w:r w:rsidR="00341570">
        <w:fldChar w:fldCharType="begin">
          <w:fldData xml:space="preserve">PEVuZE5vdGU+PENpdGU+PEF1dGhvcj5UcmV3aW48L0F1dGhvcj48WWVhcj4yMDIyPC9ZZWFyPjxS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</w:fldData>
        </w:fldChar>
      </w:r>
      <w:r w:rsidR="00341570">
        <w:instrText xml:space="preserve"> ADDIN EN.CITE.DATA </w:instrText>
      </w:r>
      <w:r w:rsidR="00341570">
        <w:fldChar w:fldCharType="end"/>
      </w:r>
      <w:r w:rsidR="00B83F88">
        <w:fldChar w:fldCharType="separate"/>
      </w:r>
      <w:r w:rsidR="00B83F88">
        <w:rPr>
          <w:noProof/>
        </w:rPr>
        <w:t>(</w:t>
      </w:r>
      <w:hyperlink w:anchor="_ENREF_136" w:tooltip="Trewin, 2017 #49" w:history="1">
        <w:r w:rsidR="00AF6FCD">
          <w:rPr>
            <w:noProof/>
          </w:rPr>
          <w:t>Trewin et al., 2017</w:t>
        </w:r>
      </w:hyperlink>
      <w:r w:rsidR="00B83F88">
        <w:rPr>
          <w:noProof/>
        </w:rPr>
        <w:t xml:space="preserve">; </w:t>
      </w:r>
      <w:hyperlink w:anchor="_ENREF_137" w:tooltip="Trewin, 2022 #48" w:history="1">
        <w:r w:rsidR="00AF6FCD">
          <w:rPr>
            <w:noProof/>
          </w:rPr>
          <w:t>Trewin et al., 2022</w:t>
        </w:r>
      </w:hyperlink>
      <w:r w:rsidR="00B83F88">
        <w:rPr>
          <w:noProof/>
        </w:rPr>
        <w:t>)</w:t>
      </w:r>
      <w:r w:rsidR="00B83F88">
        <w:fldChar w:fldCharType="end"/>
      </w:r>
      <w:r w:rsidR="00CC1719" w:rsidRPr="00B83F88">
        <w:t xml:space="preserve">. </w:t>
      </w:r>
      <w:r w:rsidRPr="00B83F88">
        <w:t xml:space="preserve">In 2005, </w:t>
      </w:r>
      <w:r w:rsidRPr="00B83F88">
        <w:rPr>
          <w:i/>
          <w:iCs/>
        </w:rPr>
        <w:t>Ae. albopictus</w:t>
      </w:r>
      <w:r w:rsidRPr="00B83F88">
        <w:t xml:space="preserve"> was found on </w:t>
      </w:r>
      <w:r w:rsidR="006619BF">
        <w:t xml:space="preserve">some </w:t>
      </w:r>
      <w:r w:rsidRPr="00B83F88">
        <w:t>islands in the Torres Strait and has since been the subject of successful containment efforts focussed on protecting Thursday and Horn Islands, which are the transport hubs connecting the Torres Strait to the mainland</w:t>
      </w:r>
      <w:r w:rsidR="00B83F88" w:rsidRPr="00B83F88">
        <w:t xml:space="preserve"> </w:t>
      </w:r>
      <w:r w:rsidR="00B83F88">
        <w:fldChar w:fldCharType="begin">
          <w:fldData xml:space="preserve">PEVuZE5vdGU+PENpdGU+PEF1dGhvcj52YW4gZGVuIEh1cms8L0F1dGhvcj48WWVhcj4yMDE2PC9Z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</w:fldData>
        </w:fldChar>
      </w:r>
      <w:r w:rsidR="00CD22DB">
        <w:instrText xml:space="preserve"> ADDIN EN.CITE </w:instrText>
      </w:r>
      <w:r w:rsidR="00CD22DB">
        <w:fldChar w:fldCharType="begin">
          <w:fldData xml:space="preserve">PEVuZE5vdGU+PENpdGU+PEF1dGhvcj52YW4gZGVuIEh1cms8L0F1dGhvcj48WWVhcj4yMDE2PC9Z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</w:fldData>
        </w:fldChar>
      </w:r>
      <w:r w:rsidR="00CD22DB">
        <w:instrText xml:space="preserve"> ADDIN EN.CITE.DATA </w:instrText>
      </w:r>
      <w:r w:rsidR="00CD22DB">
        <w:fldChar w:fldCharType="end"/>
      </w:r>
      <w:r w:rsidR="00B83F88">
        <w:fldChar w:fldCharType="separate"/>
      </w:r>
      <w:r w:rsidR="00B83F88">
        <w:rPr>
          <w:noProof/>
        </w:rPr>
        <w:t>(</w:t>
      </w:r>
      <w:hyperlink w:anchor="_ENREF_142" w:tooltip="van den Hurk, 2016 #51" w:history="1">
        <w:r w:rsidR="00AF6FCD">
          <w:rPr>
            <w:noProof/>
          </w:rPr>
          <w:t>van den Hurk et al., 2016</w:t>
        </w:r>
      </w:hyperlink>
      <w:r w:rsidR="00B83F88">
        <w:rPr>
          <w:noProof/>
        </w:rPr>
        <w:t>)</w:t>
      </w:r>
      <w:r w:rsidR="00B83F88">
        <w:fldChar w:fldCharType="end"/>
      </w:r>
      <w:r w:rsidRPr="00B83F88">
        <w:t xml:space="preserve">. </w:t>
      </w:r>
      <w:r w:rsidR="001D66A8" w:rsidRPr="00B83F88">
        <w:rPr>
          <w:i/>
          <w:iCs/>
        </w:rPr>
        <w:t>Ae</w:t>
      </w:r>
      <w:r w:rsidR="004D4E74">
        <w:rPr>
          <w:i/>
          <w:iCs/>
        </w:rPr>
        <w:t>.</w:t>
      </w:r>
      <w:r w:rsidR="001D66A8" w:rsidRPr="00B83F88">
        <w:rPr>
          <w:i/>
          <w:iCs/>
        </w:rPr>
        <w:t xml:space="preserve"> albopictus</w:t>
      </w:r>
      <w:r w:rsidR="001D66A8" w:rsidRPr="00B83F88">
        <w:t xml:space="preserve"> is thought to be</w:t>
      </w:r>
      <w:r w:rsidRPr="00B83F88">
        <w:t xml:space="preserve"> capable of colonising </w:t>
      </w:r>
      <w:r w:rsidR="00040ECC" w:rsidRPr="00B83F88">
        <w:t>mainland</w:t>
      </w:r>
      <w:r w:rsidRPr="00B83F88">
        <w:t xml:space="preserve"> Australia but </w:t>
      </w:r>
      <w:r w:rsidR="00B83F88" w:rsidRPr="00B83F88">
        <w:t xml:space="preserve">it </w:t>
      </w:r>
      <w:r w:rsidR="006619BF">
        <w:t xml:space="preserve">is </w:t>
      </w:r>
      <w:r w:rsidR="00B83F88" w:rsidRPr="00B83F88">
        <w:t xml:space="preserve">not currently present (Atlas of Living Australia, </w:t>
      </w:r>
      <w:hyperlink r:id="rId19" w:history="1">
        <w:r w:rsidR="00B83F88" w:rsidRPr="00B83F88">
          <w:rPr>
            <w:rStyle w:val="Hyperlink"/>
            <w:color w:val="auto"/>
          </w:rPr>
          <w:t>https://www.ala.org.au/</w:t>
        </w:r>
      </w:hyperlink>
      <w:r w:rsidR="00B83F88" w:rsidRPr="00B83F88">
        <w:t>, accessed 20 June 2023).</w:t>
      </w:r>
      <w:r w:rsidR="0035381D" w:rsidRPr="00B83F88">
        <w:t xml:space="preserve"> </w:t>
      </w:r>
      <w:r w:rsidR="0035381D" w:rsidRPr="00B83F88">
        <w:rPr>
          <w:i/>
          <w:iCs/>
        </w:rPr>
        <w:t>Ae</w:t>
      </w:r>
      <w:r w:rsidR="00083538">
        <w:rPr>
          <w:i/>
          <w:iCs/>
        </w:rPr>
        <w:t>.</w:t>
      </w:r>
      <w:r w:rsidR="0035381D" w:rsidRPr="00B83F88">
        <w:rPr>
          <w:i/>
          <w:iCs/>
        </w:rPr>
        <w:t xml:space="preserve"> </w:t>
      </w:r>
      <w:proofErr w:type="spellStart"/>
      <w:r w:rsidR="0035381D" w:rsidRPr="00B83F88">
        <w:rPr>
          <w:i/>
          <w:iCs/>
        </w:rPr>
        <w:t>notoscriptus</w:t>
      </w:r>
      <w:proofErr w:type="spellEnd"/>
      <w:r w:rsidR="0035381D" w:rsidRPr="00B83F88">
        <w:t xml:space="preserve"> (also known as the Australian backyard mosquito) is native to the Southwestern Pacific and is widespread throughout the tropical to temperate regions of Australia</w:t>
      </w:r>
      <w:r w:rsidR="00CC1719" w:rsidRPr="00B83F88">
        <w:t xml:space="preserve"> </w:t>
      </w:r>
      <w:r w:rsidR="00CC1719" w:rsidRPr="00B83F88">
        <w:fldChar w:fldCharType="begin">
          <w:fldData xml:space="preserve">PEVuZE5vdGU+PENpdGU+PEF1dGhvcj5QYXJpczwvQXV0aG9yPjxZZWFyPjIwMjM8L1llYXI+PFJl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=
</w:fldData>
        </w:fldChar>
      </w:r>
      <w:r w:rsidR="00341570">
        <w:instrText xml:space="preserve"> ADDIN EN.CITE </w:instrText>
      </w:r>
      <w:r w:rsidR="00341570">
        <w:fldChar w:fldCharType="begin">
          <w:fldData xml:space="preserve">PEVuZE5vdGU+PENpdGU+PEF1dGhvcj5QYXJpczwvQXV0aG9yPjxZZWFyPjIwMjM8L1llYXI+PFJl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=
</w:fldData>
        </w:fldChar>
      </w:r>
      <w:r w:rsidR="00341570">
        <w:instrText xml:space="preserve"> ADDIN EN.CITE.DATA </w:instrText>
      </w:r>
      <w:r w:rsidR="00341570">
        <w:fldChar w:fldCharType="end"/>
      </w:r>
      <w:r w:rsidR="00CC1719" w:rsidRPr="00B83F88">
        <w:fldChar w:fldCharType="separate"/>
      </w:r>
      <w:r w:rsidR="00CC1719" w:rsidRPr="00B83F88">
        <w:rPr>
          <w:noProof/>
        </w:rPr>
        <w:t>(</w:t>
      </w:r>
      <w:hyperlink w:anchor="_ENREF_93" w:tooltip="Paris, 2023 #45" w:history="1">
        <w:r w:rsidR="00AF6FCD" w:rsidRPr="00B83F88">
          <w:rPr>
            <w:noProof/>
          </w:rPr>
          <w:t>Paris et al., 2023</w:t>
        </w:r>
      </w:hyperlink>
      <w:r w:rsidR="00CC1719" w:rsidRPr="00B83F88">
        <w:rPr>
          <w:noProof/>
        </w:rPr>
        <w:t>)</w:t>
      </w:r>
      <w:r w:rsidR="00CC1719" w:rsidRPr="00B83F88">
        <w:fldChar w:fldCharType="end"/>
      </w:r>
      <w:r w:rsidR="0035381D" w:rsidRPr="00B83F88">
        <w:t xml:space="preserve">. </w:t>
      </w:r>
      <w:r w:rsidR="006C5AA2" w:rsidRPr="00B83F88">
        <w:t xml:space="preserve">While it is </w:t>
      </w:r>
      <w:r w:rsidR="00CC1719" w:rsidRPr="00B83F88">
        <w:t>thought</w:t>
      </w:r>
      <w:r w:rsidR="006C5AA2" w:rsidRPr="00B83F88">
        <w:t xml:space="preserve"> to be involved in transmission of some arboviruses, it </w:t>
      </w:r>
      <w:r w:rsidR="009E5374">
        <w:t>is</w:t>
      </w:r>
      <w:r w:rsidR="006C5AA2" w:rsidRPr="00B83F88">
        <w:t xml:space="preserve"> </w:t>
      </w:r>
      <w:r w:rsidR="006619BF">
        <w:t>considered</w:t>
      </w:r>
      <w:r w:rsidR="006C5AA2" w:rsidRPr="00B83F88">
        <w:t xml:space="preserve"> an unlikely and ineffective vector for dengue </w:t>
      </w:r>
      <w:r w:rsidR="00005CDD" w:rsidRPr="00B83F88">
        <w:fldChar w:fldCharType="begin">
          <w:fldData xml:space="preserve">PEVuZE5vdGU+PENpdGU+PEF1dGhvcj5LcmFtZXI8L0F1dGhvcj48WWVhcj4yMDExPC9ZZWFyPjxS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==
</w:fldData>
        </w:fldChar>
      </w:r>
      <w:r w:rsidR="00341570">
        <w:instrText xml:space="preserve"> ADDIN EN.CITE </w:instrText>
      </w:r>
      <w:r w:rsidR="00341570">
        <w:fldChar w:fldCharType="begin">
          <w:fldData xml:space="preserve">PEVuZE5vdGU+PENpdGU+PEF1dGhvcj5LcmFtZXI8L0F1dGhvcj48WWVhcj4yMDExPC9ZZWFyPjxS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==
</w:fldData>
        </w:fldChar>
      </w:r>
      <w:r w:rsidR="00341570">
        <w:instrText xml:space="preserve"> ADDIN EN.CITE.DATA </w:instrText>
      </w:r>
      <w:r w:rsidR="00341570">
        <w:fldChar w:fldCharType="end"/>
      </w:r>
      <w:r w:rsidR="00005CDD" w:rsidRPr="00B83F88">
        <w:fldChar w:fldCharType="separate"/>
      </w:r>
      <w:r w:rsidR="00CC1719" w:rsidRPr="00B83F88">
        <w:rPr>
          <w:noProof/>
        </w:rPr>
        <w:t>(</w:t>
      </w:r>
      <w:hyperlink w:anchor="_ENREF_66" w:tooltip="Kramer, 2011 #43" w:history="1">
        <w:r w:rsidR="00AF6FCD" w:rsidRPr="00B83F88">
          <w:rPr>
            <w:noProof/>
          </w:rPr>
          <w:t>Kramer et al., 2011</w:t>
        </w:r>
      </w:hyperlink>
      <w:r w:rsidR="00CC1719" w:rsidRPr="00B83F88">
        <w:rPr>
          <w:noProof/>
        </w:rPr>
        <w:t xml:space="preserve">; </w:t>
      </w:r>
      <w:hyperlink w:anchor="_ENREF_124" w:tooltip="Skelton, 2016 #46" w:history="1">
        <w:r w:rsidR="00AF6FCD" w:rsidRPr="00B83F88">
          <w:rPr>
            <w:noProof/>
          </w:rPr>
          <w:t>Skelton et al., 2016</w:t>
        </w:r>
      </w:hyperlink>
      <w:r w:rsidR="00CC1719" w:rsidRPr="00B83F88">
        <w:rPr>
          <w:noProof/>
        </w:rPr>
        <w:t>)</w:t>
      </w:r>
      <w:r w:rsidR="00005CDD" w:rsidRPr="00B83F88">
        <w:fldChar w:fldCharType="end"/>
      </w:r>
      <w:r w:rsidR="006C5AA2" w:rsidRPr="00B83F88">
        <w:t>.</w:t>
      </w:r>
    </w:p>
    <w:p w14:paraId="7CC16841" w14:textId="43AAC8B1" w:rsidR="00AB387A" w:rsidRDefault="00AB387A" w:rsidP="00AB387A">
      <w:pPr>
        <w:pStyle w:val="RARMPparagraph"/>
      </w:pPr>
      <w:r>
        <w:t>Dengue is a notifiable disease in Australia, which means that state and territory health authorities provide the National Notifiable Diseases Surveillance System with deidentified data about new cases of infection.</w:t>
      </w:r>
      <w:r w:rsidR="006F1FC8">
        <w:rPr>
          <w:rStyle w:val="FootnoteReference"/>
        </w:rPr>
        <w:footnoteReference w:id="4"/>
      </w:r>
    </w:p>
    <w:p w14:paraId="69A038A4" w14:textId="536DE11E" w:rsidR="00D41434" w:rsidRDefault="007E4389" w:rsidP="009A1AA2">
      <w:pPr>
        <w:pStyle w:val="RARMPparagraph"/>
      </w:pPr>
      <w:r>
        <w:t xml:space="preserve">The number of dengue cases in Australia is relatively low compared to countries where dengue is endemic, with 406 cases of dengue reported in Australia from January 2022 – January 2023 </w:t>
      </w:r>
      <w:r>
        <w:fldChar w:fldCharType="begin"/>
      </w:r>
      <w:r>
        <w:instrText xml:space="preserve"> ADDIN EN.CITE &lt;EndNote&gt;&lt;Cite&gt;&lt;Author&gt;Department of Health and Aged Care&lt;/Author&gt;&lt;Year&gt;2023&lt;/Year&gt;&lt;RecNum&gt;18&lt;/RecNum&gt;&lt;DisplayText&gt;(Department of Health and Aged Care, 2023)&lt;/DisplayText&gt;&lt;record&gt;&lt;rec-number&gt;18&lt;/rec-number&gt;&lt;foreign-keys&gt;&lt;key app="EN" db-id="xdvttrsx1z22a6etzw5pttv1fpe52099wrxs" timestamp="1686725315"&gt;18&lt;/key&gt;&lt;/foreign-keys&gt;&lt;ref-type name="Report"&gt;27&lt;/ref-type&gt;&lt;contributors&gt;&lt;authors&gt;&lt;author&gt;Department of Health and Aged Care,&lt;/author&gt;&lt;/authors&gt;&lt;/contributors&gt;&lt;titles&gt;&lt;title&gt;National Notifiable Diseases Surveillance System (NNDSS) fortnightly report - 12 December 2022 to 8 January 2023&lt;/title&gt;&lt;secondary-title&gt;NNDSS fortnightly reports&lt;/secondary-title&gt;&lt;/titles&gt;&lt;dates&gt;&lt;year&gt;2023&lt;/year&gt;&lt;/dates&gt;&lt;urls&gt;&lt;related-urls&gt;&lt;url&gt;https://www.health.gov.au/sites/default/files/2023-01/nndss_fortnightly_table_-_12_december_2022_to_8_january_2023.pdf&lt;/url&gt;&lt;/related-urls&gt;&lt;/urls&gt;&lt;/record&gt;&lt;/Cite&gt;&lt;/EndNote&gt;</w:instrText>
      </w:r>
      <w:r>
        <w:fldChar w:fldCharType="separate"/>
      </w:r>
      <w:r>
        <w:rPr>
          <w:noProof/>
        </w:rPr>
        <w:t>(</w:t>
      </w:r>
      <w:hyperlink w:anchor="_ENREF_31" w:tooltip="Department of Health and Aged Care, 2023 #18" w:history="1">
        <w:r w:rsidR="00AF6FCD">
          <w:rPr>
            <w:noProof/>
          </w:rPr>
          <w:t>Department of Health and Aged Care, 2023</w:t>
        </w:r>
      </w:hyperlink>
      <w:r>
        <w:rPr>
          <w:noProof/>
        </w:rPr>
        <w:t>)</w:t>
      </w:r>
      <w:r>
        <w:fldChar w:fldCharType="end"/>
      </w:r>
      <w:r>
        <w:t xml:space="preserve">. </w:t>
      </w:r>
      <w:r w:rsidR="006619BF">
        <w:t xml:space="preserve">Although </w:t>
      </w:r>
      <w:r>
        <w:t>d</w:t>
      </w:r>
      <w:r w:rsidR="00784B8A" w:rsidRPr="00784B8A">
        <w:t>engue is not endemic in Australia</w:t>
      </w:r>
      <w:r w:rsidR="008D712F">
        <w:t>,</w:t>
      </w:r>
      <w:r w:rsidR="00784B8A" w:rsidRPr="00784B8A">
        <w:t xml:space="preserve"> </w:t>
      </w:r>
      <w:r>
        <w:t xml:space="preserve">it </w:t>
      </w:r>
      <w:r w:rsidR="00784B8A" w:rsidRPr="00784B8A">
        <w:t xml:space="preserve">can be acquired </w:t>
      </w:r>
      <w:r w:rsidR="00880152">
        <w:t xml:space="preserve">in dengue-affected areas </w:t>
      </w:r>
      <w:r w:rsidR="00784B8A" w:rsidRPr="00784B8A">
        <w:t>overseas and brought into the country</w:t>
      </w:r>
      <w:r w:rsidR="00CB6FB5">
        <w:t xml:space="preserve">. </w:t>
      </w:r>
      <w:r w:rsidR="00D41434">
        <w:t>O</w:t>
      </w:r>
      <w:r w:rsidR="00CB6FB5">
        <w:t>verseas</w:t>
      </w:r>
      <w:r w:rsidR="008D712F">
        <w:t xml:space="preserve"> </w:t>
      </w:r>
      <w:r w:rsidR="00CB6FB5">
        <w:t>acquisition</w:t>
      </w:r>
      <w:r w:rsidR="006619BF">
        <w:t>,</w:t>
      </w:r>
      <w:r w:rsidR="00CB6FB5">
        <w:t xml:space="preserve"> </w:t>
      </w:r>
      <w:r w:rsidR="006619BF">
        <w:t xml:space="preserve">particularly from countries in Southeast Asia and the Pacific that are in close proximity to Australia and where dengue is endemic, </w:t>
      </w:r>
      <w:r>
        <w:t>accounts for the majority</w:t>
      </w:r>
      <w:r w:rsidR="00D41434">
        <w:t xml:space="preserve"> </w:t>
      </w:r>
      <w:r>
        <w:t xml:space="preserve">of </w:t>
      </w:r>
      <w:r w:rsidR="00D41434">
        <w:t xml:space="preserve">the total dengue </w:t>
      </w:r>
      <w:r>
        <w:t>cases</w:t>
      </w:r>
      <w:r w:rsidR="00D41434">
        <w:t xml:space="preserve"> in Australia</w:t>
      </w:r>
      <w:r w:rsidR="006619BF">
        <w:t xml:space="preserve"> </w:t>
      </w:r>
      <w:r w:rsidR="006F1FC8">
        <w:fldChar w:fldCharType="begin"/>
      </w:r>
      <w:r w:rsidR="006F1FC8">
        <w:instrText xml:space="preserve"> ADDIN EN.CITE &lt;EndNote&gt;&lt;Cite&gt;&lt;Author&gt;Department of Health&lt;/Author&gt;&lt;Year&gt;2021&lt;/Year&gt;&lt;RecNum&gt;17&lt;/RecNum&gt;&lt;DisplayText&gt;(Department of Health, 2021)&lt;/DisplayText&gt;&lt;record&gt;&lt;rec-number&gt;17&lt;/rec-number&gt;&lt;foreign-keys&gt;&lt;key app="EN" db-id="xdvttrsx1z22a6etzw5pttv1fpe52099wrxs" timestamp="1686724664"&gt;17&lt;/key&gt;&lt;/foreign-keys&gt;&lt;ref-type name="Journal Article"&gt;17&lt;/ref-type&gt;&lt;contributors&gt;&lt;authors&gt;&lt;author&gt;Department of Health,&lt;/author&gt;&lt;/authors&gt;&lt;/contributors&gt;&lt;titles&gt;&lt;title&gt;Australia&amp;apos;s notifiable disease status, 2016: Annual report of the National Notifiable Diseases Surveillance System&lt;/title&gt;&lt;secondary-title&gt;Communicable Disease Intelligence&lt;/secondary-title&gt;&lt;/titles&gt;&lt;periodical&gt;&lt;full-title&gt;Communicable Disease Intelligence&lt;/full-title&gt;&lt;/periodical&gt;&lt;volume&gt;45&lt;/volume&gt;&lt;number&gt;1&lt;/number&gt;&lt;dates&gt;&lt;year&gt;2021&lt;/year&gt;&lt;/dates&gt;&lt;urls&gt;&lt;related-urls&gt;&lt;url&gt;https://www1.health.gov.au/internet/main/publishing.nsf/Content/5C71FABF639650F6CA2586520081286B/$File/australia_s_notifiable_disease_status_2016_annual_report_of_the_national_notifiable_diseases_surveillance_system.pdf&lt;/url&gt;&lt;/related-urls&gt;&lt;/urls&gt;&lt;electronic-resource-num&gt;https://doi.org/10.33321/cdi.2021.45.28&lt;/electronic-resource-num&gt;&lt;/record&gt;&lt;/Cite&gt;&lt;/EndNote&gt;</w:instrText>
      </w:r>
      <w:r w:rsidR="006F1FC8">
        <w:fldChar w:fldCharType="separate"/>
      </w:r>
      <w:r w:rsidR="006F1FC8">
        <w:rPr>
          <w:noProof/>
        </w:rPr>
        <w:t>(</w:t>
      </w:r>
      <w:hyperlink w:anchor="_ENREF_30" w:tooltip="Department of Health, 2021 #17" w:history="1">
        <w:r w:rsidR="00AF6FCD">
          <w:rPr>
            <w:noProof/>
          </w:rPr>
          <w:t>Department of Health, 2021</w:t>
        </w:r>
      </w:hyperlink>
      <w:r w:rsidR="006F1FC8">
        <w:rPr>
          <w:noProof/>
        </w:rPr>
        <w:t>)</w:t>
      </w:r>
      <w:r w:rsidR="006F1FC8">
        <w:fldChar w:fldCharType="end"/>
      </w:r>
      <w:r w:rsidR="00784B8A" w:rsidRPr="00784B8A">
        <w:t>.</w:t>
      </w:r>
    </w:p>
    <w:p w14:paraId="1FFCF51E" w14:textId="0926357F" w:rsidR="001F125F" w:rsidRDefault="001A53E5" w:rsidP="001F125F">
      <w:pPr>
        <w:pStyle w:val="RARMPparagraph"/>
      </w:pPr>
      <w:r>
        <w:t>T</w:t>
      </w:r>
      <w:r w:rsidR="00784B8A" w:rsidRPr="00784B8A">
        <w:t xml:space="preserve">ransmission </w:t>
      </w:r>
      <w:r>
        <w:t xml:space="preserve">within Australia </w:t>
      </w:r>
      <w:r w:rsidR="00784B8A" w:rsidRPr="00784B8A">
        <w:t xml:space="preserve">is restricted to areas where the key mosquito vector, </w:t>
      </w:r>
      <w:r w:rsidR="00784B8A" w:rsidRPr="008E4ABE">
        <w:rPr>
          <w:i/>
          <w:iCs/>
        </w:rPr>
        <w:t>Ae. aegypti</w:t>
      </w:r>
      <w:r w:rsidR="00784B8A" w:rsidRPr="00784B8A">
        <w:t xml:space="preserve"> is present in sufficient numbers and human populations are of sufficient density</w:t>
      </w:r>
      <w:r>
        <w:t xml:space="preserve">, </w:t>
      </w:r>
      <w:proofErr w:type="gramStart"/>
      <w:r w:rsidR="006619BF">
        <w:t>i.e.</w:t>
      </w:r>
      <w:proofErr w:type="gramEnd"/>
      <w:r>
        <w:t xml:space="preserve"> </w:t>
      </w:r>
      <w:r w:rsidR="006F1FC8">
        <w:t xml:space="preserve">some areas of </w:t>
      </w:r>
      <w:r>
        <w:t>northern Queensland</w:t>
      </w:r>
      <w:r w:rsidR="00784B8A" w:rsidRPr="00784B8A">
        <w:t>.</w:t>
      </w:r>
      <w:r w:rsidR="009A1AA2">
        <w:t xml:space="preserve"> </w:t>
      </w:r>
      <w:r w:rsidR="00784B8A" w:rsidRPr="00784B8A">
        <w:t xml:space="preserve">Introduction of dengue into these areas by a viraemic tourist or returning resident </w:t>
      </w:r>
      <w:r w:rsidR="00880152">
        <w:t>can lead</w:t>
      </w:r>
      <w:r w:rsidR="00784B8A" w:rsidRPr="00784B8A">
        <w:t xml:space="preserve"> to sporadic outbreaks, the largest recent one occurring in Cairns between November</w:t>
      </w:r>
      <w:r w:rsidR="003B7F19">
        <w:t> </w:t>
      </w:r>
      <w:r w:rsidR="00784B8A" w:rsidRPr="00784B8A">
        <w:t xml:space="preserve">2008 and May 2009. This </w:t>
      </w:r>
      <w:r w:rsidR="00F91F81">
        <w:t xml:space="preserve">outbreak of a DENV-3 virus </w:t>
      </w:r>
      <w:r w:rsidR="00784B8A" w:rsidRPr="00784B8A">
        <w:t>produced 915 confirmed cases, including six cases of severe dengue and one death.</w:t>
      </w:r>
      <w:r w:rsidR="00F91F81">
        <w:t xml:space="preserve"> </w:t>
      </w:r>
      <w:r w:rsidR="00F91F81">
        <w:fldChar w:fldCharType="begin">
          <w:fldData xml:space="preserve">PEVuZE5vdGU+PENpdGU+PEF1dGhvcj5SaXRjaGllPC9BdXRob3I+PFllYXI+MjAxMzwvWWVhcj48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</w:fldData>
        </w:fldChar>
      </w:r>
      <w:r w:rsidR="00341570">
        <w:instrText xml:space="preserve"> ADDIN EN.CITE </w:instrText>
      </w:r>
      <w:r w:rsidR="00341570">
        <w:fldChar w:fldCharType="begin">
          <w:fldData xml:space="preserve">PEVuZE5vdGU+PENpdGU+PEF1dGhvcj5SaXRjaGllPC9BdXRob3I+PFllYXI+MjAxMzwvWWVhcj48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</w:fldData>
        </w:fldChar>
      </w:r>
      <w:r w:rsidR="00341570">
        <w:instrText xml:space="preserve"> ADDIN EN.CITE.DATA </w:instrText>
      </w:r>
      <w:r w:rsidR="00341570">
        <w:fldChar w:fldCharType="end"/>
      </w:r>
      <w:r w:rsidR="00F91F81">
        <w:fldChar w:fldCharType="separate"/>
      </w:r>
      <w:r w:rsidR="00F91F81">
        <w:rPr>
          <w:noProof/>
        </w:rPr>
        <w:t>(</w:t>
      </w:r>
      <w:hyperlink w:anchor="_ENREF_109" w:tooltip="Ritchie, 2013 #11" w:history="1">
        <w:r w:rsidR="00AF6FCD">
          <w:rPr>
            <w:noProof/>
          </w:rPr>
          <w:t>Ritchie et al., 2013</w:t>
        </w:r>
      </w:hyperlink>
      <w:r w:rsidR="00F91F81">
        <w:rPr>
          <w:noProof/>
        </w:rPr>
        <w:t>)</w:t>
      </w:r>
      <w:r w:rsidR="00F91F81">
        <w:fldChar w:fldCharType="end"/>
      </w:r>
      <w:r w:rsidR="009A1AA2">
        <w:t>. In 2019</w:t>
      </w:r>
      <w:r w:rsidR="009E5374">
        <w:t>,</w:t>
      </w:r>
      <w:r w:rsidR="009A1AA2">
        <w:t xml:space="preserve"> there was a small outbreak of 21 locally acquire</w:t>
      </w:r>
      <w:r w:rsidR="00731403">
        <w:t>d</w:t>
      </w:r>
      <w:r w:rsidR="009A1AA2">
        <w:t xml:space="preserve"> </w:t>
      </w:r>
      <w:r w:rsidR="00731403">
        <w:t xml:space="preserve">dengue </w:t>
      </w:r>
      <w:r w:rsidR="009A1AA2">
        <w:t xml:space="preserve">cases in Central Queensland when a </w:t>
      </w:r>
      <w:r w:rsidR="00731403">
        <w:t>DENV-2</w:t>
      </w:r>
      <w:r w:rsidR="009A1AA2">
        <w:t xml:space="preserve"> viraemic traveller returned from Southeast Asia</w:t>
      </w:r>
      <w:r w:rsidR="00D2069C">
        <w:t xml:space="preserve"> </w:t>
      </w:r>
      <w:r w:rsidR="00374D51">
        <w:fldChar w:fldCharType="begin">
          <w:fldData xml:space="preserve">PEVuZE5vdGU+PENpdGU+PEF1dGhvcj5XYWxrZXI8L0F1dGhvcj48WWVhcj4yMDIxPC9ZZWFyPjxS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</w:fldData>
        </w:fldChar>
      </w:r>
      <w:r w:rsidR="00341570">
        <w:instrText xml:space="preserve"> ADDIN EN.CITE </w:instrText>
      </w:r>
      <w:r w:rsidR="00341570">
        <w:fldChar w:fldCharType="begin">
          <w:fldData xml:space="preserve">PEVuZE5vdGU+PENpdGU+PEF1dGhvcj5XYWxrZXI8L0F1dGhvcj48WWVhcj4yMDIxPC9ZZWFyPjxS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</w:fldData>
        </w:fldChar>
      </w:r>
      <w:r w:rsidR="00341570">
        <w:instrText xml:space="preserve"> ADDIN EN.CITE.DATA </w:instrText>
      </w:r>
      <w:r w:rsidR="00341570">
        <w:fldChar w:fldCharType="end"/>
      </w:r>
      <w:r w:rsidR="00374D51">
        <w:fldChar w:fldCharType="separate"/>
      </w:r>
      <w:r w:rsidR="00374D51">
        <w:rPr>
          <w:noProof/>
        </w:rPr>
        <w:t>(</w:t>
      </w:r>
      <w:hyperlink w:anchor="_ENREF_147" w:tooltip="Walker, 2021 #21" w:history="1">
        <w:r w:rsidR="00AF6FCD">
          <w:rPr>
            <w:noProof/>
          </w:rPr>
          <w:t>Walker et al., 2021</w:t>
        </w:r>
      </w:hyperlink>
      <w:r w:rsidR="00374D51">
        <w:rPr>
          <w:noProof/>
        </w:rPr>
        <w:t>)</w:t>
      </w:r>
      <w:r w:rsidR="00374D51">
        <w:fldChar w:fldCharType="end"/>
      </w:r>
      <w:r w:rsidR="009A1AA2">
        <w:t>.</w:t>
      </w:r>
    </w:p>
    <w:p w14:paraId="379F29B0" w14:textId="0D0DEE5B" w:rsidR="0009610D" w:rsidRDefault="00853622" w:rsidP="00183855">
      <w:pPr>
        <w:pStyle w:val="RARMPparagraph"/>
      </w:pPr>
      <w:r w:rsidRPr="00013916">
        <w:t xml:space="preserve">As discussed in </w:t>
      </w:r>
      <w:r w:rsidR="00F45417">
        <w:t xml:space="preserve">Section </w:t>
      </w:r>
      <w:r w:rsidR="00F45417">
        <w:fldChar w:fldCharType="begin"/>
      </w:r>
      <w:r w:rsidR="00F45417">
        <w:instrText xml:space="preserve"> REF _Ref142303630 \r \h </w:instrText>
      </w:r>
      <w:r w:rsidR="00F45417">
        <w:fldChar w:fldCharType="separate"/>
      </w:r>
      <w:r w:rsidR="00417446">
        <w:t>3.7.4</w:t>
      </w:r>
      <w:r w:rsidR="00F45417">
        <w:fldChar w:fldCharType="end"/>
      </w:r>
      <w:r w:rsidRPr="00013916">
        <w:t xml:space="preserve">, </w:t>
      </w:r>
      <w:r w:rsidRPr="0035381D">
        <w:rPr>
          <w:i/>
          <w:iCs/>
        </w:rPr>
        <w:t>Wolbachia</w:t>
      </w:r>
      <w:r w:rsidRPr="00013916">
        <w:t xml:space="preserve"> is used as a biological </w:t>
      </w:r>
      <w:r w:rsidR="00013916" w:rsidRPr="00013916">
        <w:t>agent to control mosquito populations and reduce transmission of DENV</w:t>
      </w:r>
      <w:r w:rsidR="00013916">
        <w:rPr>
          <w:i/>
          <w:iCs/>
        </w:rPr>
        <w:t xml:space="preserve">. </w:t>
      </w:r>
      <w:r w:rsidR="0009610D" w:rsidRPr="00B73B24">
        <w:rPr>
          <w:i/>
          <w:iCs/>
        </w:rPr>
        <w:t>Wolbachia</w:t>
      </w:r>
      <w:r w:rsidR="0009610D">
        <w:t>-</w:t>
      </w:r>
      <w:r w:rsidR="0009610D" w:rsidRPr="00B73B24">
        <w:t xml:space="preserve">infected </w:t>
      </w:r>
      <w:r w:rsidR="0009610D" w:rsidRPr="008E4ABE">
        <w:rPr>
          <w:i/>
          <w:iCs/>
        </w:rPr>
        <w:t xml:space="preserve">Ae. </w:t>
      </w:r>
      <w:r w:rsidR="004805A8">
        <w:rPr>
          <w:i/>
          <w:iCs/>
        </w:rPr>
        <w:t>a</w:t>
      </w:r>
      <w:r w:rsidR="0009610D" w:rsidRPr="008E4ABE">
        <w:rPr>
          <w:i/>
          <w:iCs/>
        </w:rPr>
        <w:t>egypti</w:t>
      </w:r>
      <w:r w:rsidR="0009610D" w:rsidRPr="00B73B24">
        <w:t xml:space="preserve"> mosquitoes were first released in </w:t>
      </w:r>
      <w:r w:rsidR="0009610D">
        <w:t>Cairns</w:t>
      </w:r>
      <w:r w:rsidR="0009610D" w:rsidRPr="00B73B24">
        <w:t xml:space="preserve"> in 2011</w:t>
      </w:r>
      <w:r w:rsidR="0035381D">
        <w:t xml:space="preserve"> and p</w:t>
      </w:r>
      <w:r w:rsidR="0009610D">
        <w:t>ost</w:t>
      </w:r>
      <w:r w:rsidR="009E5374">
        <w:t>-</w:t>
      </w:r>
      <w:r w:rsidR="0009610D">
        <w:t xml:space="preserve">release monitoring has indicated that the </w:t>
      </w:r>
      <w:r w:rsidR="0009610D" w:rsidRPr="00F54630">
        <w:rPr>
          <w:i/>
          <w:iCs/>
        </w:rPr>
        <w:t>Wolbachia</w:t>
      </w:r>
      <w:r w:rsidR="0009610D">
        <w:t xml:space="preserve"> genome has remained stable 7 years post-release</w:t>
      </w:r>
      <w:r w:rsidR="001F125F">
        <w:t xml:space="preserve"> </w:t>
      </w:r>
      <w:r w:rsidR="00005CDD">
        <w:fldChar w:fldCharType="begin">
          <w:fldData xml:space="preserve">PEVuZE5vdGU+PENpdGU+PEF1dGhvcj5EYWludHk8L0F1dGhvcj48WWVhcj4yMDIxPC9ZZWFyPjxS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</w:fldData>
        </w:fldChar>
      </w:r>
      <w:r w:rsidR="00341570">
        <w:instrText xml:space="preserve"> ADDIN EN.CITE </w:instrText>
      </w:r>
      <w:r w:rsidR="00341570">
        <w:fldChar w:fldCharType="begin">
          <w:fldData xml:space="preserve">PEVuZE5vdGU+PENpdGU+PEF1dGhvcj5EYWludHk8L0F1dGhvcj48WWVhcj4yMDIxPC9ZZWFyPjxS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</w:fldData>
        </w:fldChar>
      </w:r>
      <w:r w:rsidR="00341570">
        <w:instrText xml:space="preserve"> ADDIN EN.CITE.DATA </w:instrText>
      </w:r>
      <w:r w:rsidR="00341570">
        <w:fldChar w:fldCharType="end"/>
      </w:r>
      <w:r w:rsidR="00005CDD">
        <w:fldChar w:fldCharType="separate"/>
      </w:r>
      <w:r w:rsidR="00005CDD">
        <w:rPr>
          <w:noProof/>
        </w:rPr>
        <w:t>(</w:t>
      </w:r>
      <w:hyperlink w:anchor="_ENREF_26" w:tooltip="Dainty, 2021 #42" w:history="1">
        <w:r w:rsidR="00AF6FCD">
          <w:rPr>
            <w:noProof/>
          </w:rPr>
          <w:t>Dainty et al., 2021</w:t>
        </w:r>
      </w:hyperlink>
      <w:r w:rsidR="00005CDD">
        <w:rPr>
          <w:noProof/>
        </w:rPr>
        <w:t>)</w:t>
      </w:r>
      <w:r w:rsidR="00005CDD">
        <w:fldChar w:fldCharType="end"/>
      </w:r>
      <w:r w:rsidR="0009610D">
        <w:t>. As of 202</w:t>
      </w:r>
      <w:r w:rsidR="00AA1F39">
        <w:t>3</w:t>
      </w:r>
      <w:r w:rsidR="0009610D">
        <w:t xml:space="preserve">, there have been </w:t>
      </w:r>
      <w:r w:rsidR="00AA1F39">
        <w:t>releases covering 300 km</w:t>
      </w:r>
      <w:r w:rsidR="00AA1F39" w:rsidRPr="00AA1F39">
        <w:rPr>
          <w:vertAlign w:val="superscript"/>
        </w:rPr>
        <w:t>2</w:t>
      </w:r>
      <w:r w:rsidR="0009610D">
        <w:t xml:space="preserve"> </w:t>
      </w:r>
      <w:r w:rsidR="00AA1F39">
        <w:t xml:space="preserve">of </w:t>
      </w:r>
      <w:r w:rsidR="0009610D">
        <w:t>northern Queensland</w:t>
      </w:r>
      <w:r w:rsidR="00AA1F39">
        <w:t xml:space="preserve"> </w:t>
      </w:r>
      <w:r w:rsidR="005D0630">
        <w:t>with a population of</w:t>
      </w:r>
      <w:r w:rsidR="00AA1F39">
        <w:t xml:space="preserve"> over 300,000 people</w:t>
      </w:r>
      <w:r w:rsidR="0035381D">
        <w:t xml:space="preserve"> (for further information see </w:t>
      </w:r>
      <w:hyperlink r:id="rId20" w:history="1">
        <w:r w:rsidR="0035381D" w:rsidRPr="0035381D">
          <w:rPr>
            <w:rStyle w:val="Hyperlink"/>
            <w:color w:val="auto"/>
          </w:rPr>
          <w:t>https://www.worldmosquitoprogram.org/</w:t>
        </w:r>
      </w:hyperlink>
      <w:r w:rsidR="0035381D" w:rsidRPr="0035381D">
        <w:t>, acces</w:t>
      </w:r>
      <w:r w:rsidR="0035381D">
        <w:t>sed 20 June 2023)</w:t>
      </w:r>
      <w:r w:rsidR="0009610D">
        <w:t>.</w:t>
      </w:r>
      <w:r w:rsidR="00040ECC">
        <w:t xml:space="preserve"> A reduction in the local transmission of dengue has been reported in the areas of </w:t>
      </w:r>
      <w:r w:rsidR="00040ECC" w:rsidRPr="001E47A7">
        <w:rPr>
          <w:i/>
          <w:iCs/>
        </w:rPr>
        <w:t>Wolbachia</w:t>
      </w:r>
      <w:r w:rsidR="00040ECC">
        <w:t xml:space="preserve"> release</w:t>
      </w:r>
      <w:r w:rsidR="009A2B4A">
        <w:t xml:space="preserve">, </w:t>
      </w:r>
      <w:r w:rsidR="00DF565A">
        <w:t>based on</w:t>
      </w:r>
      <w:r w:rsidR="009A2B4A">
        <w:t xml:space="preserve"> the number of case notifications of locally-acquired dengue </w:t>
      </w:r>
      <w:r w:rsidR="00005CDD">
        <w:fldChar w:fldCharType="begin"/>
      </w:r>
      <w:r w:rsidR="00CD22DB">
        <w:instrText xml:space="preserve"> ADDIN EN.CITE &lt;EndNote&gt;&lt;Cite&gt;&lt;Author&gt;Ryan&lt;/Author&gt;&lt;Year&gt;2019&lt;/Year&gt;&lt;RecNum&gt;44&lt;/RecNum&gt;&lt;DisplayText&gt;(Ryan et al., 2019)&lt;/DisplayText&gt;&lt;record&gt;&lt;rec-number&gt;44&lt;/rec-number&gt;&lt;foreign-keys&gt;&lt;key app="EN" db-id="xdvttrsx1z22a6etzw5pttv1fpe52099wrxs" timestamp="1687219189"&gt;44&lt;/key&gt;&lt;/foreign-keys&gt;&lt;ref-type name="Journal Article"&gt;17&lt;/ref-type&gt;&lt;contributors&gt;&lt;authors&gt;&lt;author&gt;Ryan, Peter A.&lt;/author&gt;&lt;author&gt;Turley, Andrew P.&lt;/author&gt;&lt;author&gt;Wilson, Geoff&lt;/author&gt;&lt;author&gt;Hurst, Tim P.&lt;/author&gt;&lt;author&gt;Retzki, Kate&lt;/author&gt;&lt;author&gt;Brown-Kenyon, Jack&lt;/author&gt;&lt;author&gt;Hodgson, Lauren&lt;/author&gt;&lt;author&gt;Kenny, Nichola&lt;/author&gt;&lt;author&gt;Cook, Helen&lt;/author&gt;&lt;author&gt;Montgomery, Brian L.&lt;/author&gt;&lt;author&gt;Paton, Christopher J.&lt;/author&gt;&lt;author&gt;Ritchie, Scott A.&lt;/author&gt;&lt;author&gt;Hoffmann, Ary A.&lt;/author&gt;&lt;author&gt;Jewell, Nicholas P.&lt;/author&gt;&lt;author&gt;Tanamas, Stephanie K.&lt;/author&gt;&lt;author&gt;Anders, Katherine L.&lt;/author&gt;&lt;author&gt;Simmons, Cameron P.&lt;/author&gt;&lt;author&gt;O’Neill, Scott L.&lt;/author&gt;&lt;/authors&gt;&lt;/contributors&gt;&lt;titles&gt;&lt;title&gt;&lt;style face="normal" font="default" size="100%"&gt;Establishment of wMel Wolbachia in &lt;/style&gt;&lt;style face="italic" font="default" size="100%"&gt;Aedes aegypti&lt;/style&gt;&lt;style face="normal" font="default" size="100%"&gt; mosquitoes and reduction of local dengue transmission in Cairns and surrounding locations in northern Queensland, Australia&lt;/style&gt;&lt;/title&gt;&lt;secondary-title&gt;Gates Open Research&lt;/secondary-title&gt;&lt;/titles&gt;&lt;periodical&gt;&lt;full-title&gt;Gates Open Research&lt;/full-title&gt;&lt;/periodical&gt;&lt;volume&gt;3&lt;/volume&gt;&lt;section&gt;1547&lt;/section&gt;&lt;dates&gt;&lt;year&gt;2019&lt;/year&gt;&lt;/dates&gt;&lt;isbn&gt;2572-4754&lt;/isbn&gt;&lt;urls&gt;&lt;/urls&gt;&lt;electronic-resource-num&gt;10.12688/gatesopenres.13061.1&lt;/electronic-resource-num&gt;&lt;/record&gt;&lt;/Cite&gt;&lt;/EndNote&gt;</w:instrText>
      </w:r>
      <w:r w:rsidR="00005CDD">
        <w:fldChar w:fldCharType="separate"/>
      </w:r>
      <w:r w:rsidR="00005CDD">
        <w:rPr>
          <w:noProof/>
        </w:rPr>
        <w:t>(</w:t>
      </w:r>
      <w:hyperlink w:anchor="_ENREF_114" w:tooltip="Ryan, 2019 #44" w:history="1">
        <w:r w:rsidR="00AF6FCD">
          <w:rPr>
            <w:noProof/>
          </w:rPr>
          <w:t>Ryan et al., 2019</w:t>
        </w:r>
      </w:hyperlink>
      <w:r w:rsidR="00005CDD">
        <w:rPr>
          <w:noProof/>
        </w:rPr>
        <w:t>)</w:t>
      </w:r>
      <w:r w:rsidR="00005CDD">
        <w:fldChar w:fldCharType="end"/>
      </w:r>
      <w:r w:rsidR="00040ECC">
        <w:t>.</w:t>
      </w:r>
    </w:p>
    <w:p w14:paraId="59A02A93" w14:textId="76789CCF" w:rsidR="001F125F" w:rsidRDefault="001F125F" w:rsidP="00183855">
      <w:pPr>
        <w:pStyle w:val="RARMPparagraph"/>
      </w:pPr>
      <w:r>
        <w:t xml:space="preserve">As discussed in Section </w:t>
      </w:r>
      <w:r w:rsidR="00F45417">
        <w:fldChar w:fldCharType="begin"/>
      </w:r>
      <w:r w:rsidR="00F45417">
        <w:instrText xml:space="preserve"> REF _Ref142303678 \r \h </w:instrText>
      </w:r>
      <w:r w:rsidR="00F45417">
        <w:fldChar w:fldCharType="separate"/>
      </w:r>
      <w:r w:rsidR="00417446">
        <w:t>3.7.1</w:t>
      </w:r>
      <w:r w:rsidR="00F45417">
        <w:fldChar w:fldCharType="end"/>
      </w:r>
      <w:r>
        <w:t xml:space="preserve">, the dengue sylvatic cycle involves transmission between mosquitoes and </w:t>
      </w:r>
      <w:proofErr w:type="gramStart"/>
      <w:r>
        <w:t>a number of</w:t>
      </w:r>
      <w:proofErr w:type="gramEnd"/>
      <w:r>
        <w:t xml:space="preserve"> non-human primates, with some other South and Central American vertebrates </w:t>
      </w:r>
      <w:r w:rsidR="00040ECC">
        <w:t>being debated as potential</w:t>
      </w:r>
      <w:r>
        <w:t xml:space="preserve"> reservoirs. The sylvatic cycle has not been reported as occurring in Australia, likely due to the lack of suitable hosts outside captivity.</w:t>
      </w:r>
    </w:p>
    <w:p w14:paraId="53C96CF2" w14:textId="38027E00" w:rsidR="00FA226C" w:rsidRDefault="0009610D" w:rsidP="00FA226C">
      <w:pPr>
        <w:pStyle w:val="Sectionheading3"/>
      </w:pPr>
      <w:bookmarkStart w:id="42" w:name="_Ref142303856"/>
      <w:r>
        <w:lastRenderedPageBreak/>
        <w:t>E</w:t>
      </w:r>
      <w:r w:rsidR="00FA226C">
        <w:t>nvironmental stability and decontamination methods</w:t>
      </w:r>
      <w:bookmarkEnd w:id="42"/>
    </w:p>
    <w:p w14:paraId="68C89DE1" w14:textId="527DEA4F" w:rsidR="00247484" w:rsidRDefault="00247484" w:rsidP="00A707B9">
      <w:pPr>
        <w:pStyle w:val="RARMPparagraph"/>
      </w:pPr>
      <w:r>
        <w:t xml:space="preserve">Enveloped </w:t>
      </w:r>
      <w:r w:rsidR="00224413">
        <w:t xml:space="preserve">RNA viruses such as </w:t>
      </w:r>
      <w:r w:rsidR="00953551">
        <w:t>dengue</w:t>
      </w:r>
      <w:r w:rsidR="00A707B9">
        <w:t xml:space="preserve"> </w:t>
      </w:r>
      <w:r w:rsidR="00095F72">
        <w:t xml:space="preserve">virus </w:t>
      </w:r>
      <w:r w:rsidR="00224413">
        <w:t>are not expected to survive for</w:t>
      </w:r>
      <w:r w:rsidR="00A707B9">
        <w:t xml:space="preserve"> extended periods outside a host</w:t>
      </w:r>
      <w:r w:rsidR="00224413">
        <w:t xml:space="preserve"> due to their sensitivity to</w:t>
      </w:r>
      <w:r w:rsidR="007558BA">
        <w:t xml:space="preserve"> environmental and chemical factors</w:t>
      </w:r>
      <w:r w:rsidR="00224413">
        <w:t>.</w:t>
      </w:r>
    </w:p>
    <w:p w14:paraId="3DB45503" w14:textId="0C24B5AD" w:rsidR="007558BA" w:rsidRDefault="007558BA" w:rsidP="00A707B9">
      <w:pPr>
        <w:pStyle w:val="RARMPparagraph"/>
      </w:pPr>
      <w:r>
        <w:t xml:space="preserve">Flaviviruses in general can be physically inactivated by ultraviolet light, desiccation, gamma irradiation and heat. Due to the sensitivity of their outer lipid envelope, flaviviruses can be chemically inactivated by low pH, detergents, disinfectants and chaotropic agents </w:t>
      </w:r>
      <w:r>
        <w:fldChar w:fldCharType="begin"/>
      </w:r>
      <w:r w:rsidR="00341570">
        <w:instrText xml:space="preserve"> ADDIN EN.CITE &lt;EndNote&gt;&lt;Cite&gt;&lt;Author&gt;Public Health Agency of Canada&lt;/Author&gt;&lt;Year&gt;2014&lt;/Year&gt;&lt;RecNum&gt;177&lt;/RecNum&gt;&lt;DisplayText&gt;(Public Health Agency of Canada, 2014)&lt;/DisplayText&gt;&lt;record&gt;&lt;rec-number&gt;177&lt;/rec-number&gt;&lt;foreign-keys&gt;&lt;key app="EN" db-id="xdvttrsx1z22a6etzw5pttv1fpe52099wrxs" timestamp="1689133342"&gt;177&lt;/key&gt;&lt;/foreign-keys&gt;&lt;ref-type name="Electronic Article"&gt;43&lt;/ref-type&gt;&lt;contributors&gt;&lt;authors&gt;&lt;author&gt;Public Health Agency of Canada,&lt;/author&gt;&lt;/authors&gt;&lt;/contributors&gt;&lt;titles&gt;&lt;title&gt;Dengue fever virus (DEN 1, DEN 2, DEN 3, DEN 4) - Pathogen Safety Data Sheet&lt;/title&gt;&lt;secondary-title&gt;Pathogen Safety Data Sheets&lt;/secondary-title&gt;&lt;/titles&gt;&lt;periodical&gt;&lt;full-title&gt;Pathogen Safety Data Sheets&lt;/full-title&gt;&lt;/periodical&gt;&lt;section&gt;9/11/2014&lt;/section&gt;&lt;reprint-edition&gt;Not in File&lt;/reprint-edition&gt;&lt;keywords&gt;&lt;keyword&gt;Dengue&lt;/keyword&gt;&lt;keyword&gt;Fever&lt;/keyword&gt;&lt;keyword&gt;virus&lt;/keyword&gt;&lt;keyword&gt;Safety&lt;/keyword&gt;&lt;/keywords&gt;&lt;dates&gt;&lt;year&gt;2014&lt;/year&gt;&lt;/dates&gt;&lt;label&gt;21911&lt;/label&gt;&lt;urls&gt;&lt;related-urls&gt;&lt;url&gt;&lt;style face="underline" font="default" size="100%"&gt;http://www.phac-aspc.gc.ca/lab-bio/res/psds-ftss/msds50e-eng.php&lt;/style&gt;&lt;/url&gt;&lt;/related-urls&gt;&lt;/urls&gt;&lt;/record&gt;&lt;/Cite&gt;&lt;/EndNote&gt;</w:instrText>
      </w:r>
      <w:r>
        <w:fldChar w:fldCharType="separate"/>
      </w:r>
      <w:r>
        <w:rPr>
          <w:noProof/>
        </w:rPr>
        <w:t>(</w:t>
      </w:r>
      <w:hyperlink w:anchor="_ENREF_103" w:tooltip="Public Health Agency of Canada, 2014 #177" w:history="1">
        <w:r w:rsidR="00AF6FCD">
          <w:rPr>
            <w:noProof/>
          </w:rPr>
          <w:t>Public Health Agency of Canada, 2014</w:t>
        </w:r>
      </w:hyperlink>
      <w:r>
        <w:rPr>
          <w:noProof/>
        </w:rPr>
        <w:t>)</w:t>
      </w:r>
      <w:r>
        <w:fldChar w:fldCharType="end"/>
      </w:r>
      <w:r>
        <w:t>.</w:t>
      </w:r>
    </w:p>
    <w:p w14:paraId="6B701F86" w14:textId="775A66B7" w:rsidR="00A707B9" w:rsidRDefault="00224413" w:rsidP="00A707B9">
      <w:pPr>
        <w:pStyle w:val="RARMPparagraph"/>
      </w:pPr>
      <w:r w:rsidRPr="00181FBD">
        <w:t>D</w:t>
      </w:r>
      <w:r w:rsidR="00953551">
        <w:t>engue</w:t>
      </w:r>
      <w:r w:rsidR="00A707B9">
        <w:t xml:space="preserve"> </w:t>
      </w:r>
      <w:r w:rsidR="00095F72">
        <w:t xml:space="preserve">virus </w:t>
      </w:r>
      <w:r w:rsidR="00A707B9">
        <w:t>is sensitive to moist heat (121°C for at least 15 min), dry heat (160-170°C for at least 1 hour), and low temperature sterilisation (ethylene oxide or plasma sterilisation)</w:t>
      </w:r>
      <w:r w:rsidR="00095F72">
        <w:t xml:space="preserve">. Dengue virus is also susceptible to chemical agents </w:t>
      </w:r>
      <w:r w:rsidR="00CE37EB">
        <w:t xml:space="preserve">such as </w:t>
      </w:r>
      <w:r w:rsidR="00095F72">
        <w:t>1% sodium hypochlorite, 2% glut</w:t>
      </w:r>
      <w:r w:rsidR="004004FE">
        <w:t>a</w:t>
      </w:r>
      <w:r w:rsidR="00095F72">
        <w:t>raldehyde, 2% peracetic acid, 70 % ethanol, iodophors, phenolic compounds and 3-6% hydrogen peroxide</w:t>
      </w:r>
      <w:r w:rsidR="00664AD5">
        <w:t xml:space="preserve"> </w:t>
      </w:r>
      <w:r w:rsidR="00B7180F">
        <w:fldChar w:fldCharType="begin"/>
      </w:r>
      <w:r w:rsidR="00341570">
        <w:instrText xml:space="preserve"> ADDIN EN.CITE &lt;EndNote&gt;&lt;Cite&gt;&lt;Author&gt;Public Health Agency of Canada&lt;/Author&gt;&lt;Year&gt;2014&lt;/Year&gt;&lt;RecNum&gt;177&lt;/RecNum&gt;&lt;DisplayText&gt;(Public Health Agency of Canada, 2014)&lt;/DisplayText&gt;&lt;record&gt;&lt;rec-number&gt;177&lt;/rec-number&gt;&lt;foreign-keys&gt;&lt;key app="EN" db-id="xdvttrsx1z22a6etzw5pttv1fpe52099wrxs" timestamp="1689133342"&gt;177&lt;/key&gt;&lt;/foreign-keys&gt;&lt;ref-type name="Electronic Article"&gt;43&lt;/ref-type&gt;&lt;contributors&gt;&lt;authors&gt;&lt;author&gt;Public Health Agency of Canada,&lt;/author&gt;&lt;/authors&gt;&lt;/contributors&gt;&lt;titles&gt;&lt;title&gt;Dengue fever virus (DEN 1, DEN 2, DEN 3, DEN 4) - Pathogen Safety Data Sheet&lt;/title&gt;&lt;secondary-title&gt;Pathogen Safety Data Sheets&lt;/secondary-title&gt;&lt;/titles&gt;&lt;periodical&gt;&lt;full-title&gt;Pathogen Safety Data Sheets&lt;/full-title&gt;&lt;/periodical&gt;&lt;section&gt;9/11/2014&lt;/section&gt;&lt;reprint-edition&gt;Not in File&lt;/reprint-edition&gt;&lt;keywords&gt;&lt;keyword&gt;Dengue&lt;/keyword&gt;&lt;keyword&gt;Fever&lt;/keyword&gt;&lt;keyword&gt;virus&lt;/keyword&gt;&lt;keyword&gt;Safety&lt;/keyword&gt;&lt;/keywords&gt;&lt;dates&gt;&lt;year&gt;2014&lt;/year&gt;&lt;/dates&gt;&lt;label&gt;21911&lt;/label&gt;&lt;urls&gt;&lt;related-urls&gt;&lt;url&gt;&lt;style face="underline" font="default" size="100%"&gt;http://www.phac-aspc.gc.ca/lab-bio/res/psds-ftss/msds50e-eng.php&lt;/style&gt;&lt;/url&gt;&lt;/related-urls&gt;&lt;/urls&gt;&lt;/record&gt;&lt;/Cite&gt;&lt;/EndNote&gt;</w:instrText>
      </w:r>
      <w:r w:rsidR="00B7180F">
        <w:fldChar w:fldCharType="separate"/>
      </w:r>
      <w:r w:rsidR="00B7180F">
        <w:rPr>
          <w:noProof/>
        </w:rPr>
        <w:t>(</w:t>
      </w:r>
      <w:hyperlink w:anchor="_ENREF_103" w:tooltip="Public Health Agency of Canada, 2014 #177" w:history="1">
        <w:r w:rsidR="00AF6FCD">
          <w:rPr>
            <w:noProof/>
          </w:rPr>
          <w:t>Public Health Agency of Canada, 2014</w:t>
        </w:r>
      </w:hyperlink>
      <w:r w:rsidR="00B7180F">
        <w:rPr>
          <w:noProof/>
        </w:rPr>
        <w:t>)</w:t>
      </w:r>
      <w:r w:rsidR="00B7180F">
        <w:fldChar w:fldCharType="end"/>
      </w:r>
      <w:r w:rsidR="00A707B9">
        <w:t>.</w:t>
      </w:r>
    </w:p>
    <w:p w14:paraId="183DD948" w14:textId="62237583" w:rsidR="00203CE3" w:rsidRDefault="00247484" w:rsidP="00095F72">
      <w:pPr>
        <w:pStyle w:val="RARMPparagraph"/>
      </w:pPr>
      <w:r>
        <w:t xml:space="preserve">Dengue </w:t>
      </w:r>
      <w:r w:rsidR="00095F72">
        <w:t xml:space="preserve">virus </w:t>
      </w:r>
      <w:r>
        <w:t xml:space="preserve">is inactivated by nucleic acid extraction reagents </w:t>
      </w:r>
      <w:r w:rsidRPr="00247484">
        <w:t>phenol-guanidine isothiocyanate</w:t>
      </w:r>
      <w:r>
        <w:t xml:space="preserve"> and chaotropic salt</w:t>
      </w:r>
      <w:r w:rsidR="00664AD5">
        <w:t xml:space="preserve"> </w:t>
      </w:r>
      <w:r w:rsidR="00B7180F">
        <w:fldChar w:fldCharType="begin"/>
      </w:r>
      <w:r w:rsidR="0011509D">
        <w:instrText xml:space="preserve"> ADDIN EN.CITE &lt;EndNote&gt;&lt;Cite&gt;&lt;Author&gt;Blow&lt;/Author&gt;&lt;Year&gt;2004&lt;/Year&gt;&lt;RecNum&gt;178&lt;/RecNum&gt;&lt;DisplayText&gt;(Blow et al., 2004)&lt;/DisplayText&gt;&lt;record&gt;&lt;rec-number&gt;178&lt;/rec-number&gt;&lt;foreign-keys&gt;&lt;key app="EN" db-id="xdvttrsx1z22a6etzw5pttv1fpe52099wrxs" timestamp="1689133477"&gt;178&lt;/key&gt;&lt;/foreign-keys&gt;&lt;ref-type name="Journal Article"&gt;17&lt;/ref-type&gt;&lt;contributors&gt;&lt;authors&gt;&lt;author&gt;Blow, J. A.&lt;/author&gt;&lt;author&gt;Dohm, D. J.&lt;/author&gt;&lt;author&gt;Negley, D. L.&lt;/author&gt;&lt;author&gt;Mores, C. N.&lt;/author&gt;&lt;/authors&gt;&lt;/contributors&gt;&lt;auth-address&gt;Department of Vector Assessment, United States Army Medical Research Institute of Infectious Diseases, 1425 Porter Street, Fort Detrick, MD 21702, USA. jamie.blow@us.army.mil&lt;/auth-address&gt;&lt;titles&gt;&lt;title&gt;Virus inactivation by nucleic acid extraction reagents&lt;/title&gt;&lt;secondary-title&gt;Journal of Virological Methods&lt;/secondary-title&gt;&lt;/titles&gt;&lt;periodical&gt;&lt;full-title&gt;Journal of Virological Methods&lt;/full-title&gt;&lt;/periodical&gt;&lt;pages&gt;195-8&lt;/pages&gt;&lt;volume&gt;119&lt;/volume&gt;&lt;number&gt;2&lt;/number&gt;&lt;edition&gt;2004/05/26&lt;/edition&gt;&lt;keywords&gt;&lt;keyword&gt;Alphavirus/drug effects&lt;/keyword&gt;&lt;keyword&gt;DNA, Viral/*isolation &amp;amp; purification&lt;/keyword&gt;&lt;keyword&gt;Flavivirus/drug effects&lt;/keyword&gt;&lt;keyword&gt;Indicators and Reagents/*pharmacology&lt;/keyword&gt;&lt;keyword&gt;Orthobunyavirus/drug effects&lt;/keyword&gt;&lt;keyword&gt;*Reagent Kits, Diagnostic&lt;/keyword&gt;&lt;keyword&gt;Viruses/*drug effects&lt;/keyword&gt;&lt;/keywords&gt;&lt;dates&gt;&lt;year&gt;2004&lt;/year&gt;&lt;pub-dates&gt;&lt;date&gt;Aug&lt;/date&gt;&lt;/pub-dates&gt;&lt;/dates&gt;&lt;isbn&gt;0166-0934 (Print)&amp;#xD;0166-0934&lt;/isbn&gt;&lt;accession-num&gt;15158603&lt;/accession-num&gt;&lt;urls&gt;&lt;related-urls&gt;&lt;url&gt;https://pubmed.ncbi.nlm.nih.gov/15158603/&lt;/url&gt;&lt;/related-urls&gt;&lt;/urls&gt;&lt;electronic-resource-num&gt;10.1016/j.jviromet.2004.03.015&lt;/electronic-resource-num&gt;&lt;remote-database-provider&gt;NLM&lt;/remote-database-provider&gt;&lt;language&gt;eng&lt;/language&gt;&lt;/record&gt;&lt;/Cite&gt;&lt;/EndNote&gt;</w:instrText>
      </w:r>
      <w:r w:rsidR="00B7180F">
        <w:fldChar w:fldCharType="separate"/>
      </w:r>
      <w:r w:rsidR="00B7180F">
        <w:rPr>
          <w:noProof/>
        </w:rPr>
        <w:t>(</w:t>
      </w:r>
      <w:hyperlink w:anchor="_ENREF_13" w:tooltip="Blow, 2004 #178" w:history="1">
        <w:r w:rsidR="00AF6FCD">
          <w:rPr>
            <w:noProof/>
          </w:rPr>
          <w:t>Blow et al., 2004</w:t>
        </w:r>
      </w:hyperlink>
      <w:r w:rsidR="00B7180F">
        <w:rPr>
          <w:noProof/>
        </w:rPr>
        <w:t>)</w:t>
      </w:r>
      <w:r w:rsidR="00B7180F">
        <w:fldChar w:fldCharType="end"/>
      </w:r>
      <w:r w:rsidR="00664AD5">
        <w:t>.</w:t>
      </w:r>
    </w:p>
    <w:p w14:paraId="687D0DC4" w14:textId="05600653" w:rsidR="003A6F61" w:rsidRDefault="003A6F61" w:rsidP="003A6F61">
      <w:pPr>
        <w:pStyle w:val="RARMPparagraph"/>
      </w:pPr>
      <w:r>
        <w:t xml:space="preserve">In an </w:t>
      </w:r>
      <w:proofErr w:type="gramStart"/>
      <w:r>
        <w:t>experiment testing methods</w:t>
      </w:r>
      <w:proofErr w:type="gramEnd"/>
      <w:r>
        <w:t xml:space="preserve"> of storing dengue </w:t>
      </w:r>
      <w:r w:rsidR="00095F72">
        <w:t xml:space="preserve">virus </w:t>
      </w:r>
      <w:r>
        <w:t xml:space="preserve">samples </w:t>
      </w:r>
      <w:r w:rsidR="00664AD5">
        <w:t xml:space="preserve">in the laboratory </w:t>
      </w:r>
      <w:r>
        <w:t>for later PCR analysis, dengue RNA has been shown to be stable in dried human blood on filter paper for up to nine weeks at room temperature</w:t>
      </w:r>
      <w:r w:rsidR="00095F72">
        <w:t xml:space="preserve"> sealed in a plastic bag</w:t>
      </w:r>
      <w:r>
        <w:t xml:space="preserve">. In the same study, DENV-2 in a </w:t>
      </w:r>
      <w:r w:rsidR="00095F72">
        <w:t xml:space="preserve">dried </w:t>
      </w:r>
      <w:r>
        <w:t xml:space="preserve">blood spot </w:t>
      </w:r>
      <w:r w:rsidR="00095F72">
        <w:t xml:space="preserve">on filter paper </w:t>
      </w:r>
      <w:r>
        <w:t xml:space="preserve">was shown to be capable of infecting a mosquito cell line </w:t>
      </w:r>
      <w:r w:rsidRPr="003A6F61">
        <w:rPr>
          <w:i/>
          <w:iCs/>
        </w:rPr>
        <w:t>in vitro</w:t>
      </w:r>
      <w:r>
        <w:t xml:space="preserve"> after being stored up to 48 hours at room temperature</w:t>
      </w:r>
      <w:r w:rsidR="00095F72">
        <w:t xml:space="preserve"> sealed in a plastic bag</w:t>
      </w:r>
      <w:r w:rsidR="00664AD5">
        <w:t xml:space="preserve"> </w:t>
      </w:r>
      <w:r w:rsidR="00B7180F">
        <w:fldChar w:fldCharType="begin"/>
      </w:r>
      <w:r w:rsidR="00B7180F">
        <w:instrText xml:space="preserve"> ADDIN EN.CITE &lt;EndNote&gt;&lt;Cite&gt;&lt;Author&gt;Prado&lt;/Author&gt;&lt;Year&gt;2005&lt;/Year&gt;&lt;RecNum&gt;179&lt;/RecNum&gt;&lt;DisplayText&gt;(Prado et al., 2005)&lt;/DisplayText&gt;&lt;record&gt;&lt;rec-number&gt;179&lt;/rec-number&gt;&lt;foreign-keys&gt;&lt;key app="EN" db-id="xdvttrsx1z22a6etzw5pttv1fpe52099wrxs" timestamp="1689133714"&gt;179&lt;/key&gt;&lt;/foreign-keys&gt;&lt;ref-type name="Journal Article"&gt;17&lt;/ref-type&gt;&lt;contributors&gt;&lt;authors&gt;&lt;author&gt;Prado, Irina&lt;/author&gt;&lt;author&gt;Rosario, Delfina&lt;/author&gt;&lt;author&gt;Bernardo, Lídice&lt;/author&gt;&lt;author&gt;Álvarez, Mayling&lt;/author&gt;&lt;author&gt;Rodríguez, Rosmari&lt;/author&gt;&lt;author&gt;Vázquez, Susana&lt;/author&gt;&lt;author&gt;Guzmán, María G.&lt;/author&gt;&lt;/authors&gt;&lt;/contributors&gt;&lt;titles&gt;&lt;title&gt;PCR detection of dengue virus using dried whole blood spotted on filter paper&lt;/title&gt;&lt;secondary-title&gt;Journal of Virological Methods&lt;/secondary-title&gt;&lt;/titles&gt;&lt;periodical&gt;&lt;full-title&gt;Journal of Virological Methods&lt;/full-title&gt;&lt;/periodical&gt;&lt;pages&gt;75-81&lt;/pages&gt;&lt;volume&gt;125&lt;/volume&gt;&lt;number&gt;1&lt;/number&gt;&lt;keywords&gt;&lt;keyword&gt;Filter paper&lt;/keyword&gt;&lt;keyword&gt;Dengue virus RNA&lt;/keyword&gt;&lt;keyword&gt;PCR&lt;/keyword&gt;&lt;keyword&gt;Molecular diagnosis&lt;/keyword&gt;&lt;/keywords&gt;&lt;dates&gt;&lt;year&gt;2005&lt;/year&gt;&lt;pub-dates&gt;&lt;date&gt;2005/04/01/&lt;/date&gt;&lt;/pub-dates&gt;&lt;/dates&gt;&lt;isbn&gt;0166-0934&lt;/isbn&gt;&lt;urls&gt;&lt;related-urls&gt;&lt;url&gt;https://www.sciencedirect.com/science/article/pii/S0166093405000157&lt;/url&gt;&lt;/related-urls&gt;&lt;/urls&gt;&lt;electronic-resource-num&gt;https://doi.org/10.1016/j.jviromet.2005.01.001&lt;/electronic-resource-num&gt;&lt;/record&gt;&lt;/Cite&gt;&lt;/EndNote&gt;</w:instrText>
      </w:r>
      <w:r w:rsidR="00B7180F">
        <w:fldChar w:fldCharType="separate"/>
      </w:r>
      <w:r w:rsidR="00B7180F">
        <w:rPr>
          <w:noProof/>
        </w:rPr>
        <w:t>(</w:t>
      </w:r>
      <w:hyperlink w:anchor="_ENREF_101" w:tooltip="Prado, 2005 #179" w:history="1">
        <w:r w:rsidR="00AF6FCD">
          <w:rPr>
            <w:noProof/>
          </w:rPr>
          <w:t>Prado et al., 2005</w:t>
        </w:r>
      </w:hyperlink>
      <w:r w:rsidR="00B7180F">
        <w:rPr>
          <w:noProof/>
        </w:rPr>
        <w:t>)</w:t>
      </w:r>
      <w:r w:rsidR="00B7180F">
        <w:fldChar w:fldCharType="end"/>
      </w:r>
      <w:r>
        <w:t>.</w:t>
      </w:r>
    </w:p>
    <w:p w14:paraId="24AC3916" w14:textId="77777777" w:rsidR="00181FBD" w:rsidRDefault="00181FBD" w:rsidP="00181FBD">
      <w:pPr>
        <w:pStyle w:val="Sectionheading2"/>
      </w:pPr>
      <w:bookmarkStart w:id="43" w:name="_Toc141213152"/>
      <w:bookmarkStart w:id="44" w:name="_Ref142303771"/>
      <w:bookmarkStart w:id="45" w:name="_Ref142304010"/>
      <w:bookmarkStart w:id="46" w:name="_Ref143245048"/>
      <w:bookmarkStart w:id="47" w:name="_Ref143512054"/>
      <w:r>
        <w:t>DENV-2 PDK-53, the attenuated parent strain</w:t>
      </w:r>
      <w:bookmarkEnd w:id="43"/>
      <w:bookmarkEnd w:id="44"/>
      <w:bookmarkEnd w:id="45"/>
      <w:bookmarkEnd w:id="46"/>
      <w:bookmarkEnd w:id="47"/>
    </w:p>
    <w:p w14:paraId="7E16CA1E" w14:textId="4FDF4890" w:rsidR="00181FBD" w:rsidRDefault="00181FBD" w:rsidP="00181FBD">
      <w:pPr>
        <w:pStyle w:val="RARMPparagraph"/>
      </w:pPr>
      <w:r>
        <w:t>Culturing viruses in</w:t>
      </w:r>
      <w:r w:rsidR="00345CF9">
        <w:t xml:space="preserve"> cells from non-host species</w:t>
      </w:r>
      <w:r>
        <w:t xml:space="preserve"> to encourage spontaneous viral mutations has been an established procedure for viral attenuation for many decades </w:t>
      </w:r>
      <w:r>
        <w:fldChar w:fldCharType="begin"/>
      </w:r>
      <w:r w:rsidR="00341570">
        <w:instrText xml:space="preserve"> ADDIN EN.CITE &lt;EndNote&gt;&lt;Cite&gt;&lt;Author&gt;Rodrigues&lt;/Author&gt;&lt;Year&gt;2015&lt;/Year&gt;&lt;RecNum&gt;54&lt;/RecNum&gt;&lt;DisplayText&gt;(Rodrigues et al., 2015)&lt;/DisplayText&gt;&lt;record&gt;&lt;rec-number&gt;54&lt;/rec-number&gt;&lt;foreign-keys&gt;&lt;key app="EN" db-id="xdvttrsx1z22a6etzw5pttv1fpe52099wrxs" timestamp="1687227594"&gt;54&lt;/key&gt;&lt;/foreign-keys&gt;&lt;ref-type name="Journal Article"&gt;17&lt;/ref-type&gt;&lt;contributors&gt;&lt;authors&gt;&lt;author&gt;Rodrigues, A. F.&lt;/author&gt;&lt;author&gt;Soares, H. R.&lt;/author&gt;&lt;author&gt;Guerreiro, M. R.&lt;/author&gt;&lt;author&gt;Alves, P. M.&lt;/author&gt;&lt;author&gt;Coroadinha, A. S.&lt;/author&gt;&lt;/authors&gt;&lt;/contributors&gt;&lt;auth-address&gt;iBET, Instituto de Biologia Experimental e Tecnológica, Oeiras, Portugal.&amp;#xD;Instituto de Tecnologia Química e Biológica, Universidade Nova de Lisboa, Oeiras, Portugal.&amp;#xD;iBET, Instituto de Biologia Experimental e Tecnológica, Oeiras, Portugal. avalente@itqb.unl.pt.&amp;#xD;Instituto de Tecnologia Química e Biológica, Universidade Nova de Lisboa, Oeiras, Portugal. avalente@itqb.unl.pt.&lt;/auth-address&gt;&lt;titles&gt;&lt;title&gt;Viral vaccines and their manufacturing cell substrates: New trends and designs in modern vaccinology&lt;/title&gt;&lt;secondary-title&gt;Biotechnology Journal&lt;/secondary-title&gt;&lt;/titles&gt;&lt;periodical&gt;&lt;full-title&gt;Biotechnology Journal&lt;/full-title&gt;&lt;/periodical&gt;&lt;pages&gt;1329-44&lt;/pages&gt;&lt;volume&gt;10&lt;/volume&gt;&lt;number&gt;9&lt;/number&gt;&lt;edition&gt;2015/07/28&lt;/edition&gt;&lt;keywords&gt;&lt;keyword&gt;Humans&lt;/keyword&gt;&lt;keyword&gt;*Vaccination/methods/trends&lt;/keyword&gt;&lt;keyword&gt;*Viral Vaccines&lt;/keyword&gt;&lt;keyword&gt;Virus Diseases/prevention &amp;amp; control&lt;/keyword&gt;&lt;keyword&gt;Cell lines&lt;/keyword&gt;&lt;keyword&gt;Cell substrates&lt;/keyword&gt;&lt;keyword&gt;Chimeric vaccines&lt;/keyword&gt;&lt;keyword&gt;Viral vaccines&lt;/keyword&gt;&lt;keyword&gt;Virus-like particles&lt;/keyword&gt;&lt;/keywords&gt;&lt;dates&gt;&lt;year&gt;2015&lt;/year&gt;&lt;pub-dates&gt;&lt;date&gt;Sep&lt;/date&gt;&lt;/pub-dates&gt;&lt;/dates&gt;&lt;isbn&gt;1860-6768 (Print)&amp;#xD;1860-6768&lt;/isbn&gt;&lt;accession-num&gt;26212697&lt;/accession-num&gt;&lt;urls&gt;&lt;/urls&gt;&lt;custom2&gt;PMC7161866&lt;/custom2&gt;&lt;electronic-resource-num&gt;10.1002/biot.201400387&lt;/electronic-resource-num&gt;&lt;remote-database-provider&gt;NLM&lt;/remote-database-provider&gt;&lt;language&gt;eng&lt;/language&gt;&lt;/record&gt;&lt;/Cite&gt;&lt;/EndNote&gt;</w:instrText>
      </w:r>
      <w:r>
        <w:fldChar w:fldCharType="separate"/>
      </w:r>
      <w:r>
        <w:rPr>
          <w:noProof/>
        </w:rPr>
        <w:t>(</w:t>
      </w:r>
      <w:hyperlink w:anchor="_ENREF_111" w:tooltip="Rodrigues, 2015 #54" w:history="1">
        <w:r w:rsidR="00AF6FCD">
          <w:rPr>
            <w:noProof/>
          </w:rPr>
          <w:t>Rodrigues et al., 2015</w:t>
        </w:r>
      </w:hyperlink>
      <w:r>
        <w:rPr>
          <w:noProof/>
        </w:rPr>
        <w:t>)</w:t>
      </w:r>
      <w:r>
        <w:fldChar w:fldCharType="end"/>
      </w:r>
      <w:r>
        <w:t>.</w:t>
      </w:r>
    </w:p>
    <w:p w14:paraId="4B54EBE4" w14:textId="00C3D414" w:rsidR="00181FBD" w:rsidRDefault="00181FBD" w:rsidP="00181FBD">
      <w:pPr>
        <w:pStyle w:val="RARMPparagraph"/>
      </w:pPr>
      <w:bookmarkStart w:id="48" w:name="_Ref142252064"/>
      <w:r>
        <w:t xml:space="preserve">DENV-2 PDK-53 (hereafter abbreviated to PDK-53) is a </w:t>
      </w:r>
      <w:r w:rsidR="003B7F19">
        <w:t xml:space="preserve">non-GM </w:t>
      </w:r>
      <w:r>
        <w:t>laboratory-derived strain</w:t>
      </w:r>
      <w:r w:rsidR="0021157D">
        <w:t>.</w:t>
      </w:r>
      <w:r>
        <w:t xml:space="preserve"> </w:t>
      </w:r>
      <w:r w:rsidR="0021157D">
        <w:t xml:space="preserve">It </w:t>
      </w:r>
      <w:r>
        <w:t xml:space="preserve">was attenuated by culturing </w:t>
      </w:r>
      <w:r w:rsidR="00A41296">
        <w:t>WT</w:t>
      </w:r>
      <w:r>
        <w:t xml:space="preserve"> strain DENV-2 16681, originally isolated from a dengue patient in Thailand in 1964, for 53 serial passages in primary dog kidney (PDK) cells.</w:t>
      </w:r>
      <w:r>
        <w:rPr>
          <w:rStyle w:val="FootnoteReference"/>
        </w:rPr>
        <w:footnoteReference w:id="5"/>
      </w:r>
      <w:r>
        <w:t xml:space="preserve"> Compared to the 16681 </w:t>
      </w:r>
      <w:r w:rsidR="001E47A7">
        <w:t xml:space="preserve">WT </w:t>
      </w:r>
      <w:r>
        <w:t xml:space="preserve">parent, the PDK-53 strain showed decreased plaque size in </w:t>
      </w:r>
      <w:r w:rsidR="001E47A7">
        <w:t>monkey kidney</w:t>
      </w:r>
      <w:r>
        <w:t xml:space="preserve"> cells, increased temperature sensitivity, loss of neurovirulence in suckling mice, and reduced incidence of viraemia in </w:t>
      </w:r>
      <w:r w:rsidR="00DF565A">
        <w:t xml:space="preserve">infected </w:t>
      </w:r>
      <w:r>
        <w:t xml:space="preserve">rhesus monkeys </w:t>
      </w:r>
      <w:r>
        <w:fldChar w:fldCharType="begin"/>
      </w:r>
      <w:r>
        <w:instrText xml:space="preserve"> ADDIN EN.CITE &lt;EndNote&gt;&lt;Cite&gt;&lt;Author&gt;Yoksan&lt;/Author&gt;&lt;Year&gt;1986&lt;/Year&gt;&lt;RecNum&gt;55&lt;/RecNum&gt;&lt;DisplayText&gt;(Yoksan et al., 1986)&lt;/DisplayText&gt;&lt;record&gt;&lt;rec-number&gt;55&lt;/rec-number&gt;&lt;foreign-keys&gt;&lt;key app="EN" db-id="xdvttrsx1z22a6etzw5pttv1fpe52099wrxs" timestamp="1687228573"&gt;55&lt;/key&gt;&lt;/foreign-keys&gt;&lt;ref-type name="Conference Proceedings"&gt;10&lt;/ref-type&gt;&lt;contributors&gt;&lt;authors&gt;&lt;author&gt;Yoksan, S.&lt;/author&gt;&lt;author&gt;Bhamarapravati, N&lt;/author&gt;&lt;author&gt;Halstead, S.B.&lt;/author&gt;&lt;/authors&gt;&lt;/contributors&gt;&lt;titles&gt;&lt;title&gt;Dengue virus vaccine development: study on biological markers of uncloned dengue 1-4 viruses serially passaged in primary kidney cells&lt;/title&gt;&lt;secondary-title&gt;Arbovirus research in Australia&lt;/secondary-title&gt;&lt;/titles&gt;&lt;pages&gt;p. 35–38&lt;/pages&gt;&lt;volume&gt;Proceedings of the Fourth Symposium&lt;/volume&gt;&lt;dates&gt;&lt;year&gt;1986&lt;/year&gt;&lt;/dates&gt;&lt;pub-location&gt;CSIRO/QIMR, Brisbane, Australia&lt;/pub-location&gt;&lt;urls&gt;&lt;/urls&gt;&lt;/record&gt;&lt;/Cite&gt;&lt;/EndNote&gt;</w:instrText>
      </w:r>
      <w:r>
        <w:fldChar w:fldCharType="separate"/>
      </w:r>
      <w:r>
        <w:rPr>
          <w:noProof/>
        </w:rPr>
        <w:t>(</w:t>
      </w:r>
      <w:hyperlink w:anchor="_ENREF_156" w:tooltip="Yoksan, 1986 #55" w:history="1">
        <w:r w:rsidR="00AF6FCD">
          <w:rPr>
            <w:noProof/>
          </w:rPr>
          <w:t>Yoksan et al., 1986</w:t>
        </w:r>
      </w:hyperlink>
      <w:r>
        <w:rPr>
          <w:noProof/>
        </w:rPr>
        <w:t>)</w:t>
      </w:r>
      <w:r>
        <w:fldChar w:fldCharType="end"/>
      </w:r>
      <w:r>
        <w:t xml:space="preserve">. In a small clinical trial </w:t>
      </w:r>
      <w:r w:rsidR="004C5E27">
        <w:t>of</w:t>
      </w:r>
      <w:r w:rsidR="004004FE">
        <w:t xml:space="preserve"> </w:t>
      </w:r>
      <w:r>
        <w:t xml:space="preserve">10 participants given </w:t>
      </w:r>
      <w:r w:rsidR="002D48C9">
        <w:t>an equal volume</w:t>
      </w:r>
      <w:r>
        <w:t xml:space="preserve"> of </w:t>
      </w:r>
      <w:r w:rsidR="004C5E27">
        <w:t xml:space="preserve">a </w:t>
      </w:r>
      <w:r>
        <w:t>PDK-53</w:t>
      </w:r>
      <w:r w:rsidR="004C5E27">
        <w:t xml:space="preserve"> vaccine candidate</w:t>
      </w:r>
      <w:r w:rsidR="002D48C9">
        <w:t xml:space="preserve"> (consisting of 1.9-2.7 x 10</w:t>
      </w:r>
      <w:r w:rsidR="002D48C9" w:rsidRPr="00E43464">
        <w:rPr>
          <w:vertAlign w:val="superscript"/>
        </w:rPr>
        <w:t>4</w:t>
      </w:r>
      <w:r w:rsidR="002D48C9">
        <w:t xml:space="preserve"> PFU as assessed by subsequent back titration of virus concentration)</w:t>
      </w:r>
      <w:r>
        <w:t>, neutralising antibodies to DENV-2 were detected at 30 days post</w:t>
      </w:r>
      <w:r w:rsidR="003B7F19">
        <w:noBreakHyphen/>
      </w:r>
      <w:r>
        <w:t xml:space="preserve">vaccination and no significant safety risks were identified. Dengue </w:t>
      </w:r>
      <w:r w:rsidR="0021157D">
        <w:t>virus-</w:t>
      </w:r>
      <w:r>
        <w:t xml:space="preserve">specific memory T cell responses were also observed in the participants </w:t>
      </w:r>
      <w:r w:rsidR="00DD61FC">
        <w:fldChar w:fldCharType="begin"/>
      </w:r>
      <w:r w:rsidR="00341570">
        <w:instrText xml:space="preserve"> ADDIN EN.CITE &lt;EndNote&gt;&lt;Cite&gt;&lt;Author&gt;Dharakul&lt;/Author&gt;&lt;Year&gt;1994&lt;/Year&gt;&lt;RecNum&gt;130&lt;/RecNum&gt;&lt;DisplayText&gt;(Dharakul et al., 1994)&lt;/DisplayText&gt;&lt;record&gt;&lt;rec-number&gt;130&lt;/rec-number&gt;&lt;foreign-keys&gt;&lt;key app="EN" db-id="xdvttrsx1z22a6etzw5pttv1fpe52099wrxs" timestamp="1687696133"&gt;130&lt;/key&gt;&lt;/foreign-keys&gt;&lt;ref-type name="Journal Article"&gt;17&lt;/ref-type&gt;&lt;contributors&gt;&lt;authors&gt;&lt;author&gt;Dharakul, T.&lt;/author&gt;&lt;author&gt;Kurane, I.&lt;/author&gt;&lt;author&gt;Bhamarapravati, N.&lt;/author&gt;&lt;author&gt;Yoksan, S.&lt;/author&gt;&lt;author&gt;Vaughn, D. W.&lt;/author&gt;&lt;author&gt;Hoke, C. H.&lt;/author&gt;&lt;author&gt;Ennis, F. A.&lt;/author&gt;&lt;/authors&gt;&lt;/contributors&gt;&lt;auth-address&gt;Department of Microbiology, Faculty of Medicine, Siriraj Hospital, Mahidol University, Bangkok, Thailand.&lt;/auth-address&gt;&lt;titles&gt;&lt;title&gt;Dengue virus-specific memory T cell responses in human volunteers receiving a live attenuated dengue virus type 2 candidate vaccine&lt;/title&gt;&lt;secondary-title&gt;Journal of Infectious Diseases&lt;/secondary-title&gt;&lt;/titles&gt;&lt;periodical&gt;&lt;full-title&gt;Journal of Infectious Diseases&lt;/full-title&gt;&lt;/periodical&gt;&lt;pages&gt;27-33&lt;/pages&gt;&lt;volume&gt;170&lt;/volume&gt;&lt;number&gt;1&lt;/number&gt;&lt;edition&gt;1994/07/01&lt;/edition&gt;&lt;keywords&gt;&lt;keyword&gt;Adult&lt;/keyword&gt;&lt;keyword&gt;CD4 Antigens&lt;/keyword&gt;&lt;keyword&gt;CD4-Positive T-Lymphocytes/immunology&lt;/keyword&gt;&lt;keyword&gt;CD8 Antigens&lt;/keyword&gt;&lt;keyword&gt;Dengue/*immunology/prevention &amp;amp; control&lt;/keyword&gt;&lt;keyword&gt;Dengue Virus/*immunology&lt;/keyword&gt;&lt;keyword&gt;Humans&lt;/keyword&gt;&lt;keyword&gt;*Immunologic Memory&lt;/keyword&gt;&lt;keyword&gt;Monocytes/immunology&lt;/keyword&gt;&lt;keyword&gt;Phenotype&lt;/keyword&gt;&lt;keyword&gt;T-Lymphocytes/*immunology&lt;/keyword&gt;&lt;keyword&gt;Vaccines, Attenuated/immunology&lt;/keyword&gt;&lt;keyword&gt;Viral Vaccines/*immunology&lt;/keyword&gt;&lt;/keywords&gt;&lt;dates&gt;&lt;year&gt;1994&lt;/year&gt;&lt;pub-dates&gt;&lt;date&gt;Jul&lt;/date&gt;&lt;/pub-dates&gt;&lt;/dates&gt;&lt;isbn&gt;0022-1899 (Print)&amp;#xD;0022-1899&lt;/isbn&gt;&lt;accession-num&gt;7912253&lt;/accession-num&gt;&lt;urls&gt;&lt;/urls&gt;&lt;electronic-resource-num&gt;10.1093/infdis/170.1.27&lt;/electronic-resource-num&gt;&lt;remote-database-provider&gt;NLM&lt;/remote-database-provider&gt;&lt;language&gt;eng&lt;/language&gt;&lt;/record&gt;&lt;/Cite&gt;&lt;/EndNote&gt;</w:instrText>
      </w:r>
      <w:r w:rsidR="00DD61FC">
        <w:fldChar w:fldCharType="separate"/>
      </w:r>
      <w:r w:rsidR="00DD61FC">
        <w:rPr>
          <w:noProof/>
        </w:rPr>
        <w:t>(</w:t>
      </w:r>
      <w:hyperlink w:anchor="_ENREF_32" w:tooltip="Dharakul, 1994 #130" w:history="1">
        <w:r w:rsidR="00AF6FCD">
          <w:rPr>
            <w:noProof/>
          </w:rPr>
          <w:t>Dharakul et al., 1994</w:t>
        </w:r>
      </w:hyperlink>
      <w:r w:rsidR="00DD61FC">
        <w:rPr>
          <w:noProof/>
        </w:rPr>
        <w:t>)</w:t>
      </w:r>
      <w:r w:rsidR="00DD61FC">
        <w:fldChar w:fldCharType="end"/>
      </w:r>
      <w:r>
        <w:t>. Viraemia was noted in 1</w:t>
      </w:r>
      <w:r w:rsidR="00FA396E">
        <w:t xml:space="preserve"> of the </w:t>
      </w:r>
      <w:r>
        <w:t>10 participants</w:t>
      </w:r>
      <w:r w:rsidR="00DF565A">
        <w:t>.</w:t>
      </w:r>
      <w:r>
        <w:t xml:space="preserve"> </w:t>
      </w:r>
      <w:r w:rsidR="00DF565A">
        <w:t xml:space="preserve">Following </w:t>
      </w:r>
      <w:r>
        <w:t xml:space="preserve">amplification in tissue culture, the isolate from the </w:t>
      </w:r>
      <w:r w:rsidR="00DF565A">
        <w:t xml:space="preserve">viraemic </w:t>
      </w:r>
      <w:r>
        <w:t xml:space="preserve">participant was shown to maintain the small plaque and temperature sensitivity characteristics of PDK-53 </w:t>
      </w:r>
      <w:r>
        <w:fldChar w:fldCharType="begin"/>
      </w:r>
      <w:r w:rsidR="0011509D">
        <w:instrText xml:space="preserve"> ADDIN EN.CITE &lt;EndNote&gt;&lt;Cite&gt;&lt;Author&gt;Bhamarapravati&lt;/Author&gt;&lt;Year&gt;1987&lt;/Year&gt;&lt;RecNum&gt;60&lt;/RecNum&gt;&lt;DisplayText&gt;(Bhamarapravati et al., 1987)&lt;/DisplayText&gt;&lt;record&gt;&lt;rec-number&gt;60&lt;/rec-number&gt;&lt;foreign-keys&gt;&lt;key app="EN" db-id="xdvttrsx1z22a6etzw5pttv1fpe52099wrxs" timestamp="1687233055"&gt;60&lt;/key&gt;&lt;/foreign-keys&gt;&lt;ref-type name="Journal Article"&gt;17&lt;/ref-type&gt;&lt;contributors&gt;&lt;authors&gt;&lt;author&gt;Bhamarapravati, N.&lt;/author&gt;&lt;author&gt;Yoksan, S.&lt;/author&gt;&lt;author&gt;Chayaniyayothin, T.&lt;/author&gt;&lt;author&gt;Angsubphakorn, S.&lt;/author&gt;&lt;author&gt;Bunyaratvej, A.&lt;/author&gt;&lt;/authors&gt;&lt;/contributors&gt;&lt;titles&gt;&lt;title&gt;Immunization with a live attenuated dengue-2-virus candidate vaccine (16681-PDK 53): clinical, immunological and biological responses in adult volunteers&lt;/title&gt;&lt;secondary-title&gt;Bulletin of the World Health Organization&lt;/secondary-title&gt;&lt;/titles&gt;&lt;periodical&gt;&lt;full-title&gt;Bulletin of the World Health Organization&lt;/full-title&gt;&lt;/periodical&gt;&lt;pages&gt;189-95&lt;/pages&gt;&lt;volume&gt;65&lt;/volume&gt;&lt;number&gt;2&lt;/number&gt;&lt;edition&gt;1987/01/01&lt;/edition&gt;&lt;keywords&gt;&lt;keyword&gt;Adolescent&lt;/keyword&gt;&lt;keyword&gt;Adult&lt;/keyword&gt;&lt;keyword&gt;Dengue Virus/*immunology&lt;/keyword&gt;&lt;keyword&gt;Humans&lt;/keyword&gt;&lt;keyword&gt;*Immunization&lt;/keyword&gt;&lt;keyword&gt;Male&lt;/keyword&gt;&lt;keyword&gt;Vaccines, Attenuated/administration &amp;amp; dosage&lt;/keyword&gt;&lt;keyword&gt;Viral Vaccines/*administration &amp;amp; dosage&lt;/keyword&gt;&lt;/keywords&gt;&lt;dates&gt;&lt;year&gt;1987&lt;/year&gt;&lt;/dates&gt;&lt;isbn&gt;0042-9686 (Print)&amp;#xD;0042-9686&lt;/isbn&gt;&lt;accession-num&gt;3496985&lt;/accession-num&gt;&lt;urls&gt;&lt;/urls&gt;&lt;custom2&gt;PMC2490836&lt;/custom2&gt;&lt;remote-database-provider&gt;NLM&lt;/remote-database-provider&gt;&lt;language&gt;eng&lt;/language&gt;&lt;/record&gt;&lt;/Cite&gt;&lt;/EndNote&gt;</w:instrText>
      </w:r>
      <w:r>
        <w:fldChar w:fldCharType="separate"/>
      </w:r>
      <w:r>
        <w:rPr>
          <w:noProof/>
        </w:rPr>
        <w:t>(</w:t>
      </w:r>
      <w:hyperlink w:anchor="_ENREF_12" w:tooltip="Bhamarapravati, 1987 #60" w:history="1">
        <w:r w:rsidR="00AF6FCD">
          <w:rPr>
            <w:noProof/>
          </w:rPr>
          <w:t>Bhamarapravati et al., 1987</w:t>
        </w:r>
      </w:hyperlink>
      <w:r>
        <w:rPr>
          <w:noProof/>
        </w:rPr>
        <w:t>)</w:t>
      </w:r>
      <w:r>
        <w:fldChar w:fldCharType="end"/>
      </w:r>
      <w:r>
        <w:t xml:space="preserve"> and show</w:t>
      </w:r>
      <w:r w:rsidR="004004FE">
        <w:t>ed</w:t>
      </w:r>
      <w:r>
        <w:t xml:space="preserve"> a similar reduction in infection and dissemination in </w:t>
      </w:r>
      <w:r w:rsidRPr="00813B24">
        <w:rPr>
          <w:i/>
          <w:iCs/>
        </w:rPr>
        <w:t>Ae</w:t>
      </w:r>
      <w:r w:rsidR="00FA396E" w:rsidRPr="00813B24">
        <w:rPr>
          <w:i/>
          <w:iCs/>
        </w:rPr>
        <w:t>.</w:t>
      </w:r>
      <w:r w:rsidRPr="00813B24">
        <w:rPr>
          <w:i/>
          <w:iCs/>
        </w:rPr>
        <w:t xml:space="preserve"> aegypti</w:t>
      </w:r>
      <w:r>
        <w:t xml:space="preserve"> mosquitos, compared to the 16681 </w:t>
      </w:r>
      <w:r w:rsidR="00A41296">
        <w:t xml:space="preserve">WT </w:t>
      </w:r>
      <w:r>
        <w:t xml:space="preserve">strain </w:t>
      </w:r>
      <w:r>
        <w:fldChar w:fldCharType="begin"/>
      </w:r>
      <w:r w:rsidR="00341570">
        <w:instrText xml:space="preserve"> ADDIN EN.CITE &lt;EndNote&gt;&lt;Cite&gt;&lt;Author&gt;Khin&lt;/Author&gt;&lt;Year&gt;1994&lt;/Year&gt;&lt;RecNum&gt;70&lt;/RecNum&gt;&lt;DisplayText&gt;(Khin et al., 1994)&lt;/DisplayText&gt;&lt;record&gt;&lt;rec-number&gt;70&lt;/rec-number&gt;&lt;foreign-keys&gt;&lt;key app="EN" db-id="xdvttrsx1z22a6etzw5pttv1fpe52099wrxs" timestamp="1687420734"&gt;70&lt;/key&gt;&lt;/foreign-keys&gt;&lt;ref-type name="Journal Article"&gt;17&lt;/ref-type&gt;&lt;contributors&gt;&lt;authors&gt;&lt;author&gt;Khin, M. M.&lt;/author&gt;&lt;author&gt;Jirakanjanakit, N.&lt;/author&gt;&lt;author&gt;Yoksan, S.&lt;/author&gt;&lt;author&gt;Bhamarapravati, N.&lt;/author&gt;&lt;/authors&gt;&lt;/contributors&gt;&lt;auth-address&gt;Center for Vaccine Development, Mahidol University at Salaya, Nakornpathom, Thailand.&lt;/auth-address&gt;&lt;titles&gt;&lt;title&gt;&lt;style face="normal" font="default" size="100%"&gt;Infection, dissemination, transmission, and biological attributes of dengue-2 PDK53 candidate vaccine virus after oral infection in &lt;/style&gt;&lt;style face="italic" font="default" size="100%"&gt;Aedes aegypti&lt;/style&gt;&lt;/title&gt;&lt;secondary-title&gt;The American Journal of Tropical Medicine and Hygiene&lt;/secondary-title&gt;&lt;/titles&gt;&lt;periodical&gt;&lt;full-title&gt;The American Journal of Tropical Medicine and Hygiene&lt;/full-title&gt;&lt;/periodical&gt;&lt;pages&gt;864-9&lt;/pages&gt;&lt;volume&gt;51&lt;/volume&gt;&lt;number&gt;6&lt;/number&gt;&lt;edition&gt;1994/12/01&lt;/edition&gt;&lt;keywords&gt;&lt;keyword&gt;Aedes/*microbiology&lt;/keyword&gt;&lt;keyword&gt;Animals&lt;/keyword&gt;&lt;keyword&gt;Dengue/*transmission&lt;/keyword&gt;&lt;keyword&gt;Dengue Virus/*physiology&lt;/keyword&gt;&lt;keyword&gt;Female&lt;/keyword&gt;&lt;keyword&gt;Humans&lt;/keyword&gt;&lt;keyword&gt;Insect Vectors/*microbiology&lt;/keyword&gt;&lt;keyword&gt;Mice&lt;/keyword&gt;&lt;keyword&gt;Serial Passage&lt;/keyword&gt;&lt;keyword&gt;Vaccines, Attenuated&lt;/keyword&gt;&lt;keyword&gt;*Viral Vaccines&lt;/keyword&gt;&lt;keyword&gt;Virus Replication&lt;/keyword&gt;&lt;/keywords&gt;&lt;dates&gt;&lt;year&gt;1994&lt;/year&gt;&lt;pub-dates&gt;&lt;date&gt;Dec&lt;/date&gt;&lt;/pub-dates&gt;&lt;/dates&gt;&lt;isbn&gt;0002-9637 (Print)&amp;#xD;0002-9637&lt;/isbn&gt;&lt;accession-num&gt;7810824&lt;/accession-num&gt;&lt;urls&gt;&lt;/urls&gt;&lt;electronic-resource-num&gt;10.4269/ajtmh.1994.51.864&lt;/electronic-resource-num&gt;&lt;remote-database-provider&gt;NLM&lt;/remote-database-provider&gt;&lt;language&gt;eng&lt;/language&gt;&lt;/record&gt;&lt;/Cite&gt;&lt;/EndNote&gt;</w:instrText>
      </w:r>
      <w:r>
        <w:fldChar w:fldCharType="separate"/>
      </w:r>
      <w:r>
        <w:rPr>
          <w:noProof/>
        </w:rPr>
        <w:t>(</w:t>
      </w:r>
      <w:hyperlink w:anchor="_ENREF_64" w:tooltip="Khin, 1994 #70" w:history="1">
        <w:r w:rsidR="00AF6FCD">
          <w:rPr>
            <w:noProof/>
          </w:rPr>
          <w:t>Khin et al., 1994</w:t>
        </w:r>
      </w:hyperlink>
      <w:r>
        <w:rPr>
          <w:noProof/>
        </w:rPr>
        <w:t>)</w:t>
      </w:r>
      <w:r>
        <w:fldChar w:fldCharType="end"/>
      </w:r>
      <w:r>
        <w:t>.</w:t>
      </w:r>
      <w:bookmarkEnd w:id="48"/>
    </w:p>
    <w:p w14:paraId="0437281A" w14:textId="77777777" w:rsidR="00813B24" w:rsidRDefault="00181FBD" w:rsidP="00181FBD">
      <w:pPr>
        <w:pStyle w:val="RARMPparagraph"/>
      </w:pPr>
      <w:r>
        <w:t xml:space="preserve">PDK-53 </w:t>
      </w:r>
      <w:r w:rsidRPr="00257265">
        <w:t xml:space="preserve">contains 9 mutations </w:t>
      </w:r>
      <w:r>
        <w:t xml:space="preserve">which </w:t>
      </w:r>
      <w:r w:rsidRPr="00257265">
        <w:t xml:space="preserve">occurred spontaneously during the serial passaging of the </w:t>
      </w:r>
      <w:r>
        <w:t xml:space="preserve">16681 </w:t>
      </w:r>
      <w:proofErr w:type="gramStart"/>
      <w:r w:rsidRPr="00257265">
        <w:t>virus</w:t>
      </w:r>
      <w:proofErr w:type="gramEnd"/>
      <w:r w:rsidRPr="00257265">
        <w:t xml:space="preserve"> in PDK cells. </w:t>
      </w:r>
      <w:r>
        <w:t>These mutations are</w:t>
      </w:r>
      <w:r w:rsidR="00813B24">
        <w:t>:</w:t>
      </w:r>
    </w:p>
    <w:p w14:paraId="48611B1A" w14:textId="447C04C7" w:rsidR="00813B24" w:rsidRDefault="00181FBD" w:rsidP="008B692E">
      <w:pPr>
        <w:pStyle w:val="ListBullet1"/>
      </w:pPr>
      <w:r w:rsidRPr="008B692E">
        <w:rPr>
          <w:b/>
          <w:bCs/>
        </w:rPr>
        <w:t xml:space="preserve">C to T at </w:t>
      </w:r>
      <w:proofErr w:type="spellStart"/>
      <w:r w:rsidRPr="008B692E">
        <w:rPr>
          <w:b/>
          <w:bCs/>
        </w:rPr>
        <w:t>nt</w:t>
      </w:r>
      <w:proofErr w:type="spellEnd"/>
      <w:r w:rsidRPr="008B692E">
        <w:rPr>
          <w:b/>
          <w:bCs/>
        </w:rPr>
        <w:t xml:space="preserve"> 57 of the 5’NCR</w:t>
      </w:r>
    </w:p>
    <w:p w14:paraId="1769700C" w14:textId="528674C9" w:rsidR="00813B24" w:rsidRDefault="00181FBD" w:rsidP="008B692E">
      <w:pPr>
        <w:pStyle w:val="ListBullet1"/>
      </w:pPr>
      <w:r>
        <w:t>3 silent mutations</w:t>
      </w:r>
    </w:p>
    <w:p w14:paraId="6108C7CC" w14:textId="6544A829" w:rsidR="00813B24" w:rsidRDefault="004004FE" w:rsidP="008B692E">
      <w:pPr>
        <w:pStyle w:val="ListBullet1"/>
      </w:pPr>
      <w:r>
        <w:t xml:space="preserve">substitutions </w:t>
      </w:r>
      <w:r w:rsidR="001D0F2F">
        <w:t>at</w:t>
      </w:r>
      <w:r w:rsidR="00181FBD">
        <w:t xml:space="preserve"> prM-29 Asp to Val, </w:t>
      </w:r>
      <w:r w:rsidR="00181FBD" w:rsidRPr="008B692E">
        <w:rPr>
          <w:b/>
          <w:bCs/>
        </w:rPr>
        <w:t xml:space="preserve">NS1-53 </w:t>
      </w:r>
      <w:proofErr w:type="spellStart"/>
      <w:r w:rsidR="00181FBD" w:rsidRPr="008B692E">
        <w:rPr>
          <w:b/>
          <w:bCs/>
        </w:rPr>
        <w:t>Gly</w:t>
      </w:r>
      <w:proofErr w:type="spellEnd"/>
      <w:r w:rsidR="00181FBD" w:rsidRPr="008B692E">
        <w:rPr>
          <w:b/>
          <w:bCs/>
        </w:rPr>
        <w:t xml:space="preserve"> to Asp</w:t>
      </w:r>
      <w:r w:rsidR="00181FBD">
        <w:t xml:space="preserve">, NS2A-181 Leu to </w:t>
      </w:r>
      <w:proofErr w:type="spellStart"/>
      <w:r w:rsidR="00181FBD">
        <w:t>Phe</w:t>
      </w:r>
      <w:proofErr w:type="spellEnd"/>
      <w:r w:rsidR="00181FBD">
        <w:t xml:space="preserve">, </w:t>
      </w:r>
      <w:r w:rsidR="00181FBD" w:rsidRPr="008B692E">
        <w:rPr>
          <w:b/>
          <w:bCs/>
        </w:rPr>
        <w:t>NS3-250 Glu to Val</w:t>
      </w:r>
      <w:r w:rsidR="00181FBD">
        <w:t xml:space="preserve">, and NS4A-75 </w:t>
      </w:r>
      <w:proofErr w:type="spellStart"/>
      <w:r w:rsidR="00181FBD">
        <w:t>Gly</w:t>
      </w:r>
      <w:proofErr w:type="spellEnd"/>
      <w:r w:rsidR="00181FBD">
        <w:t xml:space="preserve"> to Ala </w:t>
      </w:r>
      <w:r w:rsidR="00181FBD">
        <w:fldChar w:fldCharType="begin">
          <w:fldData xml:space="preserve">PEVuZE5vdGU+PENpdGU+PEF1dGhvcj5LaW5uZXk8L0F1dGhvcj48WWVhcj4xOTk3PC9ZZWFyPjxS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</w:fldData>
        </w:fldChar>
      </w:r>
      <w:r w:rsidR="00181FBD">
        <w:instrText xml:space="preserve"> ADDIN EN.CITE </w:instrText>
      </w:r>
      <w:r w:rsidR="00181FBD">
        <w:fldChar w:fldCharType="begin">
          <w:fldData xml:space="preserve">PEVuZE5vdGU+PENpdGU+PEF1dGhvcj5LaW5uZXk8L0F1dGhvcj48WWVhcj4xOTk3PC9ZZWFyPjxS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</w:fldData>
        </w:fldChar>
      </w:r>
      <w:r w:rsidR="00181FBD">
        <w:instrText xml:space="preserve"> ADDIN EN.CITE.DATA </w:instrText>
      </w:r>
      <w:r w:rsidR="00181FBD">
        <w:fldChar w:fldCharType="end"/>
      </w:r>
      <w:r w:rsidR="00181FBD">
        <w:fldChar w:fldCharType="separate"/>
      </w:r>
      <w:r w:rsidR="00181FBD">
        <w:rPr>
          <w:noProof/>
        </w:rPr>
        <w:t>(</w:t>
      </w:r>
      <w:hyperlink w:anchor="_ENREF_65" w:tooltip="Kinney, 1997 #61" w:history="1">
        <w:r w:rsidR="00AF6FCD">
          <w:rPr>
            <w:noProof/>
          </w:rPr>
          <w:t>Kinney et al., 1997</w:t>
        </w:r>
      </w:hyperlink>
      <w:r w:rsidR="00181FBD">
        <w:rPr>
          <w:noProof/>
        </w:rPr>
        <w:t>)</w:t>
      </w:r>
      <w:r w:rsidR="00181FBD">
        <w:fldChar w:fldCharType="end"/>
      </w:r>
      <w:r>
        <w:t>.</w:t>
      </w:r>
    </w:p>
    <w:p w14:paraId="13EA6192" w14:textId="3BB016C0" w:rsidR="00181FBD" w:rsidRDefault="00181FBD" w:rsidP="00181FBD">
      <w:pPr>
        <w:pStyle w:val="RARMPparagraph"/>
      </w:pPr>
      <w:r w:rsidRPr="00257265">
        <w:t xml:space="preserve">Of these 9 mutations, whole genome sequencing and phenotypic studies have demonstrated that 3 </w:t>
      </w:r>
      <w:r w:rsidR="00DF565A">
        <w:t xml:space="preserve">of these </w:t>
      </w:r>
      <w:r w:rsidRPr="00257265">
        <w:t xml:space="preserve">mutations </w:t>
      </w:r>
      <w:r w:rsidR="00AF145C">
        <w:t xml:space="preserve">(in bold above) </w:t>
      </w:r>
      <w:r w:rsidR="00DF565A" w:rsidRPr="00257265">
        <w:t xml:space="preserve">are </w:t>
      </w:r>
      <w:r w:rsidRPr="00257265">
        <w:t>necessary</w:t>
      </w:r>
      <w:r>
        <w:t xml:space="preserve"> and sufficient for the attenuation: one in the </w:t>
      </w:r>
      <w:r>
        <w:lastRenderedPageBreak/>
        <w:t>5’ non</w:t>
      </w:r>
      <w:r w:rsidR="00B651D9">
        <w:t>-</w:t>
      </w:r>
      <w:r>
        <w:t>coding region (5’NCR), one in non-structural protein 1 (NS1), and one in non-structural protein 3 (NS3)</w:t>
      </w:r>
      <w:r w:rsidR="001D0F2F">
        <w:t xml:space="preserve">. The PDK-53 vaccine </w:t>
      </w:r>
      <w:r w:rsidR="00095F72">
        <w:t xml:space="preserve">candidate discussed in paragraph </w:t>
      </w:r>
      <w:r w:rsidR="002D48C9">
        <w:fldChar w:fldCharType="begin"/>
      </w:r>
      <w:r w:rsidR="002D48C9">
        <w:instrText xml:space="preserve"> REF _Ref142252064 \r \h </w:instrText>
      </w:r>
      <w:r w:rsidR="002D48C9">
        <w:fldChar w:fldCharType="separate"/>
      </w:r>
      <w:r w:rsidR="00417446">
        <w:t>82</w:t>
      </w:r>
      <w:r w:rsidR="002D48C9">
        <w:fldChar w:fldCharType="end"/>
      </w:r>
      <w:r w:rsidR="002D48C9">
        <w:t xml:space="preserve"> </w:t>
      </w:r>
      <w:r w:rsidR="001D0F2F">
        <w:t>had a mixed genotype at genome nucleotide 5270 (NS3-250); approximately 29% Glu (matching the parent 16681 strain) and 71% Val.</w:t>
      </w:r>
      <w:r>
        <w:t xml:space="preserve"> </w:t>
      </w:r>
      <w:r>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 </w:instrText>
      </w:r>
      <w:r w:rsidR="00341570">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DATA </w:instrText>
      </w:r>
      <w:r w:rsidR="00341570">
        <w:fldChar w:fldCharType="end"/>
      </w:r>
      <w:r>
        <w:fldChar w:fldCharType="separate"/>
      </w:r>
      <w:r>
        <w:rPr>
          <w:noProof/>
        </w:rPr>
        <w:t>(</w:t>
      </w:r>
      <w:hyperlink w:anchor="_ENREF_15" w:tooltip="Butrapet, 2000 #57" w:history="1">
        <w:r w:rsidR="00AF6FCD">
          <w:rPr>
            <w:noProof/>
          </w:rPr>
          <w:t>Butrapet et al., 2000</w:t>
        </w:r>
      </w:hyperlink>
      <w:r>
        <w:rPr>
          <w:noProof/>
        </w:rPr>
        <w:t>)</w:t>
      </w:r>
      <w:r>
        <w:fldChar w:fldCharType="end"/>
      </w:r>
      <w:r>
        <w:t>.</w:t>
      </w:r>
    </w:p>
    <w:p w14:paraId="2F24D00A" w14:textId="6D658E60" w:rsidR="00181FBD" w:rsidRPr="00181FBD" w:rsidRDefault="00181FBD" w:rsidP="00181FBD">
      <w:pPr>
        <w:pStyle w:val="RARMPparagraph"/>
      </w:pPr>
      <w:r>
        <w:t xml:space="preserve">Phenotypic analysis was conducted on 18 different recombinant </w:t>
      </w:r>
      <w:r w:rsidR="00095F72">
        <w:t xml:space="preserve">dengue </w:t>
      </w:r>
      <w:r w:rsidR="002D48C9">
        <w:t xml:space="preserve">viruses </w:t>
      </w:r>
      <w:r>
        <w:t xml:space="preserve">to analyse the contribution of the 5’NCR, NS1, NS3, and </w:t>
      </w:r>
      <w:proofErr w:type="spellStart"/>
      <w:r>
        <w:t>prM</w:t>
      </w:r>
      <w:proofErr w:type="spellEnd"/>
      <w:r>
        <w:t xml:space="preserve"> mutations to the attenuated phenotype of PDK-53. Complete reversion of the PDK-53 virus to the virulent phenotypic characteristics of the parental 16681 virus required</w:t>
      </w:r>
      <w:r w:rsidR="00EA496D">
        <w:t xml:space="preserve"> reversion mutations in at least the 5’NCR and NS1 loci</w:t>
      </w:r>
      <w:r>
        <w:t xml:space="preserve">. Reversion at the NS3 locus was also required to reconstitute the large plaque phenotype, </w:t>
      </w:r>
      <w:proofErr w:type="gramStart"/>
      <w:r>
        <w:t>and also</w:t>
      </w:r>
      <w:proofErr w:type="gramEnd"/>
      <w:r>
        <w:t xml:space="preserve"> potentially plays a role in the mouse virulence phenotype of the parent 16681 strain. </w:t>
      </w:r>
      <w:r w:rsidR="008F0F63">
        <w:t xml:space="preserve">It was found that the </w:t>
      </w:r>
      <w:proofErr w:type="spellStart"/>
      <w:r>
        <w:t>prM</w:t>
      </w:r>
      <w:proofErr w:type="spellEnd"/>
      <w:r>
        <w:t xml:space="preserve"> locus </w:t>
      </w:r>
      <w:r w:rsidR="008F0F63">
        <w:t>does</w:t>
      </w:r>
      <w:r>
        <w:t xml:space="preserve"> not play a role in the attenuated phenotype </w:t>
      </w:r>
      <w:r>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 </w:instrText>
      </w:r>
      <w:r w:rsidR="00341570">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DATA </w:instrText>
      </w:r>
      <w:r w:rsidR="00341570">
        <w:fldChar w:fldCharType="end"/>
      </w:r>
      <w:r>
        <w:fldChar w:fldCharType="separate"/>
      </w:r>
      <w:r>
        <w:rPr>
          <w:noProof/>
        </w:rPr>
        <w:t>(</w:t>
      </w:r>
      <w:hyperlink w:anchor="_ENREF_15" w:tooltip="Butrapet, 2000 #57" w:history="1">
        <w:r w:rsidR="00AF6FCD">
          <w:rPr>
            <w:noProof/>
          </w:rPr>
          <w:t>Butrapet et al., 2000</w:t>
        </w:r>
      </w:hyperlink>
      <w:r>
        <w:rPr>
          <w:noProof/>
        </w:rPr>
        <w:t>)</w:t>
      </w:r>
      <w:r>
        <w:fldChar w:fldCharType="end"/>
      </w:r>
      <w:r>
        <w:t>.</w:t>
      </w:r>
    </w:p>
    <w:p w14:paraId="2FFCFA7C" w14:textId="437729BB" w:rsidR="001E5054" w:rsidRDefault="001E5054" w:rsidP="001E5054">
      <w:pPr>
        <w:pStyle w:val="Sectionheading1"/>
      </w:pPr>
      <w:bookmarkStart w:id="49" w:name="_Toc209859572"/>
      <w:bookmarkStart w:id="50" w:name="_Ref220914220"/>
      <w:bookmarkStart w:id="51" w:name="_Ref220920025"/>
      <w:bookmarkStart w:id="52" w:name="_Ref256776892"/>
      <w:bookmarkStart w:id="53" w:name="_Toc274904750"/>
      <w:bookmarkStart w:id="54" w:name="_Toc291151800"/>
      <w:bookmarkStart w:id="55" w:name="_Toc309054004"/>
      <w:bookmarkStart w:id="56" w:name="_Toc309833696"/>
      <w:bookmarkStart w:id="57" w:name="_Toc311188357"/>
      <w:bookmarkStart w:id="58" w:name="_Toc355008008"/>
      <w:bookmarkStart w:id="59" w:name="_Ref419242708"/>
      <w:bookmarkStart w:id="60" w:name="_Toc105754496"/>
      <w:bookmarkStart w:id="61" w:name="_Toc141213153"/>
      <w:bookmarkStart w:id="62" w:name="_Ref142303589"/>
      <w:r w:rsidRPr="00275868">
        <w:t>The GM</w:t>
      </w:r>
      <w:r w:rsidR="00FA226C">
        <w:t xml:space="preserve"> vaccine -</w:t>
      </w:r>
      <w:r w:rsidRPr="00275868">
        <w:t xml:space="preserve"> nature and effect of the genetic modification</w:t>
      </w:r>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0E0FC58C" w14:textId="0AE216E7" w:rsidR="00AB7859" w:rsidRPr="00593F9D" w:rsidRDefault="00AB7859" w:rsidP="00AB7859">
      <w:pPr>
        <w:pStyle w:val="Sectionheading2"/>
      </w:pPr>
      <w:bookmarkStart w:id="63" w:name="_Toc141213154"/>
      <w:bookmarkStart w:id="64" w:name="_Ref142304030"/>
      <w:r w:rsidRPr="00593F9D">
        <w:t>The genetic modifications</w:t>
      </w:r>
      <w:bookmarkEnd w:id="63"/>
      <w:bookmarkEnd w:id="64"/>
    </w:p>
    <w:p w14:paraId="0DD585F0" w14:textId="5AE43820" w:rsidR="000E146B" w:rsidRDefault="000E146B" w:rsidP="000E146B">
      <w:pPr>
        <w:pStyle w:val="RARMPparagraph"/>
      </w:pPr>
      <w:r>
        <w:t xml:space="preserve">The vaccine contains 4 live attenuated </w:t>
      </w:r>
      <w:r w:rsidR="00A43BFE">
        <w:t xml:space="preserve">GM </w:t>
      </w:r>
      <w:r>
        <w:t>strains of dengue virus</w:t>
      </w:r>
      <w:r w:rsidR="00DE4955">
        <w:t>; TDV-1, TDV-2, TDV-3, and TDV-4</w:t>
      </w:r>
      <w:r w:rsidR="00AB7859">
        <w:t xml:space="preserve"> (</w:t>
      </w:r>
      <w:r w:rsidR="00AB7859">
        <w:fldChar w:fldCharType="begin"/>
      </w:r>
      <w:r w:rsidR="00AB7859">
        <w:instrText xml:space="preserve"> REF _Ref131081634 \h </w:instrText>
      </w:r>
      <w:r w:rsidR="00AB7859">
        <w:fldChar w:fldCharType="separate"/>
      </w:r>
      <w:r w:rsidR="00417446">
        <w:t xml:space="preserve">Figure </w:t>
      </w:r>
      <w:r w:rsidR="00417446">
        <w:rPr>
          <w:noProof/>
        </w:rPr>
        <w:t>6</w:t>
      </w:r>
      <w:r w:rsidR="00AB7859">
        <w:fldChar w:fldCharType="end"/>
      </w:r>
      <w:r w:rsidR="00AB7859">
        <w:t>)</w:t>
      </w:r>
      <w:r>
        <w:t>.</w:t>
      </w:r>
    </w:p>
    <w:p w14:paraId="6821BE63" w14:textId="1E69FE17" w:rsidR="00CB43EC" w:rsidRDefault="000E146B" w:rsidP="000E146B">
      <w:pPr>
        <w:pStyle w:val="RARMPparagraph"/>
        <w:numPr>
          <w:ilvl w:val="0"/>
          <w:numId w:val="0"/>
        </w:numPr>
      </w:pPr>
      <w:r>
        <w:rPr>
          <w:noProof/>
        </w:rPr>
        <w:drawing>
          <wp:inline distT="0" distB="0" distL="0" distR="0" wp14:anchorId="546BD25A" wp14:editId="5CB0F8BA">
            <wp:extent cx="5831840" cy="2355215"/>
            <wp:effectExtent l="0" t="0" r="0" b="6985"/>
            <wp:docPr id="2" name="Picture 2" descr="Figure 6. Structure of the four strains in Qde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6. Structure of the four strains in Qdenga"/>
                    <pic:cNvPicPr/>
                  </pic:nvPicPr>
                  <pic:blipFill>
                    <a:blip r:embed="rId21"/>
                    <a:stretch>
                      <a:fillRect/>
                    </a:stretch>
                  </pic:blipFill>
                  <pic:spPr>
                    <a:xfrm>
                      <a:off x="0" y="0"/>
                      <a:ext cx="5831840" cy="2355215"/>
                    </a:xfrm>
                    <a:prstGeom prst="rect">
                      <a:avLst/>
                    </a:prstGeom>
                  </pic:spPr>
                </pic:pic>
              </a:graphicData>
            </a:graphic>
          </wp:inline>
        </w:drawing>
      </w:r>
    </w:p>
    <w:p w14:paraId="29C04A5A" w14:textId="25D039D5" w:rsidR="00F379C5" w:rsidRDefault="00F379C5" w:rsidP="00F379C5">
      <w:pPr>
        <w:pStyle w:val="Figuretitle"/>
      </w:pPr>
      <w:bookmarkStart w:id="65" w:name="_Ref131081634"/>
      <w:r>
        <w:t xml:space="preserve">Figure </w:t>
      </w:r>
      <w:r w:rsidR="00E72814">
        <w:fldChar w:fldCharType="begin"/>
      </w:r>
      <w:r w:rsidR="00E72814">
        <w:instrText xml:space="preserve"> SEQ Figure \* ARABIC </w:instrText>
      </w:r>
      <w:r w:rsidR="00E72814">
        <w:fldChar w:fldCharType="separate"/>
      </w:r>
      <w:r w:rsidR="00417446">
        <w:rPr>
          <w:noProof/>
        </w:rPr>
        <w:t>6</w:t>
      </w:r>
      <w:r w:rsidR="00E72814">
        <w:rPr>
          <w:noProof/>
        </w:rPr>
        <w:fldChar w:fldCharType="end"/>
      </w:r>
      <w:bookmarkEnd w:id="65"/>
      <w:r>
        <w:t xml:space="preserve">. Structure of the four strains in </w:t>
      </w:r>
      <w:proofErr w:type="spellStart"/>
      <w:r>
        <w:t>Qdenga</w:t>
      </w:r>
      <w:proofErr w:type="spellEnd"/>
    </w:p>
    <w:p w14:paraId="5B078AE8" w14:textId="1E2525F9" w:rsidR="004062BB" w:rsidRDefault="00AA49EA" w:rsidP="00AA49EA">
      <w:pPr>
        <w:pStyle w:val="Figuredescription"/>
      </w:pPr>
      <w:r>
        <w:t>The solid red triangles indicate the 3 attenuation loci present in the 5’NCR, NS1 and NS3 proteins. Figure supplied by applicant</w:t>
      </w:r>
      <w:r w:rsidR="00AF6FCD">
        <w:t xml:space="preserve">, adapted from </w:t>
      </w:r>
      <w:hyperlink w:anchor="_ENREF_94" w:tooltip="Patel, 2023 #162" w:history="1">
        <w:r w:rsidR="00AF6FCD">
          <w:fldChar w:fldCharType="begin">
            <w:fldData xml:space="preserve">PEVuZE5vdGU+PENpdGUgQXV0aG9yWWVhcj0iMSI+PEF1dGhvcj5QYXRlbDwvQXV0aG9yPjxZZWFy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=
</w:fldData>
          </w:fldChar>
        </w:r>
        <w:r w:rsidR="00AF6FCD">
          <w:instrText xml:space="preserve"> ADDIN EN.CITE </w:instrText>
        </w:r>
        <w:r w:rsidR="00AF6FCD">
          <w:fldChar w:fldCharType="begin">
            <w:fldData xml:space="preserve">PEVuZE5vdGU+PENpdGUgQXV0aG9yWWVhcj0iMSI+PEF1dGhvcj5QYXRlbDwvQXV0aG9yPjxZZWFy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=
</w:fldData>
          </w:fldChar>
        </w:r>
        <w:r w:rsidR="00AF6FCD">
          <w:instrText xml:space="preserve"> ADDIN EN.CITE.DATA </w:instrText>
        </w:r>
        <w:r w:rsidR="00AF6FCD">
          <w:fldChar w:fldCharType="end"/>
        </w:r>
        <w:r w:rsidR="00AF6FCD">
          <w:fldChar w:fldCharType="separate"/>
        </w:r>
        <w:r w:rsidR="00AF6FCD">
          <w:rPr>
            <w:noProof/>
          </w:rPr>
          <w:t>Patel et al. (2023)</w:t>
        </w:r>
        <w:r w:rsidR="00AF6FCD">
          <w:fldChar w:fldCharType="end"/>
        </w:r>
      </w:hyperlink>
      <w:r>
        <w:t>.</w:t>
      </w:r>
      <w:r w:rsidR="00F517F7">
        <w:t xml:space="preserve"> </w:t>
      </w:r>
      <w:r w:rsidR="004062BB">
        <w:t xml:space="preserve">Abbreviations: C = capsid; E = envelope; </w:t>
      </w:r>
      <w:r w:rsidR="00B661DE">
        <w:t xml:space="preserve">NS = </w:t>
      </w:r>
      <w:r w:rsidR="00DC7251">
        <w:t>non-structural</w:t>
      </w:r>
      <w:r w:rsidR="00B661DE">
        <w:t xml:space="preserve"> protein; </w:t>
      </w:r>
      <w:proofErr w:type="spellStart"/>
      <w:r w:rsidR="00B661DE">
        <w:t>prM</w:t>
      </w:r>
      <w:proofErr w:type="spellEnd"/>
      <w:r w:rsidR="00B661DE">
        <w:t xml:space="preserve"> = pre-membrane.</w:t>
      </w:r>
    </w:p>
    <w:p w14:paraId="5679795F" w14:textId="2B16207B" w:rsidR="00DE4955" w:rsidRPr="002D48C9" w:rsidRDefault="00DE4955" w:rsidP="00DE4955">
      <w:pPr>
        <w:pStyle w:val="RARMPparagraph"/>
      </w:pPr>
      <w:r>
        <w:t xml:space="preserve">TDV-2 was generated by cDNA cloning of the attenuated </w:t>
      </w:r>
      <w:r w:rsidR="00CE37EB">
        <w:t xml:space="preserve">non-GM </w:t>
      </w:r>
      <w:r>
        <w:t>strain DENV-2 PDK-53</w:t>
      </w:r>
      <w:r w:rsidR="00164339">
        <w:t xml:space="preserve"> </w:t>
      </w:r>
      <w:r w:rsidR="009E13D7">
        <w:t>(see Section</w:t>
      </w:r>
      <w:r w:rsidR="00D2518C">
        <w:t xml:space="preserve"> </w:t>
      </w:r>
      <w:r w:rsidR="00D2518C">
        <w:fldChar w:fldCharType="begin"/>
      </w:r>
      <w:r w:rsidR="00D2518C">
        <w:instrText xml:space="preserve"> REF _Ref143245048 \r \h </w:instrText>
      </w:r>
      <w:r w:rsidR="00D2518C">
        <w:fldChar w:fldCharType="separate"/>
      </w:r>
      <w:r w:rsidR="00417446">
        <w:t>3.8</w:t>
      </w:r>
      <w:r w:rsidR="00D2518C">
        <w:fldChar w:fldCharType="end"/>
      </w:r>
      <w:r w:rsidR="009E13D7">
        <w:t xml:space="preserve">, above) </w:t>
      </w:r>
      <w:r w:rsidRPr="002D48C9">
        <w:t xml:space="preserve">and contains </w:t>
      </w:r>
      <w:r w:rsidR="00535393" w:rsidRPr="002D48C9">
        <w:t xml:space="preserve">all </w:t>
      </w:r>
      <w:r w:rsidRPr="002D48C9">
        <w:t xml:space="preserve">3 </w:t>
      </w:r>
      <w:r w:rsidR="00535393" w:rsidRPr="002D48C9">
        <w:t xml:space="preserve">of the </w:t>
      </w:r>
      <w:r w:rsidRPr="002D48C9">
        <w:t>key attenuation mutations</w:t>
      </w:r>
      <w:r w:rsidR="00535393" w:rsidRPr="002D48C9">
        <w:t xml:space="preserve">, which </w:t>
      </w:r>
      <w:r w:rsidR="00683E11" w:rsidRPr="002D48C9">
        <w:t>are located outside the structural genes</w:t>
      </w:r>
      <w:r w:rsidR="00004C2A">
        <w:t xml:space="preserve"> </w:t>
      </w:r>
      <w:proofErr w:type="spellStart"/>
      <w:r w:rsidR="00683E11" w:rsidRPr="00A93F3C">
        <w:rPr>
          <w:i/>
          <w:iCs/>
        </w:rPr>
        <w:t>prM</w:t>
      </w:r>
      <w:proofErr w:type="spellEnd"/>
      <w:r w:rsidR="00683E11" w:rsidRPr="002D48C9">
        <w:t xml:space="preserve"> and </w:t>
      </w:r>
      <w:r w:rsidR="00683E11" w:rsidRPr="00A93F3C">
        <w:rPr>
          <w:i/>
          <w:iCs/>
        </w:rPr>
        <w:t>E</w:t>
      </w:r>
      <w:r w:rsidR="00683E11" w:rsidRPr="002D48C9">
        <w:t>.</w:t>
      </w:r>
      <w:r w:rsidR="00A43BFE">
        <w:t xml:space="preserve"> While no genes have been replaced in TDV-2, it </w:t>
      </w:r>
      <w:proofErr w:type="gramStart"/>
      <w:r w:rsidR="00A43BFE">
        <w:t>is considered to be</w:t>
      </w:r>
      <w:proofErr w:type="gramEnd"/>
      <w:r w:rsidR="00A43BFE">
        <w:t xml:space="preserve"> a GMO as it was created through </w:t>
      </w:r>
      <w:r w:rsidR="00A93F3C">
        <w:t>gene technology</w:t>
      </w:r>
      <w:r w:rsidR="00A43BFE">
        <w:t>.</w:t>
      </w:r>
    </w:p>
    <w:p w14:paraId="6420066C" w14:textId="6B880B96" w:rsidR="00DE4955" w:rsidRDefault="00DE4955" w:rsidP="00DE4955">
      <w:pPr>
        <w:pStyle w:val="RARMPparagraph"/>
      </w:pPr>
      <w:r>
        <w:t xml:space="preserve">The other 3 strains were </w:t>
      </w:r>
      <w:r w:rsidR="00C97481">
        <w:t xml:space="preserve">generated </w:t>
      </w:r>
      <w:r>
        <w:t xml:space="preserve">by replacing the </w:t>
      </w:r>
      <w:proofErr w:type="spellStart"/>
      <w:r w:rsidR="00CE37EB" w:rsidRPr="00D2518C">
        <w:rPr>
          <w:i/>
          <w:iCs/>
        </w:rPr>
        <w:t>prM</w:t>
      </w:r>
      <w:proofErr w:type="spellEnd"/>
      <w:r>
        <w:t xml:space="preserve"> and the </w:t>
      </w:r>
      <w:r w:rsidR="00CE37EB" w:rsidRPr="00D2518C">
        <w:rPr>
          <w:i/>
          <w:iCs/>
        </w:rPr>
        <w:t>E</w:t>
      </w:r>
      <w:r w:rsidR="00CE37EB">
        <w:t xml:space="preserve"> </w:t>
      </w:r>
      <w:r>
        <w:t>genes in TDV-2 with</w:t>
      </w:r>
      <w:r w:rsidR="00AF145C">
        <w:t xml:space="preserve"> the</w:t>
      </w:r>
      <w:r>
        <w:t xml:space="preserve"> </w:t>
      </w:r>
      <w:proofErr w:type="spellStart"/>
      <w:r w:rsidRPr="00816F12">
        <w:rPr>
          <w:i/>
          <w:iCs/>
        </w:rPr>
        <w:t>prM</w:t>
      </w:r>
      <w:proofErr w:type="spellEnd"/>
      <w:r>
        <w:t xml:space="preserve"> and </w:t>
      </w:r>
      <w:r w:rsidRPr="00816F12">
        <w:rPr>
          <w:i/>
          <w:iCs/>
        </w:rPr>
        <w:t xml:space="preserve">E </w:t>
      </w:r>
      <w:r>
        <w:t>genes from dengue serotypes 1, 3, or 4 (to create strains TDV-1, TDV-3, and TDV-4, respectively).</w:t>
      </w:r>
      <w:r w:rsidR="00104805">
        <w:t xml:space="preserve"> As these 3 strains have the TDV-2 backbone, they also contain the 3 attenuating mutations from the PDK-53 parent strain (</w:t>
      </w:r>
      <w:r w:rsidR="00104805">
        <w:fldChar w:fldCharType="begin"/>
      </w:r>
      <w:r w:rsidR="00104805">
        <w:instrText xml:space="preserve"> REF _Ref131081634 \h </w:instrText>
      </w:r>
      <w:r w:rsidR="00104805">
        <w:fldChar w:fldCharType="separate"/>
      </w:r>
      <w:r w:rsidR="00417446">
        <w:t xml:space="preserve">Figure </w:t>
      </w:r>
      <w:r w:rsidR="00417446">
        <w:rPr>
          <w:noProof/>
        </w:rPr>
        <w:t>6</w:t>
      </w:r>
      <w:r w:rsidR="00104805">
        <w:fldChar w:fldCharType="end"/>
      </w:r>
      <w:r w:rsidR="00104805">
        <w:t>).</w:t>
      </w:r>
    </w:p>
    <w:p w14:paraId="6FC3F34C" w14:textId="49042B21" w:rsidR="00360238" w:rsidRDefault="00360238" w:rsidP="00DE4955">
      <w:pPr>
        <w:pStyle w:val="RARMPparagraph"/>
      </w:pPr>
      <w:r>
        <w:t xml:space="preserve">Table 1 lists the </w:t>
      </w:r>
      <w:r w:rsidR="00A41296">
        <w:t xml:space="preserve">WT </w:t>
      </w:r>
      <w:r>
        <w:t xml:space="preserve">virus origins of the </w:t>
      </w:r>
      <w:proofErr w:type="spellStart"/>
      <w:r w:rsidRPr="00816F12">
        <w:rPr>
          <w:i/>
          <w:iCs/>
        </w:rPr>
        <w:t>prM</w:t>
      </w:r>
      <w:proofErr w:type="spellEnd"/>
      <w:r>
        <w:t xml:space="preserve"> and </w:t>
      </w:r>
      <w:r w:rsidRPr="00816F12">
        <w:rPr>
          <w:i/>
          <w:iCs/>
        </w:rPr>
        <w:t>E</w:t>
      </w:r>
      <w:r>
        <w:t xml:space="preserve"> genes in the GM TDV viruses.</w:t>
      </w:r>
    </w:p>
    <w:p w14:paraId="6ABB09ED" w14:textId="48D19458" w:rsidR="00360238" w:rsidRPr="00360238" w:rsidRDefault="00360238" w:rsidP="00360238">
      <w:pPr>
        <w:pStyle w:val="Tabletitle"/>
      </w:pPr>
      <w:r>
        <w:lastRenderedPageBreak/>
        <w:t xml:space="preserve">Table </w:t>
      </w:r>
      <w:r w:rsidR="00E72814">
        <w:fldChar w:fldCharType="begin"/>
      </w:r>
      <w:r w:rsidR="00E72814">
        <w:instrText xml:space="preserve"> SEQ Table \* ARABIC </w:instrText>
      </w:r>
      <w:r w:rsidR="00E72814">
        <w:fldChar w:fldCharType="separate"/>
      </w:r>
      <w:r w:rsidR="00417446">
        <w:rPr>
          <w:noProof/>
        </w:rPr>
        <w:t>1</w:t>
      </w:r>
      <w:r w:rsidR="00E72814">
        <w:rPr>
          <w:noProof/>
        </w:rPr>
        <w:fldChar w:fldCharType="end"/>
      </w:r>
      <w:r w:rsidR="00276088">
        <w:t>.</w:t>
      </w:r>
      <w:r>
        <w:t xml:space="preserve"> </w:t>
      </w:r>
      <w:r w:rsidRPr="00360238">
        <w:t>Origin</w:t>
      </w:r>
      <w:r w:rsidR="00AF145C">
        <w:t>s</w:t>
      </w:r>
      <w:r w:rsidRPr="00360238">
        <w:t xml:space="preserve"> of the </w:t>
      </w:r>
      <w:proofErr w:type="spellStart"/>
      <w:r w:rsidRPr="00816F12">
        <w:rPr>
          <w:i/>
          <w:iCs/>
        </w:rPr>
        <w:t>prM</w:t>
      </w:r>
      <w:proofErr w:type="spellEnd"/>
      <w:r w:rsidRPr="00360238">
        <w:t xml:space="preserve"> and </w:t>
      </w:r>
      <w:r w:rsidRPr="00816F12">
        <w:rPr>
          <w:i/>
          <w:iCs/>
        </w:rPr>
        <w:t>E</w:t>
      </w:r>
      <w:r w:rsidRPr="00360238">
        <w:t xml:space="preserve"> gene regions in the GM </w:t>
      </w:r>
      <w:proofErr w:type="spellStart"/>
      <w:r w:rsidRPr="00360238">
        <w:t>Qdenga</w:t>
      </w:r>
      <w:proofErr w:type="spellEnd"/>
      <w:r w:rsidRPr="00360238">
        <w:t xml:space="preserve"> viruses</w:t>
      </w:r>
    </w:p>
    <w:tbl>
      <w:tblPr>
        <w:tblStyle w:val="TableGrid"/>
        <w:tblW w:w="0" w:type="auto"/>
        <w:tblLook w:val="04A0" w:firstRow="1" w:lastRow="0" w:firstColumn="1" w:lastColumn="0" w:noHBand="0" w:noVBand="1"/>
      </w:tblPr>
      <w:tblGrid>
        <w:gridCol w:w="1555"/>
        <w:gridCol w:w="1842"/>
        <w:gridCol w:w="2257"/>
        <w:gridCol w:w="1760"/>
        <w:gridCol w:w="1760"/>
      </w:tblGrid>
      <w:tr w:rsidR="00360238" w14:paraId="438D62D6" w14:textId="77777777" w:rsidTr="00360238">
        <w:tc>
          <w:tcPr>
            <w:tcW w:w="1555" w:type="dxa"/>
            <w:shd w:val="clear" w:color="auto" w:fill="BFBFBF" w:themeFill="background1" w:themeFillShade="BF"/>
          </w:tcPr>
          <w:p w14:paraId="4B89ADFF" w14:textId="00570B25" w:rsidR="00360238" w:rsidRPr="00360238" w:rsidRDefault="00360238" w:rsidP="00423784">
            <w:pPr>
              <w:keepNext/>
              <w:rPr>
                <w:b/>
                <w:bCs/>
              </w:rPr>
            </w:pPr>
            <w:r>
              <w:rPr>
                <w:b/>
                <w:bCs/>
              </w:rPr>
              <w:t>Serotype</w:t>
            </w:r>
          </w:p>
        </w:tc>
        <w:tc>
          <w:tcPr>
            <w:tcW w:w="1842" w:type="dxa"/>
            <w:shd w:val="clear" w:color="auto" w:fill="BFBFBF" w:themeFill="background1" w:themeFillShade="BF"/>
          </w:tcPr>
          <w:p w14:paraId="7BE4EC78" w14:textId="4FAB75C2" w:rsidR="00360238" w:rsidRPr="00360238" w:rsidRDefault="00360238" w:rsidP="00423784">
            <w:pPr>
              <w:keepNext/>
              <w:rPr>
                <w:b/>
                <w:bCs/>
              </w:rPr>
            </w:pPr>
            <w:r w:rsidRPr="00360238">
              <w:rPr>
                <w:b/>
                <w:bCs/>
              </w:rPr>
              <w:t>WT strain</w:t>
            </w:r>
          </w:p>
        </w:tc>
        <w:tc>
          <w:tcPr>
            <w:tcW w:w="2257" w:type="dxa"/>
            <w:shd w:val="clear" w:color="auto" w:fill="BFBFBF" w:themeFill="background1" w:themeFillShade="BF"/>
          </w:tcPr>
          <w:p w14:paraId="1850B9D2" w14:textId="0390FA72" w:rsidR="00360238" w:rsidRPr="00360238" w:rsidRDefault="00360238" w:rsidP="00423784">
            <w:pPr>
              <w:keepNext/>
              <w:rPr>
                <w:b/>
                <w:bCs/>
              </w:rPr>
            </w:pPr>
            <w:r w:rsidRPr="00360238">
              <w:rPr>
                <w:b/>
                <w:bCs/>
              </w:rPr>
              <w:t>Origin of WT strain</w:t>
            </w:r>
          </w:p>
        </w:tc>
        <w:tc>
          <w:tcPr>
            <w:tcW w:w="1760" w:type="dxa"/>
            <w:shd w:val="clear" w:color="auto" w:fill="BFBFBF" w:themeFill="background1" w:themeFillShade="BF"/>
          </w:tcPr>
          <w:p w14:paraId="5408F8DA" w14:textId="46E86709" w:rsidR="00360238" w:rsidRPr="00360238" w:rsidRDefault="00360238" w:rsidP="00423784">
            <w:pPr>
              <w:keepNext/>
              <w:rPr>
                <w:b/>
                <w:bCs/>
              </w:rPr>
            </w:pPr>
            <w:r w:rsidRPr="00360238">
              <w:rPr>
                <w:b/>
                <w:bCs/>
              </w:rPr>
              <w:t>Source</w:t>
            </w:r>
          </w:p>
        </w:tc>
        <w:tc>
          <w:tcPr>
            <w:tcW w:w="1760" w:type="dxa"/>
            <w:shd w:val="clear" w:color="auto" w:fill="BFBFBF" w:themeFill="background1" w:themeFillShade="BF"/>
          </w:tcPr>
          <w:p w14:paraId="6BF57B70" w14:textId="5BEF5CE4" w:rsidR="00360238" w:rsidRPr="00360238" w:rsidRDefault="00360238" w:rsidP="00423784">
            <w:pPr>
              <w:keepNext/>
              <w:rPr>
                <w:b/>
                <w:bCs/>
              </w:rPr>
            </w:pPr>
            <w:r w:rsidRPr="00360238">
              <w:rPr>
                <w:b/>
                <w:bCs/>
              </w:rPr>
              <w:t>Reference</w:t>
            </w:r>
          </w:p>
        </w:tc>
      </w:tr>
      <w:tr w:rsidR="00360238" w14:paraId="4159A11C" w14:textId="77777777" w:rsidTr="00360238">
        <w:tc>
          <w:tcPr>
            <w:tcW w:w="1555" w:type="dxa"/>
          </w:tcPr>
          <w:p w14:paraId="22157BFE" w14:textId="26534D6E" w:rsidR="00360238" w:rsidRDefault="00360238" w:rsidP="00423784">
            <w:pPr>
              <w:keepNext/>
            </w:pPr>
            <w:r>
              <w:t>DENV-1</w:t>
            </w:r>
          </w:p>
        </w:tc>
        <w:tc>
          <w:tcPr>
            <w:tcW w:w="1842" w:type="dxa"/>
          </w:tcPr>
          <w:p w14:paraId="2D42875B" w14:textId="3F28F1C3" w:rsidR="00360238" w:rsidRDefault="00360238" w:rsidP="00423784">
            <w:pPr>
              <w:keepNext/>
            </w:pPr>
            <w:r>
              <w:t>16007</w:t>
            </w:r>
          </w:p>
        </w:tc>
        <w:tc>
          <w:tcPr>
            <w:tcW w:w="2257" w:type="dxa"/>
          </w:tcPr>
          <w:p w14:paraId="6C4F7DDB" w14:textId="3818354C" w:rsidR="00360238" w:rsidRDefault="00360238" w:rsidP="00423784">
            <w:pPr>
              <w:keepNext/>
            </w:pPr>
            <w:r>
              <w:t>Thailand, 1964</w:t>
            </w:r>
          </w:p>
        </w:tc>
        <w:tc>
          <w:tcPr>
            <w:tcW w:w="1760" w:type="dxa"/>
          </w:tcPr>
          <w:p w14:paraId="5EF0EE82" w14:textId="2A80EA41" w:rsidR="00360238" w:rsidRDefault="00360238" w:rsidP="00423784">
            <w:pPr>
              <w:keepNext/>
            </w:pPr>
            <w:r>
              <w:t>DHF/DSS patient</w:t>
            </w:r>
          </w:p>
        </w:tc>
        <w:tc>
          <w:tcPr>
            <w:tcW w:w="1760" w:type="dxa"/>
          </w:tcPr>
          <w:p w14:paraId="409C258E" w14:textId="2B34DC45" w:rsidR="00360238" w:rsidRDefault="00E72814" w:rsidP="00423784">
            <w:pPr>
              <w:keepNext/>
            </w:pPr>
            <w:hyperlink w:anchor="_ENREF_50" w:tooltip="Halstead, 1970 #19" w:history="1">
              <w:r w:rsidR="00AF6FCD">
                <w:fldChar w:fldCharType="begin"/>
              </w:r>
              <w:r w:rsidR="00AF6FCD">
                <w:instrText xml:space="preserve"> ADDIN EN.CITE &lt;EndNote&gt;&lt;Cite AuthorYear="1"&gt;&lt;Author&gt;Halstead&lt;/Author&gt;&lt;Year&gt;1970&lt;/Year&gt;&lt;RecNum&gt;19&lt;/RecNum&gt;&lt;DisplayText&gt;Halstead et al. (1970)&lt;/DisplayText&gt;&lt;record&gt;&lt;rec-number&gt;19&lt;/rec-number&gt;&lt;foreign-keys&gt;&lt;key app="EN" db-id="xdvttrsx1z22a6etzw5pttv1fpe52099wrxs" timestamp="1686799105"&gt;19&lt;/key&gt;&lt;/foreign-keys&gt;&lt;ref-type name="Journal Article"&gt;17&lt;/ref-type&gt;&lt;contributors&gt;&lt;authors&gt;&lt;author&gt;Halstead, S. B.&lt;/author&gt;&lt;author&gt;Udomsakdi, S.&lt;/author&gt;&lt;author&gt;Simasthien, P.&lt;/author&gt;&lt;author&gt;Singharaj, P.&lt;/author&gt;&lt;author&gt;Sukhavachana, P.&lt;/author&gt;&lt;author&gt;Nisalak, A.&lt;/author&gt;&lt;/authors&gt;&lt;/contributors&gt;&lt;titles&gt;&lt;title&gt;Observations related to pathogenesis of dengue hemorrhagic fever. I. Experience with classification of dengue viruses&lt;/title&gt;&lt;secondary-title&gt;The Yale Journal of Biology and Medicine&lt;/secondary-title&gt;&lt;/titles&gt;&lt;periodical&gt;&lt;full-title&gt;The Yale Journal of Biology and Medicine&lt;/full-title&gt;&lt;/periodical&gt;&lt;pages&gt;261-75&lt;/pages&gt;&lt;volume&gt;42&lt;/volume&gt;&lt;number&gt;5&lt;/number&gt;&lt;edition&gt;1970/04/01&lt;/edition&gt;&lt;keywords&gt;&lt;keyword&gt;Animals&lt;/keyword&gt;&lt;keyword&gt;Antigens/*analysis&lt;/keyword&gt;&lt;keyword&gt;Complement Fixation Tests&lt;/keyword&gt;&lt;keyword&gt;Culture Techniques&lt;/keyword&gt;&lt;keyword&gt;Dengue/epidemiology/etiology/*microbiology&lt;/keyword&gt;&lt;keyword&gt;Dengue Virus/*classification/immunology&lt;/keyword&gt;&lt;keyword&gt;Haplorhini&lt;/keyword&gt;&lt;keyword&gt;Hemagglutination Inhibition Tests&lt;/keyword&gt;&lt;keyword&gt;Hemorrhagic Disorders/microbiology&lt;/keyword&gt;&lt;keyword&gt;Humans&lt;/keyword&gt;&lt;keyword&gt;Immune Sera&lt;/keyword&gt;&lt;keyword&gt;Mice&lt;/keyword&gt;&lt;keyword&gt;Neutralization Tests&lt;/keyword&gt;&lt;keyword&gt;Species Specificity&lt;/keyword&gt;&lt;keyword&gt;Thailand&lt;/keyword&gt;&lt;/keywords&gt;&lt;dates&gt;&lt;year&gt;1970&lt;/year&gt;&lt;pub-dates&gt;&lt;date&gt;Apr&lt;/date&gt;&lt;/pub-dates&gt;&lt;/dates&gt;&lt;isbn&gt;0044-0086 (Print)&amp;#xD;0044-0086&lt;/isbn&gt;&lt;accession-num&gt;4986747&lt;/accession-num&gt;&lt;urls&gt;&lt;/urls&gt;&lt;custom2&gt;PMC2591684&lt;/custom2&gt;&lt;remote-database-provider&gt;NLM&lt;/remote-database-provider&gt;&lt;language&gt;eng&lt;/language&gt;&lt;/record&gt;&lt;/Cite&gt;&lt;/EndNote&gt;</w:instrText>
              </w:r>
              <w:r w:rsidR="00AF6FCD">
                <w:fldChar w:fldCharType="separate"/>
              </w:r>
              <w:r w:rsidR="00AF6FCD">
                <w:rPr>
                  <w:noProof/>
                </w:rPr>
                <w:t>Halstead et al. (1970)</w:t>
              </w:r>
              <w:r w:rsidR="00AF6FCD">
                <w:fldChar w:fldCharType="end"/>
              </w:r>
            </w:hyperlink>
          </w:p>
        </w:tc>
      </w:tr>
      <w:tr w:rsidR="00360238" w14:paraId="4631C994" w14:textId="77777777" w:rsidTr="00360238">
        <w:tc>
          <w:tcPr>
            <w:tcW w:w="1555" w:type="dxa"/>
          </w:tcPr>
          <w:p w14:paraId="268697EC" w14:textId="79C2EB03" w:rsidR="00360238" w:rsidRDefault="00360238" w:rsidP="00423784">
            <w:pPr>
              <w:keepNext/>
            </w:pPr>
            <w:r>
              <w:t>DENV-2</w:t>
            </w:r>
          </w:p>
        </w:tc>
        <w:tc>
          <w:tcPr>
            <w:tcW w:w="1842" w:type="dxa"/>
          </w:tcPr>
          <w:p w14:paraId="147F1007" w14:textId="584D2369" w:rsidR="00360238" w:rsidRDefault="00360238" w:rsidP="00423784">
            <w:pPr>
              <w:keepNext/>
            </w:pPr>
            <w:r>
              <w:t>16681</w:t>
            </w:r>
          </w:p>
        </w:tc>
        <w:tc>
          <w:tcPr>
            <w:tcW w:w="2257" w:type="dxa"/>
          </w:tcPr>
          <w:p w14:paraId="6996A778" w14:textId="5E3B0B6B" w:rsidR="00360238" w:rsidRDefault="00360238" w:rsidP="00423784">
            <w:pPr>
              <w:keepNext/>
            </w:pPr>
            <w:r>
              <w:t>Thailand, 1964</w:t>
            </w:r>
          </w:p>
        </w:tc>
        <w:tc>
          <w:tcPr>
            <w:tcW w:w="1760" w:type="dxa"/>
          </w:tcPr>
          <w:p w14:paraId="420A7D4B" w14:textId="7B5FF1CB" w:rsidR="00360238" w:rsidRDefault="00360238" w:rsidP="00423784">
            <w:pPr>
              <w:keepNext/>
            </w:pPr>
            <w:r>
              <w:t>DHF/DSS patient</w:t>
            </w:r>
          </w:p>
        </w:tc>
        <w:tc>
          <w:tcPr>
            <w:tcW w:w="1760" w:type="dxa"/>
          </w:tcPr>
          <w:p w14:paraId="53A39902" w14:textId="25F316EA" w:rsidR="00360238" w:rsidRDefault="00E72814" w:rsidP="00423784">
            <w:pPr>
              <w:keepNext/>
            </w:pPr>
            <w:hyperlink w:anchor="_ENREF_50" w:tooltip="Halstead, 1970 #19" w:history="1">
              <w:r w:rsidR="00AF6FCD">
                <w:fldChar w:fldCharType="begin"/>
              </w:r>
              <w:r w:rsidR="00AF6FCD">
                <w:instrText xml:space="preserve"> ADDIN EN.CITE &lt;EndNote&gt;&lt;Cite AuthorYear="1"&gt;&lt;Author&gt;Halstead&lt;/Author&gt;&lt;Year&gt;1970&lt;/Year&gt;&lt;RecNum&gt;19&lt;/RecNum&gt;&lt;DisplayText&gt;Halstead et al. (1970)&lt;/DisplayText&gt;&lt;record&gt;&lt;rec-number&gt;19&lt;/rec-number&gt;&lt;foreign-keys&gt;&lt;key app="EN" db-id="xdvttrsx1z22a6etzw5pttv1fpe52099wrxs" timestamp="1686799105"&gt;19&lt;/key&gt;&lt;/foreign-keys&gt;&lt;ref-type name="Journal Article"&gt;17&lt;/ref-type&gt;&lt;contributors&gt;&lt;authors&gt;&lt;author&gt;Halstead, S. B.&lt;/author&gt;&lt;author&gt;Udomsakdi, S.&lt;/author&gt;&lt;author&gt;Simasthien, P.&lt;/author&gt;&lt;author&gt;Singharaj, P.&lt;/author&gt;&lt;author&gt;Sukhavachana, P.&lt;/author&gt;&lt;author&gt;Nisalak, A.&lt;/author&gt;&lt;/authors&gt;&lt;/contributors&gt;&lt;titles&gt;&lt;title&gt;Observations related to pathogenesis of dengue hemorrhagic fever. I. Experience with classification of dengue viruses&lt;/title&gt;&lt;secondary-title&gt;The Yale Journal of Biology and Medicine&lt;/secondary-title&gt;&lt;/titles&gt;&lt;periodical&gt;&lt;full-title&gt;The Yale Journal of Biology and Medicine&lt;/full-title&gt;&lt;/periodical&gt;&lt;pages&gt;261-75&lt;/pages&gt;&lt;volume&gt;42&lt;/volume&gt;&lt;number&gt;5&lt;/number&gt;&lt;edition&gt;1970/04/01&lt;/edition&gt;&lt;keywords&gt;&lt;keyword&gt;Animals&lt;/keyword&gt;&lt;keyword&gt;Antigens/*analysis&lt;/keyword&gt;&lt;keyword&gt;Complement Fixation Tests&lt;/keyword&gt;&lt;keyword&gt;Culture Techniques&lt;/keyword&gt;&lt;keyword&gt;Dengue/epidemiology/etiology/*microbiology&lt;/keyword&gt;&lt;keyword&gt;Dengue Virus/*classification/immunology&lt;/keyword&gt;&lt;keyword&gt;Haplorhini&lt;/keyword&gt;&lt;keyword&gt;Hemagglutination Inhibition Tests&lt;/keyword&gt;&lt;keyword&gt;Hemorrhagic Disorders/microbiology&lt;/keyword&gt;&lt;keyword&gt;Humans&lt;/keyword&gt;&lt;keyword&gt;Immune Sera&lt;/keyword&gt;&lt;keyword&gt;Mice&lt;/keyword&gt;&lt;keyword&gt;Neutralization Tests&lt;/keyword&gt;&lt;keyword&gt;Species Specificity&lt;/keyword&gt;&lt;keyword&gt;Thailand&lt;/keyword&gt;&lt;/keywords&gt;&lt;dates&gt;&lt;year&gt;1970&lt;/year&gt;&lt;pub-dates&gt;&lt;date&gt;Apr&lt;/date&gt;&lt;/pub-dates&gt;&lt;/dates&gt;&lt;isbn&gt;0044-0086 (Print)&amp;#xD;0044-0086&lt;/isbn&gt;&lt;accession-num&gt;4986747&lt;/accession-num&gt;&lt;urls&gt;&lt;/urls&gt;&lt;custom2&gt;PMC2591684&lt;/custom2&gt;&lt;remote-database-provider&gt;NLM&lt;/remote-database-provider&gt;&lt;language&gt;eng&lt;/language&gt;&lt;/record&gt;&lt;/Cite&gt;&lt;/EndNote&gt;</w:instrText>
              </w:r>
              <w:r w:rsidR="00AF6FCD">
                <w:fldChar w:fldCharType="separate"/>
              </w:r>
              <w:r w:rsidR="00AF6FCD">
                <w:rPr>
                  <w:noProof/>
                </w:rPr>
                <w:t>Halstead et al. (1970)</w:t>
              </w:r>
              <w:r w:rsidR="00AF6FCD">
                <w:fldChar w:fldCharType="end"/>
              </w:r>
            </w:hyperlink>
          </w:p>
        </w:tc>
      </w:tr>
      <w:tr w:rsidR="00360238" w14:paraId="0F68D59F" w14:textId="77777777" w:rsidTr="00360238">
        <w:tc>
          <w:tcPr>
            <w:tcW w:w="1555" w:type="dxa"/>
          </w:tcPr>
          <w:p w14:paraId="7F0F0329" w14:textId="56567251" w:rsidR="00360238" w:rsidRDefault="00360238" w:rsidP="00423784">
            <w:pPr>
              <w:keepNext/>
            </w:pPr>
            <w:r>
              <w:t>DENV-3</w:t>
            </w:r>
          </w:p>
        </w:tc>
        <w:tc>
          <w:tcPr>
            <w:tcW w:w="1842" w:type="dxa"/>
          </w:tcPr>
          <w:p w14:paraId="7DF93846" w14:textId="41EE124B" w:rsidR="00360238" w:rsidRDefault="00360238" w:rsidP="00423784">
            <w:pPr>
              <w:keepNext/>
            </w:pPr>
            <w:r>
              <w:t>16562</w:t>
            </w:r>
          </w:p>
        </w:tc>
        <w:tc>
          <w:tcPr>
            <w:tcW w:w="2257" w:type="dxa"/>
          </w:tcPr>
          <w:p w14:paraId="5CF0C359" w14:textId="32BC0932" w:rsidR="00360238" w:rsidRDefault="00360238" w:rsidP="00423784">
            <w:pPr>
              <w:keepNext/>
            </w:pPr>
            <w:r>
              <w:t>Philippines, 1964</w:t>
            </w:r>
          </w:p>
        </w:tc>
        <w:tc>
          <w:tcPr>
            <w:tcW w:w="1760" w:type="dxa"/>
          </w:tcPr>
          <w:p w14:paraId="6077EC68" w14:textId="59FAA5DC" w:rsidR="00360238" w:rsidRDefault="00360238" w:rsidP="00423784">
            <w:pPr>
              <w:keepNext/>
            </w:pPr>
            <w:r>
              <w:t>DHF patient</w:t>
            </w:r>
          </w:p>
        </w:tc>
        <w:tc>
          <w:tcPr>
            <w:tcW w:w="1760" w:type="dxa"/>
          </w:tcPr>
          <w:p w14:paraId="1B831928" w14:textId="79C2CC4C" w:rsidR="00360238" w:rsidRDefault="00E72814" w:rsidP="00423784">
            <w:pPr>
              <w:keepNext/>
            </w:pPr>
            <w:hyperlink w:anchor="_ENREF_50" w:tooltip="Halstead, 1970 #19" w:history="1">
              <w:r w:rsidR="00AF6FCD">
                <w:fldChar w:fldCharType="begin"/>
              </w:r>
              <w:r w:rsidR="00AF6FCD">
                <w:instrText xml:space="preserve"> ADDIN EN.CITE &lt;EndNote&gt;&lt;Cite AuthorYear="1"&gt;&lt;Author&gt;Halstead&lt;/Author&gt;&lt;Year&gt;1970&lt;/Year&gt;&lt;RecNum&gt;19&lt;/RecNum&gt;&lt;DisplayText&gt;Halstead et al. (1970)&lt;/DisplayText&gt;&lt;record&gt;&lt;rec-number&gt;19&lt;/rec-number&gt;&lt;foreign-keys&gt;&lt;key app="EN" db-id="xdvttrsx1z22a6etzw5pttv1fpe52099wrxs" timestamp="1686799105"&gt;19&lt;/key&gt;&lt;/foreign-keys&gt;&lt;ref-type name="Journal Article"&gt;17&lt;/ref-type&gt;&lt;contributors&gt;&lt;authors&gt;&lt;author&gt;Halstead, S. B.&lt;/author&gt;&lt;author&gt;Udomsakdi, S.&lt;/author&gt;&lt;author&gt;Simasthien, P.&lt;/author&gt;&lt;author&gt;Singharaj, P.&lt;/author&gt;&lt;author&gt;Sukhavachana, P.&lt;/author&gt;&lt;author&gt;Nisalak, A.&lt;/author&gt;&lt;/authors&gt;&lt;/contributors&gt;&lt;titles&gt;&lt;title&gt;Observations related to pathogenesis of dengue hemorrhagic fever. I. Experience with classification of dengue viruses&lt;/title&gt;&lt;secondary-title&gt;The Yale Journal of Biology and Medicine&lt;/secondary-title&gt;&lt;/titles&gt;&lt;periodical&gt;&lt;full-title&gt;The Yale Journal of Biology and Medicine&lt;/full-title&gt;&lt;/periodical&gt;&lt;pages&gt;261-75&lt;/pages&gt;&lt;volume&gt;42&lt;/volume&gt;&lt;number&gt;5&lt;/number&gt;&lt;edition&gt;1970/04/01&lt;/edition&gt;&lt;keywords&gt;&lt;keyword&gt;Animals&lt;/keyword&gt;&lt;keyword&gt;Antigens/*analysis&lt;/keyword&gt;&lt;keyword&gt;Complement Fixation Tests&lt;/keyword&gt;&lt;keyword&gt;Culture Techniques&lt;/keyword&gt;&lt;keyword&gt;Dengue/epidemiology/etiology/*microbiology&lt;/keyword&gt;&lt;keyword&gt;Dengue Virus/*classification/immunology&lt;/keyword&gt;&lt;keyword&gt;Haplorhini&lt;/keyword&gt;&lt;keyword&gt;Hemagglutination Inhibition Tests&lt;/keyword&gt;&lt;keyword&gt;Hemorrhagic Disorders/microbiology&lt;/keyword&gt;&lt;keyword&gt;Humans&lt;/keyword&gt;&lt;keyword&gt;Immune Sera&lt;/keyword&gt;&lt;keyword&gt;Mice&lt;/keyword&gt;&lt;keyword&gt;Neutralization Tests&lt;/keyword&gt;&lt;keyword&gt;Species Specificity&lt;/keyword&gt;&lt;keyword&gt;Thailand&lt;/keyword&gt;&lt;/keywords&gt;&lt;dates&gt;&lt;year&gt;1970&lt;/year&gt;&lt;pub-dates&gt;&lt;date&gt;Apr&lt;/date&gt;&lt;/pub-dates&gt;&lt;/dates&gt;&lt;isbn&gt;0044-0086 (Print)&amp;#xD;0044-0086&lt;/isbn&gt;&lt;accession-num&gt;4986747&lt;/accession-num&gt;&lt;urls&gt;&lt;/urls&gt;&lt;custom2&gt;PMC2591684&lt;/custom2&gt;&lt;remote-database-provider&gt;NLM&lt;/remote-database-provider&gt;&lt;language&gt;eng&lt;/language&gt;&lt;/record&gt;&lt;/Cite&gt;&lt;/EndNote&gt;</w:instrText>
              </w:r>
              <w:r w:rsidR="00AF6FCD">
                <w:fldChar w:fldCharType="separate"/>
              </w:r>
              <w:r w:rsidR="00AF6FCD">
                <w:rPr>
                  <w:noProof/>
                </w:rPr>
                <w:t>Halstead et al. (1970)</w:t>
              </w:r>
              <w:r w:rsidR="00AF6FCD">
                <w:fldChar w:fldCharType="end"/>
              </w:r>
            </w:hyperlink>
          </w:p>
        </w:tc>
      </w:tr>
      <w:tr w:rsidR="00360238" w14:paraId="7EC2A09C" w14:textId="77777777" w:rsidTr="00360238">
        <w:tc>
          <w:tcPr>
            <w:tcW w:w="1555" w:type="dxa"/>
          </w:tcPr>
          <w:p w14:paraId="43D7F02E" w14:textId="7D043E32" w:rsidR="00360238" w:rsidRDefault="00360238" w:rsidP="00423784">
            <w:pPr>
              <w:keepNext/>
            </w:pPr>
            <w:r>
              <w:t>DENV-4</w:t>
            </w:r>
          </w:p>
        </w:tc>
        <w:tc>
          <w:tcPr>
            <w:tcW w:w="1842" w:type="dxa"/>
          </w:tcPr>
          <w:p w14:paraId="4E25F01F" w14:textId="37D9F30A" w:rsidR="00360238" w:rsidRDefault="00360238" w:rsidP="00423784">
            <w:pPr>
              <w:keepNext/>
            </w:pPr>
            <w:r>
              <w:t>1036</w:t>
            </w:r>
          </w:p>
        </w:tc>
        <w:tc>
          <w:tcPr>
            <w:tcW w:w="2257" w:type="dxa"/>
          </w:tcPr>
          <w:p w14:paraId="2079C62E" w14:textId="4F558A63" w:rsidR="00360238" w:rsidRDefault="00360238" w:rsidP="00423784">
            <w:pPr>
              <w:keepNext/>
            </w:pPr>
            <w:r>
              <w:t>Indonesia, 1976</w:t>
            </w:r>
          </w:p>
        </w:tc>
        <w:tc>
          <w:tcPr>
            <w:tcW w:w="1760" w:type="dxa"/>
          </w:tcPr>
          <w:p w14:paraId="09B034EB" w14:textId="66C7B634" w:rsidR="00360238" w:rsidRDefault="00360238" w:rsidP="00423784">
            <w:pPr>
              <w:keepNext/>
            </w:pPr>
            <w:r>
              <w:t>DF patient</w:t>
            </w:r>
          </w:p>
        </w:tc>
        <w:tc>
          <w:tcPr>
            <w:tcW w:w="1760" w:type="dxa"/>
          </w:tcPr>
          <w:p w14:paraId="7AB4A248" w14:textId="41246FC7" w:rsidR="00360238" w:rsidRDefault="00A96E29" w:rsidP="00423784">
            <w:pPr>
              <w:keepNext/>
            </w:pPr>
            <w:r>
              <w:fldChar w:fldCharType="begin"/>
            </w:r>
            <w:r w:rsidR="00341570">
              <w:instrText xml:space="preserve"> ADDIN EN.CITE &lt;EndNote&gt;&lt;Cite&gt;&lt;Author&gt;Gubler&lt;/Author&gt;&lt;Year&gt;1979&lt;/Year&gt;&lt;RecNum&gt;20&lt;/RecNum&gt;&lt;DisplayText&gt;(Gubler et al., 1979)&lt;/DisplayText&gt;&lt;record&gt;&lt;rec-number&gt;20&lt;/rec-number&gt;&lt;foreign-keys&gt;&lt;key app="EN" db-id="xdvttrsx1z22a6etzw5pttv1fpe52099wrxs" timestamp="1686799469"&gt;20&lt;/key&gt;&lt;/foreign-keys&gt;&lt;ref-type name="Journal Article"&gt;17&lt;/ref-type&gt;&lt;contributors&gt;&lt;authors&gt;&lt;author&gt;Gubler, D. J.&lt;/author&gt;&lt;author&gt;Suharyono, W.&lt;/author&gt;&lt;author&gt;Lubis, I.&lt;/author&gt;&lt;author&gt;Eram, S.&lt;/author&gt;&lt;author&gt;Sulianti Saroso, J.&lt;/author&gt;&lt;/authors&gt;&lt;/contributors&gt;&lt;titles&gt;&lt;title&gt;Epidemic dengue hemorrhagic fever in rural Indonesia. I. Virological and epidemiological studies&lt;/title&gt;&lt;secondary-title&gt;The American Journal of Tropical Medicine and Hygiene&lt;/secondary-title&gt;&lt;/titles&gt;&lt;periodical&gt;&lt;full-title&gt;The American Journal of Tropical Medicine and Hygiene&lt;/full-title&gt;&lt;/periodical&gt;&lt;pages&gt;701-10&lt;/pages&gt;&lt;volume&gt;28&lt;/volume&gt;&lt;number&gt;4&lt;/number&gt;&lt;edition&gt;1979/07/01&lt;/edition&gt;&lt;keywords&gt;&lt;keyword&gt;Antibodies, Viral/analysis&lt;/keyword&gt;&lt;keyword&gt;Dengue/*epidemiology/microbiology&lt;/keyword&gt;&lt;keyword&gt;Dengue Virus/classification/immunology/*isolation &amp;amp; purification&lt;/keyword&gt;&lt;keyword&gt;Disease Outbreaks/*epidemiology&lt;/keyword&gt;&lt;keyword&gt;Humans&lt;/keyword&gt;&lt;keyword&gt;Indonesia&lt;/keyword&gt;&lt;keyword&gt;*Rural Population&lt;/keyword&gt;&lt;keyword&gt;Serotyping&lt;/keyword&gt;&lt;keyword&gt;Shock&lt;/keyword&gt;&lt;/keywords&gt;&lt;dates&gt;&lt;year&gt;1979&lt;/year&gt;&lt;pub-dates&gt;&lt;date&gt;Jul&lt;/date&gt;&lt;/pub-dates&gt;&lt;/dates&gt;&lt;isbn&gt;0002-9637 (Print)&amp;#xD;0002-9637&lt;/isbn&gt;&lt;accession-num&gt;464191&lt;/accession-num&gt;&lt;urls&gt;&lt;/urls&gt;&lt;remote-database-provider&gt;NLM&lt;/remote-database-provider&gt;&lt;language&gt;eng&lt;/language&gt;&lt;/record&gt;&lt;/Cite&gt;&lt;/EndNote&gt;</w:instrText>
            </w:r>
            <w:r>
              <w:fldChar w:fldCharType="separate"/>
            </w:r>
            <w:r>
              <w:rPr>
                <w:noProof/>
              </w:rPr>
              <w:t>(</w:t>
            </w:r>
            <w:hyperlink w:anchor="_ENREF_48" w:tooltip="Gubler, 1979 #20" w:history="1">
              <w:r w:rsidR="00AF6FCD">
                <w:rPr>
                  <w:noProof/>
                </w:rPr>
                <w:t>Gubler et al., 1979</w:t>
              </w:r>
            </w:hyperlink>
            <w:r>
              <w:rPr>
                <w:noProof/>
              </w:rPr>
              <w:t>)</w:t>
            </w:r>
            <w:r>
              <w:fldChar w:fldCharType="end"/>
            </w:r>
          </w:p>
        </w:tc>
      </w:tr>
    </w:tbl>
    <w:p w14:paraId="4DCFAB15" w14:textId="311F7A0D" w:rsidR="00360238" w:rsidRPr="00360238" w:rsidRDefault="00360238" w:rsidP="00423784">
      <w:pPr>
        <w:pStyle w:val="Tabledescription"/>
      </w:pPr>
      <w:r>
        <w:t xml:space="preserve">Abbreviations; DF = </w:t>
      </w:r>
      <w:r w:rsidR="00423784">
        <w:t xml:space="preserve">dengue fever; </w:t>
      </w:r>
      <w:r>
        <w:t xml:space="preserve">DHF = </w:t>
      </w:r>
      <w:r w:rsidR="00423784">
        <w:t>dengue haemorrhagic fever;</w:t>
      </w:r>
      <w:r>
        <w:t xml:space="preserve"> DSS = </w:t>
      </w:r>
      <w:r w:rsidR="00423784">
        <w:t>dengue shock syndrome.</w:t>
      </w:r>
    </w:p>
    <w:p w14:paraId="72D74AA1" w14:textId="4B4696C8" w:rsidR="00225B54" w:rsidRDefault="00225B54" w:rsidP="001E5054">
      <w:pPr>
        <w:pStyle w:val="RARMPparagraph"/>
      </w:pPr>
      <w:r>
        <w:t xml:space="preserve">The final product contains the following </w:t>
      </w:r>
      <w:r w:rsidR="00C819E0">
        <w:t xml:space="preserve">mixture </w:t>
      </w:r>
      <w:r>
        <w:t>of the TDVs:</w:t>
      </w:r>
    </w:p>
    <w:p w14:paraId="79954A1F" w14:textId="4247158F" w:rsidR="00225B54" w:rsidRDefault="00225B54" w:rsidP="00225B54">
      <w:pPr>
        <w:pStyle w:val="ListBullet1"/>
      </w:pPr>
      <w:r>
        <w:t xml:space="preserve">TDV-1: </w:t>
      </w:r>
      <w:r w:rsidRPr="00225B54">
        <w:t>≥</w:t>
      </w:r>
      <w:r w:rsidR="00C819E0">
        <w:t>2 x 10</w:t>
      </w:r>
      <w:r w:rsidR="00C819E0" w:rsidRPr="006D61FF">
        <w:rPr>
          <w:vertAlign w:val="superscript"/>
        </w:rPr>
        <w:t>3</w:t>
      </w:r>
      <w:r w:rsidRPr="00225B54">
        <w:t xml:space="preserve"> PFU/dose</w:t>
      </w:r>
    </w:p>
    <w:p w14:paraId="1C06E2D5" w14:textId="3C12E0B2" w:rsidR="00225B54" w:rsidRDefault="00225B54" w:rsidP="00225B54">
      <w:pPr>
        <w:pStyle w:val="ListBullet1"/>
      </w:pPr>
      <w:r>
        <w:t xml:space="preserve">TDV-2: </w:t>
      </w:r>
      <w:r w:rsidRPr="00225B54">
        <w:t>≥</w:t>
      </w:r>
      <w:r w:rsidR="00C819E0">
        <w:t>5 x 10</w:t>
      </w:r>
      <w:r w:rsidR="00C819E0" w:rsidRPr="006D61FF">
        <w:rPr>
          <w:vertAlign w:val="superscript"/>
        </w:rPr>
        <w:t>2</w:t>
      </w:r>
      <w:r w:rsidRPr="00225B54">
        <w:t xml:space="preserve"> PFU/dose</w:t>
      </w:r>
    </w:p>
    <w:p w14:paraId="24A60CCB" w14:textId="33380387" w:rsidR="00225B54" w:rsidRDefault="00225B54" w:rsidP="00225B54">
      <w:pPr>
        <w:pStyle w:val="ListBullet1"/>
      </w:pPr>
      <w:r>
        <w:t xml:space="preserve">TDV-3: </w:t>
      </w:r>
      <w:r w:rsidRPr="00225B54">
        <w:t>≥</w:t>
      </w:r>
      <w:r w:rsidR="00C819E0">
        <w:t>1 x 10</w:t>
      </w:r>
      <w:r w:rsidR="00C819E0" w:rsidRPr="006D61FF">
        <w:rPr>
          <w:vertAlign w:val="superscript"/>
        </w:rPr>
        <w:t>4</w:t>
      </w:r>
      <w:r w:rsidRPr="00225B54">
        <w:t xml:space="preserve"> PFU/dose</w:t>
      </w:r>
    </w:p>
    <w:p w14:paraId="5289859F" w14:textId="3B42ED06" w:rsidR="002D03DC" w:rsidRPr="001E5054" w:rsidRDefault="00225B54" w:rsidP="0093520B">
      <w:pPr>
        <w:pStyle w:val="ListBullet1"/>
      </w:pPr>
      <w:r>
        <w:t xml:space="preserve">TDV-4: </w:t>
      </w:r>
      <w:r w:rsidRPr="00225B54">
        <w:t>≥</w:t>
      </w:r>
      <w:r w:rsidR="00C819E0">
        <w:t>3 x 10</w:t>
      </w:r>
      <w:r w:rsidR="00C819E0" w:rsidRPr="006D61FF">
        <w:rPr>
          <w:vertAlign w:val="superscript"/>
        </w:rPr>
        <w:t>4</w:t>
      </w:r>
      <w:r w:rsidRPr="00225B54">
        <w:t xml:space="preserve"> PFU/dose</w:t>
      </w:r>
      <w:r w:rsidR="00C819E0">
        <w:rPr>
          <w:rStyle w:val="FootnoteReference"/>
        </w:rPr>
        <w:footnoteReference w:id="6"/>
      </w:r>
    </w:p>
    <w:p w14:paraId="09F969E7" w14:textId="510FD104" w:rsidR="00FB1FDF" w:rsidRPr="00593F9D" w:rsidRDefault="00164217" w:rsidP="00FA226C">
      <w:pPr>
        <w:pStyle w:val="Sectionheading2"/>
      </w:pPr>
      <w:bookmarkStart w:id="66" w:name="_Toc141213155"/>
      <w:r w:rsidRPr="00593F9D">
        <w:t>Effect of the genetic modification</w:t>
      </w:r>
      <w:bookmarkEnd w:id="66"/>
    </w:p>
    <w:p w14:paraId="0982B659" w14:textId="2B2FD275" w:rsidR="00813B24" w:rsidRPr="00840528" w:rsidRDefault="00E80812" w:rsidP="005D0630">
      <w:pPr>
        <w:pStyle w:val="RARMPparagraph"/>
      </w:pPr>
      <w:r>
        <w:t xml:space="preserve">As </w:t>
      </w:r>
      <w:r w:rsidRPr="0093520B">
        <w:t xml:space="preserve">discussed in Section </w:t>
      </w:r>
      <w:r w:rsidR="00F45417">
        <w:fldChar w:fldCharType="begin"/>
      </w:r>
      <w:r w:rsidR="00F45417">
        <w:instrText xml:space="preserve"> REF _Ref142303729 \r \h </w:instrText>
      </w:r>
      <w:r w:rsidR="00F45417">
        <w:fldChar w:fldCharType="separate"/>
      </w:r>
      <w:r w:rsidR="00417446">
        <w:t>3.3</w:t>
      </w:r>
      <w:r w:rsidR="00F45417">
        <w:fldChar w:fldCharType="end"/>
      </w:r>
      <w:r w:rsidRPr="0093520B">
        <w:t>, t</w:t>
      </w:r>
      <w:r w:rsidR="00840528" w:rsidRPr="0093520B">
        <w:t xml:space="preserve">he </w:t>
      </w:r>
      <w:proofErr w:type="spellStart"/>
      <w:r w:rsidR="00840528" w:rsidRPr="00A43BFE">
        <w:rPr>
          <w:i/>
          <w:iCs/>
        </w:rPr>
        <w:t>prM</w:t>
      </w:r>
      <w:proofErr w:type="spellEnd"/>
      <w:r w:rsidR="00840528" w:rsidRPr="0093520B">
        <w:t xml:space="preserve"> and </w:t>
      </w:r>
      <w:r w:rsidR="00840528" w:rsidRPr="00A43BFE">
        <w:rPr>
          <w:i/>
          <w:iCs/>
        </w:rPr>
        <w:t>E</w:t>
      </w:r>
      <w:r w:rsidR="00840528" w:rsidRPr="0093520B">
        <w:t xml:space="preserve"> genes encode membrane glycoproteins that are present on the surface of dengue viral particles</w:t>
      </w:r>
      <w:r w:rsidR="00840528">
        <w:t xml:space="preserve"> and </w:t>
      </w:r>
      <w:r w:rsidR="00956A83">
        <w:t xml:space="preserve">are </w:t>
      </w:r>
      <w:r w:rsidR="00840528">
        <w:t>recognised by the human immune system</w:t>
      </w:r>
      <w:r w:rsidR="004062BB">
        <w:t>.</w:t>
      </w:r>
      <w:r w:rsidR="00813B24">
        <w:t xml:space="preserve"> </w:t>
      </w:r>
      <w:r w:rsidR="00C3096A">
        <w:t xml:space="preserve">As the GM strains contain </w:t>
      </w:r>
      <w:proofErr w:type="spellStart"/>
      <w:r w:rsidR="00C3096A" w:rsidRPr="00A43BFE">
        <w:rPr>
          <w:i/>
          <w:iCs/>
        </w:rPr>
        <w:t>prM</w:t>
      </w:r>
      <w:proofErr w:type="spellEnd"/>
      <w:r w:rsidR="00C3096A">
        <w:t xml:space="preserve"> and </w:t>
      </w:r>
      <w:r w:rsidR="00C3096A" w:rsidRPr="00A43BFE">
        <w:rPr>
          <w:i/>
          <w:iCs/>
        </w:rPr>
        <w:t xml:space="preserve">E </w:t>
      </w:r>
      <w:r w:rsidR="00C3096A">
        <w:t xml:space="preserve">genes from the 4 dengue serotypes, the intended effect of the genetic modification is to induce immune responses against all </w:t>
      </w:r>
      <w:r w:rsidR="00956A83">
        <w:t xml:space="preserve">4 </w:t>
      </w:r>
      <w:r w:rsidR="00C3096A">
        <w:t xml:space="preserve">serotypes. The aim is to achieve a reasonably balanced immune response against all 4 serotypes </w:t>
      </w:r>
      <w:proofErr w:type="gramStart"/>
      <w:r w:rsidR="00C3096A">
        <w:t>in order to</w:t>
      </w:r>
      <w:proofErr w:type="gramEnd"/>
      <w:r w:rsidR="00C3096A">
        <w:t xml:space="preserve"> reduce the risk of severe dengue if a vaccinee is exposed to circulating </w:t>
      </w:r>
      <w:r w:rsidR="00A41296">
        <w:t xml:space="preserve">WT </w:t>
      </w:r>
      <w:r w:rsidR="00C3096A">
        <w:t>dengue viruses.</w:t>
      </w:r>
    </w:p>
    <w:p w14:paraId="25DAAF55" w14:textId="42348E3B" w:rsidR="00164217" w:rsidRDefault="00164217" w:rsidP="00164217">
      <w:pPr>
        <w:pStyle w:val="Sectionheading2"/>
      </w:pPr>
      <w:bookmarkStart w:id="67" w:name="_Toc141213156"/>
      <w:bookmarkStart w:id="68" w:name="_Ref142303897"/>
      <w:bookmarkStart w:id="69" w:name="_Ref142303958"/>
      <w:r>
        <w:t>Characterisation of the GMOs</w:t>
      </w:r>
      <w:bookmarkEnd w:id="67"/>
      <w:bookmarkEnd w:id="68"/>
      <w:bookmarkEnd w:id="69"/>
    </w:p>
    <w:p w14:paraId="7541337D" w14:textId="695A0C14" w:rsidR="003E37C3" w:rsidRPr="003E37C3" w:rsidRDefault="003E37C3" w:rsidP="0077656E">
      <w:pPr>
        <w:pStyle w:val="RARMPparagraph"/>
      </w:pPr>
      <w:r>
        <w:t>Th</w:t>
      </w:r>
      <w:r w:rsidR="00167CFB">
        <w:t>e</w:t>
      </w:r>
      <w:r>
        <w:t xml:space="preserve"> original research grade recombinant vaccine viruses were developed at the </w:t>
      </w:r>
      <w:r w:rsidR="00BB1A04">
        <w:t xml:space="preserve">US </w:t>
      </w:r>
      <w:proofErr w:type="spellStart"/>
      <w:r w:rsidR="00CA5B16">
        <w:t>Centers</w:t>
      </w:r>
      <w:proofErr w:type="spellEnd"/>
      <w:r w:rsidR="00CA5B16">
        <w:t xml:space="preserve"> </w:t>
      </w:r>
      <w:r w:rsidR="00925BB2">
        <w:t>for</w:t>
      </w:r>
      <w:r w:rsidR="00CA5B16">
        <w:t xml:space="preserve"> Disease Control </w:t>
      </w:r>
      <w:r w:rsidR="00925BB2">
        <w:t xml:space="preserve">and Prevention </w:t>
      </w:r>
      <w:r w:rsidR="00CA5B16">
        <w:t>(CDC)</w:t>
      </w:r>
      <w:r w:rsidR="00164339">
        <w:t xml:space="preserve"> </w:t>
      </w:r>
      <w:r w:rsidR="006F6EC8">
        <w:fldChar w:fldCharType="begin">
          <w:fldData xml:space="preserve">PEVuZE5vdGU+PENpdGU+PEF1dGhvcj5IdWFuZzwvQXV0aG9yPjxZZWFyPjIwMDM8L1llYXI+PFJl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</w:fldData>
        </w:fldChar>
      </w:r>
      <w:r w:rsidR="00341570">
        <w:instrText xml:space="preserve"> ADDIN EN.CITE </w:instrText>
      </w:r>
      <w:r w:rsidR="00341570">
        <w:fldChar w:fldCharType="begin">
          <w:fldData xml:space="preserve">PEVuZE5vdGU+PENpdGU+PEF1dGhvcj5IdWFuZzwvQXV0aG9yPjxZZWFyPjIwMDM8L1llYXI+PFJl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</w:fldData>
        </w:fldChar>
      </w:r>
      <w:r w:rsidR="00341570">
        <w:instrText xml:space="preserve"> ADDIN EN.CITE.DATA </w:instrText>
      </w:r>
      <w:r w:rsidR="00341570">
        <w:fldChar w:fldCharType="end"/>
      </w:r>
      <w:r w:rsidR="006F6EC8">
        <w:fldChar w:fldCharType="separate"/>
      </w:r>
      <w:r w:rsidR="0011509D">
        <w:rPr>
          <w:noProof/>
        </w:rPr>
        <w:t>(</w:t>
      </w:r>
      <w:hyperlink w:anchor="_ENREF_55" w:tooltip="Huang, 2003 #52" w:history="1">
        <w:r w:rsidR="00AF6FCD">
          <w:rPr>
            <w:noProof/>
          </w:rPr>
          <w:t>Huang et al., 2003</w:t>
        </w:r>
      </w:hyperlink>
      <w:r w:rsidR="0011509D">
        <w:rPr>
          <w:noProof/>
        </w:rPr>
        <w:t>)</w:t>
      </w:r>
      <w:r w:rsidR="006F6EC8">
        <w:fldChar w:fldCharType="end"/>
      </w:r>
      <w:r w:rsidR="0077656E">
        <w:t xml:space="preserve">. The </w:t>
      </w:r>
      <w:r w:rsidR="004A57C3">
        <w:t xml:space="preserve">research-grade </w:t>
      </w:r>
      <w:r w:rsidR="0077656E">
        <w:t>precursors to commercial strains TDV-</w:t>
      </w:r>
      <w:r w:rsidR="005D0630">
        <w:t>1</w:t>
      </w:r>
      <w:r w:rsidR="0077656E">
        <w:t xml:space="preserve">, </w:t>
      </w:r>
      <w:r w:rsidR="00164339">
        <w:t xml:space="preserve">TDV-2, </w:t>
      </w:r>
      <w:r w:rsidR="0077656E">
        <w:t>TDV-</w:t>
      </w:r>
      <w:r w:rsidR="005D0630">
        <w:t>3</w:t>
      </w:r>
      <w:r w:rsidR="0077656E">
        <w:t>, and TDV-</w:t>
      </w:r>
      <w:r w:rsidR="005D0630">
        <w:t>4</w:t>
      </w:r>
      <w:r w:rsidR="0077656E">
        <w:t xml:space="preserve"> were</w:t>
      </w:r>
      <w:r w:rsidR="00CA5B16">
        <w:t xml:space="preserve"> originally designated as </w:t>
      </w:r>
      <w:r w:rsidR="00CA5B16" w:rsidRPr="00CA5B16">
        <w:t xml:space="preserve">D2/1-V, </w:t>
      </w:r>
      <w:r w:rsidR="00164339" w:rsidRPr="00164339">
        <w:t>PDK-53-VV45R</w:t>
      </w:r>
      <w:r w:rsidR="00164339">
        <w:t xml:space="preserve">, </w:t>
      </w:r>
      <w:r w:rsidR="00CA5B16" w:rsidRPr="00CA5B16">
        <w:t>D2/3-V, and D2/4-V</w:t>
      </w:r>
      <w:r w:rsidR="00717E2E">
        <w:t xml:space="preserve"> </w:t>
      </w:r>
      <w:r w:rsidR="006F6EC8">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6F6EC8">
        <w:fldChar w:fldCharType="separate"/>
      </w:r>
      <w:r w:rsidR="0011509D">
        <w:rPr>
          <w:noProof/>
        </w:rPr>
        <w:t>(</w:t>
      </w:r>
      <w:hyperlink w:anchor="_ENREF_56" w:tooltip="Huang, 2013 #133" w:history="1">
        <w:r w:rsidR="00AF6FCD">
          <w:rPr>
            <w:noProof/>
          </w:rPr>
          <w:t>Huang et al., 2013</w:t>
        </w:r>
      </w:hyperlink>
      <w:r w:rsidR="0011509D">
        <w:rPr>
          <w:noProof/>
        </w:rPr>
        <w:t>)</w:t>
      </w:r>
      <w:r w:rsidR="006F6EC8">
        <w:fldChar w:fldCharType="end"/>
      </w:r>
      <w:r w:rsidR="00717E2E">
        <w:t>.</w:t>
      </w:r>
      <w:r w:rsidR="00167CFB">
        <w:t xml:space="preserve"> </w:t>
      </w:r>
      <w:r w:rsidR="00E164BC">
        <w:t>Alternative name</w:t>
      </w:r>
      <w:r w:rsidR="004D032D">
        <w:t>s</w:t>
      </w:r>
      <w:r w:rsidR="00956A83">
        <w:t xml:space="preserve"> in </w:t>
      </w:r>
      <w:r w:rsidR="005D0630">
        <w:t xml:space="preserve">the </w:t>
      </w:r>
      <w:r w:rsidR="00956A83">
        <w:t>literature</w:t>
      </w:r>
      <w:r w:rsidR="00E164BC">
        <w:t xml:space="preserve"> for the GM vaccine </w:t>
      </w:r>
      <w:r w:rsidR="004D032D">
        <w:t>are</w:t>
      </w:r>
      <w:r w:rsidR="00E164BC">
        <w:t xml:space="preserve"> TAK-003</w:t>
      </w:r>
      <w:r w:rsidR="004D032D">
        <w:t xml:space="preserve"> and </w:t>
      </w:r>
      <w:proofErr w:type="spellStart"/>
      <w:r w:rsidR="004D032D">
        <w:t>DENVax</w:t>
      </w:r>
      <w:proofErr w:type="spellEnd"/>
      <w:r w:rsidR="00E164BC">
        <w:t xml:space="preserve">, and the TDV strains </w:t>
      </w:r>
      <w:r w:rsidR="006F6EC8">
        <w:t>have also been</w:t>
      </w:r>
      <w:r w:rsidR="00E164BC">
        <w:t xml:space="preserve"> referred to as DENVax-1 to </w:t>
      </w:r>
      <w:r w:rsidR="006C5F23">
        <w:t>DENVax</w:t>
      </w:r>
      <w:r w:rsidR="00E164BC">
        <w:t>-4</w:t>
      </w:r>
      <w:r w:rsidR="006F6EC8">
        <w:t xml:space="preserve"> </w:t>
      </w:r>
      <w:r w:rsidR="006F6EC8">
        <w:fldChar w:fldCharType="begin">
          <w:fldData xml:space="preserve">PEVuZE5vdGU+PENpdGU+PEF1dGhvcj5Pc29yaW88L0F1dGhvcj48WWVhcj4yMDExPC9ZZWFyPjxS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==
</w:fldData>
        </w:fldChar>
      </w:r>
      <w:r w:rsidR="00341570">
        <w:instrText xml:space="preserve"> ADDIN EN.CITE </w:instrText>
      </w:r>
      <w:r w:rsidR="00341570">
        <w:fldChar w:fldCharType="begin">
          <w:fldData xml:space="preserve">PEVuZE5vdGU+PENpdGU+PEF1dGhvcj5Pc29yaW88L0F1dGhvcj48WWVhcj4yMDExPC9ZZWFyPjxS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==
</w:fldData>
        </w:fldChar>
      </w:r>
      <w:r w:rsidR="00341570">
        <w:instrText xml:space="preserve"> ADDIN EN.CITE.DATA </w:instrText>
      </w:r>
      <w:r w:rsidR="00341570">
        <w:fldChar w:fldCharType="end"/>
      </w:r>
      <w:r w:rsidR="006F6EC8">
        <w:fldChar w:fldCharType="separate"/>
      </w:r>
      <w:r w:rsidR="0011509D">
        <w:rPr>
          <w:noProof/>
        </w:rPr>
        <w:t>(</w:t>
      </w:r>
      <w:hyperlink w:anchor="_ENREF_92" w:tooltip="Osorio, 2011 #182" w:history="1">
        <w:r w:rsidR="00AF6FCD">
          <w:rPr>
            <w:noProof/>
          </w:rPr>
          <w:t>Osorio et al., 2011</w:t>
        </w:r>
      </w:hyperlink>
      <w:r w:rsidR="0011509D">
        <w:rPr>
          <w:noProof/>
        </w:rPr>
        <w:t xml:space="preserve">; </w:t>
      </w:r>
      <w:hyperlink w:anchor="_ENREF_56" w:tooltip="Huang, 2013 #133" w:history="1">
        <w:r w:rsidR="00AF6FCD">
          <w:rPr>
            <w:noProof/>
          </w:rPr>
          <w:t>Huang et al., 2013</w:t>
        </w:r>
      </w:hyperlink>
      <w:r w:rsidR="0011509D">
        <w:rPr>
          <w:noProof/>
        </w:rPr>
        <w:t xml:space="preserve">; </w:t>
      </w:r>
      <w:hyperlink w:anchor="_ENREF_94" w:tooltip="Patel, 2023 #162" w:history="1">
        <w:r w:rsidR="00AF6FCD">
          <w:rPr>
            <w:noProof/>
          </w:rPr>
          <w:t>Patel et al., 2023</w:t>
        </w:r>
      </w:hyperlink>
      <w:r w:rsidR="0011509D">
        <w:rPr>
          <w:noProof/>
        </w:rPr>
        <w:t>)</w:t>
      </w:r>
      <w:r w:rsidR="006F6EC8">
        <w:fldChar w:fldCharType="end"/>
      </w:r>
      <w:r w:rsidR="00E164BC">
        <w:t>.</w:t>
      </w:r>
    </w:p>
    <w:p w14:paraId="60B3214A" w14:textId="7B9D5CE8" w:rsidR="002B0067" w:rsidRDefault="00B576EA" w:rsidP="00070D58">
      <w:pPr>
        <w:pStyle w:val="Sectionheading3"/>
      </w:pPr>
      <w:r>
        <w:t>Attenuation p</w:t>
      </w:r>
      <w:r w:rsidR="00164217">
        <w:t>henotype</w:t>
      </w:r>
    </w:p>
    <w:p w14:paraId="417AE91F" w14:textId="2758D5A7" w:rsidR="005D0630" w:rsidRDefault="005D0630" w:rsidP="00C56B32">
      <w:pPr>
        <w:pStyle w:val="RARMPparagraph"/>
      </w:pPr>
      <w:r>
        <w:t>The TDV strains are attenuated because they retain the non-GM alterations responsible for the attenuation of the parent PDK-53 strain (see Section</w:t>
      </w:r>
      <w:r w:rsidR="003B7F19">
        <w:t xml:space="preserve"> </w:t>
      </w:r>
      <w:r w:rsidR="003B7F19">
        <w:fldChar w:fldCharType="begin"/>
      </w:r>
      <w:r w:rsidR="003B7F19">
        <w:instrText xml:space="preserve"> REF _Ref143512054 \r \h </w:instrText>
      </w:r>
      <w:r w:rsidR="003B7F19">
        <w:fldChar w:fldCharType="separate"/>
      </w:r>
      <w:r w:rsidR="003B7F19">
        <w:t>3.8</w:t>
      </w:r>
      <w:r w:rsidR="003B7F19">
        <w:fldChar w:fldCharType="end"/>
      </w:r>
      <w:r>
        <w:t>).</w:t>
      </w:r>
    </w:p>
    <w:p w14:paraId="6A59E9BE" w14:textId="10A472ED" w:rsidR="00164217" w:rsidRPr="00C56B32" w:rsidRDefault="003E37C3" w:rsidP="00C56B32">
      <w:pPr>
        <w:pStyle w:val="RARMPparagraph"/>
      </w:pPr>
      <w:r w:rsidRPr="00C56B32">
        <w:t xml:space="preserve">Studies of the </w:t>
      </w:r>
      <w:r w:rsidR="00D8469F">
        <w:t xml:space="preserve">four </w:t>
      </w:r>
      <w:r w:rsidR="00FA51AC">
        <w:t xml:space="preserve">TDV </w:t>
      </w:r>
      <w:r w:rsidRPr="00C56B32">
        <w:t xml:space="preserve">master virus seeds </w:t>
      </w:r>
      <w:r w:rsidR="00CA5B16" w:rsidRPr="00C56B32">
        <w:t>(</w:t>
      </w:r>
      <w:r w:rsidR="00DB015C">
        <w:t xml:space="preserve">MVS; </w:t>
      </w:r>
      <w:r w:rsidR="008E4766">
        <w:t>the progenitor of the vaccine batch</w:t>
      </w:r>
      <w:r w:rsidR="00070D58">
        <w:t>es</w:t>
      </w:r>
      <w:r w:rsidR="00CA5B16" w:rsidRPr="00C56B32">
        <w:t xml:space="preserve">) </w:t>
      </w:r>
      <w:r w:rsidRPr="00C56B32">
        <w:t>showed decreased plaque size</w:t>
      </w:r>
      <w:r w:rsidR="00DF71D5">
        <w:t xml:space="preserve"> </w:t>
      </w:r>
      <w:r w:rsidR="00EC72E6">
        <w:t xml:space="preserve">and increased temperature sensitivity </w:t>
      </w:r>
      <w:r w:rsidR="00DF71D5">
        <w:t>in monkey kidney cell culture</w:t>
      </w:r>
      <w:r w:rsidRPr="00C56B32">
        <w:t xml:space="preserve">, and decreased neurovirulence in newborn mice compared to the </w:t>
      </w:r>
      <w:r w:rsidR="00A41296">
        <w:t>WT</w:t>
      </w:r>
      <w:r w:rsidR="00A41296" w:rsidRPr="00C56B32">
        <w:t xml:space="preserve"> </w:t>
      </w:r>
      <w:r w:rsidRPr="00C56B32">
        <w:t>control</w:t>
      </w:r>
      <w:r w:rsidR="00593F9D" w:rsidRPr="00C56B32">
        <w:t xml:space="preserve"> </w:t>
      </w:r>
      <w:r w:rsidR="00DD61FC">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DD61FC">
        <w:fldChar w:fldCharType="separate"/>
      </w:r>
      <w:r w:rsidR="00DD61FC">
        <w:rPr>
          <w:noProof/>
        </w:rPr>
        <w:t>(</w:t>
      </w:r>
      <w:hyperlink w:anchor="_ENREF_56" w:tooltip="Huang, 2013 #133" w:history="1">
        <w:r w:rsidR="00AF6FCD">
          <w:rPr>
            <w:noProof/>
          </w:rPr>
          <w:t>Huang et al., 2013</w:t>
        </w:r>
      </w:hyperlink>
      <w:r w:rsidR="00DD61FC">
        <w:rPr>
          <w:noProof/>
        </w:rPr>
        <w:t>)</w:t>
      </w:r>
      <w:r w:rsidR="00DD61FC">
        <w:fldChar w:fldCharType="end"/>
      </w:r>
      <w:r w:rsidR="00C56B32" w:rsidRPr="00C56B32">
        <w:t>.</w:t>
      </w:r>
      <w:r w:rsidR="00EC72E6">
        <w:t xml:space="preserve"> </w:t>
      </w:r>
      <w:r w:rsidR="00EC72E6">
        <w:lastRenderedPageBreak/>
        <w:t xml:space="preserve">These phenotypic characteristics are similar to the </w:t>
      </w:r>
      <w:r w:rsidR="00B576EA">
        <w:t xml:space="preserve">attenuated </w:t>
      </w:r>
      <w:r w:rsidR="00EC72E6">
        <w:t xml:space="preserve">PDK-53 parent (Section </w:t>
      </w:r>
      <w:r w:rsidR="00F45417">
        <w:fldChar w:fldCharType="begin"/>
      </w:r>
      <w:r w:rsidR="00F45417">
        <w:instrText xml:space="preserve"> REF _Ref142303771 \r \h </w:instrText>
      </w:r>
      <w:r w:rsidR="00F45417">
        <w:fldChar w:fldCharType="separate"/>
      </w:r>
      <w:r w:rsidR="00417446">
        <w:t>3.8</w:t>
      </w:r>
      <w:r w:rsidR="00F45417">
        <w:fldChar w:fldCharType="end"/>
      </w:r>
      <w:r w:rsidR="00EC72E6">
        <w:t>)</w:t>
      </w:r>
      <w:r w:rsidR="004A57C3">
        <w:t xml:space="preserve"> and to the research-grade vaccine viruses </w:t>
      </w:r>
      <w:r w:rsidR="00780FF7">
        <w:fldChar w:fldCharType="begin">
          <w:fldData xml:space="preserve">PEVuZE5vdGU+PENpdGU+PEF1dGhvcj5IdWFuZzwvQXV0aG9yPjxZZWFyPjIwMTM8L1llYXI+PFJl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wMzsgSHVhbmcg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</w:fldData>
        </w:fldChar>
      </w:r>
      <w:r w:rsidR="00341570">
        <w:instrText xml:space="preserve"> ADDIN EN.CITE.DATA </w:instrText>
      </w:r>
      <w:r w:rsidR="00341570">
        <w:fldChar w:fldCharType="end"/>
      </w:r>
      <w:r w:rsidR="00780FF7">
        <w:fldChar w:fldCharType="separate"/>
      </w:r>
      <w:r w:rsidR="00780FF7">
        <w:rPr>
          <w:noProof/>
        </w:rPr>
        <w:t>(</w:t>
      </w:r>
      <w:hyperlink w:anchor="_ENREF_55" w:tooltip="Huang, 2003 #52" w:history="1">
        <w:r w:rsidR="00AF6FCD">
          <w:rPr>
            <w:noProof/>
          </w:rPr>
          <w:t>Huang et al., 2003</w:t>
        </w:r>
      </w:hyperlink>
      <w:r w:rsidR="00780FF7">
        <w:rPr>
          <w:noProof/>
        </w:rPr>
        <w:t xml:space="preserve">; </w:t>
      </w:r>
      <w:hyperlink w:anchor="_ENREF_56" w:tooltip="Huang, 2013 #133" w:history="1">
        <w:r w:rsidR="00AF6FCD">
          <w:rPr>
            <w:noProof/>
          </w:rPr>
          <w:t>Huang et al., 2013</w:t>
        </w:r>
      </w:hyperlink>
      <w:r w:rsidR="00780FF7">
        <w:rPr>
          <w:noProof/>
        </w:rPr>
        <w:t>)</w:t>
      </w:r>
      <w:r w:rsidR="00780FF7">
        <w:fldChar w:fldCharType="end"/>
      </w:r>
      <w:r w:rsidR="00EC72E6">
        <w:t>.</w:t>
      </w:r>
    </w:p>
    <w:p w14:paraId="61EEE223" w14:textId="0B4B05F2" w:rsidR="00164217" w:rsidRDefault="00164217" w:rsidP="00164217">
      <w:pPr>
        <w:pStyle w:val="Sectionheading3"/>
      </w:pPr>
      <w:bookmarkStart w:id="70" w:name="_Ref142304200"/>
      <w:r>
        <w:t>Genotype stability</w:t>
      </w:r>
      <w:r w:rsidR="00454840">
        <w:t xml:space="preserve"> and reversion</w:t>
      </w:r>
      <w:bookmarkEnd w:id="70"/>
    </w:p>
    <w:p w14:paraId="2F5AE634" w14:textId="77777777" w:rsidR="00A234C5" w:rsidRDefault="003D5D45" w:rsidP="002D7417">
      <w:pPr>
        <w:pStyle w:val="RARMPparagraph"/>
      </w:pPr>
      <w:r w:rsidRPr="00F34CAB">
        <w:t xml:space="preserve">It is important that </w:t>
      </w:r>
      <w:r w:rsidR="00454840">
        <w:t xml:space="preserve">live </w:t>
      </w:r>
      <w:r w:rsidRPr="00F34CAB">
        <w:t>vaccine strains are genetically stable throughout production and after vaccination to ensure a consistent, safe phenotype.</w:t>
      </w:r>
    </w:p>
    <w:p w14:paraId="75AE5BC9" w14:textId="0FD9B309" w:rsidR="00A234C5" w:rsidRDefault="00E25A6E" w:rsidP="002D7417">
      <w:pPr>
        <w:pStyle w:val="RARMPparagraph"/>
      </w:pPr>
      <w:r>
        <w:t xml:space="preserve">Full length genome sequencing of the </w:t>
      </w:r>
      <w:r w:rsidR="00F11389">
        <w:t xml:space="preserve">four </w:t>
      </w:r>
      <w:r>
        <w:t>TDV</w:t>
      </w:r>
      <w:r w:rsidR="00F11389">
        <w:t xml:space="preserve"> </w:t>
      </w:r>
      <w:r w:rsidR="008E4766">
        <w:t>MVS</w:t>
      </w:r>
      <w:r w:rsidR="00F11389">
        <w:t xml:space="preserve"> showed that the </w:t>
      </w:r>
      <w:proofErr w:type="spellStart"/>
      <w:r w:rsidR="00F11389" w:rsidRPr="00816F12">
        <w:rPr>
          <w:i/>
          <w:iCs/>
        </w:rPr>
        <w:t>prM</w:t>
      </w:r>
      <w:proofErr w:type="spellEnd"/>
      <w:r w:rsidR="00F11389">
        <w:t xml:space="preserve"> and </w:t>
      </w:r>
      <w:r w:rsidR="00F11389" w:rsidRPr="00816F12">
        <w:rPr>
          <w:i/>
          <w:iCs/>
        </w:rPr>
        <w:t>E</w:t>
      </w:r>
      <w:r w:rsidR="00F11389">
        <w:t xml:space="preserve"> gene modifications, and the attenuating mutations were maintained </w:t>
      </w:r>
      <w:r w:rsidR="00070D58">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070D58">
        <w:fldChar w:fldCharType="separate"/>
      </w:r>
      <w:r w:rsidR="00070D58">
        <w:rPr>
          <w:noProof/>
        </w:rPr>
        <w:t>(</w:t>
      </w:r>
      <w:hyperlink w:anchor="_ENREF_56" w:tooltip="Huang, 2013 #133" w:history="1">
        <w:r w:rsidR="00AF6FCD">
          <w:rPr>
            <w:noProof/>
          </w:rPr>
          <w:t>Huang et al., 2013</w:t>
        </w:r>
      </w:hyperlink>
      <w:r w:rsidR="00070D58">
        <w:rPr>
          <w:noProof/>
        </w:rPr>
        <w:t>)</w:t>
      </w:r>
      <w:r w:rsidR="00070D58">
        <w:fldChar w:fldCharType="end"/>
      </w:r>
      <w:r w:rsidR="00F11389">
        <w:t>.</w:t>
      </w:r>
    </w:p>
    <w:p w14:paraId="162EFBE7" w14:textId="3DC150D1" w:rsidR="003D5D45" w:rsidRDefault="00DF71D5" w:rsidP="002D7417">
      <w:pPr>
        <w:pStyle w:val="RARMPparagraph"/>
      </w:pPr>
      <w:r>
        <w:t>As p</w:t>
      </w:r>
      <w:r w:rsidR="003D5D45">
        <w:t xml:space="preserve">er </w:t>
      </w:r>
      <w:r w:rsidR="00B651D9">
        <w:t>international</w:t>
      </w:r>
      <w:r w:rsidR="003D5D45">
        <w:t xml:space="preserve"> guidelines</w:t>
      </w:r>
      <w:r w:rsidR="008E4766">
        <w:t xml:space="preserve"> </w:t>
      </w:r>
      <w:r w:rsidR="00070D58">
        <w:fldChar w:fldCharType="begin"/>
      </w:r>
      <w:r w:rsidR="00CD22DB">
        <w:instrText xml:space="preserve"> ADDIN EN.CITE &lt;EndNote&gt;&lt;Cite&gt;&lt;Author&gt;European Medicines Agency&lt;/Author&gt;&lt;Year&gt;2010&lt;/Year&gt;&lt;RecNum&gt;157&lt;/RecNum&gt;&lt;DisplayText&gt;(European Medicines Agency, 2010; United States Food and Drug Administration, 2010)&lt;/DisplayText&gt;&lt;record&gt;&lt;rec-number&gt;157&lt;/rec-number&gt;&lt;foreign-keys&gt;&lt;key app="EN" db-id="xdvttrsx1z22a6etzw5pttv1fpe52099wrxs" timestamp="1688951748"&gt;157&lt;/key&gt;&lt;/foreign-keys&gt;&lt;ref-type name="Generic"&gt;13&lt;/ref-type&gt;&lt;contributors&gt;&lt;authors&gt;&lt;author&gt;European Medicines Agency,&lt;/author&gt;&lt;/authors&gt;&lt;secondary-authors&gt;&lt;author&gt;EMA CHMP&lt;/author&gt;&lt;/secondary-authors&gt;&lt;/contributors&gt;&lt;titles&gt;&lt;title&gt;Guideline on quality, non-clinical and clinical aspects of live recombinant viral vectored vaccines&lt;/title&gt;&lt;/titles&gt;&lt;volume&gt;EMA/CHMP/VWP/141697/2009&lt;/volume&gt;&lt;dates&gt;&lt;year&gt;2010&lt;/year&gt;&lt;/dates&gt;&lt;urls&gt;&lt;/urls&gt;&lt;/record&gt;&lt;/Cite&gt;&lt;Cite&gt;&lt;Author&gt;United States Food and Drug Administration&lt;/Author&gt;&lt;Year&gt;2010&lt;/Year&gt;&lt;RecNum&gt;158&lt;/RecNum&gt;&lt;record&gt;&lt;rec-number&gt;158&lt;/rec-number&gt;&lt;foreign-keys&gt;&lt;key app="EN" db-id="xdvttrsx1z22a6etzw5pttv1fpe52099wrxs" timestamp="1688952391"&gt;158&lt;/key&gt;&lt;/foreign-keys&gt;&lt;ref-type name="Generic"&gt;13&lt;/ref-type&gt;&lt;contributors&gt;&lt;authors&gt;&lt;author&gt;United States Food and Drug Administration,&lt;/author&gt;&lt;/authors&gt;&lt;secondary-authors&gt;&lt;author&gt;Center for Biologics Evaluation and Research,&lt;/author&gt;&lt;/secondary-authors&gt;&lt;/contributors&gt;&lt;titles&gt;&lt;title&gt;Guidance for Industry: Characterization and Qualification of Cell Substrates and Other Biological Materials Used in the Production of Viral Vaccines for Infectious Disease Indications&lt;/title&gt;&lt;/titles&gt;&lt;volume&gt;FDA-2006-D-0223&lt;/volume&gt;&lt;dates&gt;&lt;year&gt;2010&lt;/year&gt;&lt;/dates&gt;&lt;urls&gt;&lt;/urls&gt;&lt;access-date&gt;July 2023&lt;/access-date&gt;&lt;/record&gt;&lt;/Cite&gt;&lt;/EndNote&gt;</w:instrText>
      </w:r>
      <w:r w:rsidR="00070D58">
        <w:fldChar w:fldCharType="separate"/>
      </w:r>
      <w:r w:rsidR="00070D58">
        <w:rPr>
          <w:noProof/>
        </w:rPr>
        <w:t>(</w:t>
      </w:r>
      <w:hyperlink w:anchor="_ENREF_39" w:tooltip="European Medicines Agency, 2010 #157" w:history="1">
        <w:r w:rsidR="00AF6FCD">
          <w:rPr>
            <w:noProof/>
          </w:rPr>
          <w:t>European Medicines Agency, 2010</w:t>
        </w:r>
      </w:hyperlink>
      <w:r w:rsidR="00070D58">
        <w:rPr>
          <w:noProof/>
        </w:rPr>
        <w:t xml:space="preserve">; </w:t>
      </w:r>
      <w:hyperlink w:anchor="_ENREF_141" w:tooltip="United States Food and Drug Administration, 2010 #158" w:history="1">
        <w:r w:rsidR="00AF6FCD">
          <w:rPr>
            <w:noProof/>
          </w:rPr>
          <w:t>United States Food and Drug Administration, 2010</w:t>
        </w:r>
      </w:hyperlink>
      <w:r w:rsidR="00070D58">
        <w:rPr>
          <w:noProof/>
        </w:rPr>
        <w:t>)</w:t>
      </w:r>
      <w:r w:rsidR="00070D58">
        <w:fldChar w:fldCharType="end"/>
      </w:r>
      <w:r w:rsidR="003D5D45">
        <w:t xml:space="preserve">, the genetic stability of the three loci associated with viral attenuation </w:t>
      </w:r>
      <w:r w:rsidR="004D032D">
        <w:t xml:space="preserve">(5’NCR, NS1, and NS3) </w:t>
      </w:r>
      <w:r w:rsidR="003D5D45">
        <w:t xml:space="preserve">was evaluated through </w:t>
      </w:r>
      <w:r w:rsidR="00F34CAB">
        <w:t xml:space="preserve">vaccine </w:t>
      </w:r>
      <w:r w:rsidR="003D5D45">
        <w:t>production. The</w:t>
      </w:r>
      <w:r w:rsidR="00616025">
        <w:t>se</w:t>
      </w:r>
      <w:r w:rsidR="003D5D45">
        <w:t xml:space="preserve"> attenuation loci remained unchanged upon generation of </w:t>
      </w:r>
      <w:r w:rsidR="00DB015C">
        <w:t>working virus seed (</w:t>
      </w:r>
      <w:r w:rsidR="003D5D45">
        <w:t>WVS</w:t>
      </w:r>
      <w:r w:rsidR="00DB015C">
        <w:t>)</w:t>
      </w:r>
      <w:r w:rsidR="003D5D45">
        <w:t xml:space="preserve"> and bulk </w:t>
      </w:r>
      <w:r w:rsidR="00F11389">
        <w:t>drug substance batches</w:t>
      </w:r>
      <w:r w:rsidR="003D5D45">
        <w:t xml:space="preserve"> from </w:t>
      </w:r>
      <w:r w:rsidR="002D7417">
        <w:t>the</w:t>
      </w:r>
      <w:r w:rsidR="003D5D45">
        <w:t xml:space="preserve"> MVS stocks.</w:t>
      </w:r>
    </w:p>
    <w:p w14:paraId="3AC96206" w14:textId="269D23AB" w:rsidR="003D5D45" w:rsidRPr="005A5AF7" w:rsidRDefault="003D5D45" w:rsidP="003D5D45">
      <w:pPr>
        <w:pStyle w:val="RARMPparagraph"/>
      </w:pPr>
      <w:r>
        <w:t xml:space="preserve">Genetic stability studies of the three attenuating mutations were also performed during serial passage of </w:t>
      </w:r>
      <w:r w:rsidR="00F34CAB">
        <w:t xml:space="preserve">each of </w:t>
      </w:r>
      <w:r>
        <w:t xml:space="preserve">the </w:t>
      </w:r>
      <w:r w:rsidR="00F34CAB">
        <w:t xml:space="preserve">4 </w:t>
      </w:r>
      <w:r>
        <w:t xml:space="preserve">TDV viruses in </w:t>
      </w:r>
      <w:r w:rsidR="00241A16">
        <w:t>monkey kidney</w:t>
      </w:r>
      <w:r>
        <w:t xml:space="preserve"> cells. Sequence analysis showed no evidence of reversion at the NS1 </w:t>
      </w:r>
      <w:r w:rsidR="00B2795E">
        <w:t>or NS3 loci after 10 passages, however the 5’NCR</w:t>
      </w:r>
      <w:r w:rsidR="00F34CAB">
        <w:t xml:space="preserve"> mutation did show a propensity to revert </w:t>
      </w:r>
      <w:r w:rsidR="00454840">
        <w:t xml:space="preserve">to </w:t>
      </w:r>
      <w:r w:rsidR="00A41296">
        <w:t xml:space="preserve">WT </w:t>
      </w:r>
      <w:r w:rsidR="00F34CAB">
        <w:t>in all 4 of the TDVs</w:t>
      </w:r>
      <w:r w:rsidR="00DD61FC">
        <w:t xml:space="preserve"> </w:t>
      </w:r>
      <w:r w:rsidR="00DD61FC">
        <w:fldChar w:fldCharType="begin">
          <w:fldData xml:space="preserve">PEVuZE5vdGU+PENpdGU+PEF1dGhvcj5CdXRyYXBldDwvQXV0aG9yPjxZZWFyPjIwMDY8L1llYXI+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</w:fldData>
        </w:fldChar>
      </w:r>
      <w:r w:rsidR="00341570">
        <w:instrText xml:space="preserve"> ADDIN EN.CITE </w:instrText>
      </w:r>
      <w:r w:rsidR="00341570">
        <w:fldChar w:fldCharType="begin">
          <w:fldData xml:space="preserve">PEVuZE5vdGU+PENpdGU+PEF1dGhvcj5CdXRyYXBldDwvQXV0aG9yPjxZZWFyPjIwMDY8L1llYXI+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</w:fldData>
        </w:fldChar>
      </w:r>
      <w:r w:rsidR="00341570">
        <w:instrText xml:space="preserve"> ADDIN EN.CITE.DATA </w:instrText>
      </w:r>
      <w:r w:rsidR="00341570">
        <w:fldChar w:fldCharType="end"/>
      </w:r>
      <w:r w:rsidR="00DD61FC">
        <w:fldChar w:fldCharType="separate"/>
      </w:r>
      <w:r w:rsidR="00DD61FC">
        <w:rPr>
          <w:noProof/>
        </w:rPr>
        <w:t>(</w:t>
      </w:r>
      <w:hyperlink w:anchor="_ENREF_16" w:tooltip="Butrapet, 2006 #134" w:history="1">
        <w:r w:rsidR="00AF6FCD">
          <w:rPr>
            <w:noProof/>
          </w:rPr>
          <w:t>Butrapet et al., 2006</w:t>
        </w:r>
      </w:hyperlink>
      <w:r w:rsidR="00DD61FC">
        <w:rPr>
          <w:noProof/>
        </w:rPr>
        <w:t>)</w:t>
      </w:r>
      <w:r w:rsidR="00DD61FC">
        <w:fldChar w:fldCharType="end"/>
      </w:r>
      <w:r w:rsidR="00BA50DC">
        <w:t>.</w:t>
      </w:r>
      <w:r w:rsidR="00454840">
        <w:t xml:space="preserve"> As discussed in Section </w:t>
      </w:r>
      <w:r w:rsidR="00F45417">
        <w:fldChar w:fldCharType="begin"/>
      </w:r>
      <w:r w:rsidR="00F45417">
        <w:instrText xml:space="preserve"> REF _Ref142303771 \r \h </w:instrText>
      </w:r>
      <w:r w:rsidR="00F45417">
        <w:fldChar w:fldCharType="separate"/>
      </w:r>
      <w:r w:rsidR="00417446">
        <w:t>3.8</w:t>
      </w:r>
      <w:r w:rsidR="00F45417">
        <w:fldChar w:fldCharType="end"/>
      </w:r>
      <w:r w:rsidR="00454840">
        <w:t xml:space="preserve">, a recombinant PDK-53 virus with the </w:t>
      </w:r>
      <w:r w:rsidR="00A41296">
        <w:t xml:space="preserve">WT </w:t>
      </w:r>
      <w:r w:rsidR="00454840">
        <w:t>nucleotide at 5’NCR-57 retained the attenuation characteristics of small plaque size, temperature sensitivity, decreased mouse neurovirulence and reduced replication in mosquito cells when compared to the parent 16681 strain</w:t>
      </w:r>
      <w:r w:rsidR="0008370C">
        <w:t xml:space="preserve"> </w:t>
      </w:r>
      <w:r w:rsidR="000D721F">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 </w:instrText>
      </w:r>
      <w:r w:rsidR="00341570">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DATA </w:instrText>
      </w:r>
      <w:r w:rsidR="00341570">
        <w:fldChar w:fldCharType="end"/>
      </w:r>
      <w:r w:rsidR="000D721F">
        <w:fldChar w:fldCharType="separate"/>
      </w:r>
      <w:r w:rsidR="000D721F">
        <w:rPr>
          <w:noProof/>
        </w:rPr>
        <w:t>(</w:t>
      </w:r>
      <w:hyperlink w:anchor="_ENREF_15" w:tooltip="Butrapet, 2000 #57" w:history="1">
        <w:r w:rsidR="00AF6FCD">
          <w:rPr>
            <w:noProof/>
          </w:rPr>
          <w:t>Butrapet et al., 2000</w:t>
        </w:r>
      </w:hyperlink>
      <w:r w:rsidR="000D721F">
        <w:rPr>
          <w:noProof/>
        </w:rPr>
        <w:t>)</w:t>
      </w:r>
      <w:r w:rsidR="000D721F">
        <w:fldChar w:fldCharType="end"/>
      </w:r>
      <w:r w:rsidR="00454840">
        <w:t xml:space="preserve">. Therefore, a reversion of only the 5’NCR locus in the TDVs is not expected </w:t>
      </w:r>
      <w:r w:rsidR="00DD759C">
        <w:t xml:space="preserve">to </w:t>
      </w:r>
      <w:r w:rsidR="00454840">
        <w:t>result in a</w:t>
      </w:r>
      <w:r w:rsidR="00DD759C">
        <w:t xml:space="preserve"> pathogenic phenotype </w:t>
      </w:r>
      <w:r w:rsidR="0008370C">
        <w:t>as t</w:t>
      </w:r>
      <w:r w:rsidR="0008370C" w:rsidRPr="005A5AF7">
        <w:t xml:space="preserve">he presence of mutations in NS1 and NS3 are sufficient to maintain the </w:t>
      </w:r>
      <w:r w:rsidR="00BB1A04" w:rsidRPr="005A5AF7">
        <w:t>attenuat</w:t>
      </w:r>
      <w:r w:rsidR="00BB1A04">
        <w:t>ed</w:t>
      </w:r>
      <w:r w:rsidR="00BB1A04" w:rsidRPr="005A5AF7">
        <w:t xml:space="preserve"> </w:t>
      </w:r>
      <w:r w:rsidR="0008370C" w:rsidRPr="005A5AF7">
        <w:t>phenotype</w:t>
      </w:r>
      <w:r w:rsidR="00454840" w:rsidRPr="005A5AF7">
        <w:t>.</w:t>
      </w:r>
    </w:p>
    <w:p w14:paraId="307D0775" w14:textId="244D3C64" w:rsidR="00454840" w:rsidRPr="005A5AF7" w:rsidRDefault="00454840" w:rsidP="00147CF2">
      <w:pPr>
        <w:pStyle w:val="RARMPparagraph"/>
      </w:pPr>
      <w:r w:rsidRPr="005A5AF7">
        <w:t xml:space="preserve">Genetic stability of the TDVs </w:t>
      </w:r>
      <w:r w:rsidR="00EC72E6" w:rsidRPr="005A5AF7">
        <w:t xml:space="preserve">following vaccination </w:t>
      </w:r>
      <w:r w:rsidRPr="005A5AF7">
        <w:t xml:space="preserve">was assessed in 6 clinical trials (Phase I and Phase II). </w:t>
      </w:r>
      <w:r w:rsidR="000B08CB" w:rsidRPr="005A5AF7">
        <w:t xml:space="preserve">In the Phase I trials, reversion was assessed in participants with replication competent virus (129/424 participants). A reversion at a </w:t>
      </w:r>
      <w:proofErr w:type="gramStart"/>
      <w:r w:rsidR="000B08CB" w:rsidRPr="005A5AF7">
        <w:t>single attenuation loci</w:t>
      </w:r>
      <w:proofErr w:type="gramEnd"/>
      <w:r w:rsidR="000B08CB" w:rsidRPr="005A5AF7">
        <w:t xml:space="preserve"> was detected in 44 participants (10.4% of 424</w:t>
      </w:r>
      <w:r w:rsidR="00843439" w:rsidRPr="005A5AF7">
        <w:t xml:space="preserve"> total in the trials)</w:t>
      </w:r>
      <w:r w:rsidR="000B08CB" w:rsidRPr="005A5AF7">
        <w:t>. The majority of these were in the 5’NCR</w:t>
      </w:r>
      <w:r w:rsidR="00843439" w:rsidRPr="005A5AF7">
        <w:t xml:space="preserve"> locus</w:t>
      </w:r>
      <w:r w:rsidR="000B08CB" w:rsidRPr="005A5AF7">
        <w:t xml:space="preserve"> (43), with only 1 partial reversion (presence of both attenuated and WT nucleotide) in NS1 detected.</w:t>
      </w:r>
      <w:r w:rsidR="00843439" w:rsidRPr="005A5AF7">
        <w:t xml:space="preserve"> In </w:t>
      </w:r>
      <w:r w:rsidR="00133E79" w:rsidRPr="005A5AF7">
        <w:t>a Phase II trial</w:t>
      </w:r>
      <w:r w:rsidR="00843439" w:rsidRPr="005A5AF7">
        <w:t>, all 164</w:t>
      </w:r>
      <w:r w:rsidR="00467CE2">
        <w:t> </w:t>
      </w:r>
      <w:r w:rsidR="00843439" w:rsidRPr="005A5AF7">
        <w:t xml:space="preserve">participants with </w:t>
      </w:r>
      <w:proofErr w:type="spellStart"/>
      <w:r w:rsidR="00843439" w:rsidRPr="005A5AF7">
        <w:t>vRNA</w:t>
      </w:r>
      <w:proofErr w:type="spellEnd"/>
      <w:r w:rsidR="00843439" w:rsidRPr="005A5AF7">
        <w:t xml:space="preserve"> in the blood were assessed for reversions, with 23/164 (14%) having a reversion at a single attenuation locus. Consistent with the Phase I trials, </w:t>
      </w:r>
      <w:proofErr w:type="gramStart"/>
      <w:r w:rsidR="00843439" w:rsidRPr="005A5AF7">
        <w:t>the majority of</w:t>
      </w:r>
      <w:proofErr w:type="gramEnd"/>
      <w:r w:rsidR="00843439" w:rsidRPr="005A5AF7">
        <w:t xml:space="preserve"> the mutations were in the 5’NCR locus (22) and one was in the NS1 locus.</w:t>
      </w:r>
      <w:r w:rsidR="00147CF2" w:rsidRPr="005A5AF7">
        <w:t xml:space="preserve"> For the participants with reversions, the </w:t>
      </w:r>
      <w:r w:rsidR="00BB1A04">
        <w:t>adverse events (</w:t>
      </w:r>
      <w:r w:rsidR="00147CF2" w:rsidRPr="005A5AF7">
        <w:t>AEs</w:t>
      </w:r>
      <w:r w:rsidR="00BB1A04">
        <w:t>)</w:t>
      </w:r>
      <w:r w:rsidR="00147CF2" w:rsidRPr="005A5AF7">
        <w:t xml:space="preserve"> occurring around the time of viraemia were mostly mild to moderate and self</w:t>
      </w:r>
      <w:r w:rsidR="00467CE2">
        <w:noBreakHyphen/>
      </w:r>
      <w:r w:rsidR="00147CF2" w:rsidRPr="005A5AF7">
        <w:t xml:space="preserve">limited, and no </w:t>
      </w:r>
      <w:r w:rsidR="00A766B8" w:rsidRPr="005A5AF7">
        <w:t>important safety risk</w:t>
      </w:r>
      <w:r w:rsidR="00147CF2" w:rsidRPr="005A5AF7">
        <w:t xml:space="preserve"> was identified.</w:t>
      </w:r>
    </w:p>
    <w:p w14:paraId="718CFE87" w14:textId="0DC96B6C" w:rsidR="009358AE" w:rsidRPr="005A5AF7" w:rsidRDefault="00133E79" w:rsidP="00147CF2">
      <w:pPr>
        <w:pStyle w:val="RARMPparagraph"/>
      </w:pPr>
      <w:r w:rsidRPr="005A5AF7">
        <w:t>In a Phase II</w:t>
      </w:r>
      <w:r w:rsidR="00DF71D5" w:rsidRPr="005A5AF7">
        <w:t>I</w:t>
      </w:r>
      <w:r w:rsidRPr="005A5AF7">
        <w:t xml:space="preserve"> trial, reversions were assessed in participants who had a fever within 30 days of vaccin</w:t>
      </w:r>
      <w:r w:rsidR="00C819E0" w:rsidRPr="005A5AF7">
        <w:t>ation</w:t>
      </w:r>
      <w:r w:rsidRPr="005A5AF7">
        <w:t xml:space="preserve"> and </w:t>
      </w:r>
      <w:r w:rsidR="00C819E0" w:rsidRPr="005A5AF7">
        <w:t>who had</w:t>
      </w:r>
      <w:r w:rsidRPr="005A5AF7">
        <w:t xml:space="preserve"> replication competent </w:t>
      </w:r>
      <w:r w:rsidR="00C819E0" w:rsidRPr="005A5AF7">
        <w:t>virus</w:t>
      </w:r>
      <w:r w:rsidRPr="005A5AF7">
        <w:t xml:space="preserve">. Single reversions in the 5’NCR locus were detected in 4/15 participants. </w:t>
      </w:r>
      <w:r w:rsidR="00A766B8" w:rsidRPr="005A5AF7">
        <w:t>While one participant was hospitalised due to dehydration, n</w:t>
      </w:r>
      <w:r w:rsidRPr="005A5AF7">
        <w:t>one of the</w:t>
      </w:r>
      <w:r w:rsidR="00A766B8" w:rsidRPr="005A5AF7">
        <w:t xml:space="preserve"> participants developed symptoms </w:t>
      </w:r>
      <w:proofErr w:type="gramStart"/>
      <w:r w:rsidR="00A766B8" w:rsidRPr="005A5AF7">
        <w:t>similar to</w:t>
      </w:r>
      <w:proofErr w:type="gramEnd"/>
      <w:r w:rsidR="00A766B8" w:rsidRPr="005A5AF7">
        <w:t xml:space="preserve"> severe dengue (bleeding, low platelet counts, plasma leakage) and no important safety risk was identified.</w:t>
      </w:r>
    </w:p>
    <w:p w14:paraId="542C00F1" w14:textId="437A3FE5" w:rsidR="00164217" w:rsidRDefault="00164217" w:rsidP="00164217">
      <w:pPr>
        <w:pStyle w:val="Sectionheading3"/>
      </w:pPr>
      <w:bookmarkStart w:id="71" w:name="_Ref142304142"/>
      <w:r>
        <w:t>Transmission by mosquitoes</w:t>
      </w:r>
      <w:bookmarkEnd w:id="71"/>
    </w:p>
    <w:p w14:paraId="3E77065D" w14:textId="756E0E6A" w:rsidR="00164217" w:rsidRPr="002C3B08" w:rsidRDefault="009C38BF" w:rsidP="002C3B08">
      <w:pPr>
        <w:pStyle w:val="RARMPparagraph"/>
      </w:pPr>
      <w:r w:rsidRPr="002C3B08">
        <w:t>The replication potential o</w:t>
      </w:r>
      <w:r w:rsidR="00BD3839" w:rsidRPr="002C3B08">
        <w:t xml:space="preserve">f the TDV viruses was examined in an </w:t>
      </w:r>
      <w:r w:rsidR="00BD3839" w:rsidRPr="00DF71D5">
        <w:rPr>
          <w:i/>
          <w:iCs/>
        </w:rPr>
        <w:t xml:space="preserve">Ae. </w:t>
      </w:r>
      <w:r w:rsidR="00616025">
        <w:rPr>
          <w:i/>
          <w:iCs/>
        </w:rPr>
        <w:t>a</w:t>
      </w:r>
      <w:r w:rsidR="00616025" w:rsidRPr="00DF71D5">
        <w:rPr>
          <w:i/>
          <w:iCs/>
        </w:rPr>
        <w:t>lbopictus</w:t>
      </w:r>
      <w:r w:rsidR="00616025" w:rsidRPr="002C3B08">
        <w:t xml:space="preserve"> </w:t>
      </w:r>
      <w:r w:rsidR="002C3B08" w:rsidRPr="002C3B08">
        <w:t xml:space="preserve">C6/36 </w:t>
      </w:r>
      <w:r w:rsidR="00BD3839" w:rsidRPr="002C3B08">
        <w:t xml:space="preserve">cell culture. </w:t>
      </w:r>
      <w:r w:rsidR="00132D83">
        <w:t xml:space="preserve">At </w:t>
      </w:r>
      <w:r w:rsidR="00300E69">
        <w:t>6 days post</w:t>
      </w:r>
      <w:r w:rsidR="005C2290">
        <w:t>-</w:t>
      </w:r>
      <w:r w:rsidR="00300E69">
        <w:t xml:space="preserve">infection, the titres of </w:t>
      </w:r>
      <w:r w:rsidR="002C3B08" w:rsidRPr="002C3B08">
        <w:t xml:space="preserve">TDV-1, -2, and -4 </w:t>
      </w:r>
      <w:r w:rsidR="00300E69">
        <w:t>in the mosquito cells were approximately</w:t>
      </w:r>
      <w:r w:rsidR="00300E69" w:rsidRPr="002C3B08">
        <w:t xml:space="preserve"> </w:t>
      </w:r>
      <w:r w:rsidR="002C3B08" w:rsidRPr="002C3B08">
        <w:t>10</w:t>
      </w:r>
      <w:r w:rsidR="002C3B08" w:rsidRPr="002C3B08">
        <w:rPr>
          <w:vertAlign w:val="superscript"/>
        </w:rPr>
        <w:t>3</w:t>
      </w:r>
      <w:r w:rsidR="002C3B08" w:rsidRPr="002C3B08">
        <w:t xml:space="preserve"> </w:t>
      </w:r>
      <w:r w:rsidR="00300E69">
        <w:t>to 10</w:t>
      </w:r>
      <w:r w:rsidR="00300E69" w:rsidRPr="00E7037F">
        <w:rPr>
          <w:vertAlign w:val="superscript"/>
        </w:rPr>
        <w:t>5</w:t>
      </w:r>
      <w:r w:rsidR="00300E69">
        <w:t xml:space="preserve"> </w:t>
      </w:r>
      <w:r w:rsidR="002C3B08" w:rsidRPr="002C3B08">
        <w:t xml:space="preserve">PFU/mL </w:t>
      </w:r>
      <w:r w:rsidR="00300E69">
        <w:t>lower</w:t>
      </w:r>
      <w:r w:rsidR="002C3B08" w:rsidRPr="002C3B08">
        <w:t xml:space="preserve">, and TDV-3 </w:t>
      </w:r>
      <w:r w:rsidR="00300E69">
        <w:t>was approximately</w:t>
      </w:r>
      <w:r w:rsidR="002C3B08" w:rsidRPr="002C3B08">
        <w:t xml:space="preserve"> 10-1000 PFU/mL </w:t>
      </w:r>
      <w:r w:rsidR="00300E69">
        <w:t xml:space="preserve">lower, </w:t>
      </w:r>
      <w:r w:rsidR="00D8469F">
        <w:t xml:space="preserve">than </w:t>
      </w:r>
      <w:r w:rsidR="0063725E">
        <w:t xml:space="preserve">the </w:t>
      </w:r>
      <w:r w:rsidR="00D8469F">
        <w:t xml:space="preserve">titre observed in cells infected with </w:t>
      </w:r>
      <w:r w:rsidR="00300E69">
        <w:t>homologous WT dengue strains of the same serotype</w:t>
      </w:r>
      <w:r w:rsidR="00300E69" w:rsidRPr="002C3B08">
        <w:t xml:space="preserve"> </w:t>
      </w:r>
      <w:r w:rsidR="00DD61FC">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DD61FC">
        <w:fldChar w:fldCharType="separate"/>
      </w:r>
      <w:r w:rsidR="00DD61FC">
        <w:rPr>
          <w:noProof/>
        </w:rPr>
        <w:t>(</w:t>
      </w:r>
      <w:hyperlink w:anchor="_ENREF_56" w:tooltip="Huang, 2013 #133" w:history="1">
        <w:r w:rsidR="00AF6FCD">
          <w:rPr>
            <w:noProof/>
          </w:rPr>
          <w:t>Huang et al., 2013</w:t>
        </w:r>
      </w:hyperlink>
      <w:r w:rsidR="00DD61FC">
        <w:rPr>
          <w:noProof/>
        </w:rPr>
        <w:t>)</w:t>
      </w:r>
      <w:r w:rsidR="00DD61FC">
        <w:fldChar w:fldCharType="end"/>
      </w:r>
      <w:r w:rsidR="002C3B08" w:rsidRPr="002C3B08">
        <w:t>.</w:t>
      </w:r>
    </w:p>
    <w:p w14:paraId="57AF6154" w14:textId="09EB6BAB" w:rsidR="00BD3839" w:rsidRDefault="00BD3839" w:rsidP="00BD3839">
      <w:pPr>
        <w:pStyle w:val="RARMPparagraph"/>
      </w:pPr>
      <w:r>
        <w:t xml:space="preserve">The TDV viruses were also assessed for their ability to </w:t>
      </w:r>
      <w:r w:rsidR="00E7037F">
        <w:t>infect</w:t>
      </w:r>
      <w:r>
        <w:t xml:space="preserve"> </w:t>
      </w:r>
      <w:r w:rsidRPr="00DF71D5">
        <w:rPr>
          <w:i/>
          <w:iCs/>
        </w:rPr>
        <w:t>Ae. aegypti</w:t>
      </w:r>
      <w:r>
        <w:t xml:space="preserve"> mosquitoes in a laboratory setting</w:t>
      </w:r>
      <w:r w:rsidR="00616025">
        <w:t>.</w:t>
      </w:r>
      <w:r w:rsidR="00B419B9">
        <w:t xml:space="preserve"> </w:t>
      </w:r>
      <w:r w:rsidR="00A836C5">
        <w:t>Groups of 25-50</w:t>
      </w:r>
      <w:r w:rsidR="00616025">
        <w:t xml:space="preserve"> </w:t>
      </w:r>
      <w:r w:rsidR="00E7037F">
        <w:t xml:space="preserve">mosquitoes were given an infectious </w:t>
      </w:r>
      <w:r w:rsidR="00616025">
        <w:t>blood meal contain</w:t>
      </w:r>
      <w:r w:rsidR="00A836C5">
        <w:t>ing</w:t>
      </w:r>
      <w:r w:rsidR="00616025">
        <w:t xml:space="preserve"> </w:t>
      </w:r>
      <w:r w:rsidR="00B419B9">
        <w:t>a single TDV or</w:t>
      </w:r>
      <w:r w:rsidR="00703E83">
        <w:t xml:space="preserve"> </w:t>
      </w:r>
      <w:r w:rsidR="00D33494">
        <w:t xml:space="preserve">the </w:t>
      </w:r>
      <w:r w:rsidR="00703E83">
        <w:t xml:space="preserve">equivalent </w:t>
      </w:r>
      <w:r w:rsidR="00B419B9">
        <w:t xml:space="preserve">WT </w:t>
      </w:r>
      <w:r w:rsidR="00A836C5">
        <w:t xml:space="preserve">strain </w:t>
      </w:r>
      <w:r w:rsidR="00B419B9">
        <w:t xml:space="preserve">control, </w:t>
      </w:r>
      <w:r w:rsidR="00F65E05">
        <w:t xml:space="preserve">each </w:t>
      </w:r>
      <w:r w:rsidR="00B419B9">
        <w:t>ranging in concentration from 1.6 x 10</w:t>
      </w:r>
      <w:r w:rsidR="00B419B9" w:rsidRPr="00B419B9">
        <w:rPr>
          <w:vertAlign w:val="superscript"/>
        </w:rPr>
        <w:t>5</w:t>
      </w:r>
      <w:r w:rsidR="00B419B9">
        <w:t xml:space="preserve"> to 7.9</w:t>
      </w:r>
      <w:r w:rsidR="003A266B">
        <w:t> </w:t>
      </w:r>
      <w:r w:rsidR="00B419B9">
        <w:t>x</w:t>
      </w:r>
      <w:r w:rsidR="003A266B">
        <w:t> </w:t>
      </w:r>
      <w:r w:rsidR="00B419B9">
        <w:t>10</w:t>
      </w:r>
      <w:r w:rsidR="00B419B9" w:rsidRPr="00B419B9">
        <w:rPr>
          <w:vertAlign w:val="superscript"/>
        </w:rPr>
        <w:t>6</w:t>
      </w:r>
      <w:r w:rsidR="00B419B9">
        <w:t xml:space="preserve"> PFU/mL</w:t>
      </w:r>
      <w:r w:rsidR="004C5E27">
        <w:t xml:space="preserve"> as assessed by back-titration of the blood meals. The mosquitoes were </w:t>
      </w:r>
      <w:r w:rsidR="00A836C5">
        <w:t xml:space="preserve">then tested for infection </w:t>
      </w:r>
      <w:r w:rsidR="004C5E27">
        <w:t xml:space="preserve">in the body </w:t>
      </w:r>
      <w:r w:rsidR="00A836C5">
        <w:t>14 days later</w:t>
      </w:r>
      <w:r>
        <w:t>.</w:t>
      </w:r>
      <w:r w:rsidR="00DF71D5">
        <w:t xml:space="preserve"> </w:t>
      </w:r>
      <w:r w:rsidR="00F65E05">
        <w:t xml:space="preserve">None </w:t>
      </w:r>
      <w:r w:rsidR="00E46475">
        <w:t>of the mosquitoes exposed to TDV-1</w:t>
      </w:r>
      <w:r w:rsidR="00753589">
        <w:t xml:space="preserve"> or TDV</w:t>
      </w:r>
      <w:r w:rsidR="00E46475">
        <w:t>-2</w:t>
      </w:r>
      <w:r w:rsidR="00753589">
        <w:t xml:space="preserve"> </w:t>
      </w:r>
      <w:r w:rsidR="00E46475">
        <w:t>showed</w:t>
      </w:r>
      <w:r w:rsidR="00232A99">
        <w:t xml:space="preserve"> evidence of infection</w:t>
      </w:r>
      <w:r w:rsidR="00E7037F">
        <w:t>, compared to approximately 40% with the WT strains</w:t>
      </w:r>
      <w:r w:rsidR="00232A99">
        <w:t>.</w:t>
      </w:r>
      <w:r w:rsidR="00753589">
        <w:t xml:space="preserve"> </w:t>
      </w:r>
      <w:r w:rsidR="005A5AF7">
        <w:t xml:space="preserve">3.6% (2/55) of mosquitoes </w:t>
      </w:r>
      <w:r w:rsidR="005A5AF7">
        <w:lastRenderedPageBreak/>
        <w:t xml:space="preserve">were infected with TDV-4, compared to 16% (8/50) for the WT control. </w:t>
      </w:r>
      <w:r w:rsidR="00753589">
        <w:t>No mosquitoes were infected with TDV-3</w:t>
      </w:r>
      <w:r w:rsidR="00B419B9">
        <w:t xml:space="preserve"> in 2 experiments, however </w:t>
      </w:r>
      <w:r w:rsidR="00CA169B">
        <w:t xml:space="preserve">the infection rates with the WT DENV-3 control were also low (8%). In </w:t>
      </w:r>
      <w:r w:rsidR="00B419B9">
        <w:t xml:space="preserve">a third </w:t>
      </w:r>
      <w:r w:rsidR="00CA169B">
        <w:t xml:space="preserve">TDV-3 </w:t>
      </w:r>
      <w:r w:rsidR="00B419B9">
        <w:t xml:space="preserve">experiment with a higher viral blood </w:t>
      </w:r>
      <w:r w:rsidR="001202D0">
        <w:t>titre</w:t>
      </w:r>
      <w:r w:rsidR="00CA169B">
        <w:t>, 3% (</w:t>
      </w:r>
      <w:r w:rsidR="00B419B9">
        <w:t>1/30</w:t>
      </w:r>
      <w:r w:rsidR="00CA169B">
        <w:t>) of mosquitoes in both the TDV-3 and WT DENV-3 groups became</w:t>
      </w:r>
      <w:r w:rsidR="00B419B9">
        <w:t xml:space="preserve"> infected </w:t>
      </w:r>
      <w:r w:rsidR="00DD61FC">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DD61FC">
        <w:fldChar w:fldCharType="separate"/>
      </w:r>
      <w:r w:rsidR="00DD61FC">
        <w:rPr>
          <w:noProof/>
        </w:rPr>
        <w:t>(</w:t>
      </w:r>
      <w:hyperlink w:anchor="_ENREF_56" w:tooltip="Huang, 2013 #133" w:history="1">
        <w:r w:rsidR="00AF6FCD">
          <w:rPr>
            <w:noProof/>
          </w:rPr>
          <w:t>Huang et al., 2013</w:t>
        </w:r>
      </w:hyperlink>
      <w:r w:rsidR="00DD61FC">
        <w:rPr>
          <w:noProof/>
        </w:rPr>
        <w:t>)</w:t>
      </w:r>
      <w:r w:rsidR="00DD61FC">
        <w:fldChar w:fldCharType="end"/>
      </w:r>
      <w:r w:rsidR="00B419B9">
        <w:t>.</w:t>
      </w:r>
    </w:p>
    <w:p w14:paraId="6677EB5F" w14:textId="243BEC81" w:rsidR="00A836C5" w:rsidRDefault="00A836C5" w:rsidP="00BD3839">
      <w:pPr>
        <w:pStyle w:val="RARMPparagraph"/>
      </w:pPr>
      <w:r>
        <w:t>Due to the low rates of infection with the TDVs</w:t>
      </w:r>
      <w:r w:rsidR="00703E83">
        <w:t xml:space="preserve"> from oral feeding</w:t>
      </w:r>
      <w:r>
        <w:t xml:space="preserve">, dissemination into the salivary glands was assessed 7 days following </w:t>
      </w:r>
      <w:r w:rsidRPr="00A836C5">
        <w:t>intrathoracic</w:t>
      </w:r>
      <w:r>
        <w:t xml:space="preserve"> inoculation of the mosquitoes with the TDVs and equivalent WT controls. Despite</w:t>
      </w:r>
      <w:r w:rsidR="00703E83">
        <w:t xml:space="preserve"> near 100% body infection rates, the TDVs exhibited very low or </w:t>
      </w:r>
      <w:proofErr w:type="spellStart"/>
      <w:r w:rsidR="00703E83">
        <w:t>not</w:t>
      </w:r>
      <w:proofErr w:type="spellEnd"/>
      <w:r w:rsidR="00703E83">
        <w:t xml:space="preserve"> detectable (0-10%) dissemination into the salivary glands compared to the WT strains (43-87%) </w:t>
      </w:r>
      <w:r w:rsidR="00780FF7">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780FF7">
        <w:fldChar w:fldCharType="separate"/>
      </w:r>
      <w:r w:rsidR="00780FF7">
        <w:rPr>
          <w:noProof/>
        </w:rPr>
        <w:t>(</w:t>
      </w:r>
      <w:hyperlink w:anchor="_ENREF_56" w:tooltip="Huang, 2013 #133" w:history="1">
        <w:r w:rsidR="00AF6FCD">
          <w:rPr>
            <w:noProof/>
          </w:rPr>
          <w:t>Huang et al., 2013</w:t>
        </w:r>
      </w:hyperlink>
      <w:r w:rsidR="00780FF7">
        <w:rPr>
          <w:noProof/>
        </w:rPr>
        <w:t>)</w:t>
      </w:r>
      <w:r w:rsidR="00780FF7">
        <w:fldChar w:fldCharType="end"/>
      </w:r>
      <w:r w:rsidR="00703E83">
        <w:t>.</w:t>
      </w:r>
    </w:p>
    <w:p w14:paraId="73CA747D" w14:textId="402E0C9D" w:rsidR="00164217" w:rsidRDefault="00164217" w:rsidP="00164217">
      <w:pPr>
        <w:pStyle w:val="Sectionheading3"/>
      </w:pPr>
      <w:bookmarkStart w:id="72" w:name="_Ref142304068"/>
      <w:r>
        <w:t>Viremia in vaccinees</w:t>
      </w:r>
      <w:bookmarkEnd w:id="72"/>
    </w:p>
    <w:p w14:paraId="6B215A09" w14:textId="29ECD2CD" w:rsidR="00753589" w:rsidRDefault="00DB0189" w:rsidP="00F51857">
      <w:pPr>
        <w:pStyle w:val="RARMPparagraph"/>
      </w:pPr>
      <w:r>
        <w:t xml:space="preserve">In the clinical trials, </w:t>
      </w:r>
      <w:proofErr w:type="gramStart"/>
      <w:r>
        <w:t>a number of</w:t>
      </w:r>
      <w:proofErr w:type="gramEnd"/>
      <w:r>
        <w:t xml:space="preserve"> different </w:t>
      </w:r>
      <w:r w:rsidR="00501B1B">
        <w:t xml:space="preserve">tetravalent </w:t>
      </w:r>
      <w:r>
        <w:t xml:space="preserve">formulations were tested, including various concentrations and ratios of the GM strains. </w:t>
      </w:r>
      <w:r w:rsidR="00703E83">
        <w:t xml:space="preserve">In a Phase II study examining </w:t>
      </w:r>
      <w:r w:rsidR="00501B1B">
        <w:t xml:space="preserve">a </w:t>
      </w:r>
      <w:r>
        <w:t xml:space="preserve">high dose </w:t>
      </w:r>
      <w:r w:rsidR="00501B1B">
        <w:t xml:space="preserve">formulation </w:t>
      </w:r>
      <w:r>
        <w:t>and</w:t>
      </w:r>
      <w:r w:rsidR="00241CFA">
        <w:t xml:space="preserve"> the </w:t>
      </w:r>
      <w:r>
        <w:t xml:space="preserve">final </w:t>
      </w:r>
      <w:proofErr w:type="spellStart"/>
      <w:r w:rsidR="00241CFA">
        <w:t>Qdenga</w:t>
      </w:r>
      <w:proofErr w:type="spellEnd"/>
      <w:r w:rsidR="00241CFA">
        <w:t xml:space="preserve"> </w:t>
      </w:r>
      <w:r>
        <w:t>formulation</w:t>
      </w:r>
      <w:r w:rsidR="00F51857">
        <w:t xml:space="preserve"> </w:t>
      </w:r>
      <w:r w:rsidR="00B7180F">
        <w:fldChar w:fldCharType="begin">
          <w:fldData xml:space="preserve">PEVuZE5vdGU+PENpdGU+PEF1dGhvcj5Ucmljb3U8L0F1dGhvcj48WWVhcj4yMDIwPC9ZZWFyPjxS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</w:fldData>
        </w:fldChar>
      </w:r>
      <w:r w:rsidR="00B7180F">
        <w:instrText xml:space="preserve"> ADDIN EN.CITE </w:instrText>
      </w:r>
      <w:r w:rsidR="00B7180F">
        <w:fldChar w:fldCharType="begin">
          <w:fldData xml:space="preserve">PEVuZE5vdGU+PENpdGU+PEF1dGhvcj5Ucmljb3U8L0F1dGhvcj48WWVhcj4yMDIwPC9ZZWFyPjxS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</w:fldData>
        </w:fldChar>
      </w:r>
      <w:r w:rsidR="00B7180F">
        <w:instrText xml:space="preserve"> ADDIN EN.CITE.DATA </w:instrText>
      </w:r>
      <w:r w:rsidR="00B7180F">
        <w:fldChar w:fldCharType="end"/>
      </w:r>
      <w:r w:rsidR="00B7180F">
        <w:fldChar w:fldCharType="separate"/>
      </w:r>
      <w:r w:rsidR="00B7180F">
        <w:rPr>
          <w:noProof/>
        </w:rPr>
        <w:t>(</w:t>
      </w:r>
      <w:hyperlink w:anchor="_ENREF_138" w:tooltip="Tricou, 2020 #175" w:history="1">
        <w:r w:rsidR="00AF6FCD">
          <w:rPr>
            <w:noProof/>
          </w:rPr>
          <w:t>Tricou et al., 2020</w:t>
        </w:r>
      </w:hyperlink>
      <w:r w:rsidR="00B7180F">
        <w:rPr>
          <w:noProof/>
        </w:rPr>
        <w:t>)</w:t>
      </w:r>
      <w:r w:rsidR="00B7180F">
        <w:fldChar w:fldCharType="end"/>
      </w:r>
      <w:r w:rsidR="0063725E">
        <w:t>,</w:t>
      </w:r>
      <w:r w:rsidR="00703E83">
        <w:t xml:space="preserve"> 175 participants received the final formulation</w:t>
      </w:r>
      <w:r w:rsidR="00D33494">
        <w:t xml:space="preserve">. Of these, </w:t>
      </w:r>
      <w:r w:rsidR="00C56B32" w:rsidRPr="00753589">
        <w:t xml:space="preserve">15.8% of participants with pre-existing </w:t>
      </w:r>
      <w:r w:rsidR="00953551">
        <w:t>dengue</w:t>
      </w:r>
      <w:r w:rsidR="00C56B32" w:rsidRPr="00753589">
        <w:t xml:space="preserve"> antibodies developed viraemia (15/95), </w:t>
      </w:r>
      <w:r w:rsidR="00F65E05">
        <w:t>compared</w:t>
      </w:r>
      <w:r w:rsidR="00F65E05" w:rsidRPr="00753589">
        <w:t xml:space="preserve"> </w:t>
      </w:r>
      <w:r w:rsidR="00C56B32" w:rsidRPr="00753589">
        <w:t xml:space="preserve">to 48.8% of those without pre-existing antibodies (39/80). </w:t>
      </w:r>
      <w:r w:rsidR="00B62964">
        <w:t>Viraemia was first detected at day 7 post</w:t>
      </w:r>
      <w:r w:rsidR="005C2290">
        <w:t>-</w:t>
      </w:r>
      <w:r w:rsidR="00B62964">
        <w:t xml:space="preserve">vaccination. </w:t>
      </w:r>
      <w:r w:rsidR="00C56B32" w:rsidRPr="00753589">
        <w:t xml:space="preserve">The peak of viraemia occurred </w:t>
      </w:r>
      <w:r w:rsidR="0040621B">
        <w:t>at approximately</w:t>
      </w:r>
      <w:r w:rsidR="00C56B32" w:rsidRPr="00753589">
        <w:t xml:space="preserve"> 11 days post</w:t>
      </w:r>
      <w:r w:rsidR="005C2290">
        <w:t>-</w:t>
      </w:r>
      <w:r w:rsidR="00C56B32" w:rsidRPr="00753589">
        <w:t>vaccination and most participants had negative viraemia after 21 days</w:t>
      </w:r>
      <w:r w:rsidR="00F51857">
        <w:t>, regardless of pre-existing dengue antibodies</w:t>
      </w:r>
      <w:r w:rsidR="00C56B32" w:rsidRPr="00753589">
        <w:t>.</w:t>
      </w:r>
      <w:r w:rsidR="00753589" w:rsidRPr="00753589">
        <w:t xml:space="preserve"> </w:t>
      </w:r>
      <w:r w:rsidR="0040621B">
        <w:t>TDV-2</w:t>
      </w:r>
      <w:r w:rsidR="00753589" w:rsidRPr="00753589">
        <w:t xml:space="preserve"> was the most frequently </w:t>
      </w:r>
      <w:r w:rsidR="00D33494" w:rsidRPr="00753589">
        <w:t xml:space="preserve">detected </w:t>
      </w:r>
      <w:r w:rsidR="004C6BF1">
        <w:t xml:space="preserve">strain </w:t>
      </w:r>
      <w:r w:rsidR="00753589" w:rsidRPr="00753589">
        <w:t xml:space="preserve">(29.1%; 51/175) with blood </w:t>
      </w:r>
      <w:r w:rsidR="00F51857">
        <w:t>ti</w:t>
      </w:r>
      <w:r w:rsidR="00372273">
        <w:t>t</w:t>
      </w:r>
      <w:r w:rsidR="00F51857">
        <w:t>res</w:t>
      </w:r>
      <w:r w:rsidR="00753589" w:rsidRPr="00753589">
        <w:t xml:space="preserve"> ranging from 10</w:t>
      </w:r>
      <w:r w:rsidR="00753589" w:rsidRPr="002A2DEC">
        <w:rPr>
          <w:vertAlign w:val="superscript"/>
        </w:rPr>
        <w:t>3</w:t>
      </w:r>
      <w:r w:rsidR="00753589" w:rsidRPr="00753589">
        <w:t xml:space="preserve"> to 2.5 x 10</w:t>
      </w:r>
      <w:r w:rsidR="00753589" w:rsidRPr="002A2DEC">
        <w:rPr>
          <w:vertAlign w:val="superscript"/>
        </w:rPr>
        <w:t>5</w:t>
      </w:r>
      <w:r w:rsidR="00753589" w:rsidRPr="00753589">
        <w:t xml:space="preserve"> genomes/</w:t>
      </w:r>
      <w:proofErr w:type="spellStart"/>
      <w:r w:rsidR="00753589" w:rsidRPr="00753589">
        <w:t>mL.</w:t>
      </w:r>
      <w:proofErr w:type="spellEnd"/>
      <w:r w:rsidR="00753589" w:rsidRPr="00753589">
        <w:t xml:space="preserve"> TDV-3 and TDV-4 were infrequently detected (1.7% and 0.6%, respectively), </w:t>
      </w:r>
      <w:r w:rsidR="009F72AD">
        <w:t>with blood titres ranging from 5 x 10</w:t>
      </w:r>
      <w:r w:rsidR="009F72AD" w:rsidRPr="009F72AD">
        <w:rPr>
          <w:vertAlign w:val="superscript"/>
        </w:rPr>
        <w:t>2</w:t>
      </w:r>
      <w:r w:rsidR="009F72AD">
        <w:t xml:space="preserve"> to 6.3 x 10</w:t>
      </w:r>
      <w:r w:rsidR="009F72AD" w:rsidRPr="009F72AD">
        <w:rPr>
          <w:vertAlign w:val="superscript"/>
        </w:rPr>
        <w:t>3</w:t>
      </w:r>
      <w:r w:rsidR="009F72AD">
        <w:t xml:space="preserve"> genomes/</w:t>
      </w:r>
      <w:proofErr w:type="spellStart"/>
      <w:r w:rsidR="009F72AD">
        <w:t>mL.</w:t>
      </w:r>
      <w:proofErr w:type="spellEnd"/>
      <w:r w:rsidR="009F72AD">
        <w:t xml:space="preserve"> </w:t>
      </w:r>
      <w:r w:rsidR="00753589" w:rsidRPr="00753589">
        <w:t>TDV-1 was not detected.</w:t>
      </w:r>
    </w:p>
    <w:p w14:paraId="36212EAA" w14:textId="41D8993A" w:rsidR="00164217" w:rsidRDefault="00164217" w:rsidP="00164217">
      <w:pPr>
        <w:pStyle w:val="Sectionheading3"/>
      </w:pPr>
      <w:bookmarkStart w:id="73" w:name="_Ref143850002"/>
      <w:r>
        <w:t>Shedding</w:t>
      </w:r>
      <w:bookmarkEnd w:id="73"/>
    </w:p>
    <w:p w14:paraId="287969CD" w14:textId="31AFF658" w:rsidR="00164217" w:rsidRPr="00E718FB" w:rsidRDefault="002A2DEC" w:rsidP="002A2DEC">
      <w:pPr>
        <w:pStyle w:val="RARMPparagraph"/>
      </w:pPr>
      <w:r w:rsidRPr="00E718FB">
        <w:t>Shedding of the TDVs was assessed in immunocompromised AG129 mice</w:t>
      </w:r>
      <w:r w:rsidR="0093251D" w:rsidRPr="00E718FB">
        <w:t xml:space="preserve"> at 1, 5, 13, and 41</w:t>
      </w:r>
      <w:r w:rsidR="007A73D6">
        <w:t> </w:t>
      </w:r>
      <w:r w:rsidR="0093251D" w:rsidRPr="00E718FB">
        <w:t>days after a single subcutaneous injection</w:t>
      </w:r>
      <w:r w:rsidRPr="00E718FB">
        <w:t xml:space="preserve">. No </w:t>
      </w:r>
      <w:r w:rsidR="00953551" w:rsidRPr="00E718FB">
        <w:t>dengue</w:t>
      </w:r>
      <w:r w:rsidRPr="00E718FB">
        <w:t xml:space="preserve"> RNA was detected in the faeces. </w:t>
      </w:r>
      <w:r w:rsidR="000C7000" w:rsidRPr="00E718FB">
        <w:t xml:space="preserve">At </w:t>
      </w:r>
      <w:r w:rsidR="0093251D" w:rsidRPr="00E718FB">
        <w:t>5 days</w:t>
      </w:r>
      <w:r w:rsidR="000C7000" w:rsidRPr="00E718FB">
        <w:t xml:space="preserve"> post</w:t>
      </w:r>
      <w:r w:rsidR="005C2290">
        <w:t>-</w:t>
      </w:r>
      <w:r w:rsidR="000C7000" w:rsidRPr="00E718FB">
        <w:t>injection, o</w:t>
      </w:r>
      <w:r w:rsidR="007D0D9C" w:rsidRPr="00E718FB">
        <w:t xml:space="preserve">ne </w:t>
      </w:r>
      <w:r w:rsidR="000C7000" w:rsidRPr="00E718FB">
        <w:t xml:space="preserve">urine </w:t>
      </w:r>
      <w:r w:rsidR="007D0D9C" w:rsidRPr="00E718FB">
        <w:t>sample contained TDV-3</w:t>
      </w:r>
      <w:r w:rsidR="000C7000" w:rsidRPr="00E718FB">
        <w:t xml:space="preserve"> (1/8 mice), and 3 saliva samples contained TDVs (1/10 mice in TDV-2 group, 2/10 mice in TDV-3 group)</w:t>
      </w:r>
      <w:r w:rsidR="00202FED" w:rsidRPr="00E718FB">
        <w:t xml:space="preserve"> (information provided by applicant)</w:t>
      </w:r>
      <w:r w:rsidR="007D0D9C" w:rsidRPr="00E718FB">
        <w:t>.</w:t>
      </w:r>
    </w:p>
    <w:p w14:paraId="7FCE5906" w14:textId="169B6474" w:rsidR="002A2DEC" w:rsidRPr="0093251D" w:rsidRDefault="000C7000" w:rsidP="002A2DEC">
      <w:pPr>
        <w:pStyle w:val="RARMPparagraph"/>
      </w:pPr>
      <w:r w:rsidRPr="0093251D">
        <w:t>Shedding of the TDVs has not been assessed in humans.</w:t>
      </w:r>
    </w:p>
    <w:p w14:paraId="25FB37DA" w14:textId="2DD48BD1" w:rsidR="00BD4E48" w:rsidRDefault="00BD4E48" w:rsidP="00BD4E48">
      <w:pPr>
        <w:pStyle w:val="Sectionheading3"/>
      </w:pPr>
      <w:bookmarkStart w:id="74" w:name="_Ref142304345"/>
      <w:r>
        <w:t>Safety and immunogenicity</w:t>
      </w:r>
      <w:bookmarkEnd w:id="74"/>
    </w:p>
    <w:p w14:paraId="4E04945C" w14:textId="187983C1" w:rsidR="00BD4E48" w:rsidRPr="004C28E2" w:rsidRDefault="002C3B08" w:rsidP="004C28E2">
      <w:pPr>
        <w:pStyle w:val="RARMPparagraph"/>
      </w:pPr>
      <w:r w:rsidRPr="004C28E2">
        <w:t xml:space="preserve">More than 38,000 doses of the different </w:t>
      </w:r>
      <w:r w:rsidR="00C1782B">
        <w:t xml:space="preserve">tetravalent </w:t>
      </w:r>
      <w:r w:rsidRPr="004C28E2">
        <w:t xml:space="preserve">formulations of the TDVs </w:t>
      </w:r>
      <w:r w:rsidR="00C1782B">
        <w:t xml:space="preserve">(ranging from </w:t>
      </w:r>
      <w:r w:rsidR="00FA6EEE">
        <w:t>5</w:t>
      </w:r>
      <w:r w:rsidR="00F379C5">
        <w:t> </w:t>
      </w:r>
      <w:r w:rsidR="00070D58">
        <w:t>x 10</w:t>
      </w:r>
      <w:r w:rsidR="00FA6EEE">
        <w:rPr>
          <w:vertAlign w:val="superscript"/>
        </w:rPr>
        <w:t>2</w:t>
      </w:r>
      <w:r w:rsidR="00070D58">
        <w:t xml:space="preserve"> to 1.6 x 10</w:t>
      </w:r>
      <w:r w:rsidR="00070D58" w:rsidRPr="00A836C5">
        <w:rPr>
          <w:vertAlign w:val="superscript"/>
        </w:rPr>
        <w:t>6</w:t>
      </w:r>
      <w:r w:rsidR="00070D58">
        <w:t xml:space="preserve"> PFU of the different TDVs per dose) </w:t>
      </w:r>
      <w:r w:rsidRPr="004C28E2">
        <w:t>have been administered to more than 28,000</w:t>
      </w:r>
      <w:r w:rsidR="003A266B">
        <w:t> </w:t>
      </w:r>
      <w:r w:rsidRPr="004C28E2">
        <w:t>people</w:t>
      </w:r>
      <w:r w:rsidR="00070D58">
        <w:t xml:space="preserve">, </w:t>
      </w:r>
      <w:r w:rsidRPr="004C28E2">
        <w:t>including adults, adolescents, and children as young as 18 months old. Trials have been conducted in both endemic and non-endemic areas</w:t>
      </w:r>
      <w:r w:rsidR="004C28E2" w:rsidRPr="004C28E2">
        <w:t>.</w:t>
      </w:r>
    </w:p>
    <w:p w14:paraId="4608FA57" w14:textId="7D5FD650" w:rsidR="00507938" w:rsidRPr="0094505E" w:rsidRDefault="005640E6" w:rsidP="00DF71D5">
      <w:pPr>
        <w:pStyle w:val="RARMPparagraph"/>
      </w:pPr>
      <w:r w:rsidRPr="00BF5681">
        <w:t>The GM vaccine was ge</w:t>
      </w:r>
      <w:r w:rsidRPr="0094505E">
        <w:t xml:space="preserve">nerally well tolerated in the clinical trials. </w:t>
      </w:r>
      <w:r w:rsidR="004C28E2" w:rsidRPr="0094505E">
        <w:t>The most common adverse events were injection site pain and headache.</w:t>
      </w:r>
      <w:r w:rsidR="004C28E2" w:rsidRPr="00DF71D5">
        <w:t xml:space="preserve"> </w:t>
      </w:r>
      <w:r w:rsidRPr="00DF71D5">
        <w:t xml:space="preserve">No safety </w:t>
      </w:r>
      <w:r w:rsidR="00BB1A04">
        <w:t>concern</w:t>
      </w:r>
      <w:r w:rsidR="00BB1A04" w:rsidRPr="00DF71D5">
        <w:t xml:space="preserve"> </w:t>
      </w:r>
      <w:r w:rsidRPr="00DF71D5">
        <w:t xml:space="preserve">was identified based on the dengue serostatus (previous exposure to dengue). There were </w:t>
      </w:r>
      <w:r w:rsidR="004C28E2" w:rsidRPr="00DF71D5">
        <w:t>no vaccine related deaths</w:t>
      </w:r>
      <w:r w:rsidR="00C21113" w:rsidRPr="00DF71D5">
        <w:t xml:space="preserve"> </w:t>
      </w:r>
      <w:r w:rsidR="00780FF7">
        <w:fldChar w:fldCharType="begin">
          <w:fldData xml:space="preserve">PEVuZE5vdGU+PENpdGU+PEF1dGhvcj5QYXRlbDwvQXV0aG9yPjxZZWFyPjIwMjM8L1llYXI+PFJl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</w:fldData>
        </w:fldChar>
      </w:r>
      <w:r w:rsidR="00341570">
        <w:instrText xml:space="preserve"> ADDIN EN.CITE </w:instrText>
      </w:r>
      <w:r w:rsidR="00341570">
        <w:fldChar w:fldCharType="begin">
          <w:fldData xml:space="preserve">PEVuZE5vdGU+PENpdGU+PEF1dGhvcj5QYXRlbDwvQXV0aG9yPjxZZWFyPjIwMjM8L1llYXI+PFJl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</w:fldData>
        </w:fldChar>
      </w:r>
      <w:r w:rsidR="00341570">
        <w:instrText xml:space="preserve"> ADDIN EN.CITE.DATA </w:instrText>
      </w:r>
      <w:r w:rsidR="00341570">
        <w:fldChar w:fldCharType="end"/>
      </w:r>
      <w:r w:rsidR="00780FF7">
        <w:fldChar w:fldCharType="separate"/>
      </w:r>
      <w:r w:rsidR="00780FF7">
        <w:rPr>
          <w:noProof/>
        </w:rPr>
        <w:t>(</w:t>
      </w:r>
      <w:hyperlink w:anchor="_ENREF_94" w:tooltip="Patel, 2023 #162" w:history="1">
        <w:r w:rsidR="00AF6FCD">
          <w:rPr>
            <w:noProof/>
          </w:rPr>
          <w:t>Patel et al., 2023</w:t>
        </w:r>
      </w:hyperlink>
      <w:r w:rsidR="00780FF7">
        <w:rPr>
          <w:noProof/>
        </w:rPr>
        <w:t>)</w:t>
      </w:r>
      <w:r w:rsidR="00780FF7">
        <w:fldChar w:fldCharType="end"/>
      </w:r>
      <w:r w:rsidRPr="00DF71D5">
        <w:t>.</w:t>
      </w:r>
      <w:r w:rsidR="00BF5681" w:rsidRPr="00DF71D5">
        <w:t xml:space="preserve"> </w:t>
      </w:r>
      <w:r w:rsidR="00BF5681">
        <w:t>T</w:t>
      </w:r>
      <w:r w:rsidR="00BF5681" w:rsidRPr="0094505E">
        <w:t>here have been no reports of toxic or allergic reactions to the protein encoded by the TDVs.</w:t>
      </w:r>
      <w:r w:rsidR="00BF5681" w:rsidRPr="00DF71D5">
        <w:t xml:space="preserve"> This is consistent with the finding</w:t>
      </w:r>
      <w:r w:rsidR="00BF5681">
        <w:t>s</w:t>
      </w:r>
      <w:r w:rsidR="00BF5681" w:rsidRPr="0094505E">
        <w:t xml:space="preserve"> of the n</w:t>
      </w:r>
      <w:r w:rsidRPr="0094505E">
        <w:t>on-clinical studies</w:t>
      </w:r>
      <w:r w:rsidR="00BF5681">
        <w:t>.</w:t>
      </w:r>
      <w:r w:rsidRPr="0094505E">
        <w:t xml:space="preserve"> </w:t>
      </w:r>
      <w:r w:rsidR="00BF5681">
        <w:t xml:space="preserve">In </w:t>
      </w:r>
      <w:r w:rsidR="00816F12">
        <w:t xml:space="preserve">single dose, </w:t>
      </w:r>
      <w:r w:rsidR="00BB1A04">
        <w:t>repeat dose,</w:t>
      </w:r>
      <w:r w:rsidR="00816F12">
        <w:t xml:space="preserve"> and</w:t>
      </w:r>
      <w:r w:rsidR="00BB1A04">
        <w:t xml:space="preserve"> developmental and reproductive toxicity </w:t>
      </w:r>
      <w:r w:rsidR="00BF5681">
        <w:t>studies</w:t>
      </w:r>
      <w:r w:rsidR="00816F12">
        <w:t xml:space="preserve"> </w:t>
      </w:r>
      <w:r w:rsidR="006E028A">
        <w:t>in mice and rabbits at TDV concentrations exceeding the human clinical dose</w:t>
      </w:r>
      <w:r w:rsidRPr="0094505E">
        <w:t>,</w:t>
      </w:r>
      <w:r w:rsidR="00BB1A04">
        <w:t xml:space="preserve"> </w:t>
      </w:r>
      <w:r w:rsidR="00714274">
        <w:t>no safety concerns with respect to toxicity were identified</w:t>
      </w:r>
      <w:r w:rsidRPr="00DF71D5">
        <w:t xml:space="preserve"> </w:t>
      </w:r>
      <w:r w:rsidR="0085656F">
        <w:t>(information provided by the applicant)</w:t>
      </w:r>
      <w:r w:rsidRPr="0094505E">
        <w:t>.</w:t>
      </w:r>
    </w:p>
    <w:p w14:paraId="3BF9F85C" w14:textId="50099B64" w:rsidR="004C28E2" w:rsidRDefault="00BF5681" w:rsidP="00DF71D5">
      <w:pPr>
        <w:pStyle w:val="RARMPparagraph"/>
      </w:pPr>
      <w:r>
        <w:t>In the clinical trials, antibody responses to all four serotypes</w:t>
      </w:r>
      <w:r w:rsidR="0094505E">
        <w:t xml:space="preserve"> </w:t>
      </w:r>
      <w:r w:rsidR="0059045A">
        <w:t xml:space="preserve">were seen </w:t>
      </w:r>
      <w:r w:rsidR="0094505E">
        <w:t>at 1-month post-vaccination. The highest antibody levels were to DENV-2, and generally the lowest were to DENV-4</w:t>
      </w:r>
      <w:r w:rsidR="000E1FE6">
        <w:t xml:space="preserve">. Antibodies to at least 3 serotypes were detected in nearly 100% of individuals at 1 month, and </w:t>
      </w:r>
      <w:r w:rsidR="004C6BF1">
        <w:t xml:space="preserve">antibodies to all 4 serotypes in </w:t>
      </w:r>
      <w:r w:rsidR="000E1FE6">
        <w:t xml:space="preserve">approximately 80% </w:t>
      </w:r>
      <w:r w:rsidR="00780FF7">
        <w:fldChar w:fldCharType="begin">
          <w:fldData xml:space="preserve">PEVuZE5vdGU+PENpdGU+PEF1dGhvcj5TYWV6LUxsb3JlbnM8L0F1dGhvcj48WWVhcj4yMDE4PC9Z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</w:fldData>
        </w:fldChar>
      </w:r>
      <w:r w:rsidR="00341570">
        <w:instrText xml:space="preserve"> ADDIN EN.CITE </w:instrText>
      </w:r>
      <w:r w:rsidR="00341570">
        <w:fldChar w:fldCharType="begin">
          <w:fldData xml:space="preserve">PEVuZE5vdGU+PENpdGU+PEF1dGhvcj5TYWV6LUxsb3JlbnM8L0F1dGhvcj48WWVhcj4yMDE4PC9Z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</w:fldData>
        </w:fldChar>
      </w:r>
      <w:r w:rsidR="00341570">
        <w:instrText xml:space="preserve"> ADDIN EN.CITE.DATA </w:instrText>
      </w:r>
      <w:r w:rsidR="00341570">
        <w:fldChar w:fldCharType="end"/>
      </w:r>
      <w:r w:rsidR="00780FF7">
        <w:fldChar w:fldCharType="separate"/>
      </w:r>
      <w:r w:rsidR="00780FF7">
        <w:rPr>
          <w:noProof/>
        </w:rPr>
        <w:t>(</w:t>
      </w:r>
      <w:hyperlink w:anchor="_ENREF_117" w:tooltip="Saez-Llorens, 2018 #163" w:history="1">
        <w:r w:rsidR="00AF6FCD">
          <w:rPr>
            <w:noProof/>
          </w:rPr>
          <w:t>Saez-Llorens et al., 2018</w:t>
        </w:r>
      </w:hyperlink>
      <w:r w:rsidR="00780FF7">
        <w:rPr>
          <w:noProof/>
        </w:rPr>
        <w:t xml:space="preserve">; </w:t>
      </w:r>
      <w:hyperlink w:anchor="_ENREF_110" w:tooltip="Rivera, 2022 #164" w:history="1">
        <w:r w:rsidR="00AF6FCD">
          <w:rPr>
            <w:noProof/>
          </w:rPr>
          <w:t>Rivera et al., 2022</w:t>
        </w:r>
      </w:hyperlink>
      <w:r w:rsidR="00780FF7">
        <w:rPr>
          <w:noProof/>
        </w:rPr>
        <w:t>)</w:t>
      </w:r>
      <w:r w:rsidR="00780FF7">
        <w:fldChar w:fldCharType="end"/>
      </w:r>
      <w:r w:rsidR="0094505E">
        <w:t>.</w:t>
      </w:r>
      <w:r w:rsidR="006E0AE7">
        <w:t xml:space="preserve"> </w:t>
      </w:r>
      <w:r w:rsidR="0051434C">
        <w:t>It does not appear that t</w:t>
      </w:r>
      <w:r w:rsidR="006E0AE7">
        <w:t xml:space="preserve">he potential for the development of ADE </w:t>
      </w:r>
      <w:r w:rsidR="00142B6D">
        <w:t xml:space="preserve">was </w:t>
      </w:r>
      <w:r w:rsidR="0051434C">
        <w:t>directly</w:t>
      </w:r>
      <w:r w:rsidR="00142B6D">
        <w:t xml:space="preserve"> assessed in the clinical trial</w:t>
      </w:r>
      <w:r w:rsidR="008007AD">
        <w:t>s</w:t>
      </w:r>
      <w:r w:rsidR="00474A85">
        <w:t>. However</w:t>
      </w:r>
      <w:r w:rsidR="005C2290">
        <w:t>,</w:t>
      </w:r>
      <w:r w:rsidR="00474A85">
        <w:t xml:space="preserve"> it is noted that in the largest clinical trial (&gt;20,000 participants in 8 dengue</w:t>
      </w:r>
      <w:r w:rsidR="005841C9">
        <w:t xml:space="preserve"> </w:t>
      </w:r>
      <w:r w:rsidR="00474A85">
        <w:t xml:space="preserve">endemic </w:t>
      </w:r>
      <w:r w:rsidR="00474A85">
        <w:lastRenderedPageBreak/>
        <w:t>countries)</w:t>
      </w:r>
      <w:r w:rsidR="005C2290">
        <w:t>,</w:t>
      </w:r>
      <w:r w:rsidR="00474A85">
        <w:t xml:space="preserve"> participants who received the vaccine had lower rates of severe dengue at 3 years post</w:t>
      </w:r>
      <w:r w:rsidR="003A266B">
        <w:noBreakHyphen/>
      </w:r>
      <w:r w:rsidR="00474A85">
        <w:t xml:space="preserve">vaccination than those who received the placebo </w:t>
      </w:r>
      <w:r w:rsidR="00474A85">
        <w:fldChar w:fldCharType="begin">
          <w:fldData xml:space="preserve">PEVuZE5vdGU+PENpdGU+PEF1dGhvcj5SaXZlcmE8L0F1dGhvcj48WWVhcj4yMDIyPC9ZZWFyPjxS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=
</w:fldData>
        </w:fldChar>
      </w:r>
      <w:r w:rsidR="00341570">
        <w:instrText xml:space="preserve"> ADDIN EN.CITE </w:instrText>
      </w:r>
      <w:r w:rsidR="00341570">
        <w:fldChar w:fldCharType="begin">
          <w:fldData xml:space="preserve">PEVuZE5vdGU+PENpdGU+PEF1dGhvcj5SaXZlcmE8L0F1dGhvcj48WWVhcj4yMDIyPC9ZZWFyPjxS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=
</w:fldData>
        </w:fldChar>
      </w:r>
      <w:r w:rsidR="00341570">
        <w:instrText xml:space="preserve"> ADDIN EN.CITE.DATA </w:instrText>
      </w:r>
      <w:r w:rsidR="00341570">
        <w:fldChar w:fldCharType="end"/>
      </w:r>
      <w:r w:rsidR="00474A85">
        <w:fldChar w:fldCharType="separate"/>
      </w:r>
      <w:r w:rsidR="00474A85">
        <w:rPr>
          <w:noProof/>
        </w:rPr>
        <w:t>(</w:t>
      </w:r>
      <w:hyperlink w:anchor="_ENREF_110" w:tooltip="Rivera, 2022 #164" w:history="1">
        <w:r w:rsidR="00AF6FCD">
          <w:rPr>
            <w:noProof/>
          </w:rPr>
          <w:t>Rivera et al., 2022</w:t>
        </w:r>
      </w:hyperlink>
      <w:r w:rsidR="00474A85">
        <w:rPr>
          <w:noProof/>
        </w:rPr>
        <w:t>)</w:t>
      </w:r>
      <w:r w:rsidR="00474A85">
        <w:fldChar w:fldCharType="end"/>
      </w:r>
      <w:r w:rsidR="006D61FF">
        <w:t>.</w:t>
      </w:r>
    </w:p>
    <w:p w14:paraId="3DB62BE8" w14:textId="00011640" w:rsidR="00164217" w:rsidRDefault="00164217" w:rsidP="00164217">
      <w:pPr>
        <w:pStyle w:val="Sectionheading3"/>
      </w:pPr>
      <w:bookmarkStart w:id="75" w:name="_Ref142304291"/>
      <w:r>
        <w:t>Stability in the environment and decontamination</w:t>
      </w:r>
      <w:bookmarkEnd w:id="75"/>
    </w:p>
    <w:p w14:paraId="3110F03F" w14:textId="7DF76366" w:rsidR="00AB7859" w:rsidRPr="005A5AF7" w:rsidRDefault="00224413" w:rsidP="00224413">
      <w:pPr>
        <w:pStyle w:val="RARMPparagraph"/>
      </w:pPr>
      <w:r w:rsidRPr="005A5AF7">
        <w:t xml:space="preserve">Liquid formulations of </w:t>
      </w:r>
      <w:r w:rsidR="00A836C5" w:rsidRPr="005A5AF7">
        <w:t>the GM vaccine</w:t>
      </w:r>
      <w:r w:rsidRPr="005A5AF7">
        <w:t xml:space="preserve"> lose </w:t>
      </w:r>
      <w:r w:rsidR="00AF4CF6" w:rsidRPr="005A5AF7">
        <w:t xml:space="preserve">effectiveness if left at room temperature for extended periods of time, with </w:t>
      </w:r>
      <w:r w:rsidRPr="005A5AF7">
        <w:t xml:space="preserve">approximately </w:t>
      </w:r>
      <w:r w:rsidR="00AF4CF6" w:rsidRPr="005A5AF7">
        <w:t>10-fold</w:t>
      </w:r>
      <w:r w:rsidRPr="005A5AF7">
        <w:t xml:space="preserve"> </w:t>
      </w:r>
      <w:r w:rsidR="00CA169B" w:rsidRPr="005A5AF7">
        <w:t xml:space="preserve">infectious </w:t>
      </w:r>
      <w:r w:rsidR="001202D0" w:rsidRPr="005A5AF7">
        <w:t>titre</w:t>
      </w:r>
      <w:r w:rsidRPr="005A5AF7">
        <w:t xml:space="preserve"> of each serotype </w:t>
      </w:r>
      <w:r w:rsidR="00AF4CF6" w:rsidRPr="005A5AF7">
        <w:t xml:space="preserve">lost </w:t>
      </w:r>
      <w:r w:rsidRPr="005A5AF7">
        <w:t xml:space="preserve">after 7 days at 25°C and all infectious </w:t>
      </w:r>
      <w:r w:rsidR="001202D0" w:rsidRPr="005A5AF7">
        <w:t>titre</w:t>
      </w:r>
      <w:r w:rsidR="00DF71D5" w:rsidRPr="005A5AF7">
        <w:t>s</w:t>
      </w:r>
      <w:r w:rsidRPr="005A5AF7">
        <w:t xml:space="preserve"> </w:t>
      </w:r>
      <w:r w:rsidR="00AF4CF6" w:rsidRPr="005A5AF7">
        <w:t xml:space="preserve">lost </w:t>
      </w:r>
      <w:r w:rsidRPr="005A5AF7">
        <w:t>by 21 days at 25°C (information provided by applicant).</w:t>
      </w:r>
    </w:p>
    <w:p w14:paraId="4D60755A" w14:textId="49E96308" w:rsidR="005033B5" w:rsidRPr="005A5AF7" w:rsidRDefault="005033B5" w:rsidP="00224413">
      <w:pPr>
        <w:pStyle w:val="RARMPparagraph"/>
      </w:pPr>
      <w:r w:rsidRPr="005A5AF7">
        <w:t>As the powder formulation is to be kept between 2</w:t>
      </w:r>
      <w:r w:rsidR="0051434C" w:rsidRPr="005A5AF7">
        <w:t xml:space="preserve"> to </w:t>
      </w:r>
      <w:r w:rsidRPr="005A5AF7">
        <w:t xml:space="preserve">8°C (Section </w:t>
      </w:r>
      <w:r w:rsidR="00F45417">
        <w:fldChar w:fldCharType="begin"/>
      </w:r>
      <w:r w:rsidR="00F45417">
        <w:instrText xml:space="preserve"> REF _Ref142303833 \r \h </w:instrText>
      </w:r>
      <w:r w:rsidR="00F45417">
        <w:fldChar w:fldCharType="separate"/>
      </w:r>
      <w:r w:rsidR="00417446">
        <w:t>2.1</w:t>
      </w:r>
      <w:r w:rsidR="00F45417">
        <w:fldChar w:fldCharType="end"/>
      </w:r>
      <w:r w:rsidRPr="005A5AF7">
        <w:t>), degradation of the GMOs would be expected to occur if the vials were not stored in the refrigerator/cool room</w:t>
      </w:r>
      <w:r w:rsidR="009D3617" w:rsidRPr="005A5AF7">
        <w:t>, however no specific data was supplied by the applicant</w:t>
      </w:r>
      <w:r w:rsidR="005A5AF7" w:rsidRPr="005A5AF7">
        <w:t>.</w:t>
      </w:r>
    </w:p>
    <w:p w14:paraId="4C5DD1E3" w14:textId="39F6D5D3" w:rsidR="00AF4CF6" w:rsidRDefault="00AF4CF6" w:rsidP="00224413">
      <w:pPr>
        <w:pStyle w:val="RARMPparagraph"/>
      </w:pPr>
      <w:r w:rsidRPr="00AF4CF6">
        <w:t>Methods of decontamination effective against</w:t>
      </w:r>
      <w:r>
        <w:t xml:space="preserve"> WT dengue viruses (Section </w:t>
      </w:r>
      <w:r w:rsidR="00F45417">
        <w:fldChar w:fldCharType="begin"/>
      </w:r>
      <w:r w:rsidR="00F45417">
        <w:instrText xml:space="preserve"> REF _Ref142303856 \r \h </w:instrText>
      </w:r>
      <w:r w:rsidR="00F45417">
        <w:fldChar w:fldCharType="separate"/>
      </w:r>
      <w:r w:rsidR="00417446">
        <w:t>3.7.7</w:t>
      </w:r>
      <w:r w:rsidR="00F45417">
        <w:fldChar w:fldCharType="end"/>
      </w:r>
      <w:r>
        <w:t>) are expected to be equally effective against the GMOs.</w:t>
      </w:r>
    </w:p>
    <w:p w14:paraId="670ABC3A" w14:textId="5983C448" w:rsidR="00F423DD" w:rsidRDefault="00FB1FDF" w:rsidP="00F423DD">
      <w:pPr>
        <w:pStyle w:val="Sectionheading1"/>
      </w:pPr>
      <w:bookmarkStart w:id="76" w:name="_Toc141213157"/>
      <w:r>
        <w:t xml:space="preserve">The </w:t>
      </w:r>
      <w:r w:rsidR="00F423DD">
        <w:t>receiving environment</w:t>
      </w:r>
      <w:bookmarkEnd w:id="76"/>
    </w:p>
    <w:p w14:paraId="2F0DDEE4" w14:textId="4D75D36C" w:rsidR="009A71A0" w:rsidRPr="009A71A0" w:rsidRDefault="009A71A0" w:rsidP="009A71A0">
      <w:pPr>
        <w:pStyle w:val="RARMPparagraph"/>
      </w:pPr>
      <w:r>
        <w:t xml:space="preserve">The receiving environment forms part of the context for assessing risks associated with dealings with </w:t>
      </w:r>
      <w:r w:rsidR="009A4ED3">
        <w:t xml:space="preserve">the </w:t>
      </w:r>
      <w:r>
        <w:t xml:space="preserve">GM vaccine </w:t>
      </w:r>
      <w:r w:rsidR="00F517F7">
        <w:fldChar w:fldCharType="begin"/>
      </w:r>
      <w:r w:rsidR="00F517F7">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F517F7">
        <w:fldChar w:fldCharType="separate"/>
      </w:r>
      <w:r w:rsidR="00F517F7">
        <w:rPr>
          <w:noProof/>
        </w:rPr>
        <w:t>(</w:t>
      </w:r>
      <w:hyperlink w:anchor="_ENREF_90" w:tooltip="OGTR, 2013 #1" w:history="1">
        <w:r w:rsidR="00AF6FCD">
          <w:rPr>
            <w:noProof/>
          </w:rPr>
          <w:t>OGTR, 2013</w:t>
        </w:r>
      </w:hyperlink>
      <w:r w:rsidR="00F517F7">
        <w:rPr>
          <w:noProof/>
        </w:rPr>
        <w:t>)</w:t>
      </w:r>
      <w:r w:rsidR="00F517F7">
        <w:fldChar w:fldCharType="end"/>
      </w:r>
      <w:r>
        <w:t>. It informs the consideration of potential exposure pathways, including the likelihood of the GMO</w:t>
      </w:r>
      <w:r w:rsidR="00296F66">
        <w:t>s</w:t>
      </w:r>
      <w:r>
        <w:t xml:space="preserve"> spreading or persisting outside the site of release.</w:t>
      </w:r>
    </w:p>
    <w:p w14:paraId="3A37E40C" w14:textId="4EBB436E" w:rsidR="00FB1FDF" w:rsidRPr="00C56B32" w:rsidRDefault="00164217" w:rsidP="00164217">
      <w:pPr>
        <w:pStyle w:val="Sectionheading2"/>
      </w:pPr>
      <w:bookmarkStart w:id="77" w:name="_Toc141213158"/>
      <w:bookmarkStart w:id="78" w:name="_Ref142304307"/>
      <w:r w:rsidRPr="00C56B32">
        <w:t xml:space="preserve">Site of </w:t>
      </w:r>
      <w:r w:rsidR="009D0985">
        <w:t>release</w:t>
      </w:r>
      <w:bookmarkEnd w:id="77"/>
      <w:bookmarkEnd w:id="78"/>
    </w:p>
    <w:p w14:paraId="1316542A" w14:textId="5E884CF1" w:rsidR="006C2605" w:rsidRDefault="006C2605" w:rsidP="004D00BE">
      <w:pPr>
        <w:pStyle w:val="RARMPparagraph"/>
      </w:pPr>
      <w:r>
        <w:t xml:space="preserve">The GM vaccine is intended to be administered </w:t>
      </w:r>
      <w:r w:rsidR="00F65E05">
        <w:t>as</w:t>
      </w:r>
      <w:r w:rsidR="009621A3">
        <w:t xml:space="preserve"> 2 individual </w:t>
      </w:r>
      <w:r>
        <w:t>subcutaneous injection</w:t>
      </w:r>
      <w:r w:rsidR="009621A3">
        <w:t>s</w:t>
      </w:r>
      <w:r>
        <w:t xml:space="preserve"> </w:t>
      </w:r>
      <w:r w:rsidR="009621A3">
        <w:t>3</w:t>
      </w:r>
      <w:r w:rsidR="00467CE2">
        <w:t> </w:t>
      </w:r>
      <w:r w:rsidR="009621A3">
        <w:t>months apart</w:t>
      </w:r>
      <w:r w:rsidR="00F65E05">
        <w:t>,</w:t>
      </w:r>
      <w:r w:rsidR="009621A3">
        <w:t xml:space="preserve"> </w:t>
      </w:r>
      <w:r w:rsidR="00FA02E6">
        <w:t xml:space="preserve">performed </w:t>
      </w:r>
      <w:r>
        <w:t>by a trained healthcare professional</w:t>
      </w:r>
      <w:r w:rsidR="0079773A">
        <w:t xml:space="preserve"> at a medical or clinical facility</w:t>
      </w:r>
      <w:r>
        <w:t>.</w:t>
      </w:r>
    </w:p>
    <w:p w14:paraId="4E0C69B0" w14:textId="3C3CB2EC" w:rsidR="006C2605" w:rsidRDefault="006C2605" w:rsidP="00ED6BD6">
      <w:pPr>
        <w:pStyle w:val="RARMPparagraph"/>
      </w:pPr>
      <w:r>
        <w:t xml:space="preserve">Most clinical facilities would be equipped to deal with scheduled drugs and infectious agents and they typically comply with AS/NZS 2243.3:2010 Safety in laboratories – Microbiological Safety and Containment </w:t>
      </w:r>
      <w:r w:rsidR="00F517F7">
        <w:fldChar w:fldCharType="begin"/>
      </w:r>
      <w:r w:rsidR="00F517F7">
        <w:instrText xml:space="preserve"> ADDIN EN.CITE &lt;EndNote&gt;&lt;Cite&gt;&lt;Author&gt;Standards Australia/New Zealand&lt;/Author&gt;&lt;Year&gt;2010&lt;/Year&gt;&lt;RecNum&gt;4&lt;/RecNum&gt;&lt;DisplayText&gt;(Standards Australia/New Zealand, 2010)&lt;/DisplayText&gt;&lt;record&gt;&lt;rec-number&gt;4&lt;/rec-number&gt;&lt;foreign-keys&gt;&lt;key app="EN" db-id="xdvttrsx1z22a6etzw5pttv1fpe52099wrxs" timestamp="1685510557"&gt;4&lt;/key&gt;&lt;/foreign-keys&gt;&lt;ref-type name="Book"&gt;6&lt;/ref-type&gt;&lt;contributors&gt;&lt;authors&gt;&lt;author&gt;Standards Australia/New Zealand,&lt;/author&gt;&lt;/authors&gt;&lt;/contributors&gt;&lt;titles&gt;&lt;title&gt;Safety in laboratories - Microbiological safety and containment AS/NZS 2243.3:2010&lt;/title&gt;&lt;/titles&gt;&lt;edition&gt;AS/NZS 2243.3:2010&lt;/edition&gt;&lt;reprint-edition&gt;Not in File&lt;/reprint-edition&gt;&lt;keywords&gt;&lt;keyword&gt;Safety&lt;/keyword&gt;&lt;keyword&gt;and&lt;/keyword&gt;&lt;/keywords&gt;&lt;dates&gt;&lt;year&gt;2010&lt;/year&gt;&lt;pub-dates&gt;&lt;date&gt;2010&lt;/date&gt;&lt;/pub-dates&gt;&lt;/dates&gt;&lt;publisher&gt;Standards Australia/New Zealand&lt;/publisher&gt;&lt;isbn&gt;978-0-7337-6996-2&lt;/isbn&gt;&lt;label&gt;3761&lt;/label&gt;&lt;urls&gt;&lt;/urls&gt;&lt;/record&gt;&lt;/Cite&gt;&lt;/EndNote&gt;</w:instrText>
      </w:r>
      <w:r w:rsidR="00F517F7">
        <w:fldChar w:fldCharType="separate"/>
      </w:r>
      <w:r w:rsidR="00F517F7">
        <w:rPr>
          <w:noProof/>
        </w:rPr>
        <w:t>(</w:t>
      </w:r>
      <w:hyperlink w:anchor="_ENREF_127" w:tooltip="Standards Australia/New Zealand, 2010 #4" w:history="1">
        <w:r w:rsidR="00AF6FCD">
          <w:rPr>
            <w:noProof/>
          </w:rPr>
          <w:t>Standards Australia/New Zealand, 2010</w:t>
        </w:r>
      </w:hyperlink>
      <w:r w:rsidR="00F517F7">
        <w:rPr>
          <w:noProof/>
        </w:rPr>
        <w:t>)</w:t>
      </w:r>
      <w:r w:rsidR="00F517F7">
        <w:fldChar w:fldCharType="end"/>
      </w:r>
      <w:r>
        <w:t>.</w:t>
      </w:r>
    </w:p>
    <w:p w14:paraId="4BA271B4" w14:textId="433F152D" w:rsidR="00C24369" w:rsidRDefault="009621A3" w:rsidP="009A71A0">
      <w:pPr>
        <w:pStyle w:val="RARMPparagraph"/>
      </w:pPr>
      <w:r>
        <w:t>During vaccination of the patients, aerosol</w:t>
      </w:r>
      <w:r w:rsidR="00F65E05">
        <w:t>s</w:t>
      </w:r>
      <w:r>
        <w:t xml:space="preserve"> of the GMO</w:t>
      </w:r>
      <w:r w:rsidR="00296F66">
        <w:t>s</w:t>
      </w:r>
      <w:r>
        <w:t xml:space="preserve"> could be released into the clinical facility</w:t>
      </w:r>
      <w:r w:rsidR="005C2290">
        <w:t>,</w:t>
      </w:r>
      <w:r>
        <w:t xml:space="preserve"> but the amount would be expected to be very small</w:t>
      </w:r>
      <w:r w:rsidR="00766162">
        <w:t xml:space="preserve"> and there is currently insufficient evidence for </w:t>
      </w:r>
      <w:r w:rsidR="00953551">
        <w:t>dengue</w:t>
      </w:r>
      <w:r w:rsidR="00766162">
        <w:t xml:space="preserve"> transmission through aerosols (Section</w:t>
      </w:r>
      <w:r w:rsidR="00467CE2">
        <w:t xml:space="preserve"> </w:t>
      </w:r>
      <w:r w:rsidR="00467CE2">
        <w:fldChar w:fldCharType="begin"/>
      </w:r>
      <w:r w:rsidR="00467CE2">
        <w:instrText xml:space="preserve"> REF _Ref142303630 \r \h </w:instrText>
      </w:r>
      <w:r w:rsidR="00467CE2">
        <w:fldChar w:fldCharType="separate"/>
      </w:r>
      <w:r w:rsidR="00467CE2">
        <w:t>3.7.4</w:t>
      </w:r>
      <w:r w:rsidR="00467CE2">
        <w:fldChar w:fldCharType="end"/>
      </w:r>
      <w:r w:rsidR="00766162">
        <w:t>).</w:t>
      </w:r>
    </w:p>
    <w:p w14:paraId="569A6067" w14:textId="087A8B1B" w:rsidR="00ED6BD6" w:rsidRDefault="00BA5922" w:rsidP="00BA5922">
      <w:pPr>
        <w:pStyle w:val="RARMPparagraph"/>
      </w:pPr>
      <w:r w:rsidRPr="00BA5922">
        <w:t xml:space="preserve">The GMOs may also enter the wider environment through blood transmission from a viraemic vaccinee to other humans or mosquitoes. </w:t>
      </w:r>
      <w:r>
        <w:t xml:space="preserve">As discussed in Section </w:t>
      </w:r>
      <w:r w:rsidR="00F45417">
        <w:fldChar w:fldCharType="begin"/>
      </w:r>
      <w:r w:rsidR="00F45417">
        <w:instrText xml:space="preserve"> REF _Ref142303897 \r \h </w:instrText>
      </w:r>
      <w:r w:rsidR="00F45417">
        <w:fldChar w:fldCharType="separate"/>
      </w:r>
      <w:r w:rsidR="00417446">
        <w:t>4.3</w:t>
      </w:r>
      <w:r w:rsidR="00F45417">
        <w:fldChar w:fldCharType="end"/>
      </w:r>
      <w:r>
        <w:t xml:space="preserve">, the GMOs are not expected to be shed in urine or faeces. </w:t>
      </w:r>
      <w:r w:rsidR="00ED6BD6">
        <w:t xml:space="preserve">Another route by which the GMOs may enter the wider environment is via accidental spills of the vaccine during transport or storage, or a sharps injury occurring following disposal of </w:t>
      </w:r>
      <w:r w:rsidR="00766162">
        <w:t>vaccine vials</w:t>
      </w:r>
      <w:r w:rsidR="00ED6BD6">
        <w:t xml:space="preserve"> </w:t>
      </w:r>
      <w:r w:rsidR="00766162">
        <w:t>or</w:t>
      </w:r>
      <w:r w:rsidR="00ED6BD6">
        <w:t xml:space="preserve"> syringes contaminated with the vaccine.</w:t>
      </w:r>
    </w:p>
    <w:p w14:paraId="772B79F6" w14:textId="0A07DB1E" w:rsidR="00164217" w:rsidRPr="00C56B32" w:rsidRDefault="00164217" w:rsidP="00164217">
      <w:pPr>
        <w:pStyle w:val="Sectionheading2"/>
      </w:pPr>
      <w:bookmarkStart w:id="79" w:name="_Toc141213159"/>
      <w:r w:rsidRPr="00C56B32">
        <w:t xml:space="preserve">Related viral species in the receiving </w:t>
      </w:r>
      <w:proofErr w:type="gramStart"/>
      <w:r w:rsidRPr="00C56B32">
        <w:t>environment</w:t>
      </w:r>
      <w:bookmarkEnd w:id="79"/>
      <w:proofErr w:type="gramEnd"/>
    </w:p>
    <w:p w14:paraId="3E6D62D4" w14:textId="7B5C1837" w:rsidR="00164217" w:rsidRDefault="00CA0412" w:rsidP="00E80812">
      <w:pPr>
        <w:pStyle w:val="RARMPparagraph"/>
      </w:pPr>
      <w:r>
        <w:t>The presence of related viruses may offer an opportunity for introduced genetic material to transfer between the GMO</w:t>
      </w:r>
      <w:r w:rsidR="00296F66">
        <w:t>s</w:t>
      </w:r>
      <w:r>
        <w:t xml:space="preserve"> and other organisms in the receiving environment.</w:t>
      </w:r>
    </w:p>
    <w:p w14:paraId="381910CB" w14:textId="43153FEA" w:rsidR="00191806" w:rsidRDefault="005A5AF7" w:rsidP="00191806">
      <w:pPr>
        <w:pStyle w:val="RARMPparagraph"/>
      </w:pPr>
      <w:r>
        <w:t>C</w:t>
      </w:r>
      <w:r w:rsidR="00191806">
        <w:t>ommon mosquito-borne viruses in the Australian environment</w:t>
      </w:r>
      <w:r w:rsidR="005C2290">
        <w:t>,</w:t>
      </w:r>
      <w:r w:rsidR="00191806">
        <w:t xml:space="preserve"> such as Ross River virus, Barmah Forest virus and Chikungunya virus</w:t>
      </w:r>
      <w:r w:rsidR="006F7059">
        <w:t xml:space="preserve"> </w:t>
      </w:r>
      <w:r w:rsidR="0092144C">
        <w:fldChar w:fldCharType="begin"/>
      </w:r>
      <w:r w:rsidR="0092144C">
        <w:instrText xml:space="preserve"> ADDIN EN.CITE &lt;EndNote&gt;&lt;Cite&gt;&lt;Author&gt;Queensland Health&lt;/Author&gt;&lt;Year&gt;2018&lt;/Year&gt;&lt;RecNum&gt;77&lt;/RecNum&gt;&lt;DisplayText&gt;(Queensland Health, 2018)&lt;/DisplayText&gt;&lt;record&gt;&lt;rec-number&gt;77&lt;/rec-number&gt;&lt;foreign-keys&gt;&lt;key app="EN" db-id="xdvttrsx1z22a6etzw5pttv1fpe52099wrxs" timestamp="1687483506"&gt;77&lt;/key&gt;&lt;/foreign-keys&gt;&lt;ref-type name="Report"&gt;27&lt;/ref-type&gt;&lt;contributors&gt;&lt;authors&gt;&lt;author&gt;Queensland Health,&lt;/author&gt;&lt;/authors&gt;&lt;/contributors&gt;&lt;titles&gt;&lt;title&gt;Mosquito-borne diseases in Queensland, 1 July 2012 – 30 June 2017&lt;/title&gt;&lt;/titles&gt;&lt;dates&gt;&lt;year&gt;2018&lt;/year&gt;&lt;/dates&gt;&lt;publisher&gt;State of Queensland&lt;/publisher&gt;&lt;urls&gt;&lt;/urls&gt;&lt;/record&gt;&lt;/Cite&gt;&lt;/EndNote&gt;</w:instrText>
      </w:r>
      <w:r w:rsidR="0092144C">
        <w:fldChar w:fldCharType="separate"/>
      </w:r>
      <w:r w:rsidR="0092144C">
        <w:rPr>
          <w:noProof/>
        </w:rPr>
        <w:t>(</w:t>
      </w:r>
      <w:hyperlink w:anchor="_ENREF_105" w:tooltip="Queensland Health, 2018 #77" w:history="1">
        <w:r w:rsidR="00AF6FCD">
          <w:rPr>
            <w:noProof/>
          </w:rPr>
          <w:t>Queensland Health, 2018</w:t>
        </w:r>
      </w:hyperlink>
      <w:r w:rsidR="0092144C">
        <w:rPr>
          <w:noProof/>
        </w:rPr>
        <w:t>)</w:t>
      </w:r>
      <w:r w:rsidR="0092144C">
        <w:fldChar w:fldCharType="end"/>
      </w:r>
      <w:r w:rsidR="00191806">
        <w:t xml:space="preserve">, are alphaviruses </w:t>
      </w:r>
      <w:r w:rsidR="002C4002">
        <w:t xml:space="preserve">in the </w:t>
      </w:r>
      <w:proofErr w:type="spellStart"/>
      <w:r w:rsidR="002C4002" w:rsidRPr="00FD073A">
        <w:rPr>
          <w:i/>
          <w:iCs/>
        </w:rPr>
        <w:t>Togaviridae</w:t>
      </w:r>
      <w:proofErr w:type="spellEnd"/>
      <w:r w:rsidR="002C4002">
        <w:t xml:space="preserve"> </w:t>
      </w:r>
      <w:r w:rsidR="0040621B">
        <w:t xml:space="preserve">family </w:t>
      </w:r>
      <w:r w:rsidR="002C4002">
        <w:t xml:space="preserve">and are not closely </w:t>
      </w:r>
      <w:r w:rsidR="00191806">
        <w:t xml:space="preserve">related </w:t>
      </w:r>
      <w:r w:rsidR="00CA0412">
        <w:t xml:space="preserve">to </w:t>
      </w:r>
      <w:r w:rsidR="002C4002">
        <w:t>dengue</w:t>
      </w:r>
      <w:r w:rsidR="006F7059">
        <w:t xml:space="preserve"> </w:t>
      </w:r>
      <w:r w:rsidR="004C6BF1">
        <w:t xml:space="preserve">virus </w:t>
      </w:r>
      <w:r w:rsidR="0092144C">
        <w:fldChar w:fldCharType="begin">
          <w:fldData xml:space="preserve">PEVuZE5vdGU+PENpdGU+PEF1dGhvcj5Gb3JyZXN0ZXI8L0F1dGhvcj48WWVhcj4yMDEyPC9ZZWFy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</w:fldData>
        </w:fldChar>
      </w:r>
      <w:r w:rsidR="00341570">
        <w:instrText xml:space="preserve"> ADDIN EN.CITE </w:instrText>
      </w:r>
      <w:r w:rsidR="00341570">
        <w:fldChar w:fldCharType="begin">
          <w:fldData xml:space="preserve">PEVuZE5vdGU+PENpdGU+PEF1dGhvcj5Gb3JyZXN0ZXI8L0F1dGhvcj48WWVhcj4yMDEyPC9ZZWFy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</w:fldData>
        </w:fldChar>
      </w:r>
      <w:r w:rsidR="00341570">
        <w:instrText xml:space="preserve"> ADDIN EN.CITE.DATA </w:instrText>
      </w:r>
      <w:r w:rsidR="00341570">
        <w:fldChar w:fldCharType="end"/>
      </w:r>
      <w:r w:rsidR="0092144C">
        <w:fldChar w:fldCharType="separate"/>
      </w:r>
      <w:r w:rsidR="0092144C">
        <w:rPr>
          <w:noProof/>
        </w:rPr>
        <w:t>(</w:t>
      </w:r>
      <w:hyperlink w:anchor="_ENREF_41" w:tooltip="Forrester, 2012 #76" w:history="1">
        <w:r w:rsidR="00AF6FCD">
          <w:rPr>
            <w:noProof/>
          </w:rPr>
          <w:t>Forrester et al., 2012</w:t>
        </w:r>
      </w:hyperlink>
      <w:r w:rsidR="0092144C">
        <w:rPr>
          <w:noProof/>
        </w:rPr>
        <w:t>)</w:t>
      </w:r>
      <w:r w:rsidR="0092144C">
        <w:fldChar w:fldCharType="end"/>
      </w:r>
      <w:r w:rsidR="00191806">
        <w:t>.</w:t>
      </w:r>
    </w:p>
    <w:p w14:paraId="6D56C3DE" w14:textId="75298800" w:rsidR="005373CF" w:rsidRDefault="00191806" w:rsidP="006F7059">
      <w:pPr>
        <w:pStyle w:val="RARMPparagraph"/>
      </w:pPr>
      <w:r>
        <w:t xml:space="preserve">The majority of mosquito-vectored flaviviruses in the Australian environment are sufficiently distantly related to the parent organisms that they are not transmitted by </w:t>
      </w:r>
      <w:r w:rsidRPr="005A5AF7">
        <w:rPr>
          <w:i/>
          <w:iCs/>
        </w:rPr>
        <w:t>Aedes</w:t>
      </w:r>
      <w:r>
        <w:t xml:space="preserve"> mosquitoes but by </w:t>
      </w:r>
      <w:r w:rsidRPr="005A5AF7">
        <w:rPr>
          <w:i/>
          <w:iCs/>
        </w:rPr>
        <w:t>Culex</w:t>
      </w:r>
      <w:r>
        <w:t xml:space="preserve"> mosquitoes. These include Murray Valley encephalitis virus, the </w:t>
      </w:r>
      <w:proofErr w:type="spellStart"/>
      <w:r>
        <w:t>Kunjin</w:t>
      </w:r>
      <w:proofErr w:type="spellEnd"/>
      <w:r>
        <w:t xml:space="preserve"> strain of West Nile virus and Japanese encephalitis virus</w:t>
      </w:r>
      <w:r w:rsidR="00C26752">
        <w:t xml:space="preserve"> </w:t>
      </w:r>
      <w:r w:rsidR="0092144C">
        <w:fldChar w:fldCharType="begin">
          <w:fldData xml:space="preserve">PEVuZE5vdGU+PENpdGU+PEF1dGhvcj5WaWFsPC9BdXRob3I+PFllYXI+MjAyMTwvWWVhcj48UmVj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==
</w:fldData>
        </w:fldChar>
      </w:r>
      <w:r w:rsidR="00341570">
        <w:instrText xml:space="preserve"> ADDIN EN.CITE </w:instrText>
      </w:r>
      <w:r w:rsidR="00341570">
        <w:fldChar w:fldCharType="begin">
          <w:fldData xml:space="preserve">PEVuZE5vdGU+PENpdGU+PEF1dGhvcj5WaWFsPC9BdXRob3I+PFllYXI+MjAyMTwvWWVhcj48UmVj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==
</w:fldData>
        </w:fldChar>
      </w:r>
      <w:r w:rsidR="00341570">
        <w:instrText xml:space="preserve"> ADDIN EN.CITE.DATA </w:instrText>
      </w:r>
      <w:r w:rsidR="00341570">
        <w:fldChar w:fldCharType="end"/>
      </w:r>
      <w:r w:rsidR="0092144C">
        <w:fldChar w:fldCharType="separate"/>
      </w:r>
      <w:r w:rsidR="0092144C">
        <w:rPr>
          <w:noProof/>
        </w:rPr>
        <w:t>(</w:t>
      </w:r>
      <w:hyperlink w:anchor="_ENREF_105" w:tooltip="Queensland Health, 2018 #77" w:history="1">
        <w:r w:rsidR="00AF6FCD">
          <w:rPr>
            <w:noProof/>
          </w:rPr>
          <w:t>Queensland Health, 2018</w:t>
        </w:r>
      </w:hyperlink>
      <w:r w:rsidR="0092144C">
        <w:rPr>
          <w:noProof/>
        </w:rPr>
        <w:t xml:space="preserve">; </w:t>
      </w:r>
      <w:hyperlink w:anchor="_ENREF_145" w:tooltip="Vial, 2021 #80" w:history="1">
        <w:r w:rsidR="00AF6FCD">
          <w:rPr>
            <w:noProof/>
          </w:rPr>
          <w:t>Vial et al., 2021</w:t>
        </w:r>
      </w:hyperlink>
      <w:r w:rsidR="0092144C">
        <w:rPr>
          <w:noProof/>
        </w:rPr>
        <w:t>)</w:t>
      </w:r>
      <w:r w:rsidR="0092144C">
        <w:fldChar w:fldCharType="end"/>
      </w:r>
      <w:r>
        <w:t>.</w:t>
      </w:r>
    </w:p>
    <w:p w14:paraId="758A3048" w14:textId="26430B57" w:rsidR="00191806" w:rsidRDefault="00FD073A" w:rsidP="00E80812">
      <w:pPr>
        <w:pStyle w:val="RARMPparagraph"/>
      </w:pPr>
      <w:r>
        <w:t>Yellow fever virus</w:t>
      </w:r>
      <w:r w:rsidR="001B2701">
        <w:t xml:space="preserve"> and Zika virus</w:t>
      </w:r>
      <w:r>
        <w:t xml:space="preserve"> </w:t>
      </w:r>
      <w:r w:rsidR="001B2701">
        <w:t>are flaviviruses that are</w:t>
      </w:r>
      <w:r>
        <w:t xml:space="preserve"> closely related virus to </w:t>
      </w:r>
      <w:r w:rsidR="00953551">
        <w:t>dengue</w:t>
      </w:r>
      <w:r>
        <w:t xml:space="preserve"> </w:t>
      </w:r>
      <w:r w:rsidR="001B2701">
        <w:t>and</w:t>
      </w:r>
      <w:r>
        <w:t xml:space="preserve"> also transmitted by </w:t>
      </w:r>
      <w:r w:rsidRPr="00953551">
        <w:rPr>
          <w:i/>
          <w:iCs/>
        </w:rPr>
        <w:t>Aedes</w:t>
      </w:r>
      <w:r>
        <w:t xml:space="preserve"> mosquitoes </w:t>
      </w:r>
      <w:r w:rsidR="0092144C">
        <w:fldChar w:fldCharType="begin">
          <w:fldData xml:space="preserve">PEVuZE5vdGU+PENpdGU+PEF1dGhvcj5MYXRhaWxsYWRlPC9BdXRob3I+PFllYXI+MjAyMDwvWWVh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</w:fldData>
        </w:fldChar>
      </w:r>
      <w:r w:rsidR="00341570">
        <w:instrText xml:space="preserve"> ADDIN EN.CITE </w:instrText>
      </w:r>
      <w:r w:rsidR="00341570">
        <w:fldChar w:fldCharType="begin">
          <w:fldData xml:space="preserve">PEVuZE5vdGU+PENpdGU+PEF1dGhvcj5MYXRhaWxsYWRlPC9BdXRob3I+PFllYXI+MjAyMDwvWWVh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</w:fldData>
        </w:fldChar>
      </w:r>
      <w:r w:rsidR="00341570">
        <w:instrText xml:space="preserve"> ADDIN EN.CITE.DATA </w:instrText>
      </w:r>
      <w:r w:rsidR="00341570">
        <w:fldChar w:fldCharType="end"/>
      </w:r>
      <w:r w:rsidR="0092144C">
        <w:fldChar w:fldCharType="separate"/>
      </w:r>
      <w:r w:rsidR="0092144C">
        <w:rPr>
          <w:noProof/>
        </w:rPr>
        <w:t>(</w:t>
      </w:r>
      <w:hyperlink w:anchor="_ENREF_69" w:tooltip="Lataillade, 2020 #78" w:history="1">
        <w:r w:rsidR="00AF6FCD">
          <w:rPr>
            <w:noProof/>
          </w:rPr>
          <w:t>Lataillade et al., 2020</w:t>
        </w:r>
      </w:hyperlink>
      <w:r w:rsidR="0092144C">
        <w:rPr>
          <w:noProof/>
        </w:rPr>
        <w:t xml:space="preserve">; </w:t>
      </w:r>
      <w:hyperlink w:anchor="_ENREF_88" w:tooltip="Obadia, 2022 #79" w:history="1">
        <w:r w:rsidR="00AF6FCD">
          <w:rPr>
            <w:noProof/>
          </w:rPr>
          <w:t>Obadia et al., 2022</w:t>
        </w:r>
      </w:hyperlink>
      <w:r w:rsidR="0092144C">
        <w:rPr>
          <w:noProof/>
        </w:rPr>
        <w:t>)</w:t>
      </w:r>
      <w:r w:rsidR="0092144C">
        <w:fldChar w:fldCharType="end"/>
      </w:r>
      <w:r>
        <w:t xml:space="preserve">. </w:t>
      </w:r>
      <w:r w:rsidR="00191806">
        <w:t>There have been no reports of yellow fever in Australia</w:t>
      </w:r>
      <w:r w:rsidR="0092144C">
        <w:t xml:space="preserve">. There have been no locally acquired cases of Zika in Australia, however </w:t>
      </w:r>
      <w:r w:rsidR="00BA3DEA">
        <w:t xml:space="preserve">a limited number of </w:t>
      </w:r>
      <w:r w:rsidR="0092144C">
        <w:t xml:space="preserve">infections </w:t>
      </w:r>
      <w:r w:rsidR="00BA3DEA">
        <w:t xml:space="preserve">(&lt;30 per year) </w:t>
      </w:r>
      <w:r w:rsidR="0092144C">
        <w:t xml:space="preserve">have been acquired from overseas </w:t>
      </w:r>
      <w:r w:rsidR="003E75B9">
        <w:fldChar w:fldCharType="begin"/>
      </w:r>
      <w:r w:rsidR="003E75B9">
        <w:instrText xml:space="preserve"> ADDIN EN.CITE &lt;EndNote&gt;&lt;Cite&gt;&lt;Author&gt;Queensland Health&lt;/Author&gt;&lt;Year&gt;2018&lt;/Year&gt;&lt;RecNum&gt;77&lt;/RecNum&gt;&lt;DisplayText&gt;(Queensland Health, 2018)&lt;/DisplayText&gt;&lt;record&gt;&lt;rec-number&gt;77&lt;/rec-number&gt;&lt;foreign-keys&gt;&lt;key app="EN" db-id="xdvttrsx1z22a6etzw5pttv1fpe52099wrxs" timestamp="1687483506"&gt;77&lt;/key&gt;&lt;/foreign-keys&gt;&lt;ref-type name="Report"&gt;27&lt;/ref-type&gt;&lt;contributors&gt;&lt;authors&gt;&lt;author&gt;Queensland Health,&lt;/author&gt;&lt;/authors&gt;&lt;/contributors&gt;&lt;titles&gt;&lt;title&gt;Mosquito-borne diseases in Queensland, 1 July 2012 – 30 June 2017&lt;/title&gt;&lt;/titles&gt;&lt;dates&gt;&lt;year&gt;2018&lt;/year&gt;&lt;/dates&gt;&lt;publisher&gt;State of Queensland&lt;/publisher&gt;&lt;urls&gt;&lt;/urls&gt;&lt;/record&gt;&lt;/Cite&gt;&lt;/EndNote&gt;</w:instrText>
      </w:r>
      <w:r w:rsidR="003E75B9">
        <w:fldChar w:fldCharType="separate"/>
      </w:r>
      <w:r w:rsidR="003E75B9">
        <w:rPr>
          <w:noProof/>
        </w:rPr>
        <w:t>(</w:t>
      </w:r>
      <w:hyperlink w:anchor="_ENREF_105" w:tooltip="Queensland Health, 2018 #77" w:history="1">
        <w:r w:rsidR="00AF6FCD">
          <w:rPr>
            <w:noProof/>
          </w:rPr>
          <w:t xml:space="preserve">Queensland </w:t>
        </w:r>
        <w:r w:rsidR="00AF6FCD">
          <w:rPr>
            <w:noProof/>
          </w:rPr>
          <w:lastRenderedPageBreak/>
          <w:t>Health, 2018</w:t>
        </w:r>
      </w:hyperlink>
      <w:r w:rsidR="003E75B9">
        <w:rPr>
          <w:noProof/>
        </w:rPr>
        <w:t>)</w:t>
      </w:r>
      <w:r w:rsidR="003E75B9">
        <w:fldChar w:fldCharType="end"/>
      </w:r>
      <w:r w:rsidR="00191806">
        <w:t>.</w:t>
      </w:r>
      <w:r w:rsidR="005A5AF7">
        <w:t xml:space="preserve"> As discussed in Section </w:t>
      </w:r>
      <w:r w:rsidR="00F45417">
        <w:fldChar w:fldCharType="begin"/>
      </w:r>
      <w:r w:rsidR="00F45417">
        <w:instrText xml:space="preserve"> REF _Ref142303914 \r \h </w:instrText>
      </w:r>
      <w:r w:rsidR="00F45417">
        <w:fldChar w:fldCharType="separate"/>
      </w:r>
      <w:r w:rsidR="00417446">
        <w:t>3.6</w:t>
      </w:r>
      <w:r w:rsidR="00F45417">
        <w:fldChar w:fldCharType="end"/>
      </w:r>
      <w:r w:rsidR="005A5AF7">
        <w:t>, recombination has not been observed between different flaviviruses.</w:t>
      </w:r>
    </w:p>
    <w:p w14:paraId="6AB2692B" w14:textId="00346964" w:rsidR="00164217" w:rsidRPr="00C56B32" w:rsidRDefault="00164217" w:rsidP="00F73C5D">
      <w:pPr>
        <w:pStyle w:val="Sectionheading2"/>
      </w:pPr>
      <w:bookmarkStart w:id="80" w:name="_Toc141213160"/>
      <w:r w:rsidRPr="00C56B32">
        <w:t>Similar genetic material in the environment</w:t>
      </w:r>
      <w:bookmarkEnd w:id="80"/>
    </w:p>
    <w:p w14:paraId="13877026" w14:textId="56DE1C94" w:rsidR="00BA5922" w:rsidRPr="00473E13" w:rsidRDefault="00BA5922" w:rsidP="00473E13">
      <w:pPr>
        <w:pStyle w:val="RARMPparagraph"/>
      </w:pPr>
      <w:r w:rsidRPr="00473E13">
        <w:t>The balance of a</w:t>
      </w:r>
      <w:r w:rsidR="00BA3DEA">
        <w:t>n</w:t>
      </w:r>
      <w:r w:rsidRPr="00473E13">
        <w:t xml:space="preserve"> </w:t>
      </w:r>
      <w:r w:rsidR="00BA3DEA">
        <w:t>eco</w:t>
      </w:r>
      <w:r w:rsidRPr="00473E13">
        <w:t xml:space="preserve">system could be perturbed by the introduction of new genetic material through horizontal gene transfer or through release of </w:t>
      </w:r>
      <w:r w:rsidR="00BA3DEA">
        <w:t xml:space="preserve">a </w:t>
      </w:r>
      <w:r w:rsidRPr="00473E13">
        <w:t>GMO</w:t>
      </w:r>
      <w:r w:rsidR="00296F66">
        <w:t>s</w:t>
      </w:r>
      <w:r w:rsidRPr="00473E13">
        <w:t xml:space="preserve"> into the environment. However, the effect of perturbation would be relatively small if the genetic material was already present in the system and did not confer any selective advantage to an organism that gained this genetic material.</w:t>
      </w:r>
    </w:p>
    <w:p w14:paraId="47EADD34" w14:textId="5AD6FB93" w:rsidR="00FD073A" w:rsidRDefault="00C24369" w:rsidP="00BA5922">
      <w:pPr>
        <w:pStyle w:val="RARMPparagraph"/>
      </w:pPr>
      <w:proofErr w:type="gramStart"/>
      <w:r>
        <w:t>All of</w:t>
      </w:r>
      <w:proofErr w:type="gramEnd"/>
      <w:r>
        <w:t xml:space="preserve"> the genes in the GM vaccine strains </w:t>
      </w:r>
      <w:r w:rsidR="001E00FE">
        <w:t>are</w:t>
      </w:r>
      <w:r>
        <w:t xml:space="preserve"> functionally similar to </w:t>
      </w:r>
      <w:r w:rsidR="001E00FE">
        <w:t xml:space="preserve">those </w:t>
      </w:r>
      <w:r>
        <w:t xml:space="preserve">present in naturally occurring </w:t>
      </w:r>
      <w:r w:rsidR="00953551">
        <w:t>dengue</w:t>
      </w:r>
      <w:r w:rsidR="001E00FE">
        <w:t xml:space="preserve"> virus</w:t>
      </w:r>
      <w:r>
        <w:t>. The genes introduced into the GM vaccine strains were derived from naturally</w:t>
      </w:r>
      <w:r w:rsidR="008F1E95">
        <w:t xml:space="preserve"> </w:t>
      </w:r>
      <w:r>
        <w:t>occurring strains representing the four serotypes, and so similar genetic material would already be present in the environment.</w:t>
      </w:r>
    </w:p>
    <w:p w14:paraId="7B13523F" w14:textId="3F440608" w:rsidR="00164217" w:rsidRDefault="00B63F77" w:rsidP="00C24369">
      <w:pPr>
        <w:pStyle w:val="RARMPparagraph"/>
      </w:pPr>
      <w:r>
        <w:t>As discussed in Section</w:t>
      </w:r>
      <w:r w:rsidR="00467CE2">
        <w:t xml:space="preserve"> </w:t>
      </w:r>
      <w:r w:rsidR="00467CE2">
        <w:fldChar w:fldCharType="begin"/>
      </w:r>
      <w:r w:rsidR="00467CE2">
        <w:instrText xml:space="preserve"> REF _Ref143512406 \r \h </w:instrText>
      </w:r>
      <w:r w:rsidR="00467CE2">
        <w:fldChar w:fldCharType="separate"/>
      </w:r>
      <w:r w:rsidR="00467CE2">
        <w:t>3.7.6</w:t>
      </w:r>
      <w:r w:rsidR="00467CE2">
        <w:fldChar w:fldCharType="end"/>
      </w:r>
      <w:r>
        <w:t>, dengue is not endemic to Australia, but occasional outbreaks occur when dengue viraemic travellers return from overseas.</w:t>
      </w:r>
    </w:p>
    <w:p w14:paraId="1A446695" w14:textId="31AE721A" w:rsidR="00766162" w:rsidRDefault="00766162" w:rsidP="00C24369">
      <w:pPr>
        <w:pStyle w:val="RARMPparagraph"/>
      </w:pPr>
      <w:r>
        <w:t>Dengue vaccine clinical trials are occasionally conducted in Australia. A search of the Australia</w:t>
      </w:r>
      <w:r w:rsidR="00B04333">
        <w:t>n</w:t>
      </w:r>
      <w:r>
        <w:t xml:space="preserve"> New Zealand </w:t>
      </w:r>
      <w:r w:rsidR="00B04333">
        <w:t>Clinical Trials Registry (</w:t>
      </w:r>
      <w:hyperlink r:id="rId22" w:history="1">
        <w:r w:rsidR="00B04333" w:rsidRPr="00194911">
          <w:rPr>
            <w:rStyle w:val="Hyperlink"/>
            <w:color w:val="auto"/>
          </w:rPr>
          <w:t>https://www.anzctr.org.au/TrialSearch.aspx</w:t>
        </w:r>
      </w:hyperlink>
      <w:r w:rsidR="00B04333">
        <w:t xml:space="preserve">, accessed 23 June 2023) listed 5 Australian clinical trials using a live attenuated tetravalent </w:t>
      </w:r>
      <w:r w:rsidR="00CA0412">
        <w:t xml:space="preserve">dengue </w:t>
      </w:r>
      <w:r w:rsidR="00B04333">
        <w:t>vaccine, however only one is currently active (but not yet recruiting). Therefore, similar live attenuated tetravalent dengue vaccines could be present in people or the environment in Australia, but the scope is expected to be limited</w:t>
      </w:r>
      <w:r w:rsidR="00191806">
        <w:t>.</w:t>
      </w:r>
    </w:p>
    <w:p w14:paraId="53E7E2B5" w14:textId="43027139" w:rsidR="00BA5922" w:rsidRDefault="00BA5922" w:rsidP="00C24369">
      <w:pPr>
        <w:pStyle w:val="RARMPparagraph"/>
      </w:pPr>
      <w:r>
        <w:t xml:space="preserve">As discussed in Section </w:t>
      </w:r>
      <w:r w:rsidR="00F45417">
        <w:fldChar w:fldCharType="begin"/>
      </w:r>
      <w:r w:rsidR="00F45417">
        <w:instrText xml:space="preserve"> REF _Ref142303958 \r \h </w:instrText>
      </w:r>
      <w:r w:rsidR="00F45417">
        <w:fldChar w:fldCharType="separate"/>
      </w:r>
      <w:r w:rsidR="00417446">
        <w:t>4.3</w:t>
      </w:r>
      <w:r w:rsidR="00F45417">
        <w:fldChar w:fldCharType="end"/>
      </w:r>
      <w:r>
        <w:t xml:space="preserve">, the GM vaccine strains are attenuated compared to </w:t>
      </w:r>
      <w:r w:rsidR="00A41296">
        <w:t xml:space="preserve">WT </w:t>
      </w:r>
      <w:r>
        <w:t>strains and therefore do not confer a selective advantage</w:t>
      </w:r>
      <w:r w:rsidR="00CA0412">
        <w:t xml:space="preserve"> over </w:t>
      </w:r>
      <w:r w:rsidR="00A41296">
        <w:t xml:space="preserve">WT </w:t>
      </w:r>
      <w:r w:rsidR="00CA0412">
        <w:t>dengue strains</w:t>
      </w:r>
      <w:r>
        <w:t>.</w:t>
      </w:r>
    </w:p>
    <w:p w14:paraId="65B3E126" w14:textId="27B3C5A2" w:rsidR="00164217" w:rsidRPr="00C56B32" w:rsidRDefault="00164217" w:rsidP="00F73C5D">
      <w:pPr>
        <w:pStyle w:val="Sectionheading2"/>
      </w:pPr>
      <w:bookmarkStart w:id="81" w:name="_Toc141213161"/>
      <w:r w:rsidRPr="00C56B32">
        <w:t>Alternate hosts</w:t>
      </w:r>
      <w:bookmarkEnd w:id="81"/>
    </w:p>
    <w:p w14:paraId="6FB8BF0B" w14:textId="26F54BF0" w:rsidR="00B36B62" w:rsidRDefault="009A4ED3" w:rsidP="009A4ED3">
      <w:pPr>
        <w:pStyle w:val="RARMPparagraph"/>
      </w:pPr>
      <w:r>
        <w:t>Viruses are obligate parasites, which cannot replicate outside a host as they depend on the host’s proteins for many replicative processes.</w:t>
      </w:r>
    </w:p>
    <w:p w14:paraId="2B6EFC52" w14:textId="57844020" w:rsidR="009A4ED3" w:rsidRPr="000A655F" w:rsidRDefault="00431FA2" w:rsidP="009A4ED3">
      <w:pPr>
        <w:pStyle w:val="RARMPparagraph"/>
      </w:pPr>
      <w:r>
        <w:t xml:space="preserve">As discussed in Section </w:t>
      </w:r>
      <w:r w:rsidR="00F45417">
        <w:fldChar w:fldCharType="begin"/>
      </w:r>
      <w:r w:rsidR="00F45417">
        <w:instrText xml:space="preserve"> REF _Ref142303678 \r \h </w:instrText>
      </w:r>
      <w:r w:rsidR="00F45417">
        <w:fldChar w:fldCharType="separate"/>
      </w:r>
      <w:r w:rsidR="00417446">
        <w:t>3.7.1</w:t>
      </w:r>
      <w:r w:rsidR="00F45417">
        <w:fldChar w:fldCharType="end"/>
      </w:r>
      <w:r>
        <w:t xml:space="preserve">, </w:t>
      </w:r>
      <w:r w:rsidR="00953551">
        <w:t>dengue</w:t>
      </w:r>
      <w:r>
        <w:t xml:space="preserve"> can be maintained in a sylvatic cycle (non-human primates) or an urban cycle (humans), and while </w:t>
      </w:r>
      <w:r w:rsidR="00953551">
        <w:t>dengue</w:t>
      </w:r>
      <w:r>
        <w:t xml:space="preserve"> antibodies or virus </w:t>
      </w:r>
      <w:r w:rsidR="001E00FE">
        <w:t xml:space="preserve">have been </w:t>
      </w:r>
      <w:r>
        <w:t>isolated from some non-primate vertebrates</w:t>
      </w:r>
      <w:r w:rsidR="001E00FE">
        <w:t>,</w:t>
      </w:r>
      <w:r>
        <w:t xml:space="preserve"> there is currently no evidence of transmission from these species. None of the vertebrate species </w:t>
      </w:r>
      <w:r w:rsidR="00EC0ADB">
        <w:t>that</w:t>
      </w:r>
      <w:r>
        <w:t xml:space="preserve"> are confirmed or suspected to be involved in the dengue sylvatic cycle are present in Australia outside of captivity.</w:t>
      </w:r>
    </w:p>
    <w:p w14:paraId="4E2E60FD" w14:textId="78C5509A" w:rsidR="00F423DD" w:rsidRPr="00C56B32" w:rsidRDefault="00F423DD" w:rsidP="00F423DD">
      <w:pPr>
        <w:pStyle w:val="Sectionheading1"/>
      </w:pPr>
      <w:bookmarkStart w:id="82" w:name="_Toc141213162"/>
      <w:r w:rsidRPr="00C56B32">
        <w:t>Relevant Australian and international approvals</w:t>
      </w:r>
      <w:bookmarkEnd w:id="82"/>
    </w:p>
    <w:p w14:paraId="24345F44" w14:textId="72417C04" w:rsidR="00F423DD" w:rsidRDefault="00F423DD" w:rsidP="00C20A81">
      <w:pPr>
        <w:pStyle w:val="Sectionheading2"/>
      </w:pPr>
      <w:bookmarkStart w:id="83" w:name="_Toc141213163"/>
      <w:r>
        <w:t>Australian approvals</w:t>
      </w:r>
      <w:bookmarkEnd w:id="83"/>
    </w:p>
    <w:p w14:paraId="367C098B" w14:textId="2A835A2C" w:rsidR="001F5B65" w:rsidRDefault="001F5B65" w:rsidP="009F4C76">
      <w:pPr>
        <w:pStyle w:val="Sectionheading3"/>
      </w:pPr>
      <w:r>
        <w:t>Approvals by the Regulator</w:t>
      </w:r>
    </w:p>
    <w:p w14:paraId="69BC43D5" w14:textId="1C93E156" w:rsidR="00C256B6" w:rsidRDefault="00CE16BB" w:rsidP="00CE16BB">
      <w:pPr>
        <w:pStyle w:val="RARMPparagraph"/>
      </w:pPr>
      <w:r>
        <w:t>The Regulator has not previously approved any licences in relation to this GM vaccine</w:t>
      </w:r>
      <w:r w:rsidR="00C256B6">
        <w:t>.</w:t>
      </w:r>
    </w:p>
    <w:p w14:paraId="703861CD" w14:textId="7C89ED67" w:rsidR="00B06277" w:rsidRDefault="00B06277" w:rsidP="00CE16BB">
      <w:pPr>
        <w:pStyle w:val="RARMPparagraph"/>
      </w:pPr>
      <w:r>
        <w:t xml:space="preserve">Previous </w:t>
      </w:r>
      <w:r w:rsidR="00D07EC5">
        <w:t xml:space="preserve">approvals of other GM </w:t>
      </w:r>
      <w:r w:rsidR="00431FA2">
        <w:t xml:space="preserve">dengue </w:t>
      </w:r>
      <w:r w:rsidR="00D07EC5">
        <w:t xml:space="preserve">vaccines </w:t>
      </w:r>
      <w:r w:rsidR="00720AA6">
        <w:t xml:space="preserve">by the Regulator </w:t>
      </w:r>
      <w:r>
        <w:t xml:space="preserve">are shown in </w:t>
      </w:r>
      <w:r w:rsidR="00B70D74">
        <w:fldChar w:fldCharType="begin"/>
      </w:r>
      <w:r w:rsidR="00B70D74">
        <w:instrText xml:space="preserve"> REF _Ref136866094 \h </w:instrText>
      </w:r>
      <w:r w:rsidR="00B70D74">
        <w:fldChar w:fldCharType="separate"/>
      </w:r>
      <w:r w:rsidR="00417446">
        <w:t xml:space="preserve">Table </w:t>
      </w:r>
      <w:r w:rsidR="00417446">
        <w:rPr>
          <w:noProof/>
        </w:rPr>
        <w:t>2</w:t>
      </w:r>
      <w:r w:rsidR="00B70D74">
        <w:fldChar w:fldCharType="end"/>
      </w:r>
      <w:r w:rsidR="00B70D74">
        <w:t>.</w:t>
      </w:r>
      <w:r w:rsidR="00431FA2">
        <w:t xml:space="preserve"> </w:t>
      </w:r>
      <w:proofErr w:type="spellStart"/>
      <w:r w:rsidR="00431FA2">
        <w:t>Dengvaxia</w:t>
      </w:r>
      <w:proofErr w:type="spellEnd"/>
      <w:r w:rsidR="00431FA2">
        <w:t xml:space="preserve"> (assessed as DIR-148) is currently the only dengue vaccine approved for commercial use in Australia.</w:t>
      </w:r>
    </w:p>
    <w:p w14:paraId="2C8E3F12" w14:textId="58D68F62" w:rsidR="00D07EC5" w:rsidRDefault="00D07EC5" w:rsidP="003E0BE4">
      <w:pPr>
        <w:pStyle w:val="Tabletitle"/>
      </w:pPr>
      <w:bookmarkStart w:id="84" w:name="_Ref136866094"/>
      <w:r>
        <w:lastRenderedPageBreak/>
        <w:t xml:space="preserve">Table </w:t>
      </w:r>
      <w:r w:rsidR="00E72814">
        <w:fldChar w:fldCharType="begin"/>
      </w:r>
      <w:r w:rsidR="00E72814">
        <w:instrText xml:space="preserve"> SEQ Table \* ARABIC </w:instrText>
      </w:r>
      <w:r w:rsidR="00E72814">
        <w:fldChar w:fldCharType="separate"/>
      </w:r>
      <w:r w:rsidR="00417446">
        <w:rPr>
          <w:noProof/>
        </w:rPr>
        <w:t>2</w:t>
      </w:r>
      <w:r w:rsidR="00E72814">
        <w:rPr>
          <w:noProof/>
        </w:rPr>
        <w:fldChar w:fldCharType="end"/>
      </w:r>
      <w:bookmarkEnd w:id="84"/>
      <w:r w:rsidR="00276088">
        <w:t>.</w:t>
      </w:r>
      <w:r>
        <w:t xml:space="preserve"> Previous licences issued by the Regulator for GM dengue vaccine</w:t>
      </w:r>
      <w:r w:rsidR="00B70D74">
        <w:t xml:space="preserve"> clinical trials or commercial </w:t>
      </w:r>
      <w:proofErr w:type="gramStart"/>
      <w:r w:rsidR="00B70D74">
        <w:t>supply</w:t>
      </w:r>
      <w:proofErr w:type="gramEnd"/>
    </w:p>
    <w:tbl>
      <w:tblPr>
        <w:tblStyle w:val="TableGrid"/>
        <w:tblW w:w="0" w:type="auto"/>
        <w:tblLook w:val="04A0" w:firstRow="1" w:lastRow="0" w:firstColumn="1" w:lastColumn="0" w:noHBand="0" w:noVBand="1"/>
      </w:tblPr>
      <w:tblGrid>
        <w:gridCol w:w="1413"/>
        <w:gridCol w:w="4703"/>
        <w:gridCol w:w="3058"/>
      </w:tblGrid>
      <w:tr w:rsidR="00B06277" w14:paraId="686C6DD1" w14:textId="77777777" w:rsidTr="00D07EC5">
        <w:tc>
          <w:tcPr>
            <w:tcW w:w="1413" w:type="dxa"/>
            <w:shd w:val="clear" w:color="auto" w:fill="E7E6E6" w:themeFill="background2"/>
          </w:tcPr>
          <w:p w14:paraId="4B3B7206" w14:textId="139BF5FC" w:rsidR="00B06277" w:rsidRPr="00D07EC5" w:rsidRDefault="00B06277" w:rsidP="003E0BE4">
            <w:pPr>
              <w:keepNext/>
              <w:rPr>
                <w:b/>
                <w:bCs/>
              </w:rPr>
            </w:pPr>
            <w:r w:rsidRPr="00D07EC5">
              <w:rPr>
                <w:b/>
                <w:bCs/>
              </w:rPr>
              <w:t>Application reference</w:t>
            </w:r>
          </w:p>
        </w:tc>
        <w:tc>
          <w:tcPr>
            <w:tcW w:w="4703" w:type="dxa"/>
            <w:shd w:val="clear" w:color="auto" w:fill="E7E6E6" w:themeFill="background2"/>
          </w:tcPr>
          <w:p w14:paraId="42922F7D" w14:textId="60FA744A" w:rsidR="00B06277" w:rsidRPr="00D07EC5" w:rsidRDefault="00B06277" w:rsidP="003E0BE4">
            <w:pPr>
              <w:keepNext/>
              <w:rPr>
                <w:b/>
                <w:bCs/>
              </w:rPr>
            </w:pPr>
            <w:r w:rsidRPr="00D07EC5">
              <w:rPr>
                <w:b/>
                <w:bCs/>
              </w:rPr>
              <w:t>Title</w:t>
            </w:r>
          </w:p>
        </w:tc>
        <w:tc>
          <w:tcPr>
            <w:tcW w:w="3058" w:type="dxa"/>
            <w:shd w:val="clear" w:color="auto" w:fill="E7E6E6" w:themeFill="background2"/>
          </w:tcPr>
          <w:p w14:paraId="7D34AA0B" w14:textId="2A426487" w:rsidR="00B06277" w:rsidRPr="00D07EC5" w:rsidRDefault="00B06277" w:rsidP="003E0BE4">
            <w:pPr>
              <w:keepNext/>
              <w:rPr>
                <w:b/>
                <w:bCs/>
              </w:rPr>
            </w:pPr>
            <w:r w:rsidRPr="00D07EC5">
              <w:rPr>
                <w:b/>
                <w:bCs/>
              </w:rPr>
              <w:t>Organisation</w:t>
            </w:r>
          </w:p>
        </w:tc>
      </w:tr>
      <w:tr w:rsidR="00B06277" w14:paraId="5E599E6A" w14:textId="77777777" w:rsidTr="00D07EC5">
        <w:tc>
          <w:tcPr>
            <w:tcW w:w="1413" w:type="dxa"/>
          </w:tcPr>
          <w:p w14:paraId="22BDD4A7" w14:textId="57C25082" w:rsidR="00B06277" w:rsidRDefault="00D07EC5" w:rsidP="003E0BE4">
            <w:pPr>
              <w:keepNext/>
            </w:pPr>
            <w:r>
              <w:t>DNIR-386</w:t>
            </w:r>
          </w:p>
        </w:tc>
        <w:tc>
          <w:tcPr>
            <w:tcW w:w="4703" w:type="dxa"/>
          </w:tcPr>
          <w:p w14:paraId="6793C975" w14:textId="2FDBC7DF" w:rsidR="00B06277" w:rsidRDefault="00D07EC5" w:rsidP="003E0BE4">
            <w:pPr>
              <w:keepNext/>
            </w:pPr>
            <w:r w:rsidRPr="00D07EC5">
              <w:t xml:space="preserve">Clinical trials of </w:t>
            </w:r>
            <w:proofErr w:type="spellStart"/>
            <w:r w:rsidRPr="00D07EC5">
              <w:t>ChimeriVax</w:t>
            </w:r>
            <w:proofErr w:type="spellEnd"/>
            <w:r>
              <w:t xml:space="preserve"> </w:t>
            </w:r>
            <w:r w:rsidRPr="00D07EC5">
              <w:t>Tetravalent Dengue Vaccine</w:t>
            </w:r>
          </w:p>
        </w:tc>
        <w:tc>
          <w:tcPr>
            <w:tcW w:w="3058" w:type="dxa"/>
          </w:tcPr>
          <w:p w14:paraId="2BA46F96" w14:textId="1E677A02" w:rsidR="00B06277" w:rsidRDefault="00D07EC5" w:rsidP="003E0BE4">
            <w:pPr>
              <w:keepNext/>
            </w:pPr>
            <w:r>
              <w:t>Sanofi-Aventis Australia Pty Ltd</w:t>
            </w:r>
          </w:p>
        </w:tc>
      </w:tr>
      <w:tr w:rsidR="00B06277" w14:paraId="3235012F" w14:textId="77777777" w:rsidTr="00D07EC5">
        <w:tc>
          <w:tcPr>
            <w:tcW w:w="1413" w:type="dxa"/>
          </w:tcPr>
          <w:p w14:paraId="2F1F28F1" w14:textId="30279A0B" w:rsidR="00B06277" w:rsidRDefault="00D07EC5" w:rsidP="003E0BE4">
            <w:pPr>
              <w:keepNext/>
            </w:pPr>
            <w:r>
              <w:t>DNIR-598</w:t>
            </w:r>
          </w:p>
        </w:tc>
        <w:tc>
          <w:tcPr>
            <w:tcW w:w="4703" w:type="dxa"/>
          </w:tcPr>
          <w:p w14:paraId="5972769F" w14:textId="74AA4AC9" w:rsidR="00B06277" w:rsidRDefault="00D07EC5" w:rsidP="003E0BE4">
            <w:pPr>
              <w:keepNext/>
            </w:pPr>
            <w:r>
              <w:t xml:space="preserve">A Phase 1, double blind, randomized, placebo-controlled study to evaluate the safety and immunogenicity of </w:t>
            </w:r>
            <w:proofErr w:type="spellStart"/>
            <w:r>
              <w:t>Dengusiil</w:t>
            </w:r>
            <w:proofErr w:type="spellEnd"/>
            <w:r>
              <w:t xml:space="preserve"> in healthy adults</w:t>
            </w:r>
          </w:p>
        </w:tc>
        <w:tc>
          <w:tcPr>
            <w:tcW w:w="3058" w:type="dxa"/>
          </w:tcPr>
          <w:p w14:paraId="173DA022" w14:textId="2A4886A1" w:rsidR="00B06277" w:rsidRDefault="00D07EC5" w:rsidP="003E0BE4">
            <w:pPr>
              <w:keepNext/>
            </w:pPr>
            <w:r>
              <w:t>PPD Australia Pty Ltd</w:t>
            </w:r>
          </w:p>
        </w:tc>
      </w:tr>
      <w:tr w:rsidR="00B06277" w14:paraId="0DFAE6F1" w14:textId="77777777" w:rsidTr="00D07EC5">
        <w:tc>
          <w:tcPr>
            <w:tcW w:w="1413" w:type="dxa"/>
          </w:tcPr>
          <w:p w14:paraId="367B30D5" w14:textId="4F55DFF8" w:rsidR="00B06277" w:rsidRDefault="00D07EC5" w:rsidP="003E0BE4">
            <w:pPr>
              <w:keepNext/>
            </w:pPr>
            <w:r>
              <w:t>DNIR-650</w:t>
            </w:r>
          </w:p>
        </w:tc>
        <w:tc>
          <w:tcPr>
            <w:tcW w:w="4703" w:type="dxa"/>
          </w:tcPr>
          <w:p w14:paraId="2F0D1D2B" w14:textId="5D652AAA" w:rsidR="00B06277" w:rsidRDefault="00D07EC5" w:rsidP="003E0BE4">
            <w:pPr>
              <w:keepNext/>
            </w:pPr>
            <w:r>
              <w:t>Clinical trial of a live attenuated tetravalent Dengue vaccine (V181) in adults</w:t>
            </w:r>
          </w:p>
        </w:tc>
        <w:tc>
          <w:tcPr>
            <w:tcW w:w="3058" w:type="dxa"/>
          </w:tcPr>
          <w:p w14:paraId="2524C088" w14:textId="2176E33C" w:rsidR="00B06277" w:rsidRDefault="00D07EC5" w:rsidP="003E0BE4">
            <w:pPr>
              <w:keepNext/>
            </w:pPr>
            <w:r>
              <w:t>Merck Sharp &amp; Dohme (Australia) Pty Ltd</w:t>
            </w:r>
          </w:p>
        </w:tc>
      </w:tr>
      <w:tr w:rsidR="00D07EC5" w14:paraId="42ED8E00" w14:textId="77777777" w:rsidTr="00D07EC5">
        <w:tc>
          <w:tcPr>
            <w:tcW w:w="1413" w:type="dxa"/>
          </w:tcPr>
          <w:p w14:paraId="7DB0CAD5" w14:textId="75EA7526" w:rsidR="00D07EC5" w:rsidRDefault="00D07EC5" w:rsidP="003E0BE4">
            <w:pPr>
              <w:keepNext/>
            </w:pPr>
            <w:r>
              <w:t>DIR-148</w:t>
            </w:r>
          </w:p>
        </w:tc>
        <w:tc>
          <w:tcPr>
            <w:tcW w:w="4703" w:type="dxa"/>
          </w:tcPr>
          <w:p w14:paraId="02624545" w14:textId="09066A57" w:rsidR="00D07EC5" w:rsidRDefault="00D07EC5" w:rsidP="003E0BE4">
            <w:pPr>
              <w:keepNext/>
            </w:pPr>
            <w:r>
              <w:t xml:space="preserve">Commercial supply of </w:t>
            </w:r>
            <w:proofErr w:type="spellStart"/>
            <w:r>
              <w:t>Dengvaxia</w:t>
            </w:r>
            <w:proofErr w:type="spellEnd"/>
            <w:r>
              <w:t>, a live attenuated GM dengue vaccine</w:t>
            </w:r>
          </w:p>
        </w:tc>
        <w:tc>
          <w:tcPr>
            <w:tcW w:w="3058" w:type="dxa"/>
          </w:tcPr>
          <w:p w14:paraId="0F080D29" w14:textId="0EB04283" w:rsidR="00D07EC5" w:rsidRDefault="00D07EC5" w:rsidP="003E0BE4">
            <w:pPr>
              <w:keepNext/>
            </w:pPr>
            <w:r>
              <w:t>Sanofi-Aventis Australia Pty Ltd</w:t>
            </w:r>
          </w:p>
        </w:tc>
      </w:tr>
    </w:tbl>
    <w:p w14:paraId="3648DFBD" w14:textId="77777777" w:rsidR="00B06277" w:rsidRDefault="00B06277" w:rsidP="00B06277"/>
    <w:p w14:paraId="3440EC42" w14:textId="420C27F6" w:rsidR="001F5B65" w:rsidRDefault="001F5B65" w:rsidP="009F4C76">
      <w:pPr>
        <w:pStyle w:val="Sectionheading3"/>
      </w:pPr>
      <w:r>
        <w:t>Approvals by other government agencies</w:t>
      </w:r>
    </w:p>
    <w:p w14:paraId="6E16B39C" w14:textId="77777777" w:rsidR="00D2069C" w:rsidRPr="00D2069C" w:rsidRDefault="00CE16BB" w:rsidP="001F5B65">
      <w:pPr>
        <w:pStyle w:val="RARMPparagraph"/>
      </w:pPr>
      <w:r>
        <w:rPr>
          <w:rFonts w:asciiTheme="minorHAnsi" w:hAnsiTheme="minorHAnsi" w:cstheme="minorHAnsi"/>
        </w:rPr>
        <w:t xml:space="preserve">As </w:t>
      </w:r>
      <w:proofErr w:type="spellStart"/>
      <w:r>
        <w:rPr>
          <w:rFonts w:asciiTheme="minorHAnsi" w:hAnsiTheme="minorHAnsi" w:cstheme="minorHAnsi"/>
        </w:rPr>
        <w:t>Qdenga</w:t>
      </w:r>
      <w:proofErr w:type="spellEnd"/>
      <w:r>
        <w:rPr>
          <w:rFonts w:asciiTheme="minorHAnsi" w:hAnsiTheme="minorHAnsi" w:cstheme="minorHAnsi"/>
        </w:rPr>
        <w:t xml:space="preserve"> is manufactured overseas</w:t>
      </w:r>
      <w:r w:rsidRPr="00753CF6">
        <w:rPr>
          <w:rFonts w:asciiTheme="minorHAnsi" w:hAnsiTheme="minorHAnsi" w:cstheme="minorHAnsi"/>
        </w:rPr>
        <w:t xml:space="preserve">, a permit from the Department of Agriculture, </w:t>
      </w:r>
      <w:r>
        <w:rPr>
          <w:rFonts w:asciiTheme="minorHAnsi" w:hAnsiTheme="minorHAnsi" w:cstheme="minorHAnsi"/>
        </w:rPr>
        <w:t>Fisheries and Forestry</w:t>
      </w:r>
      <w:r w:rsidRPr="00753CF6">
        <w:rPr>
          <w:rFonts w:asciiTheme="minorHAnsi" w:hAnsiTheme="minorHAnsi" w:cstheme="minorHAnsi"/>
        </w:rPr>
        <w:t xml:space="preserve"> will be required for its import into Australia.</w:t>
      </w:r>
    </w:p>
    <w:p w14:paraId="0A4F9970" w14:textId="3316004F" w:rsidR="001F5B65" w:rsidRDefault="00D2069C" w:rsidP="001F5B65">
      <w:pPr>
        <w:pStyle w:val="RARMPparagraph"/>
      </w:pPr>
      <w:r>
        <w:rPr>
          <w:rFonts w:asciiTheme="minorHAnsi" w:hAnsiTheme="minorHAnsi" w:cstheme="minorHAnsi"/>
        </w:rPr>
        <w:t>Assessment by the TGA and inclusion</w:t>
      </w:r>
      <w:r w:rsidRPr="00D2069C">
        <w:rPr>
          <w:rFonts w:asciiTheme="minorHAnsi" w:hAnsiTheme="minorHAnsi" w:cstheme="minorHAnsi"/>
        </w:rPr>
        <w:t xml:space="preserve"> </w:t>
      </w:r>
      <w:r>
        <w:rPr>
          <w:rFonts w:asciiTheme="minorHAnsi" w:hAnsiTheme="minorHAnsi" w:cstheme="minorHAnsi"/>
        </w:rPr>
        <w:t>on</w:t>
      </w:r>
      <w:r w:rsidRPr="00D2069C">
        <w:rPr>
          <w:rFonts w:asciiTheme="minorHAnsi" w:hAnsiTheme="minorHAnsi" w:cstheme="minorHAnsi"/>
        </w:rPr>
        <w:t xml:space="preserve"> </w:t>
      </w:r>
      <w:r>
        <w:rPr>
          <w:rFonts w:asciiTheme="minorHAnsi" w:hAnsiTheme="minorHAnsi" w:cstheme="minorHAnsi"/>
        </w:rPr>
        <w:t xml:space="preserve">the </w:t>
      </w:r>
      <w:r w:rsidRPr="00D2069C">
        <w:rPr>
          <w:rFonts w:asciiTheme="minorHAnsi" w:hAnsiTheme="minorHAnsi" w:cstheme="minorHAnsi"/>
        </w:rPr>
        <w:t>ARTG is required before a vaccine can be lawfully supplied in Australia.</w:t>
      </w:r>
    </w:p>
    <w:p w14:paraId="49BCA217" w14:textId="3F82B575" w:rsidR="00F423DD" w:rsidRPr="00E718FB" w:rsidRDefault="00F423DD" w:rsidP="00C20A81">
      <w:pPr>
        <w:pStyle w:val="Sectionheading2"/>
      </w:pPr>
      <w:bookmarkStart w:id="85" w:name="_Toc141213164"/>
      <w:bookmarkStart w:id="86" w:name="_Ref142468546"/>
      <w:r w:rsidRPr="00E718FB">
        <w:t>International approvals</w:t>
      </w:r>
      <w:bookmarkEnd w:id="85"/>
      <w:bookmarkEnd w:id="86"/>
    </w:p>
    <w:p w14:paraId="42147FF1" w14:textId="5F7414AF" w:rsidR="00F423DD" w:rsidRPr="00E718FB" w:rsidRDefault="00CE16BB" w:rsidP="00FB1FDF">
      <w:pPr>
        <w:pStyle w:val="RARMPparagraph"/>
      </w:pPr>
      <w:r w:rsidRPr="00E718FB">
        <w:t xml:space="preserve">As of </w:t>
      </w:r>
      <w:r w:rsidR="000C7000" w:rsidRPr="00E718FB">
        <w:t>14 July 2023</w:t>
      </w:r>
      <w:r w:rsidRPr="00E718FB">
        <w:t>, th</w:t>
      </w:r>
      <w:r w:rsidR="00400C66" w:rsidRPr="00E718FB">
        <w:t>e</w:t>
      </w:r>
      <w:r w:rsidRPr="00E718FB">
        <w:t xml:space="preserve"> GM vaccine has been approved </w:t>
      </w:r>
      <w:r w:rsidRPr="00E718FB">
        <w:rPr>
          <w:rFonts w:cs="Calibri"/>
        </w:rPr>
        <w:t>by health authorities in Indonesia, the European Union, Great Britain, Brazil</w:t>
      </w:r>
      <w:r w:rsidR="000C7000" w:rsidRPr="00E718FB">
        <w:rPr>
          <w:rFonts w:cs="Calibri"/>
        </w:rPr>
        <w:t>, Argentina, and Thailand</w:t>
      </w:r>
      <w:r w:rsidRPr="00E718FB">
        <w:rPr>
          <w:rFonts w:cs="Calibri"/>
        </w:rPr>
        <w:t>.</w:t>
      </w:r>
    </w:p>
    <w:p w14:paraId="23F1B400" w14:textId="77777777" w:rsidR="00410BC5" w:rsidRDefault="00410BC5" w:rsidP="00410BC5"/>
    <w:p w14:paraId="2A0E8937" w14:textId="45853FE9" w:rsidR="00410BC5" w:rsidRDefault="00410BC5" w:rsidP="00410BC5">
      <w:pPr>
        <w:sectPr w:rsidR="00410BC5" w:rsidSect="00410BC5">
          <w:footerReference w:type="default" r:id="rId23"/>
          <w:pgSz w:w="11906" w:h="16838"/>
          <w:pgMar w:top="1247" w:right="1361" w:bottom="1247" w:left="1361" w:header="709" w:footer="709" w:gutter="0"/>
          <w:pgNumType w:start="1"/>
          <w:cols w:space="708"/>
          <w:docGrid w:linePitch="360"/>
        </w:sectPr>
      </w:pPr>
    </w:p>
    <w:p w14:paraId="64019AB2" w14:textId="2420D366" w:rsidR="003B3134" w:rsidRDefault="003B3134" w:rsidP="007376F6">
      <w:pPr>
        <w:pStyle w:val="Chapterheading"/>
      </w:pPr>
      <w:bookmarkStart w:id="87" w:name="_Toc141213165"/>
      <w:r>
        <w:lastRenderedPageBreak/>
        <w:t>Risk assessment</w:t>
      </w:r>
      <w:bookmarkEnd w:id="87"/>
    </w:p>
    <w:p w14:paraId="1EC91499" w14:textId="77274CCD" w:rsidR="003B3134" w:rsidRPr="00F85A0B" w:rsidRDefault="003B3134" w:rsidP="00F85A0B">
      <w:pPr>
        <w:pStyle w:val="Sectionheading1"/>
        <w:numPr>
          <w:ilvl w:val="0"/>
          <w:numId w:val="4"/>
        </w:numPr>
      </w:pPr>
      <w:bookmarkStart w:id="88" w:name="_Toc141213166"/>
      <w:r w:rsidRPr="00F85A0B">
        <w:t>Introduction</w:t>
      </w:r>
      <w:bookmarkEnd w:id="88"/>
    </w:p>
    <w:p w14:paraId="0195E472" w14:textId="0775E73D" w:rsidR="003B3134" w:rsidRDefault="003B3134" w:rsidP="003B3134">
      <w:pPr>
        <w:pStyle w:val="RARMPparagraph"/>
      </w:pPr>
      <w:r w:rsidRPr="003B3134">
        <w:t>The risk assessment identifies and characterises risks to the health and safety of people or to the environment from dealings with GMOs, posed by or as the result of gene technology (</w:t>
      </w:r>
      <w:r w:rsidR="003B3C91">
        <w:fldChar w:fldCharType="begin"/>
      </w:r>
      <w:r w:rsidR="003B3C91">
        <w:instrText xml:space="preserve"> REF _Ref114212276 \h </w:instrText>
      </w:r>
      <w:r w:rsidR="003B3C91">
        <w:fldChar w:fldCharType="separate"/>
      </w:r>
      <w:r w:rsidR="00417446">
        <w:t xml:space="preserve">Figure </w:t>
      </w:r>
      <w:r w:rsidR="00417446">
        <w:rPr>
          <w:noProof/>
        </w:rPr>
        <w:t>7</w:t>
      </w:r>
      <w:r w:rsidR="003B3C91">
        <w:fldChar w:fldCharType="end"/>
      </w:r>
      <w:r w:rsidRPr="003B3134">
        <w:t xml:space="preserve">). Risks are identified within the established risk assessment context (Chapter 1), </w:t>
      </w:r>
      <w:proofErr w:type="gramStart"/>
      <w:r w:rsidRPr="003B3134">
        <w:t>taking into account</w:t>
      </w:r>
      <w:proofErr w:type="gramEnd"/>
      <w:r w:rsidRPr="003B3134">
        <w:t xml:space="preserve"> current scientific and technical knowledge. A consideration of uncertainty, in particular knowledge gaps, occurs throughout the risk assessment process.</w:t>
      </w:r>
    </w:p>
    <w:p w14:paraId="491EE64A" w14:textId="1A5AAABA" w:rsidR="007376F6" w:rsidRDefault="007376F6" w:rsidP="007376F6">
      <w:pPr>
        <w:jc w:val="center"/>
      </w:pPr>
      <w:r w:rsidRPr="00BF6EFD">
        <w:rPr>
          <w:noProof/>
          <w:lang w:eastAsia="en-AU"/>
        </w:rPr>
        <w:drawing>
          <wp:inline distT="0" distB="0" distL="0" distR="0" wp14:anchorId="55010011" wp14:editId="32526B25">
            <wp:extent cx="4730400" cy="4849200"/>
            <wp:effectExtent l="0" t="0" r="0" b="8890"/>
            <wp:docPr id="1" name="Picture 1" descr="Flow diagram showing the risk assessment process used by the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low diagram showing the risk assessment process used by the Regulator."/>
                    <pic:cNvPicPr/>
                  </pic:nvPicPr>
                  <pic:blipFill>
                    <a:blip r:embed="rId24"/>
                    <a:stretch>
                      <a:fillRect/>
                    </a:stretch>
                  </pic:blipFill>
                  <pic:spPr>
                    <a:xfrm>
                      <a:off x="0" y="0"/>
                      <a:ext cx="4730400" cy="4849200"/>
                    </a:xfrm>
                    <a:prstGeom prst="rect">
                      <a:avLst/>
                    </a:prstGeom>
                  </pic:spPr>
                </pic:pic>
              </a:graphicData>
            </a:graphic>
          </wp:inline>
        </w:drawing>
      </w:r>
    </w:p>
    <w:p w14:paraId="23545DAA" w14:textId="112C97EB" w:rsidR="007376F6" w:rsidRPr="007376F6" w:rsidRDefault="003B3C91" w:rsidP="003B3C91">
      <w:pPr>
        <w:pStyle w:val="Figuretitle"/>
        <w:rPr>
          <w:bCs/>
        </w:rPr>
      </w:pPr>
      <w:bookmarkStart w:id="89" w:name="_Ref114212276"/>
      <w:r>
        <w:t xml:space="preserve">Figure </w:t>
      </w:r>
      <w:r w:rsidR="00E72814">
        <w:fldChar w:fldCharType="begin"/>
      </w:r>
      <w:r w:rsidR="00E72814">
        <w:instrText xml:space="preserve"> SEQ Figure \* ARABIC </w:instrText>
      </w:r>
      <w:r w:rsidR="00E72814">
        <w:fldChar w:fldCharType="separate"/>
      </w:r>
      <w:r w:rsidR="00417446">
        <w:rPr>
          <w:noProof/>
        </w:rPr>
        <w:t>7</w:t>
      </w:r>
      <w:r w:rsidR="00E72814">
        <w:rPr>
          <w:noProof/>
        </w:rPr>
        <w:fldChar w:fldCharType="end"/>
      </w:r>
      <w:bookmarkEnd w:id="89"/>
      <w:r>
        <w:t xml:space="preserve">. </w:t>
      </w:r>
      <w:r w:rsidR="007376F6" w:rsidRPr="007376F6">
        <w:rPr>
          <w:bCs/>
        </w:rPr>
        <w:t>The risk assessment process</w:t>
      </w:r>
    </w:p>
    <w:p w14:paraId="4EFD8096" w14:textId="0C6B1A22" w:rsidR="007376F6" w:rsidRDefault="007376F6" w:rsidP="007376F6">
      <w:pPr>
        <w:pStyle w:val="RARMPparagraph"/>
      </w:pPr>
      <w:r>
        <w:t>The Regulator uses a number of techniques to identify risks, including checklists, brainstorming, reported international experience and consultation</w:t>
      </w:r>
      <w:r w:rsidR="00E84B9A">
        <w:t xml:space="preserve"> </w:t>
      </w:r>
      <w:r w:rsidR="00E84B9A">
        <w:fldChar w:fldCharType="begin"/>
      </w:r>
      <w:r w:rsidR="00A96E29">
        <w:instrText xml:space="preserve"> ADDIN EN.CITE &lt;EndNote&gt;&lt;Cite&gt;&lt;Author&gt;OGTR&lt;/Author&gt;&lt;Year&gt;2013&lt;/Year&gt;&lt;RecNum&gt;1&lt;/RecNum&gt;&lt;DisplayText&gt;(OGTR, 2013)&lt;/DisplayText&gt;&lt;record&gt;&lt;rec-number&gt;1&lt;/rec-number&gt;&lt;foreign-keys&gt;&lt;key app="EN" db-id="xdvttrsx1z22a6etzw5pttv1fpe52099wrxs" timestamp="1685508445"&gt;1&lt;/key&gt;&lt;/foreign-keys&gt;&lt;ref-type name="Book"&gt;6&lt;/ref-type&gt;&lt;contributors&gt;&lt;authors&gt;&lt;author&gt;OGTR&lt;/author&gt;&lt;/authors&gt;&lt;/contributors&gt;&lt;titles&gt;&lt;title&gt;Risk Analysis Framework 2013&lt;/title&gt;&lt;/titles&gt;&lt;edition&gt;4th&lt;/edition&gt;&lt;reprint-edition&gt;On Request (5/11/2015)&lt;/reprint-edition&gt;&lt;keywords&gt;&lt;keyword&gt;risk&lt;/keyword&gt;&lt;keyword&gt;risk analysis&lt;/keyword&gt;&lt;keyword&gt;analysis&lt;/keyword&gt;&lt;/keywords&gt;&lt;dates&gt;&lt;year&gt;2013&lt;/year&gt;&lt;pub-dates&gt;&lt;date&gt;2013&lt;/date&gt;&lt;/pub-dates&gt;&lt;/dates&gt;&lt;pub-location&gt;Canberra&lt;/pub-location&gt;&lt;publisher&gt;Office of the Gene Technology Regulator&lt;/publisher&gt;&lt;isbn&gt;9781742419428&lt;/isbn&gt;&lt;label&gt;20511&lt;/label&gt;&lt;urls&gt;&lt;related-urls&gt;&lt;url&gt;&lt;style face="underline" font="default" size="100%"&gt;http://www.ogtr.gov.au/internet/ogtr/publishing.nsf/Content/raffinal5-toc&lt;/style&gt;&lt;/url&gt;&lt;url&gt;http://www.ogtr.gov.au/internet/ogtr/publishing.nsf/Content/risk-analysis-framework&lt;/url&gt;&lt;/related-urls&gt;&lt;/urls&gt;&lt;electronic-resource-num&gt;&lt;style face="normal" font="default" size="100%"&gt;available online: &lt;/style&gt;&lt;style face="underline" font="default" size="100%"&gt;http://www.ogtr.gov.au/internet/ogtr/publishing.nsf/Content/raffinal5-toc &lt;/style&gt;&lt;/electronic-resource-num&gt;&lt;/record&gt;&lt;/Cite&gt;&lt;/EndNote&gt;</w:instrText>
      </w:r>
      <w:r w:rsidR="00E84B9A">
        <w:fldChar w:fldCharType="separate"/>
      </w:r>
      <w:r w:rsidR="00137BE6">
        <w:rPr>
          <w:noProof/>
        </w:rPr>
        <w:t>(</w:t>
      </w:r>
      <w:hyperlink w:anchor="_ENREF_90" w:tooltip="OGTR, 2013 #1" w:history="1">
        <w:r w:rsidR="00AF6FCD">
          <w:rPr>
            <w:noProof/>
          </w:rPr>
          <w:t>OGTR, 2013</w:t>
        </w:r>
      </w:hyperlink>
      <w:r w:rsidR="00137BE6">
        <w:rPr>
          <w:noProof/>
        </w:rPr>
        <w:t>)</w:t>
      </w:r>
      <w:r w:rsidR="00E84B9A">
        <w:fldChar w:fldCharType="end"/>
      </w:r>
      <w:r>
        <w:t>. Risk scenarios examined in RARMPs prepared for licence applications for the same or similar GMOs, are also considered.</w:t>
      </w:r>
    </w:p>
    <w:p w14:paraId="6E3AE736" w14:textId="5FD75928" w:rsidR="007376F6" w:rsidRPr="007376F6" w:rsidRDefault="007376F6" w:rsidP="007376F6">
      <w:pPr>
        <w:pStyle w:val="RARMPparagraph"/>
      </w:pPr>
      <w:r w:rsidRPr="007376F6">
        <w:t xml:space="preserve">Risk identification first considers a wide range of circumstances in which the GMO, or the introduced genetic material, could </w:t>
      </w:r>
      <w:proofErr w:type="gramStart"/>
      <w:r w:rsidRPr="007376F6">
        <w:t>come into contact with</w:t>
      </w:r>
      <w:proofErr w:type="gramEnd"/>
      <w:r w:rsidRPr="007376F6">
        <w:t xml:space="preserve"> people or the environment. This leads to postulating plausible causal pathways that may give rise to harm for people or the environment from dealings with a GMO. These are risk scenarios. These risk scenarios are screened to identify those that are considered to have a reasonable chance of causing harm in the short or long term. Pathways that do not lead to harm, or those that could not plausibly occur, do not advance in the risk assessment process (</w:t>
      </w:r>
      <w:r w:rsidR="000B0B67">
        <w:fldChar w:fldCharType="begin"/>
      </w:r>
      <w:r w:rsidR="000B0B67">
        <w:instrText xml:space="preserve"> REF _Ref114212276 \h </w:instrText>
      </w:r>
      <w:r w:rsidR="000B0B67">
        <w:fldChar w:fldCharType="separate"/>
      </w:r>
      <w:r w:rsidR="00417446">
        <w:t xml:space="preserve">Figure </w:t>
      </w:r>
      <w:r w:rsidR="00417446">
        <w:rPr>
          <w:noProof/>
        </w:rPr>
        <w:t>7</w:t>
      </w:r>
      <w:r w:rsidR="000B0B67">
        <w:fldChar w:fldCharType="end"/>
      </w:r>
      <w:r w:rsidRPr="007376F6">
        <w:t>)</w:t>
      </w:r>
      <w:r w:rsidR="000B0B67">
        <w:t>, that is,</w:t>
      </w:r>
      <w:r w:rsidRPr="007376F6">
        <w:t xml:space="preserve"> the risk </w:t>
      </w:r>
      <w:proofErr w:type="gramStart"/>
      <w:r w:rsidRPr="007376F6">
        <w:t>is considered to be</w:t>
      </w:r>
      <w:proofErr w:type="gramEnd"/>
      <w:r w:rsidRPr="007376F6">
        <w:t xml:space="preserve"> no greater than negligible.</w:t>
      </w:r>
    </w:p>
    <w:p w14:paraId="3E8B9CD9" w14:textId="0F55FCB4" w:rsidR="007376F6" w:rsidRPr="00F85A0B" w:rsidRDefault="007376F6" w:rsidP="00F85A0B">
      <w:pPr>
        <w:pStyle w:val="RARMPparagraph"/>
      </w:pPr>
      <w:r>
        <w:t xml:space="preserve">Risks identified as being potentially greater than negligible are characterised in terms of the potential seriousness of harm (Consequence assessment) and the likelihood of harm (Likelihood </w:t>
      </w:r>
      <w:r>
        <w:lastRenderedPageBreak/>
        <w:t>assessment). Risk evaluation then combines the Consequence and Likelihood assessments to estimate the level of risk and determine whether risk treatment measures are required. The potential for interactions between risks is also considered.</w:t>
      </w:r>
    </w:p>
    <w:p w14:paraId="604456D8" w14:textId="6F699076" w:rsidR="00F85A0B" w:rsidRPr="00F60C1A" w:rsidRDefault="00F85A0B" w:rsidP="00F60C1A">
      <w:pPr>
        <w:pStyle w:val="Sectionheading1"/>
      </w:pPr>
      <w:bookmarkStart w:id="90" w:name="_Toc141213167"/>
      <w:r w:rsidRPr="00F60C1A">
        <w:t>Risk identification</w:t>
      </w:r>
      <w:bookmarkEnd w:id="90"/>
    </w:p>
    <w:p w14:paraId="0BE35455" w14:textId="741C60C8" w:rsidR="00F85A0B" w:rsidRDefault="00F85A0B" w:rsidP="00F85A0B">
      <w:pPr>
        <w:pStyle w:val="RARMPparagraph"/>
      </w:pPr>
      <w:r>
        <w:t>Postulated risk scenarios are comprised of three components (</w:t>
      </w:r>
      <w:r w:rsidR="00137BE6">
        <w:fldChar w:fldCharType="begin"/>
      </w:r>
      <w:r w:rsidR="00137BE6">
        <w:instrText xml:space="preserve"> REF _Ref120694507 \h </w:instrText>
      </w:r>
      <w:r w:rsidR="00137BE6">
        <w:fldChar w:fldCharType="separate"/>
      </w:r>
      <w:r w:rsidR="00417446">
        <w:t xml:space="preserve">Figure </w:t>
      </w:r>
      <w:r w:rsidR="00417446">
        <w:rPr>
          <w:noProof/>
        </w:rPr>
        <w:t>8</w:t>
      </w:r>
      <w:r w:rsidR="00137BE6">
        <w:fldChar w:fldCharType="end"/>
      </w:r>
      <w:r>
        <w:t>):</w:t>
      </w:r>
    </w:p>
    <w:p w14:paraId="2B270B22" w14:textId="77777777" w:rsidR="00F85A0B" w:rsidRDefault="00F85A0B" w:rsidP="00F85A0B">
      <w:pPr>
        <w:pStyle w:val="RARMPparagraph"/>
        <w:numPr>
          <w:ilvl w:val="0"/>
          <w:numId w:val="5"/>
        </w:numPr>
      </w:pPr>
      <w:r>
        <w:t>the source of potential harm (risk source)</w:t>
      </w:r>
    </w:p>
    <w:p w14:paraId="13E2F16B" w14:textId="77777777" w:rsidR="00F85A0B" w:rsidRDefault="00F85A0B" w:rsidP="00F85A0B">
      <w:pPr>
        <w:pStyle w:val="RARMPparagraph"/>
        <w:numPr>
          <w:ilvl w:val="0"/>
          <w:numId w:val="5"/>
        </w:numPr>
      </w:pPr>
      <w:r>
        <w:t>a plausible causal linkage to potential harm (causal pathway)</w:t>
      </w:r>
    </w:p>
    <w:p w14:paraId="04545617" w14:textId="77777777" w:rsidR="00F85A0B" w:rsidRDefault="00F85A0B" w:rsidP="00F85A0B">
      <w:pPr>
        <w:pStyle w:val="RARMPparagraph"/>
        <w:numPr>
          <w:ilvl w:val="0"/>
          <w:numId w:val="5"/>
        </w:numPr>
      </w:pPr>
      <w:r>
        <w:t>potential harm to people or the environment.</w:t>
      </w:r>
    </w:p>
    <w:p w14:paraId="3FD7EE70" w14:textId="158567B1" w:rsidR="00F85A0B" w:rsidRDefault="00F85A0B" w:rsidP="00F85A0B">
      <w:r w:rsidRPr="00C6677A">
        <w:rPr>
          <w:i/>
          <w:noProof/>
          <w:lang w:eastAsia="en-AU"/>
        </w:rPr>
        <mc:AlternateContent>
          <mc:Choice Requires="wpg">
            <w:drawing>
              <wp:inline distT="0" distB="0" distL="0" distR="0" wp14:anchorId="2D078F45" wp14:editId="01CB25E3">
                <wp:extent cx="5831840" cy="921317"/>
                <wp:effectExtent l="0" t="0" r="16510" b="12700"/>
                <wp:docPr id="31" name="Group 31" descr="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title="Figure 3 Risk scenario"/>
                <wp:cNvGraphicFramePr/>
                <a:graphic xmlns:a="http://schemas.openxmlformats.org/drawingml/2006/main">
                  <a:graphicData uri="http://schemas.microsoft.com/office/word/2010/wordprocessingGroup">
                    <wpg:wgp>
                      <wpg:cNvGrpSpPr/>
                      <wpg:grpSpPr>
                        <a:xfrm>
                          <a:off x="0" y="0"/>
                          <a:ext cx="5831840" cy="921317"/>
                          <a:chOff x="28575" y="0"/>
                          <a:chExt cx="5057775" cy="923925"/>
                        </a:xfrm>
                      </wpg:grpSpPr>
                      <wps:wsp>
                        <wps:cNvPr id="2272" name="Text Box 2272"/>
                        <wps:cNvSpPr txBox="1"/>
                        <wps:spPr>
                          <a:xfrm>
                            <a:off x="47625" y="133350"/>
                            <a:ext cx="1104900"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504C7" w14:textId="7DEDBC54" w:rsidR="0077357E" w:rsidRPr="00A76E43" w:rsidRDefault="0077357E" w:rsidP="00F85A0B">
                              <w:pPr>
                                <w:spacing w:before="60" w:after="60"/>
                                <w:jc w:val="center"/>
                                <w:rPr>
                                  <w:rFonts w:ascii="Arial" w:hAnsi="Arial" w:cs="Arial"/>
                                  <w:b/>
                                  <w:color w:val="0033CC"/>
                                  <w:sz w:val="18"/>
                                  <w:szCs w:val="18"/>
                                </w:rPr>
                              </w:pPr>
                              <w:r w:rsidRPr="00A76E43">
                                <w:rPr>
                                  <w:rFonts w:ascii="Arial" w:hAnsi="Arial" w:cs="Arial"/>
                                  <w:b/>
                                  <w:color w:val="0033CC"/>
                                  <w:sz w:val="18"/>
                                  <w:szCs w:val="18"/>
                                </w:rPr>
                                <w:t>source of</w:t>
                              </w:r>
                            </w:p>
                            <w:p w14:paraId="6D053243" w14:textId="3C54026C" w:rsidR="0077357E" w:rsidRPr="00A76E43" w:rsidRDefault="0077357E" w:rsidP="00F85A0B">
                              <w:pPr>
                                <w:spacing w:before="60" w:after="60"/>
                                <w:jc w:val="center"/>
                                <w:rPr>
                                  <w:rFonts w:ascii="Arial" w:hAnsi="Arial" w:cs="Arial"/>
                                  <w:sz w:val="18"/>
                                  <w:szCs w:val="18"/>
                                </w:rPr>
                              </w:pPr>
                              <w:r w:rsidRPr="00A76E43">
                                <w:rPr>
                                  <w:rFonts w:ascii="Arial" w:hAnsi="Arial" w:cs="Arial"/>
                                  <w:b/>
                                  <w:color w:val="0033CC"/>
                                  <w:sz w:val="18"/>
                                  <w:szCs w:val="18"/>
                                </w:rPr>
                                <w:t>potential harm</w:t>
                              </w:r>
                            </w:p>
                            <w:p w14:paraId="7B662AB9" w14:textId="77777777" w:rsidR="0077357E" w:rsidRPr="00A76E43" w:rsidRDefault="0077357E" w:rsidP="00F85A0B">
                              <w:pPr>
                                <w:spacing w:before="60" w:after="60"/>
                                <w:jc w:val="center"/>
                                <w:rPr>
                                  <w:rFonts w:ascii="Arial" w:hAnsi="Arial" w:cs="Arial"/>
                                  <w:sz w:val="18"/>
                                  <w:szCs w:val="18"/>
                                </w:rPr>
                              </w:pPr>
                              <w:r w:rsidRPr="00A76E43">
                                <w:rPr>
                                  <w:rFonts w:ascii="Arial" w:hAnsi="Arial" w:cs="Arial"/>
                                  <w:sz w:val="18"/>
                                  <w:szCs w:val="18"/>
                                </w:rPr>
                                <w:t>(a novel GM tr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3" name="Text Box 2273"/>
                        <wps:cNvSpPr txBox="1"/>
                        <wps:spPr>
                          <a:xfrm>
                            <a:off x="1743074" y="552450"/>
                            <a:ext cx="160972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8B3D69" w14:textId="245ECD37" w:rsidR="0077357E" w:rsidRPr="00A76E43" w:rsidRDefault="0077357E" w:rsidP="00F85A0B">
                              <w:pPr>
                                <w:jc w:val="center"/>
                                <w:rPr>
                                  <w:rFonts w:ascii="Arial" w:hAnsi="Arial" w:cs="Arial"/>
                                  <w:sz w:val="18"/>
                                  <w:szCs w:val="18"/>
                                </w:rPr>
                              </w:pPr>
                              <w:r w:rsidRPr="00A76E43">
                                <w:rPr>
                                  <w:rFonts w:ascii="Arial" w:hAnsi="Arial" w:cs="Arial"/>
                                  <w:b/>
                                  <w:color w:val="0033CC"/>
                                  <w:sz w:val="18"/>
                                  <w:szCs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4" name="Text Box 2274"/>
                        <wps:cNvSpPr txBox="1"/>
                        <wps:spPr>
                          <a:xfrm>
                            <a:off x="3743324" y="133350"/>
                            <a:ext cx="1343025" cy="666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C155BA" w14:textId="77777777" w:rsidR="0077357E"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2202C126" w14:textId="5D345955" w:rsidR="0077357E" w:rsidRPr="00C6677A"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an</w:t>
                              </w:r>
                              <w:r>
                                <w:rPr>
                                  <w:rFonts w:ascii="Arial" w:hAnsi="Arial" w:cs="Arial"/>
                                  <w:b/>
                                  <w:color w:val="0033CC"/>
                                  <w:sz w:val="18"/>
                                  <w:szCs w:val="18"/>
                                </w:rPr>
                                <w:t xml:space="preserve"> </w:t>
                              </w:r>
                              <w:r w:rsidRPr="00A76E43">
                                <w:rPr>
                                  <w:rFonts w:ascii="Arial" w:hAnsi="Arial" w:cs="Arial"/>
                                  <w:b/>
                                  <w:color w:val="0033CC"/>
                                  <w:sz w:val="18"/>
                                  <w:szCs w:val="18"/>
                                </w:rPr>
                                <w:t>object of value</w:t>
                              </w:r>
                            </w:p>
                            <w:p w14:paraId="5EB89CF4" w14:textId="77777777" w:rsidR="0077357E" w:rsidRPr="006275AF" w:rsidRDefault="0077357E" w:rsidP="00F85A0B">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5" name="Rectangle 2275"/>
                        <wps:cNvSpPr/>
                        <wps:spPr>
                          <a:xfrm>
                            <a:off x="28575" y="0"/>
                            <a:ext cx="5057775" cy="923925"/>
                          </a:xfrm>
                          <a:prstGeom prst="rect">
                            <a:avLst/>
                          </a:prstGeom>
                          <a:noFill/>
                          <a:ln w="12700">
                            <a:solidFill>
                              <a:schemeClr val="tx1"/>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6" name="Straight Arrow Connector 2276"/>
                        <wps:cNvCnPr/>
                        <wps:spPr>
                          <a:xfrm>
                            <a:off x="11811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7" name="Straight Arrow Connector 2277"/>
                        <wps:cNvCnPr/>
                        <wps:spPr>
                          <a:xfrm>
                            <a:off x="20955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8" name="Straight Arrow Connector 2278"/>
                        <wps:cNvCnPr/>
                        <wps:spPr>
                          <a:xfrm>
                            <a:off x="3009900" y="466725"/>
                            <a:ext cx="6953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D078F45" id="Group 31" o:spid="_x0000_s1026" alt="Title: Figure 3 Risk scenario - Description: This figure shows the outline of a risk scenario, showing how it is considered in the following section for individual scenarios. It proceeds (left to right) from consideration of a source of potential harm, through plausible causal links - steps in a path from source of potential harm - to the potential harm to an object of value. Aspects of the risk scenario are considered at each of these stages." style="width:459.2pt;height:72.55pt;mso-position-horizontal-relative:char;mso-position-vertical-relative:line" coordorigin="285" coordsize="50577,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">
                <v:shapetype id="_x0000_t202" coordsize="21600,21600" o:spt="202" path="m,l,21600r21600,l21600,xe">
                  <v:stroke joinstyle="miter"/>
                  <v:path gradientshapeok="t" o:connecttype="rect"/>
                </v:shapetype>
                <v:shape id="Text Box 2272" o:spid="_x0000_s1027" type="#_x0000_t202" style="position:absolute;left:476;top:1333;width:11049;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" fillcolor="white [3201]" stroked="f" strokeweight=".5pt">
                  <v:textbox>
                    <w:txbxContent>
                      <w:p w14:paraId="603504C7" w14:textId="7DEDBC54" w:rsidR="0077357E" w:rsidRPr="00A76E43" w:rsidRDefault="0077357E" w:rsidP="00F85A0B">
                        <w:pPr>
                          <w:spacing w:before="60" w:after="60"/>
                          <w:jc w:val="center"/>
                          <w:rPr>
                            <w:rFonts w:ascii="Arial" w:hAnsi="Arial" w:cs="Arial"/>
                            <w:b/>
                            <w:color w:val="0033CC"/>
                            <w:sz w:val="18"/>
                            <w:szCs w:val="18"/>
                          </w:rPr>
                        </w:pPr>
                        <w:r w:rsidRPr="00A76E43">
                          <w:rPr>
                            <w:rFonts w:ascii="Arial" w:hAnsi="Arial" w:cs="Arial"/>
                            <w:b/>
                            <w:color w:val="0033CC"/>
                            <w:sz w:val="18"/>
                            <w:szCs w:val="18"/>
                          </w:rPr>
                          <w:t>source of</w:t>
                        </w:r>
                      </w:p>
                      <w:p w14:paraId="6D053243" w14:textId="3C54026C" w:rsidR="0077357E" w:rsidRPr="00A76E43" w:rsidRDefault="0077357E" w:rsidP="00F85A0B">
                        <w:pPr>
                          <w:spacing w:before="60" w:after="60"/>
                          <w:jc w:val="center"/>
                          <w:rPr>
                            <w:rFonts w:ascii="Arial" w:hAnsi="Arial" w:cs="Arial"/>
                            <w:sz w:val="18"/>
                            <w:szCs w:val="18"/>
                          </w:rPr>
                        </w:pPr>
                        <w:r w:rsidRPr="00A76E43">
                          <w:rPr>
                            <w:rFonts w:ascii="Arial" w:hAnsi="Arial" w:cs="Arial"/>
                            <w:b/>
                            <w:color w:val="0033CC"/>
                            <w:sz w:val="18"/>
                            <w:szCs w:val="18"/>
                          </w:rPr>
                          <w:t>potential harm</w:t>
                        </w:r>
                      </w:p>
                      <w:p w14:paraId="7B662AB9" w14:textId="77777777" w:rsidR="0077357E" w:rsidRPr="00A76E43" w:rsidRDefault="0077357E" w:rsidP="00F85A0B">
                        <w:pPr>
                          <w:spacing w:before="60" w:after="60"/>
                          <w:jc w:val="center"/>
                          <w:rPr>
                            <w:rFonts w:ascii="Arial" w:hAnsi="Arial" w:cs="Arial"/>
                            <w:sz w:val="18"/>
                            <w:szCs w:val="18"/>
                          </w:rPr>
                        </w:pPr>
                        <w:r w:rsidRPr="00A76E43">
                          <w:rPr>
                            <w:rFonts w:ascii="Arial" w:hAnsi="Arial" w:cs="Arial"/>
                            <w:sz w:val="18"/>
                            <w:szCs w:val="18"/>
                          </w:rPr>
                          <w:t>(a novel GM trait)</w:t>
                        </w:r>
                      </w:p>
                    </w:txbxContent>
                  </v:textbox>
                </v:shape>
                <v:shape id="Text Box 2273" o:spid="_x0000_s1028" type="#_x0000_t202" style="position:absolute;left:17430;top:5524;width:1609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" fillcolor="white [3201]" stroked="f" strokeweight=".5pt">
                  <v:textbox>
                    <w:txbxContent>
                      <w:p w14:paraId="2A8B3D69" w14:textId="245ECD37" w:rsidR="0077357E" w:rsidRPr="00A76E43" w:rsidRDefault="0077357E" w:rsidP="00F85A0B">
                        <w:pPr>
                          <w:jc w:val="center"/>
                          <w:rPr>
                            <w:rFonts w:ascii="Arial" w:hAnsi="Arial" w:cs="Arial"/>
                            <w:sz w:val="18"/>
                            <w:szCs w:val="18"/>
                          </w:rPr>
                        </w:pPr>
                        <w:r w:rsidRPr="00A76E43">
                          <w:rPr>
                            <w:rFonts w:ascii="Arial" w:hAnsi="Arial" w:cs="Arial"/>
                            <w:b/>
                            <w:color w:val="0033CC"/>
                            <w:sz w:val="18"/>
                            <w:szCs w:val="18"/>
                          </w:rPr>
                          <w:t>plausible causal linkage</w:t>
                        </w:r>
                      </w:p>
                    </w:txbxContent>
                  </v:textbox>
                </v:shape>
                <v:shape id="Text Box 2274" o:spid="_x0000_s1029" type="#_x0000_t202" style="position:absolute;left:37433;top:1333;width:13430;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" fillcolor="white [3201]" stroked="f" strokeweight=".5pt">
                  <v:textbox>
                    <w:txbxContent>
                      <w:p w14:paraId="66C155BA" w14:textId="77777777" w:rsidR="0077357E"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potential harm to</w:t>
                        </w:r>
                      </w:p>
                      <w:p w14:paraId="2202C126" w14:textId="5D345955" w:rsidR="0077357E" w:rsidRPr="00C6677A" w:rsidRDefault="0077357E" w:rsidP="00F85A0B">
                        <w:pPr>
                          <w:spacing w:before="60" w:after="60"/>
                          <w:ind w:right="-123"/>
                          <w:jc w:val="center"/>
                          <w:rPr>
                            <w:rFonts w:ascii="Arial" w:hAnsi="Arial" w:cs="Arial"/>
                            <w:b/>
                            <w:color w:val="0033CC"/>
                            <w:sz w:val="18"/>
                            <w:szCs w:val="18"/>
                          </w:rPr>
                        </w:pPr>
                        <w:r w:rsidRPr="00A76E43">
                          <w:rPr>
                            <w:rFonts w:ascii="Arial" w:hAnsi="Arial" w:cs="Arial"/>
                            <w:b/>
                            <w:color w:val="0033CC"/>
                            <w:sz w:val="18"/>
                            <w:szCs w:val="18"/>
                          </w:rPr>
                          <w:t>an</w:t>
                        </w:r>
                        <w:r>
                          <w:rPr>
                            <w:rFonts w:ascii="Arial" w:hAnsi="Arial" w:cs="Arial"/>
                            <w:b/>
                            <w:color w:val="0033CC"/>
                            <w:sz w:val="18"/>
                            <w:szCs w:val="18"/>
                          </w:rPr>
                          <w:t xml:space="preserve"> </w:t>
                        </w:r>
                        <w:r w:rsidRPr="00A76E43">
                          <w:rPr>
                            <w:rFonts w:ascii="Arial" w:hAnsi="Arial" w:cs="Arial"/>
                            <w:b/>
                            <w:color w:val="0033CC"/>
                            <w:sz w:val="18"/>
                            <w:szCs w:val="18"/>
                          </w:rPr>
                          <w:t>object of value</w:t>
                        </w:r>
                      </w:p>
                      <w:p w14:paraId="5EB89CF4" w14:textId="77777777" w:rsidR="0077357E" w:rsidRPr="006275AF" w:rsidRDefault="0077357E" w:rsidP="00F85A0B">
                        <w:pPr>
                          <w:spacing w:before="60" w:after="60"/>
                          <w:ind w:right="-123"/>
                          <w:jc w:val="center"/>
                          <w:rPr>
                            <w:rFonts w:ascii="Arial" w:hAnsi="Arial" w:cs="Arial"/>
                            <w:sz w:val="18"/>
                            <w:szCs w:val="18"/>
                          </w:rPr>
                        </w:pPr>
                        <w:r w:rsidRPr="006275AF">
                          <w:rPr>
                            <w:rFonts w:ascii="Arial" w:hAnsi="Arial" w:cs="Arial"/>
                            <w:sz w:val="18"/>
                            <w:szCs w:val="18"/>
                          </w:rPr>
                          <w:t>(people/environment)</w:t>
                        </w:r>
                      </w:p>
                    </w:txbxContent>
                  </v:textbox>
                </v:shape>
                <v:rect id="Rectangle 2275" o:spid="_x0000_s1030" style="position:absolute;left:285;width:5057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" filled="f" strokecolor="black [3213]" strokeweight="1pt"/>
                <v:shapetype id="_x0000_t32" coordsize="21600,21600" o:spt="32" o:oned="t" path="m,l21600,21600e" filled="f">
                  <v:path arrowok="t" fillok="f" o:connecttype="none"/>
                  <o:lock v:ext="edit" shapetype="t"/>
                </v:shapetype>
                <v:shape id="Straight Arrow Connector 2276" o:spid="_x0000_s1031" type="#_x0000_t32" style="position:absolute;left:11811;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" strokecolor="black [3213]" strokeweight="2pt">
                  <v:stroke endarrow="block" joinstyle="miter"/>
                </v:shape>
                <v:shape id="Straight Arrow Connector 2277" o:spid="_x0000_s1032" type="#_x0000_t32" style="position:absolute;left:20955;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" strokecolor="black [3213]" strokeweight="2pt">
                  <v:stroke endarrow="block" joinstyle="miter"/>
                </v:shape>
                <v:shape id="Straight Arrow Connector 2278" o:spid="_x0000_s1033" type="#_x0000_t32" style="position:absolute;left:30099;top:4667;width:6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" strokecolor="black [3213]" strokeweight="2pt">
                  <v:stroke endarrow="block" joinstyle="miter"/>
                </v:shape>
                <w10:anchorlock/>
              </v:group>
            </w:pict>
          </mc:Fallback>
        </mc:AlternateContent>
      </w:r>
    </w:p>
    <w:p w14:paraId="341E1BE2" w14:textId="2DCE4E72" w:rsidR="00F85A0B" w:rsidRPr="009E0060" w:rsidRDefault="000B0B67" w:rsidP="000B0B67">
      <w:pPr>
        <w:pStyle w:val="Figuretitle"/>
      </w:pPr>
      <w:bookmarkStart w:id="91" w:name="_Ref120694507"/>
      <w:r>
        <w:t xml:space="preserve">Figure </w:t>
      </w:r>
      <w:r w:rsidR="00E72814">
        <w:fldChar w:fldCharType="begin"/>
      </w:r>
      <w:r w:rsidR="00E72814">
        <w:instrText xml:space="preserve"> SEQ Figure \* ARABIC </w:instrText>
      </w:r>
      <w:r w:rsidR="00E72814">
        <w:fldChar w:fldCharType="separate"/>
      </w:r>
      <w:r w:rsidR="00417446">
        <w:rPr>
          <w:noProof/>
        </w:rPr>
        <w:t>8</w:t>
      </w:r>
      <w:r w:rsidR="00E72814">
        <w:rPr>
          <w:noProof/>
        </w:rPr>
        <w:fldChar w:fldCharType="end"/>
      </w:r>
      <w:bookmarkEnd w:id="91"/>
      <w:r>
        <w:t>.</w:t>
      </w:r>
      <w:r w:rsidR="00F85A0B" w:rsidRPr="009E0060">
        <w:t xml:space="preserve"> Risk scenario</w:t>
      </w:r>
    </w:p>
    <w:p w14:paraId="036ACEC1" w14:textId="03E89FBA" w:rsidR="00F85A0B" w:rsidRDefault="00F85A0B" w:rsidP="00F85A0B">
      <w:pPr>
        <w:pStyle w:val="RARMPparagraph"/>
      </w:pPr>
      <w:r>
        <w:t xml:space="preserve">When postulating relevant risk scenarios, the risk context is </w:t>
      </w:r>
      <w:proofErr w:type="gramStart"/>
      <w:r>
        <w:t>taken into account</w:t>
      </w:r>
      <w:proofErr w:type="gramEnd"/>
      <w:r>
        <w:t>, including the following factors detailed in Chapter 1:</w:t>
      </w:r>
    </w:p>
    <w:p w14:paraId="338A86AC" w14:textId="6D9D67ED" w:rsidR="00F85A0B" w:rsidRDefault="00F85A0B" w:rsidP="00F85A0B">
      <w:pPr>
        <w:pStyle w:val="ListBullet1"/>
      </w:pPr>
      <w:r>
        <w:t>the proposed dealings</w:t>
      </w:r>
    </w:p>
    <w:p w14:paraId="645D560A" w14:textId="4D337741" w:rsidR="00F85A0B" w:rsidRDefault="00F85A0B" w:rsidP="00F85A0B">
      <w:pPr>
        <w:pStyle w:val="ListBullet1"/>
      </w:pPr>
      <w:r>
        <w:t xml:space="preserve">the proposed limits including the extent and scale of the proposed </w:t>
      </w:r>
      <w:proofErr w:type="gramStart"/>
      <w:r>
        <w:t>dealings</w:t>
      </w:r>
      <w:proofErr w:type="gramEnd"/>
    </w:p>
    <w:p w14:paraId="6BBAAA80" w14:textId="2850B8AD" w:rsidR="00F85A0B" w:rsidRDefault="00F85A0B" w:rsidP="00F85A0B">
      <w:pPr>
        <w:pStyle w:val="ListBullet1"/>
      </w:pPr>
      <w:r>
        <w:t>the proposed controls to limit the spread and persistence of the GMO</w:t>
      </w:r>
      <w:r w:rsidR="00296F66">
        <w:t>s</w:t>
      </w:r>
      <w:r>
        <w:t xml:space="preserve"> and</w:t>
      </w:r>
    </w:p>
    <w:p w14:paraId="32598909" w14:textId="3314AE25" w:rsidR="00F60C1A" w:rsidRDefault="00F85A0B" w:rsidP="00137A69">
      <w:pPr>
        <w:pStyle w:val="ListBullet1"/>
      </w:pPr>
      <w:r>
        <w:t>the characteristics of the parent organism(s).</w:t>
      </w:r>
    </w:p>
    <w:p w14:paraId="787AF4F6" w14:textId="2E559A71" w:rsidR="00F60C1A" w:rsidRPr="008B1E94" w:rsidRDefault="00F60C1A" w:rsidP="00C20A81">
      <w:pPr>
        <w:pStyle w:val="Sectionheading2"/>
      </w:pPr>
      <w:bookmarkStart w:id="92" w:name="_Toc141213168"/>
      <w:r w:rsidRPr="008B1E94">
        <w:t>Risk source</w:t>
      </w:r>
      <w:bookmarkEnd w:id="92"/>
    </w:p>
    <w:p w14:paraId="479344CC" w14:textId="23D2BEC6" w:rsidR="00B107E6" w:rsidRDefault="000F1AD5" w:rsidP="00B107E6">
      <w:pPr>
        <w:pStyle w:val="RARMPparagraph"/>
      </w:pPr>
      <w:r>
        <w:t xml:space="preserve">The </w:t>
      </w:r>
      <w:r w:rsidR="007B678D">
        <w:t xml:space="preserve">non-GM </w:t>
      </w:r>
      <w:r>
        <w:t>parent organism is dengue virus serotype 2 strain PDK-53</w:t>
      </w:r>
      <w:r w:rsidR="00F9191A">
        <w:t>, which was attenuated through serial passage in tissue culture</w:t>
      </w:r>
      <w:r w:rsidR="007B011F">
        <w:t xml:space="preserve"> (Chapter 1</w:t>
      </w:r>
      <w:r w:rsidR="00427E68">
        <w:t>,</w:t>
      </w:r>
      <w:r w:rsidR="007B011F">
        <w:t xml:space="preserve"> Section </w:t>
      </w:r>
      <w:r w:rsidR="00F45417">
        <w:fldChar w:fldCharType="begin"/>
      </w:r>
      <w:r w:rsidR="00F45417">
        <w:instrText xml:space="preserve"> REF _Ref142304010 \r \h </w:instrText>
      </w:r>
      <w:r w:rsidR="00F45417">
        <w:fldChar w:fldCharType="separate"/>
      </w:r>
      <w:r w:rsidR="00417446">
        <w:t>3.8</w:t>
      </w:r>
      <w:r w:rsidR="00F45417">
        <w:fldChar w:fldCharType="end"/>
      </w:r>
      <w:r w:rsidR="007B011F">
        <w:t>)</w:t>
      </w:r>
      <w:r>
        <w:t xml:space="preserve">. Details of pathogenicity and transmissibility of </w:t>
      </w:r>
      <w:r w:rsidR="00A41296">
        <w:t xml:space="preserve">WT </w:t>
      </w:r>
      <w:r>
        <w:t xml:space="preserve">dengue virus is </w:t>
      </w:r>
      <w:r w:rsidR="007B011F">
        <w:t xml:space="preserve">also </w:t>
      </w:r>
      <w:r>
        <w:t>discussed in Chapter 1.</w:t>
      </w:r>
    </w:p>
    <w:p w14:paraId="4D08AE46" w14:textId="2F46A43C" w:rsidR="00F60C1A" w:rsidRDefault="00F60C1A" w:rsidP="00F60C1A">
      <w:pPr>
        <w:pStyle w:val="RARMPparagraph"/>
      </w:pPr>
      <w:r>
        <w:t>The sources of potential harms can be intended novel GM traits associated with one or more introduced genetic elements, or unintended effects/traits arising from the use of gene technology.</w:t>
      </w:r>
    </w:p>
    <w:p w14:paraId="441756CE" w14:textId="62923230" w:rsidR="000F1AD5" w:rsidRDefault="00B107E6" w:rsidP="00F60C1A">
      <w:pPr>
        <w:pStyle w:val="RARMPparagraph"/>
      </w:pPr>
      <w:r>
        <w:t xml:space="preserve">The specific risk source in this application </w:t>
      </w:r>
      <w:r w:rsidR="00C123C1">
        <w:t>are the introduced genes in</w:t>
      </w:r>
      <w:r>
        <w:t xml:space="preserve"> th</w:t>
      </w:r>
      <w:r w:rsidR="00C123C1">
        <w:t>e</w:t>
      </w:r>
      <w:r>
        <w:t xml:space="preserve"> dengue strains in </w:t>
      </w:r>
      <w:r w:rsidR="00C123C1">
        <w:t>the GM</w:t>
      </w:r>
      <w:r w:rsidR="00467CE2">
        <w:t> </w:t>
      </w:r>
      <w:r w:rsidR="00C123C1">
        <w:t>vaccine</w:t>
      </w:r>
      <w:r>
        <w:t xml:space="preserve">. </w:t>
      </w:r>
      <w:r w:rsidR="000F1AD5">
        <w:t>As discussed in Chapter 1</w:t>
      </w:r>
      <w:r w:rsidR="00427E68">
        <w:t>,</w:t>
      </w:r>
      <w:r w:rsidR="000F1AD5">
        <w:t xml:space="preserve"> Section </w:t>
      </w:r>
      <w:r w:rsidR="00F45417">
        <w:fldChar w:fldCharType="begin"/>
      </w:r>
      <w:r w:rsidR="00F45417">
        <w:instrText xml:space="preserve"> REF _Ref142304030 \r \h </w:instrText>
      </w:r>
      <w:r w:rsidR="00F45417">
        <w:fldChar w:fldCharType="separate"/>
      </w:r>
      <w:r w:rsidR="00417446">
        <w:t>4.1</w:t>
      </w:r>
      <w:r w:rsidR="00F45417">
        <w:fldChar w:fldCharType="end"/>
      </w:r>
      <w:r w:rsidR="000F1AD5">
        <w:t xml:space="preserve">, the </w:t>
      </w:r>
      <w:r w:rsidR="00C00C52">
        <w:t>4 GM strains all contain an attenuated dengue serotype 2 backbone</w:t>
      </w:r>
      <w:r w:rsidR="00427E68">
        <w:t>,</w:t>
      </w:r>
      <w:r w:rsidR="00C00C52">
        <w:t xml:space="preserve"> and 3 of the strains</w:t>
      </w:r>
      <w:r w:rsidR="000F1AD5">
        <w:t xml:space="preserve"> have been modified </w:t>
      </w:r>
      <w:r w:rsidR="00C00C52">
        <w:t xml:space="preserve">to contain </w:t>
      </w:r>
      <w:proofErr w:type="spellStart"/>
      <w:r w:rsidR="00C00C52" w:rsidRPr="00816F12">
        <w:rPr>
          <w:i/>
          <w:iCs/>
        </w:rPr>
        <w:t>prM</w:t>
      </w:r>
      <w:proofErr w:type="spellEnd"/>
      <w:r w:rsidR="00C00C52">
        <w:t xml:space="preserve"> and </w:t>
      </w:r>
      <w:r w:rsidR="00C00C52" w:rsidRPr="00816F12">
        <w:rPr>
          <w:i/>
          <w:iCs/>
        </w:rPr>
        <w:t>E</w:t>
      </w:r>
      <w:r w:rsidR="00C00C52">
        <w:t xml:space="preserve"> genes from dengue serotypes 1, 3, and 4</w:t>
      </w:r>
      <w:r w:rsidR="00427E68">
        <w:t>,</w:t>
      </w:r>
      <w:r w:rsidR="00A8133A">
        <w:t xml:space="preserve"> respectively</w:t>
      </w:r>
      <w:r w:rsidR="00C00C52">
        <w:t>. These introduced genes and their encoded proteins are considered further as a potential source of risk.</w:t>
      </w:r>
    </w:p>
    <w:p w14:paraId="1778EF6B" w14:textId="67952F32" w:rsidR="00F60C1A" w:rsidRPr="00C00C52" w:rsidRDefault="00613D76" w:rsidP="00C00C52">
      <w:pPr>
        <w:pStyle w:val="RARMPparagraph"/>
      </w:pPr>
      <w:r>
        <w:t xml:space="preserve">The </w:t>
      </w:r>
      <w:r w:rsidR="00C123C1">
        <w:t>GM</w:t>
      </w:r>
      <w:r w:rsidR="00C00C52">
        <w:t xml:space="preserve"> </w:t>
      </w:r>
      <w:r>
        <w:t xml:space="preserve">vaccine formulation </w:t>
      </w:r>
      <w:r w:rsidR="00C00C52">
        <w:t xml:space="preserve">also contains </w:t>
      </w:r>
      <w:proofErr w:type="gramStart"/>
      <w:r w:rsidR="00C00C52">
        <w:t>a number of</w:t>
      </w:r>
      <w:proofErr w:type="gramEnd"/>
      <w:r w:rsidR="00C00C52">
        <w:t xml:space="preserve"> excipients. These excipients are not GMOs and will not be considered </w:t>
      </w:r>
      <w:r w:rsidR="00CE16BB">
        <w:t>in the risk assessment</w:t>
      </w:r>
      <w:r w:rsidR="00C00C52">
        <w:t>.</w:t>
      </w:r>
    </w:p>
    <w:p w14:paraId="159E3023" w14:textId="3DA3108B" w:rsidR="0084704C" w:rsidRDefault="00DE443F" w:rsidP="00C20A81">
      <w:pPr>
        <w:pStyle w:val="Sectionheading2"/>
      </w:pPr>
      <w:bookmarkStart w:id="93" w:name="_Toc395612203"/>
      <w:bookmarkStart w:id="94" w:name="_Toc395612517"/>
      <w:bookmarkStart w:id="95" w:name="_Toc507595144"/>
      <w:bookmarkStart w:id="96" w:name="_Toc141213169"/>
      <w:bookmarkStart w:id="97" w:name="_Ref143849187"/>
      <w:bookmarkStart w:id="98" w:name="_Ref143849956"/>
      <w:bookmarkStart w:id="99" w:name="_Ref143849962"/>
      <w:bookmarkStart w:id="100" w:name="_Ref143849970"/>
      <w:bookmarkStart w:id="101" w:name="_Ref143850091"/>
      <w:r w:rsidRPr="00811604">
        <w:t>Causal pathway</w:t>
      </w:r>
      <w:bookmarkEnd w:id="93"/>
      <w:bookmarkEnd w:id="94"/>
      <w:bookmarkEnd w:id="95"/>
      <w:bookmarkEnd w:id="96"/>
      <w:bookmarkEnd w:id="97"/>
      <w:bookmarkEnd w:id="98"/>
      <w:bookmarkEnd w:id="99"/>
      <w:bookmarkEnd w:id="100"/>
      <w:bookmarkEnd w:id="101"/>
    </w:p>
    <w:p w14:paraId="34BA039D" w14:textId="342A2FFF" w:rsidR="00D975E1" w:rsidRDefault="00D975E1" w:rsidP="00D975E1">
      <w:pPr>
        <w:pStyle w:val="RARMPparagraph"/>
      </w:pPr>
      <w:r w:rsidRPr="00D975E1">
        <w:t xml:space="preserve">The following factors are </w:t>
      </w:r>
      <w:proofErr w:type="gramStart"/>
      <w:r w:rsidRPr="00D975E1">
        <w:t>taken into account</w:t>
      </w:r>
      <w:proofErr w:type="gramEnd"/>
      <w:r w:rsidRPr="00D975E1">
        <w:t xml:space="preserve"> when postulating plausible causal pathways to potential harm:</w:t>
      </w:r>
    </w:p>
    <w:p w14:paraId="089F95A6" w14:textId="6AF257E1" w:rsidR="00F73C5D" w:rsidRDefault="00F73C5D" w:rsidP="00F73C5D">
      <w:pPr>
        <w:pStyle w:val="ListBullet1"/>
      </w:pPr>
      <w:r>
        <w:t xml:space="preserve">the proposed dealings, which are </w:t>
      </w:r>
      <w:r w:rsidR="00CA169B">
        <w:t xml:space="preserve">the </w:t>
      </w:r>
      <w:r w:rsidR="001E00FE">
        <w:t xml:space="preserve">import, </w:t>
      </w:r>
      <w:r>
        <w:t xml:space="preserve">transport </w:t>
      </w:r>
      <w:r w:rsidR="00114B55">
        <w:t xml:space="preserve">and </w:t>
      </w:r>
      <w:r>
        <w:t>disposal of the GMO</w:t>
      </w:r>
      <w:r w:rsidR="00EF1AF2">
        <w:t>s</w:t>
      </w:r>
      <w:r>
        <w:t xml:space="preserve"> and possession (including storage) in the course of any of these </w:t>
      </w:r>
      <w:proofErr w:type="gramStart"/>
      <w:r>
        <w:t>dealings</w:t>
      </w:r>
      <w:proofErr w:type="gramEnd"/>
    </w:p>
    <w:p w14:paraId="4E999B30" w14:textId="69440801" w:rsidR="00F73C5D" w:rsidRDefault="00F73C5D" w:rsidP="00F73C5D">
      <w:pPr>
        <w:pStyle w:val="ListBullet1"/>
      </w:pPr>
      <w:r>
        <w:t>regulations in place for the transport or disposal of the GMO</w:t>
      </w:r>
      <w:r w:rsidR="00EF1AF2">
        <w:t>s</w:t>
      </w:r>
      <w:r>
        <w:t xml:space="preserve"> by other regulatory agencies, the States and Territories</w:t>
      </w:r>
    </w:p>
    <w:p w14:paraId="75E35DDF" w14:textId="3A6EFD4E" w:rsidR="00F73C5D" w:rsidRDefault="00F73C5D" w:rsidP="00F73C5D">
      <w:pPr>
        <w:pStyle w:val="ListBullet1"/>
      </w:pPr>
      <w:r>
        <w:t>characteristics of the parent organism</w:t>
      </w:r>
    </w:p>
    <w:p w14:paraId="2E952142" w14:textId="45A42A96" w:rsidR="00F73C5D" w:rsidRDefault="00F73C5D" w:rsidP="00F73C5D">
      <w:pPr>
        <w:pStyle w:val="ListBullet1"/>
      </w:pPr>
      <w:r>
        <w:t>routes of exposure to the GMOs,</w:t>
      </w:r>
      <w:r w:rsidR="0013700F">
        <w:t xml:space="preserve"> the introduced gene(s) and gene product(s)</w:t>
      </w:r>
    </w:p>
    <w:p w14:paraId="2A29B486" w14:textId="4EF86C35" w:rsidR="00F73C5D" w:rsidRDefault="00F73C5D" w:rsidP="00F73C5D">
      <w:pPr>
        <w:pStyle w:val="ListBullet1"/>
      </w:pPr>
      <w:r>
        <w:lastRenderedPageBreak/>
        <w:t>potential for transmission</w:t>
      </w:r>
    </w:p>
    <w:p w14:paraId="1CFF4077" w14:textId="2B5C030C" w:rsidR="00F73C5D" w:rsidRDefault="00F73C5D" w:rsidP="00F73C5D">
      <w:pPr>
        <w:pStyle w:val="ListBullet1"/>
      </w:pPr>
      <w:r>
        <w:t>potential effects of the modified gene on the properties of the organism</w:t>
      </w:r>
    </w:p>
    <w:p w14:paraId="0758C929" w14:textId="03EDBC61" w:rsidR="00F73C5D" w:rsidRDefault="00F73C5D" w:rsidP="00F73C5D">
      <w:pPr>
        <w:pStyle w:val="ListBullet1"/>
      </w:pPr>
      <w:r>
        <w:t>potential exposure of other organisms to the GMOs in the environment</w:t>
      </w:r>
    </w:p>
    <w:p w14:paraId="7429D8A6" w14:textId="5260809F" w:rsidR="00F73C5D" w:rsidRDefault="00F73C5D" w:rsidP="00F73C5D">
      <w:pPr>
        <w:pStyle w:val="ListBullet1"/>
      </w:pPr>
      <w:r>
        <w:t>the release environment</w:t>
      </w:r>
    </w:p>
    <w:p w14:paraId="04693F56" w14:textId="5B33341E" w:rsidR="00F73C5D" w:rsidRDefault="00F73C5D" w:rsidP="00F73C5D">
      <w:pPr>
        <w:pStyle w:val="ListBullet1"/>
      </w:pPr>
      <w:r>
        <w:t>spread and persistence of the GMOs (</w:t>
      </w:r>
      <w:proofErr w:type="gramStart"/>
      <w:r>
        <w:t>e.g.</w:t>
      </w:r>
      <w:proofErr w:type="gramEnd"/>
      <w:r>
        <w:t xml:space="preserve"> dispersal pathways and establishment potential)</w:t>
      </w:r>
    </w:p>
    <w:p w14:paraId="6978E98D" w14:textId="5663535D" w:rsidR="00F73C5D" w:rsidRDefault="00F73C5D" w:rsidP="00F73C5D">
      <w:pPr>
        <w:pStyle w:val="ListBullet1"/>
      </w:pPr>
      <w:r>
        <w:t>environmental stability of the organism (</w:t>
      </w:r>
      <w:proofErr w:type="gramStart"/>
      <w:r>
        <w:t>e.g.</w:t>
      </w:r>
      <w:proofErr w:type="gramEnd"/>
      <w:r>
        <w:t xml:space="preserve"> tolerance to temperature, UV irradiation and humidity)</w:t>
      </w:r>
    </w:p>
    <w:p w14:paraId="5EA4ABE6" w14:textId="3B820947" w:rsidR="00F73C5D" w:rsidRDefault="00F73C5D" w:rsidP="00F73C5D">
      <w:pPr>
        <w:pStyle w:val="ListBullet1"/>
      </w:pPr>
      <w:r>
        <w:t xml:space="preserve">potential risk of revertant/novel strains due to </w:t>
      </w:r>
      <w:r w:rsidR="00F94403">
        <w:t xml:space="preserve">mutations or </w:t>
      </w:r>
      <w:r w:rsidR="0013700F">
        <w:t>horizontal gene transfer (</w:t>
      </w:r>
      <w:r>
        <w:t>HGT</w:t>
      </w:r>
      <w:r w:rsidR="0013700F">
        <w:t>)</w:t>
      </w:r>
    </w:p>
    <w:p w14:paraId="1C00AEB9" w14:textId="06AAB141" w:rsidR="00F73C5D" w:rsidRDefault="00F73C5D" w:rsidP="00F73C5D">
      <w:pPr>
        <w:pStyle w:val="ListBullet1"/>
      </w:pPr>
      <w:r>
        <w:t>practices before and after administration of the GM vaccine</w:t>
      </w:r>
    </w:p>
    <w:p w14:paraId="51801504" w14:textId="1989355A" w:rsidR="00D975E1" w:rsidRDefault="00F73C5D" w:rsidP="00F73C5D">
      <w:pPr>
        <w:pStyle w:val="ListBullet1"/>
      </w:pPr>
      <w:r>
        <w:t>potential for unauthorised activitie</w:t>
      </w:r>
      <w:r w:rsidR="003E0BE4">
        <w:t>s.</w:t>
      </w:r>
    </w:p>
    <w:p w14:paraId="6F6A02C3" w14:textId="3DEAE4D0" w:rsidR="001D22E0" w:rsidRDefault="001D22E0" w:rsidP="006A5534">
      <w:pPr>
        <w:pStyle w:val="RARMPparagraph"/>
      </w:pPr>
      <w:r>
        <w:t>The current assessment focuses on risks posed to people or the environment, including long term persistence of the GMOs, which may arise from the import, transport, storage</w:t>
      </w:r>
      <w:r w:rsidR="00C445C8">
        <w:t>,</w:t>
      </w:r>
      <w:r>
        <w:t xml:space="preserve"> or disposal of </w:t>
      </w:r>
      <w:r w:rsidR="008A2CAD">
        <w:t>the GM vaccine</w:t>
      </w:r>
      <w:r w:rsidR="00427E68">
        <w:t>,</w:t>
      </w:r>
      <w:r w:rsidR="00E65D22">
        <w:t xml:space="preserve"> and the possession</w:t>
      </w:r>
      <w:r w:rsidR="00A87E4A">
        <w:t>,</w:t>
      </w:r>
      <w:r w:rsidR="00E65D22">
        <w:t xml:space="preserve"> supply</w:t>
      </w:r>
      <w:r w:rsidR="00F30DAC">
        <w:t>,</w:t>
      </w:r>
      <w:r w:rsidR="00E65D22">
        <w:t xml:space="preserve"> or use of the GMO</w:t>
      </w:r>
      <w:r w:rsidR="00D65D92">
        <w:t>s</w:t>
      </w:r>
      <w:r w:rsidR="00E65D22">
        <w:t xml:space="preserve"> for the purposes of, or </w:t>
      </w:r>
      <w:proofErr w:type="gramStart"/>
      <w:r w:rsidR="00E65D22">
        <w:t>in the course of</w:t>
      </w:r>
      <w:proofErr w:type="gramEnd"/>
      <w:r w:rsidR="00E65D22">
        <w:t>, any of th</w:t>
      </w:r>
      <w:r w:rsidR="00A87E4A">
        <w:t>es</w:t>
      </w:r>
      <w:r w:rsidR="00E65D22">
        <w:t xml:space="preserve">e </w:t>
      </w:r>
      <w:r w:rsidR="00A87E4A">
        <w:t>dealings</w:t>
      </w:r>
      <w:r w:rsidR="00E65D22">
        <w:t>.</w:t>
      </w:r>
    </w:p>
    <w:p w14:paraId="6331B136" w14:textId="50FC0E35" w:rsidR="00826870" w:rsidRDefault="00826870" w:rsidP="006A5534">
      <w:pPr>
        <w:pStyle w:val="RARMPparagraph"/>
      </w:pPr>
      <w:r>
        <w:t xml:space="preserve">The TGA regulate quality, safety, and efficacy of vaccines under the </w:t>
      </w:r>
      <w:r w:rsidRPr="000F1AD5">
        <w:rPr>
          <w:i/>
          <w:iCs/>
        </w:rPr>
        <w:t>Therapeutic Goods Act 1989</w:t>
      </w:r>
      <w:r>
        <w:t xml:space="preserve">, as mentioned in Chapter 1, Section </w:t>
      </w:r>
      <w:r w:rsidR="00F45417">
        <w:fldChar w:fldCharType="begin"/>
      </w:r>
      <w:r w:rsidR="00F45417">
        <w:instrText xml:space="preserve"> REF _Ref142304042 \r \h </w:instrText>
      </w:r>
      <w:r w:rsidR="00F45417">
        <w:fldChar w:fldCharType="separate"/>
      </w:r>
      <w:r w:rsidR="00417446">
        <w:t>1.1</w:t>
      </w:r>
      <w:r w:rsidR="00F45417">
        <w:fldChar w:fldCharType="end"/>
      </w:r>
      <w:r>
        <w:t>. This includes:</w:t>
      </w:r>
    </w:p>
    <w:p w14:paraId="52A56B50" w14:textId="3FD07AB0" w:rsidR="00826870" w:rsidRDefault="00826870" w:rsidP="00826870">
      <w:pPr>
        <w:pStyle w:val="ListBullet1"/>
      </w:pPr>
      <w:r>
        <w:t>assessment of patient safety, vaccine quality and efficacy prior to inclusion on the ARTG</w:t>
      </w:r>
    </w:p>
    <w:p w14:paraId="03F624F6" w14:textId="70B9E9DB" w:rsidR="00826870" w:rsidRDefault="00826870" w:rsidP="00826870">
      <w:pPr>
        <w:pStyle w:val="ListBullet1"/>
      </w:pPr>
      <w:r>
        <w:t>recommended practices for the transport, storage</w:t>
      </w:r>
      <w:r w:rsidR="00400C66">
        <w:t>,</w:t>
      </w:r>
      <w:r>
        <w:t xml:space="preserve"> and disposal of the GM vaccine under the </w:t>
      </w:r>
      <w:r w:rsidRPr="00C00C52">
        <w:rPr>
          <w:i/>
          <w:iCs/>
        </w:rPr>
        <w:t>Australian code of good wholesaling practice for medicines in schedules 2, 3, 4 &amp; 8</w:t>
      </w:r>
      <w:r w:rsidR="00415455">
        <w:t xml:space="preserve"> </w:t>
      </w:r>
      <w:r w:rsidR="00CD22DB">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CD22DB">
        <w:fldChar w:fldCharType="separate"/>
      </w:r>
      <w:r w:rsidR="00CD22DB">
        <w:rPr>
          <w:noProof/>
        </w:rPr>
        <w:t>(</w:t>
      </w:r>
      <w:hyperlink w:anchor="_ENREF_84" w:tooltip="NCCTG, 2011 #3" w:history="1">
        <w:r w:rsidR="00AF6FCD">
          <w:rPr>
            <w:noProof/>
          </w:rPr>
          <w:t>NCCTG, 2011</w:t>
        </w:r>
      </w:hyperlink>
      <w:r w:rsidR="00CD22DB">
        <w:rPr>
          <w:noProof/>
        </w:rPr>
        <w:t>)</w:t>
      </w:r>
      <w:r w:rsidR="00CD22DB">
        <w:fldChar w:fldCharType="end"/>
      </w:r>
    </w:p>
    <w:p w14:paraId="37CA4C77" w14:textId="274D7843" w:rsidR="00826870" w:rsidRPr="002A7FBB" w:rsidRDefault="00826870" w:rsidP="00826870">
      <w:pPr>
        <w:pStyle w:val="ListBullet1"/>
      </w:pPr>
      <w:r>
        <w:t>requirements for the scheduling, labelling</w:t>
      </w:r>
      <w:r w:rsidR="008E0C99">
        <w:t>,</w:t>
      </w:r>
      <w:r>
        <w:t xml:space="preserve"> and packaging under the </w:t>
      </w:r>
      <w:r w:rsidRPr="00C00C52">
        <w:rPr>
          <w:i/>
          <w:iCs/>
        </w:rPr>
        <w:t>Poisons Standard</w:t>
      </w:r>
      <w:r w:rsidR="007B011F">
        <w:rPr>
          <w:i/>
          <w:iCs/>
        </w:rPr>
        <w:t xml:space="preserve"> </w:t>
      </w:r>
      <w:r w:rsidR="002A7FBB" w:rsidRPr="002A7FBB">
        <w:fldChar w:fldCharType="begin"/>
      </w:r>
      <w:r w:rsidR="002A7FBB" w:rsidRPr="002A7FBB">
        <w:instrText xml:space="preserve"> ADDIN EN.CITE &lt;EndNote&gt;&lt;Cite&gt;&lt;Author&gt;Therapeutic Goods Administration&lt;/Author&gt;&lt;Year&gt;2023&lt;/Year&gt;&lt;RecNum&gt;62&lt;/RecNum&gt;&lt;DisplayText&gt;(Therapeutic Goods Administration, 2023)&lt;/DisplayText&gt;&lt;record&gt;&lt;rec-number&gt;62&lt;/rec-number&gt;&lt;foreign-keys&gt;&lt;key app="EN" db-id="xdvttrsx1z22a6etzw5pttv1fpe52099wrxs" timestamp="1687309301"&gt;62&lt;/key&gt;&lt;/foreign-keys&gt;&lt;ref-type name="Legal Rule or Regulation"&gt;50&lt;/ref-type&gt;&lt;contributors&gt;&lt;authors&gt;&lt;author&gt;Therapeutic Goods Administration,&lt;/author&gt;&lt;/authors&gt;&lt;secondary-authors&gt;&lt;author&gt;Department of Health and Aged Care&lt;/author&gt;&lt;/secondary-authors&gt;&lt;/contributors&gt;&lt;titles&gt;&lt;title&gt;&lt;style face="normal" font="default" size="100%"&gt;The Poisons Standard (&lt;/style&gt;&lt;style face="italic" font="default" size="100%"&gt;SUSMP&lt;/style&gt;&lt;style face="normal" font="default" size="100%"&gt;) - June 2023&lt;/style&gt;&lt;/title&gt;&lt;secondary-title&gt;F2023L00617&lt;/secondary-title&gt;&lt;/titles&gt;&lt;keywords&gt;&lt;keyword&gt;Adoption&lt;/keyword&gt;&lt;keyword&gt;agricultural&lt;/keyword&gt;&lt;keyword&gt;Australia&lt;/keyword&gt;&lt;keyword&gt;classification&lt;/keyword&gt;&lt;keyword&gt;control&lt;/keyword&gt;&lt;keyword&gt;Drug&lt;/keyword&gt;&lt;keyword&gt;General&lt;/keyword&gt;&lt;keyword&gt;labelling&lt;/keyword&gt;&lt;keyword&gt;Laboratories&lt;/keyword&gt;&lt;keyword&gt;Medicine&lt;/keyword&gt;&lt;keyword&gt;of&lt;/keyword&gt;&lt;keyword&gt;PRODUCTS&lt;/keyword&gt;&lt;keyword&gt;regulation&lt;/keyword&gt;&lt;keyword&gt;STATE&lt;/keyword&gt;&lt;keyword&gt;veterinary&lt;/keyword&gt;&lt;/keywords&gt;&lt;dates&gt;&lt;year&gt;2023&lt;/year&gt;&lt;pub-dates&gt;&lt;date&gt;2023&lt;/date&gt;&lt;/pub-dates&gt;&lt;/dates&gt;&lt;publisher&gt;Department of Health and Aged Care&lt;/publisher&gt;&lt;label&gt;5523&lt;/label&gt;&lt;urls&gt;&lt;related-urls&gt;&lt;url&gt;https://www.legislation.gov.au/Details/F2023L00617&lt;/url&gt;&lt;/related-urls&gt;&lt;/urls&gt;&lt;/record&gt;&lt;/Cite&gt;&lt;/EndNote&gt;</w:instrText>
      </w:r>
      <w:r w:rsidR="002A7FBB" w:rsidRPr="002A7FBB">
        <w:fldChar w:fldCharType="separate"/>
      </w:r>
      <w:r w:rsidR="002A7FBB" w:rsidRPr="002A7FBB">
        <w:rPr>
          <w:noProof/>
        </w:rPr>
        <w:t>(</w:t>
      </w:r>
      <w:hyperlink w:anchor="_ENREF_132" w:tooltip="Therapeutic Goods Administration, 2023 #62" w:history="1">
        <w:r w:rsidR="00AF6FCD" w:rsidRPr="002A7FBB">
          <w:rPr>
            <w:noProof/>
          </w:rPr>
          <w:t>Therapeutic Goods Administration, 2023</w:t>
        </w:r>
      </w:hyperlink>
      <w:r w:rsidR="002A7FBB" w:rsidRPr="002A7FBB">
        <w:rPr>
          <w:noProof/>
        </w:rPr>
        <w:t>)</w:t>
      </w:r>
      <w:r w:rsidR="002A7FBB" w:rsidRPr="002A7FBB">
        <w:fldChar w:fldCharType="end"/>
      </w:r>
      <w:r w:rsidR="002A7FBB">
        <w:t>.</w:t>
      </w:r>
    </w:p>
    <w:p w14:paraId="07C5208B" w14:textId="113E28A1" w:rsidR="00826870" w:rsidRPr="00BA3DEA" w:rsidRDefault="00826870" w:rsidP="001D22E0">
      <w:pPr>
        <w:pStyle w:val="RARMPparagraph"/>
      </w:pPr>
      <w:r w:rsidRPr="0085656F">
        <w:t>Use of GMOs for therapeutic pur</w:t>
      </w:r>
      <w:r w:rsidRPr="00BA3DEA">
        <w:t xml:space="preserve">poses is not regulated under the Act, and the Regulator does not assess risks from their use, such as </w:t>
      </w:r>
      <w:r w:rsidR="0039797D" w:rsidRPr="00BA3DEA">
        <w:t xml:space="preserve">risks to the </w:t>
      </w:r>
      <w:r w:rsidR="00BA3DEA" w:rsidRPr="003A17D8">
        <w:t>intended vaccine recipients</w:t>
      </w:r>
      <w:r w:rsidR="0039797D" w:rsidRPr="00BA3DEA">
        <w:t xml:space="preserve"> from the GM vaccine</w:t>
      </w:r>
      <w:r w:rsidRPr="00BA3DEA">
        <w:t>.</w:t>
      </w:r>
      <w:r w:rsidR="001D22E0" w:rsidRPr="00BA3DEA">
        <w:t xml:space="preserve"> Therefore, </w:t>
      </w:r>
      <w:r w:rsidR="007B678D" w:rsidRPr="00BA3DEA">
        <w:t>this</w:t>
      </w:r>
      <w:r w:rsidR="001D22E0" w:rsidRPr="00BA3DEA">
        <w:t xml:space="preserve"> assessment focus</w:t>
      </w:r>
      <w:r w:rsidR="006D61FF" w:rsidRPr="00BA3DEA">
        <w:t>es</w:t>
      </w:r>
      <w:r w:rsidR="001D22E0" w:rsidRPr="00BA3DEA">
        <w:t xml:space="preserve"> primarily on risks posed by accidental exposure of people</w:t>
      </w:r>
      <w:r w:rsidR="000674C9" w:rsidRPr="00BA3DEA">
        <w:t xml:space="preserve"> and other organisms</w:t>
      </w:r>
      <w:r w:rsidR="001D22E0" w:rsidRPr="00BA3DEA">
        <w:t xml:space="preserve"> and to the environment from the GMO, and not the intended vaccine recipients.</w:t>
      </w:r>
    </w:p>
    <w:p w14:paraId="198B16A0" w14:textId="0FE7F19C" w:rsidR="00C123C1" w:rsidRDefault="00641496" w:rsidP="00F94403">
      <w:pPr>
        <w:pStyle w:val="RARMPparagraph"/>
      </w:pPr>
      <w:r>
        <w:t xml:space="preserve">As discussed in Chapter 1, dengue is a mosquito-borne illness </w:t>
      </w:r>
      <w:r w:rsidR="00296F66">
        <w:t xml:space="preserve">that </w:t>
      </w:r>
      <w:r>
        <w:t xml:space="preserve">results in viraemia in humans and can be spread through blood-blood contact. Dengue is not known to be transmitted by shedding. </w:t>
      </w:r>
      <w:r w:rsidR="00C123C1">
        <w:t>In natural human infection</w:t>
      </w:r>
      <w:r w:rsidR="00AD1B59">
        <w:t xml:space="preserve"> (</w:t>
      </w:r>
      <w:r w:rsidR="00A41296">
        <w:t>WT</w:t>
      </w:r>
      <w:r w:rsidR="00AD1B59">
        <w:t xml:space="preserve"> strains)</w:t>
      </w:r>
      <w:r w:rsidR="00C123C1">
        <w:t xml:space="preserve">, </w:t>
      </w:r>
      <w:r w:rsidR="00953551">
        <w:t>dengue</w:t>
      </w:r>
      <w:r w:rsidR="00C123C1">
        <w:t xml:space="preserve"> genomes have been detected in body fluids such as saliva, urine, semen, vaginal secretions, and breast milk. However, </w:t>
      </w:r>
      <w:proofErr w:type="spellStart"/>
      <w:r w:rsidR="00844908">
        <w:t>v</w:t>
      </w:r>
      <w:r w:rsidR="00C123C1">
        <w:t>RNA</w:t>
      </w:r>
      <w:proofErr w:type="spellEnd"/>
      <w:r w:rsidR="00C123C1">
        <w:t xml:space="preserve"> load in urine, saliva, and breast milk is 3</w:t>
      </w:r>
      <w:r w:rsidR="00467CE2">
        <w:noBreakHyphen/>
      </w:r>
      <w:r w:rsidR="00C123C1">
        <w:t xml:space="preserve">5 orders of magnitude lower than in plasma and attempts to isolate viable virus particles from urine, semen, vaginal secretions, and breast milk were unsuccessful. There are conflicting reports </w:t>
      </w:r>
      <w:r w:rsidR="00D65D92">
        <w:t xml:space="preserve">about the presence </w:t>
      </w:r>
      <w:r w:rsidR="00C123C1">
        <w:t>of viable virus particles in human sal</w:t>
      </w:r>
      <w:r w:rsidR="00C123C1" w:rsidRPr="00DC526E">
        <w:t xml:space="preserve">iva. The GM strains are attenuated compared to WT and </w:t>
      </w:r>
      <w:r w:rsidR="00BA3DEA" w:rsidRPr="00DC526E">
        <w:t xml:space="preserve">have </w:t>
      </w:r>
      <w:r w:rsidR="007B678D" w:rsidRPr="00DC526E">
        <w:t>limi</w:t>
      </w:r>
      <w:r w:rsidRPr="00DC526E">
        <w:t xml:space="preserve">ted shedding into urine and saliva in </w:t>
      </w:r>
      <w:r w:rsidR="00296F66">
        <w:t>mice</w:t>
      </w:r>
      <w:r w:rsidRPr="00DC526E">
        <w:t>.</w:t>
      </w:r>
      <w:r w:rsidR="00C123C1" w:rsidRPr="00DC526E">
        <w:t xml:space="preserve"> Therefore</w:t>
      </w:r>
      <w:r w:rsidRPr="00DC526E">
        <w:t>,</w:t>
      </w:r>
      <w:r w:rsidR="00C123C1" w:rsidRPr="00DC526E">
        <w:t xml:space="preserve"> shedding of the GM strains in </w:t>
      </w:r>
      <w:r w:rsidRPr="00DC526E">
        <w:t xml:space="preserve">human </w:t>
      </w:r>
      <w:r w:rsidR="00C123C1" w:rsidRPr="00DC526E">
        <w:t>body fluids such saliva, urine, semen, vaginal secretions, and breast milk is expected to be minimal and insufficient to cause in</w:t>
      </w:r>
      <w:r w:rsidR="00C123C1">
        <w:t xml:space="preserve">fection, and will not be considered further as </w:t>
      </w:r>
      <w:r w:rsidR="007C2AAE">
        <w:t xml:space="preserve">potential </w:t>
      </w:r>
      <w:r w:rsidR="00C123C1">
        <w:t>dispersal pathways into the environment.</w:t>
      </w:r>
    </w:p>
    <w:p w14:paraId="4FBA12C4" w14:textId="7DF7624F" w:rsidR="007B678D" w:rsidRDefault="007C2AAE" w:rsidP="00F94403">
      <w:pPr>
        <w:pStyle w:val="RARMPparagraph"/>
      </w:pPr>
      <w:r>
        <w:t>For u</w:t>
      </w:r>
      <w:r w:rsidR="00C123C1">
        <w:t>rban transmission of dengue virus between mosquitoes and humans to occur</w:t>
      </w:r>
      <w:r w:rsidR="002F2A2F">
        <w:t>,</w:t>
      </w:r>
      <w:r w:rsidR="00780FF7" w:rsidRPr="00780FF7">
        <w:t xml:space="preserve"> sufficient populations of vector mosquitoes and human hosts </w:t>
      </w:r>
      <w:r w:rsidR="00780FF7">
        <w:t xml:space="preserve">would need to be </w:t>
      </w:r>
      <w:r w:rsidR="00780FF7" w:rsidRPr="00780FF7">
        <w:t xml:space="preserve">within </w:t>
      </w:r>
      <w:proofErr w:type="gramStart"/>
      <w:r w:rsidR="00780FF7" w:rsidRPr="00780FF7">
        <w:t>close proximity</w:t>
      </w:r>
      <w:proofErr w:type="gramEnd"/>
      <w:r w:rsidR="00780FF7">
        <w:t xml:space="preserve"> and</w:t>
      </w:r>
      <w:r w:rsidR="004540CA">
        <w:t>:</w:t>
      </w:r>
    </w:p>
    <w:p w14:paraId="24852B70" w14:textId="54CD6C89" w:rsidR="007B678D" w:rsidRDefault="00C123C1" w:rsidP="00BA417A">
      <w:pPr>
        <w:pStyle w:val="Lista"/>
        <w:numPr>
          <w:ilvl w:val="0"/>
          <w:numId w:val="28"/>
        </w:numPr>
      </w:pPr>
      <w:r>
        <w:t xml:space="preserve">a viraemic human must be bitten by a vector </w:t>
      </w:r>
      <w:proofErr w:type="gramStart"/>
      <w:r>
        <w:t>mosquito</w:t>
      </w:r>
      <w:proofErr w:type="gramEnd"/>
    </w:p>
    <w:p w14:paraId="693C77E2" w14:textId="67C99B35" w:rsidR="007B678D" w:rsidRDefault="00C123C1" w:rsidP="00BA417A">
      <w:pPr>
        <w:pStyle w:val="Lista"/>
      </w:pPr>
      <w:r>
        <w:t xml:space="preserve">the mosquito must ingest enough viral particles to infect the </w:t>
      </w:r>
      <w:proofErr w:type="gramStart"/>
      <w:r>
        <w:t>midgut</w:t>
      </w:r>
      <w:proofErr w:type="gramEnd"/>
    </w:p>
    <w:p w14:paraId="799922D9" w14:textId="269148AF" w:rsidR="007B678D" w:rsidRDefault="00C123C1" w:rsidP="00BA417A">
      <w:pPr>
        <w:pStyle w:val="Lista"/>
      </w:pPr>
      <w:r>
        <w:t xml:space="preserve">the virus must be able to replicate in the </w:t>
      </w:r>
      <w:r w:rsidR="001639E3">
        <w:t xml:space="preserve">mosquito </w:t>
      </w:r>
      <w:r>
        <w:t xml:space="preserve">midgut and then disseminate into the salivary </w:t>
      </w:r>
      <w:proofErr w:type="gramStart"/>
      <w:r>
        <w:t>gland</w:t>
      </w:r>
      <w:proofErr w:type="gramEnd"/>
    </w:p>
    <w:p w14:paraId="0EAF661A" w14:textId="390C47D0" w:rsidR="007B678D" w:rsidRDefault="00C123C1" w:rsidP="00BA417A">
      <w:pPr>
        <w:pStyle w:val="Lista"/>
      </w:pPr>
      <w:r>
        <w:t xml:space="preserve">the virus must replicate in the </w:t>
      </w:r>
      <w:r w:rsidR="001639E3">
        <w:t xml:space="preserve">mosquito </w:t>
      </w:r>
      <w:r>
        <w:t>salivary glands to a sufficient level to ensure transmission to a human when taking a blood meal.</w:t>
      </w:r>
    </w:p>
    <w:p w14:paraId="7827B3F6" w14:textId="6FC23AE3" w:rsidR="00C123C1" w:rsidRDefault="00B3463C" w:rsidP="00F94403">
      <w:pPr>
        <w:pStyle w:val="RARMPparagraph"/>
      </w:pPr>
      <w:r>
        <w:t>The</w:t>
      </w:r>
      <w:r w:rsidR="00C123C1">
        <w:t xml:space="preserve"> GMOs are attenuated</w:t>
      </w:r>
      <w:r>
        <w:t xml:space="preserve"> compared to WT dengue and have </w:t>
      </w:r>
      <w:r w:rsidR="006E0FA5">
        <w:t xml:space="preserve">reduced replication </w:t>
      </w:r>
      <w:r w:rsidR="00296F66">
        <w:t xml:space="preserve">potential </w:t>
      </w:r>
      <w:r w:rsidR="006E0FA5">
        <w:t>in humans and mosquitoes</w:t>
      </w:r>
      <w:r w:rsidR="00C123C1">
        <w:t xml:space="preserve">. </w:t>
      </w:r>
      <w:r w:rsidR="00B73E92">
        <w:t xml:space="preserve">The </w:t>
      </w:r>
      <w:r w:rsidR="009F72AD">
        <w:t xml:space="preserve">peak </w:t>
      </w:r>
      <w:r w:rsidR="00B73E92">
        <w:t xml:space="preserve">viraemia </w:t>
      </w:r>
      <w:r w:rsidR="0082244D">
        <w:t xml:space="preserve">reported </w:t>
      </w:r>
      <w:r w:rsidR="00B73E92">
        <w:t xml:space="preserve">in clinical </w:t>
      </w:r>
      <w:r w:rsidR="0082244D">
        <w:t xml:space="preserve">trial data </w:t>
      </w:r>
      <w:r w:rsidR="009F72AD">
        <w:t>was</w:t>
      </w:r>
      <w:r w:rsidR="00B73E92">
        <w:t xml:space="preserve"> 2.5 x 10</w:t>
      </w:r>
      <w:r w:rsidR="00B73E92" w:rsidRPr="00CB5966">
        <w:rPr>
          <w:vertAlign w:val="superscript"/>
        </w:rPr>
        <w:t>5</w:t>
      </w:r>
      <w:r w:rsidR="00B73E92">
        <w:t xml:space="preserve"> genomes/mL</w:t>
      </w:r>
      <w:r w:rsidR="00CB5966">
        <w:t xml:space="preserve"> </w:t>
      </w:r>
      <w:r w:rsidR="009F72AD">
        <w:t xml:space="preserve">for TDV-2 </w:t>
      </w:r>
      <w:r w:rsidR="00CB5966">
        <w:t>(</w:t>
      </w:r>
      <w:r w:rsidR="00F45417">
        <w:t>Chapter 1</w:t>
      </w:r>
      <w:r w:rsidR="002F2A2F">
        <w:t>,</w:t>
      </w:r>
      <w:r w:rsidR="00F45417">
        <w:t xml:space="preserve"> </w:t>
      </w:r>
      <w:r w:rsidR="00CB5966">
        <w:t xml:space="preserve">Section </w:t>
      </w:r>
      <w:r w:rsidR="00F45417">
        <w:fldChar w:fldCharType="begin"/>
      </w:r>
      <w:r w:rsidR="00F45417">
        <w:instrText xml:space="preserve"> REF _Ref142304068 \r \h </w:instrText>
      </w:r>
      <w:r w:rsidR="00F45417">
        <w:fldChar w:fldCharType="separate"/>
      </w:r>
      <w:r w:rsidR="00417446">
        <w:t>4.3.4</w:t>
      </w:r>
      <w:r w:rsidR="00F45417">
        <w:fldChar w:fldCharType="end"/>
      </w:r>
      <w:r w:rsidR="00CB5966">
        <w:t>)</w:t>
      </w:r>
      <w:r w:rsidR="00B73E92">
        <w:t xml:space="preserve">, which is </w:t>
      </w:r>
      <w:r w:rsidR="0082244D">
        <w:t>considerably</w:t>
      </w:r>
      <w:r w:rsidR="00B73E92">
        <w:t xml:space="preserve"> lower than the 10</w:t>
      </w:r>
      <w:r w:rsidR="00B73E92" w:rsidRPr="00CB5966">
        <w:rPr>
          <w:vertAlign w:val="superscript"/>
        </w:rPr>
        <w:t>9</w:t>
      </w:r>
      <w:r w:rsidR="00CB5966">
        <w:t xml:space="preserve"> peak titres</w:t>
      </w:r>
      <w:r w:rsidR="00B73E92">
        <w:t xml:space="preserve"> seen in natural </w:t>
      </w:r>
      <w:r w:rsidR="00B73E92">
        <w:lastRenderedPageBreak/>
        <w:t>dengue infection</w:t>
      </w:r>
      <w:r w:rsidR="00CB5966">
        <w:t xml:space="preserve"> (</w:t>
      </w:r>
      <w:r w:rsidR="00F45417">
        <w:t>Chapter 1</w:t>
      </w:r>
      <w:r w:rsidR="002F2A2F">
        <w:t>,</w:t>
      </w:r>
      <w:r w:rsidR="00F45417">
        <w:t xml:space="preserve"> </w:t>
      </w:r>
      <w:r w:rsidR="00CB5966">
        <w:t xml:space="preserve">Section </w:t>
      </w:r>
      <w:r w:rsidR="00F45417">
        <w:fldChar w:fldCharType="begin"/>
      </w:r>
      <w:r w:rsidR="00F45417">
        <w:instrText xml:space="preserve"> REF _Ref142304108 \r \h </w:instrText>
      </w:r>
      <w:r w:rsidR="00F45417">
        <w:fldChar w:fldCharType="separate"/>
      </w:r>
      <w:r w:rsidR="00417446">
        <w:t>3.5</w:t>
      </w:r>
      <w:r w:rsidR="00F45417">
        <w:fldChar w:fldCharType="end"/>
      </w:r>
      <w:r w:rsidR="00CB5966">
        <w:t>)</w:t>
      </w:r>
      <w:r w:rsidR="00D65D92">
        <w:t>,</w:t>
      </w:r>
      <w:r w:rsidR="00CB5966">
        <w:t xml:space="preserve"> </w:t>
      </w:r>
      <w:r w:rsidR="0082244D">
        <w:t xml:space="preserve">thus reducing </w:t>
      </w:r>
      <w:r w:rsidR="00CB5966">
        <w:t>the likelihood for transmission</w:t>
      </w:r>
      <w:r w:rsidR="00B73E92">
        <w:t xml:space="preserve">. </w:t>
      </w:r>
      <w:r w:rsidR="00F9191A">
        <w:t xml:space="preserve">As discussed in </w:t>
      </w:r>
      <w:r w:rsidR="00F45417">
        <w:t>Chapter 1</w:t>
      </w:r>
      <w:r w:rsidR="002F2A2F">
        <w:t>,</w:t>
      </w:r>
      <w:r w:rsidR="00F45417">
        <w:t xml:space="preserve"> </w:t>
      </w:r>
      <w:r w:rsidR="00F9191A">
        <w:t>Section</w:t>
      </w:r>
      <w:r w:rsidR="00F45417">
        <w:t> </w:t>
      </w:r>
      <w:r w:rsidR="00F45417">
        <w:fldChar w:fldCharType="begin"/>
      </w:r>
      <w:r w:rsidR="00F45417">
        <w:instrText xml:space="preserve"> REF _Ref142304142 \r \h </w:instrText>
      </w:r>
      <w:r w:rsidR="00F45417">
        <w:fldChar w:fldCharType="separate"/>
      </w:r>
      <w:r w:rsidR="00417446">
        <w:t>4.3.3</w:t>
      </w:r>
      <w:r w:rsidR="00F45417">
        <w:fldChar w:fldCharType="end"/>
      </w:r>
      <w:r w:rsidR="00F9191A">
        <w:t>, w</w:t>
      </w:r>
      <w:r w:rsidR="00CB5966">
        <w:t xml:space="preserve">hen </w:t>
      </w:r>
      <w:r w:rsidR="00CB5966" w:rsidRPr="00CB5966">
        <w:rPr>
          <w:i/>
          <w:iCs/>
        </w:rPr>
        <w:t>Ae</w:t>
      </w:r>
      <w:r w:rsidR="0082244D" w:rsidRPr="00CB5966">
        <w:rPr>
          <w:i/>
          <w:iCs/>
        </w:rPr>
        <w:t>.</w:t>
      </w:r>
      <w:r w:rsidR="0082244D">
        <w:rPr>
          <w:i/>
          <w:iCs/>
        </w:rPr>
        <w:t> </w:t>
      </w:r>
      <w:r w:rsidR="00CB5966" w:rsidRPr="00CB5966">
        <w:rPr>
          <w:i/>
          <w:iCs/>
        </w:rPr>
        <w:t>aegypti</w:t>
      </w:r>
      <w:r w:rsidR="00CB5966">
        <w:t xml:space="preserve"> </w:t>
      </w:r>
      <w:r w:rsidR="0082244D">
        <w:t xml:space="preserve">mosquitoes </w:t>
      </w:r>
      <w:r w:rsidR="00CB5966">
        <w:t>were fed a blood meal with 2.5 x 10</w:t>
      </w:r>
      <w:r w:rsidR="00CB5966" w:rsidRPr="00CB5966">
        <w:rPr>
          <w:vertAlign w:val="superscript"/>
        </w:rPr>
        <w:t>6</w:t>
      </w:r>
      <w:r w:rsidR="00CB5966">
        <w:t xml:space="preserve"> PFU/mL TDV-2, none became infected. </w:t>
      </w:r>
      <w:r w:rsidR="007B011F">
        <w:t>This lack of</w:t>
      </w:r>
      <w:r w:rsidR="0082244D">
        <w:t>,</w:t>
      </w:r>
      <w:r w:rsidR="007B011F">
        <w:t xml:space="preserve"> or impaired</w:t>
      </w:r>
      <w:r w:rsidR="0082244D">
        <w:t>,</w:t>
      </w:r>
      <w:r w:rsidR="007B011F">
        <w:t xml:space="preserve"> infectivity </w:t>
      </w:r>
      <w:r w:rsidR="001639E3">
        <w:t xml:space="preserve">to </w:t>
      </w:r>
      <w:r w:rsidR="00CB5966">
        <w:t>mosquitoes</w:t>
      </w:r>
      <w:r w:rsidR="007B011F">
        <w:t xml:space="preserve"> was also seen for the other TDVs</w:t>
      </w:r>
      <w:r w:rsidR="00F9191A">
        <w:t xml:space="preserve"> </w:t>
      </w:r>
      <w:r w:rsidR="00F9191A">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 </w:instrText>
      </w:r>
      <w:r w:rsidR="00341570">
        <w:fldChar w:fldCharType="begin">
          <w:fldData xml:space="preserve">PEVuZE5vdGU+PENpdGU+PEF1dGhvcj5IdWFuZzwvQXV0aG9yPjxZZWFyPjIwMTM8L1llYXI+PFJl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</w:fldData>
        </w:fldChar>
      </w:r>
      <w:r w:rsidR="00341570">
        <w:instrText xml:space="preserve"> ADDIN EN.CITE.DATA </w:instrText>
      </w:r>
      <w:r w:rsidR="00341570">
        <w:fldChar w:fldCharType="end"/>
      </w:r>
      <w:r w:rsidR="00F9191A">
        <w:fldChar w:fldCharType="separate"/>
      </w:r>
      <w:r w:rsidR="00F9191A">
        <w:rPr>
          <w:noProof/>
        </w:rPr>
        <w:t>(</w:t>
      </w:r>
      <w:hyperlink w:anchor="_ENREF_56" w:tooltip="Huang, 2013 #133" w:history="1">
        <w:r w:rsidR="00AF6FCD">
          <w:rPr>
            <w:noProof/>
          </w:rPr>
          <w:t>Huang et al., 2013</w:t>
        </w:r>
      </w:hyperlink>
      <w:r w:rsidR="00F9191A">
        <w:rPr>
          <w:noProof/>
        </w:rPr>
        <w:t>)</w:t>
      </w:r>
      <w:r w:rsidR="00F9191A">
        <w:fldChar w:fldCharType="end"/>
      </w:r>
      <w:r w:rsidR="00CB5966">
        <w:t xml:space="preserve">. </w:t>
      </w:r>
      <w:r>
        <w:t xml:space="preserve">In addition, populations of </w:t>
      </w:r>
      <w:r w:rsidRPr="00B3463C">
        <w:rPr>
          <w:i/>
          <w:iCs/>
        </w:rPr>
        <w:t>Ae</w:t>
      </w:r>
      <w:r>
        <w:rPr>
          <w:i/>
          <w:iCs/>
        </w:rPr>
        <w:t>.</w:t>
      </w:r>
      <w:r w:rsidRPr="00B3463C">
        <w:rPr>
          <w:i/>
          <w:iCs/>
        </w:rPr>
        <w:t xml:space="preserve"> aegypti</w:t>
      </w:r>
      <w:r>
        <w:t xml:space="preserve"> are limited to northern Queensland</w:t>
      </w:r>
      <w:r w:rsidR="00F9191A">
        <w:t xml:space="preserve"> (</w:t>
      </w:r>
      <w:r w:rsidR="00F45417">
        <w:t>Chapter 1</w:t>
      </w:r>
      <w:r w:rsidR="002F2A2F">
        <w:t>,</w:t>
      </w:r>
      <w:r w:rsidR="00F45417">
        <w:t xml:space="preserve"> </w:t>
      </w:r>
      <w:r w:rsidR="00F9191A">
        <w:t>Section 3.7.6)</w:t>
      </w:r>
      <w:r w:rsidR="00CB5966">
        <w:t>, reducing opportunities for vector exposure</w:t>
      </w:r>
      <w:r>
        <w:t xml:space="preserve">. </w:t>
      </w:r>
      <w:r w:rsidR="00C123C1">
        <w:t>If the GMOs remain attenuated, sustained transmission in the environment is considered highly unlikely</w:t>
      </w:r>
      <w:r w:rsidR="006E0FA5">
        <w:t>, and will not be considered further</w:t>
      </w:r>
      <w:r w:rsidR="00C123C1">
        <w:t>.</w:t>
      </w:r>
    </w:p>
    <w:p w14:paraId="2AF04E3E" w14:textId="02FB6571" w:rsidR="00500F68" w:rsidRDefault="006E0FA5" w:rsidP="004B7D54">
      <w:pPr>
        <w:pStyle w:val="RARMPparagraph"/>
      </w:pPr>
      <w:r>
        <w:t xml:space="preserve">The GMOs are live attenuated </w:t>
      </w:r>
      <w:r w:rsidR="00953551">
        <w:t>dengue</w:t>
      </w:r>
      <w:r>
        <w:t xml:space="preserve"> strains and therefore have the potential to acquire mutations that may cause reversion to a more virulent phenotype. As discussed in </w:t>
      </w:r>
      <w:r w:rsidR="00F45417">
        <w:t>Chapter 1</w:t>
      </w:r>
      <w:r w:rsidR="002F2A2F">
        <w:t>,</w:t>
      </w:r>
      <w:r w:rsidR="00F45417">
        <w:t xml:space="preserve"> </w:t>
      </w:r>
      <w:r>
        <w:t xml:space="preserve">Section </w:t>
      </w:r>
      <w:r w:rsidR="00F45417">
        <w:fldChar w:fldCharType="begin"/>
      </w:r>
      <w:r w:rsidR="00F45417">
        <w:instrText xml:space="preserve"> REF _Ref142304167 \r \h </w:instrText>
      </w:r>
      <w:r w:rsidR="00F45417">
        <w:fldChar w:fldCharType="separate"/>
      </w:r>
      <w:r w:rsidR="00417446">
        <w:t>3.6</w:t>
      </w:r>
      <w:r w:rsidR="00F45417">
        <w:fldChar w:fldCharType="end"/>
      </w:r>
      <w:r>
        <w:t xml:space="preserve">, </w:t>
      </w:r>
      <w:r w:rsidR="007C2AAE">
        <w:t>dengue is an</w:t>
      </w:r>
      <w:r>
        <w:t xml:space="preserve"> RNA virus</w:t>
      </w:r>
      <w:r w:rsidR="007C2AAE">
        <w:t xml:space="preserve"> with </w:t>
      </w:r>
      <w:r>
        <w:t>a relatively high mutation rate, although beneficial mutations happen rarely</w:t>
      </w:r>
      <w:r w:rsidR="007B011F">
        <w:t xml:space="preserve"> </w:t>
      </w:r>
      <w:r w:rsidR="002A7FBB">
        <w:fldChar w:fldCharType="begin"/>
      </w:r>
      <w:r w:rsidR="002A7FBB">
        <w:instrText xml:space="preserve"> ADDIN EN.CITE &lt;EndNote&gt;&lt;Cite&gt;&lt;Author&gt;Dolan&lt;/Author&gt;&lt;Year&gt;2021&lt;/Year&gt;&lt;RecNum&gt;147&lt;/RecNum&gt;&lt;DisplayText&gt;(Dolan et al., 2021)&lt;/DisplayText&gt;&lt;record&gt;&lt;rec-number&gt;147&lt;/rec-number&gt;&lt;foreign-keys&gt;&lt;key app="EN" db-id="xdvttrsx1z22a6etzw5pttv1fpe52099wrxs" timestamp="1688432952"&gt;147&lt;/key&gt;&lt;/foreign-keys&gt;&lt;ref-type name="Journal Article"&gt;17&lt;/ref-type&gt;&lt;contributors&gt;&lt;authors&gt;&lt;author&gt;Dolan, P. T.&lt;/author&gt;&lt;author&gt;Taguwa, S.&lt;/author&gt;&lt;author&gt;Rangel, M. A.&lt;/author&gt;&lt;author&gt;Acevedo, A.&lt;/author&gt;&lt;author&gt;Hagai, T.&lt;/author&gt;&lt;author&gt;Andino, R.&lt;/author&gt;&lt;author&gt;Frydman, J.&lt;/author&gt;&lt;/authors&gt;&lt;/contributors&gt;&lt;auth-address&gt;Stanford University, Department of Biology, Stanford, United States.&amp;#xD;University of California, Microbiology and Immunology, San Francisco, San Francisco, United States.&amp;#xD;Shmunis School of Biomedicine and Cancer Research, George S. Wise Faculty of Life Sciences, Tel Aviv University, Tel Aviv, Israel.&lt;/auth-address&gt;&lt;titles&gt;&lt;title&gt;Principles of dengue virus evolvability derived from genotype-fitness maps in human and mosquito cells&lt;/title&gt;&lt;secondary-title&gt;Elife&lt;/secondary-title&gt;&lt;/titles&gt;&lt;periodical&gt;&lt;full-title&gt;Elife&lt;/full-title&gt;&lt;/periodical&gt;&lt;volume&gt;10&lt;/volume&gt;&lt;edition&gt;2021/01/26&lt;/edition&gt;&lt;keywords&gt;&lt;keyword&gt;arbovirus&lt;/keyword&gt;&lt;keyword&gt;dengue&lt;/keyword&gt;&lt;keyword&gt;evolutionary biology&lt;/keyword&gt;&lt;keyword&gt;host adaptation&lt;/keyword&gt;&lt;keyword&gt;host-virus interactions&lt;/keyword&gt;&lt;keyword&gt;infectious disease&lt;/keyword&gt;&lt;keyword&gt;microbiology&lt;/keyword&gt;&lt;keyword&gt;population genomics&lt;/keyword&gt;&lt;keyword&gt;virus&lt;/keyword&gt;&lt;/keywords&gt;&lt;dates&gt;&lt;year&gt;2021&lt;/year&gt;&lt;pub-dates&gt;&lt;date&gt;Jan 25&lt;/date&gt;&lt;/pub-dates&gt;&lt;/dates&gt;&lt;isbn&gt;2050-084X (Electronic)&amp;#xD;2050-084X (Linking)&lt;/isbn&gt;&lt;accession-num&gt;33491648&lt;/accession-num&gt;&lt;urls&gt;&lt;related-urls&gt;&lt;url&gt;https://www.ncbi.nlm.nih.gov/pubmed/33491648&lt;/url&gt;&lt;/related-urls&gt;&lt;/urls&gt;&lt;custom2&gt;PMC7880689&lt;/custom2&gt;&lt;electronic-resource-num&gt;10.7554/eLife.61921&lt;/electronic-resource-num&gt;&lt;/record&gt;&lt;/Cite&gt;&lt;/EndNote&gt;</w:instrText>
      </w:r>
      <w:r w:rsidR="002A7FBB">
        <w:fldChar w:fldCharType="separate"/>
      </w:r>
      <w:r w:rsidR="002A7FBB">
        <w:rPr>
          <w:noProof/>
        </w:rPr>
        <w:t>(</w:t>
      </w:r>
      <w:hyperlink w:anchor="_ENREF_35" w:tooltip="Dolan, 2021 #147" w:history="1">
        <w:r w:rsidR="00AF6FCD">
          <w:rPr>
            <w:noProof/>
          </w:rPr>
          <w:t>Dolan et al., 2021</w:t>
        </w:r>
      </w:hyperlink>
      <w:r w:rsidR="002A7FBB">
        <w:rPr>
          <w:noProof/>
        </w:rPr>
        <w:t>)</w:t>
      </w:r>
      <w:r w:rsidR="002A7FBB">
        <w:fldChar w:fldCharType="end"/>
      </w:r>
      <w:r>
        <w:t>. The genetic modifications in the GMOs are</w:t>
      </w:r>
      <w:r w:rsidR="007B011F">
        <w:t xml:space="preserve"> the replacement of genes which encode </w:t>
      </w:r>
      <w:r>
        <w:t xml:space="preserve">structural </w:t>
      </w:r>
      <w:proofErr w:type="spellStart"/>
      <w:r w:rsidR="007B011F">
        <w:t>prM</w:t>
      </w:r>
      <w:proofErr w:type="spellEnd"/>
      <w:r w:rsidR="007B011F">
        <w:t xml:space="preserve"> and E </w:t>
      </w:r>
      <w:r>
        <w:t>proteins</w:t>
      </w:r>
      <w:r w:rsidR="007B011F">
        <w:t xml:space="preserve"> from WT dengue strains</w:t>
      </w:r>
      <w:r>
        <w:t xml:space="preserve"> and are not expected to increase the likelihood of reversion occurring.</w:t>
      </w:r>
    </w:p>
    <w:p w14:paraId="0C1DCFA3" w14:textId="19F83A05" w:rsidR="007C2AAE" w:rsidRDefault="006E0FA5" w:rsidP="006D61FF">
      <w:pPr>
        <w:pStyle w:val="RARMPparagraph"/>
      </w:pPr>
      <w:r>
        <w:t xml:space="preserve">Genetic stability of the GMOs has been studied </w:t>
      </w:r>
      <w:r w:rsidRPr="007C2AAE">
        <w:rPr>
          <w:i/>
          <w:iCs/>
        </w:rPr>
        <w:t>in vitro</w:t>
      </w:r>
      <w:r>
        <w:t xml:space="preserve"> and in clinical trials</w:t>
      </w:r>
      <w:r w:rsidR="00B73E92">
        <w:t xml:space="preserve"> (</w:t>
      </w:r>
      <w:r w:rsidR="00F45417">
        <w:t>Chapter 1</w:t>
      </w:r>
      <w:r w:rsidR="002F2A2F">
        <w:t>,</w:t>
      </w:r>
      <w:r w:rsidR="00F45417">
        <w:t xml:space="preserve"> </w:t>
      </w:r>
      <w:r w:rsidR="00B73E92">
        <w:t>Section</w:t>
      </w:r>
      <w:r w:rsidR="009A127D">
        <w:t> </w:t>
      </w:r>
      <w:r w:rsidR="009A127D">
        <w:fldChar w:fldCharType="begin"/>
      </w:r>
      <w:r w:rsidR="009A127D">
        <w:instrText xml:space="preserve"> REF _Ref142304200 \r \h </w:instrText>
      </w:r>
      <w:r w:rsidR="009A127D">
        <w:fldChar w:fldCharType="separate"/>
      </w:r>
      <w:r w:rsidR="00417446">
        <w:t>4.3.2</w:t>
      </w:r>
      <w:r w:rsidR="009A127D">
        <w:fldChar w:fldCharType="end"/>
      </w:r>
      <w:r w:rsidR="00B73E92">
        <w:t>)</w:t>
      </w:r>
      <w:r>
        <w:t xml:space="preserve">. Of the 3 attenuation loci, 5’NCR has shown a propensity to revert, and occasionally NS1, but not both together. </w:t>
      </w:r>
      <w:r w:rsidRPr="007C2AAE">
        <w:rPr>
          <w:i/>
          <w:iCs/>
        </w:rPr>
        <w:t>In vitro</w:t>
      </w:r>
      <w:r>
        <w:t xml:space="preserve"> phenotypic studies have demonstrated that reversions in 2 or more attenuation loci are required to restore the virulent phenotype</w:t>
      </w:r>
      <w:r w:rsidR="007B011F">
        <w:t xml:space="preserve"> </w:t>
      </w:r>
      <w:r w:rsidR="002A7FBB">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 </w:instrText>
      </w:r>
      <w:r w:rsidR="00341570">
        <w:fldChar w:fldCharType="begin">
          <w:fldData xml:space="preserve">PEVuZE5vdGU+PENpdGU+PEF1dGhvcj5CdXRyYXBldDwvQXV0aG9yPjxZZWFyPjIwMDA8L1llYXI+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</w:fldData>
        </w:fldChar>
      </w:r>
      <w:r w:rsidR="00341570">
        <w:instrText xml:space="preserve"> ADDIN EN.CITE.DATA </w:instrText>
      </w:r>
      <w:r w:rsidR="00341570">
        <w:fldChar w:fldCharType="end"/>
      </w:r>
      <w:r w:rsidR="002A7FBB">
        <w:fldChar w:fldCharType="separate"/>
      </w:r>
      <w:r w:rsidR="002A7FBB">
        <w:rPr>
          <w:noProof/>
        </w:rPr>
        <w:t>(</w:t>
      </w:r>
      <w:hyperlink w:anchor="_ENREF_15" w:tooltip="Butrapet, 2000 #57" w:history="1">
        <w:r w:rsidR="00AF6FCD">
          <w:rPr>
            <w:noProof/>
          </w:rPr>
          <w:t>Butrapet et al., 2000</w:t>
        </w:r>
      </w:hyperlink>
      <w:r w:rsidR="002A7FBB">
        <w:rPr>
          <w:noProof/>
        </w:rPr>
        <w:t>)</w:t>
      </w:r>
      <w:r w:rsidR="002A7FBB">
        <w:fldChar w:fldCharType="end"/>
      </w:r>
      <w:r>
        <w:t>.</w:t>
      </w:r>
    </w:p>
    <w:p w14:paraId="10654A0D" w14:textId="62D6925E" w:rsidR="001356F7" w:rsidRDefault="004A651C" w:rsidP="006E0FA5">
      <w:pPr>
        <w:pStyle w:val="RARMPparagraph"/>
      </w:pPr>
      <w:r>
        <w:t>For reversion to occur</w:t>
      </w:r>
      <w:r w:rsidR="002F2A2F">
        <w:t>,</w:t>
      </w:r>
      <w:r w:rsidR="001356F7">
        <w:t xml:space="preserve"> the virus </w:t>
      </w:r>
      <w:r>
        <w:t>must</w:t>
      </w:r>
      <w:r w:rsidR="001356F7">
        <w:t xml:space="preserve"> be actively replicating</w:t>
      </w:r>
      <w:r>
        <w:t xml:space="preserve"> in a host</w:t>
      </w:r>
      <w:r w:rsidR="001356F7">
        <w:t xml:space="preserve">. </w:t>
      </w:r>
      <w:r w:rsidR="00776A4C">
        <w:t>In genetic stability testing of the research gra</w:t>
      </w:r>
      <w:r w:rsidR="00776A4C" w:rsidRPr="00DC526E">
        <w:t xml:space="preserve">de </w:t>
      </w:r>
      <w:r w:rsidR="00DC526E" w:rsidRPr="00DC526E">
        <w:t>GM strain</w:t>
      </w:r>
      <w:r w:rsidR="00776A4C" w:rsidRPr="00DC526E">
        <w:t xml:space="preserve">s </w:t>
      </w:r>
      <w:r w:rsidR="00776A4C" w:rsidRPr="00DC526E">
        <w:rPr>
          <w:i/>
          <w:iCs/>
        </w:rPr>
        <w:t>in vitro</w:t>
      </w:r>
      <w:r w:rsidR="00776A4C">
        <w:t xml:space="preserve"> in monkey kidney cells, the NS1 and NS3 loci remained stable after 10 passages. The 5’NCR loci has low levels of reversion (&lt;10%) before passage 8 </w:t>
      </w:r>
      <w:r w:rsidR="00776A4C">
        <w:fldChar w:fldCharType="begin">
          <w:fldData xml:space="preserve">PEVuZE5vdGU+PENpdGU+PEF1dGhvcj5CdXRyYXBldDwvQXV0aG9yPjxZZWFyPjIwMDY8L1llYXI+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</w:fldData>
        </w:fldChar>
      </w:r>
      <w:r w:rsidR="00341570">
        <w:instrText xml:space="preserve"> ADDIN EN.CITE </w:instrText>
      </w:r>
      <w:r w:rsidR="00341570">
        <w:fldChar w:fldCharType="begin">
          <w:fldData xml:space="preserve">PEVuZE5vdGU+PENpdGU+PEF1dGhvcj5CdXRyYXBldDwvQXV0aG9yPjxZZWFyPjIwMDY8L1llYXI+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</w:fldData>
        </w:fldChar>
      </w:r>
      <w:r w:rsidR="00341570">
        <w:instrText xml:space="preserve"> ADDIN EN.CITE.DATA </w:instrText>
      </w:r>
      <w:r w:rsidR="00341570">
        <w:fldChar w:fldCharType="end"/>
      </w:r>
      <w:r w:rsidR="00776A4C">
        <w:fldChar w:fldCharType="separate"/>
      </w:r>
      <w:r w:rsidR="00776A4C">
        <w:rPr>
          <w:noProof/>
        </w:rPr>
        <w:t>(</w:t>
      </w:r>
      <w:hyperlink w:anchor="_ENREF_16" w:tooltip="Butrapet, 2006 #134" w:history="1">
        <w:r w:rsidR="00AF6FCD">
          <w:rPr>
            <w:noProof/>
          </w:rPr>
          <w:t>Butrapet et al., 2006</w:t>
        </w:r>
      </w:hyperlink>
      <w:r w:rsidR="00776A4C">
        <w:rPr>
          <w:noProof/>
        </w:rPr>
        <w:t>)</w:t>
      </w:r>
      <w:r w:rsidR="00776A4C">
        <w:fldChar w:fldCharType="end"/>
      </w:r>
      <w:r w:rsidR="00776A4C">
        <w:t xml:space="preserve">. </w:t>
      </w:r>
      <w:r w:rsidR="001356F7">
        <w:t xml:space="preserve">The GMOs </w:t>
      </w:r>
      <w:r w:rsidR="00F9191A">
        <w:t>have impaired</w:t>
      </w:r>
      <w:r w:rsidR="001356F7">
        <w:t xml:space="preserve"> replication in both people and mosquitoes</w:t>
      </w:r>
      <w:r w:rsidR="00F9191A">
        <w:t xml:space="preserve"> compared to WT strains</w:t>
      </w:r>
      <w:r w:rsidR="001356F7">
        <w:t>, which reduces the opportunity for reversion.</w:t>
      </w:r>
      <w:r w:rsidR="00500F68">
        <w:t xml:space="preserve"> Dengue is also not known to form a latent infection and the viraemia from the GM vaccine is transient, with a lower maximum </w:t>
      </w:r>
      <w:r w:rsidR="00477A1B">
        <w:t xml:space="preserve">titre </w:t>
      </w:r>
      <w:r w:rsidR="00500F68">
        <w:t>than in natural dengue infection. This also reduces the opportunity for reversion to a virulent phenotype.</w:t>
      </w:r>
    </w:p>
    <w:p w14:paraId="48664966" w14:textId="5CB9F959" w:rsidR="00CA169B" w:rsidRDefault="00571B53" w:rsidP="006E0FA5">
      <w:pPr>
        <w:pStyle w:val="RARMPparagraph"/>
      </w:pPr>
      <w:r>
        <w:t xml:space="preserve">Recombination of dengue is a rare event. It requires a mosquito or a human to be co-infected with more than one strain of dengue. This is unlikely given dengue is not endemic in Australia. In addition, Australian vaccination guidelines recommend deferring vaccination in those who are unwell, which would exclude those with symptomatic dengue </w:t>
      </w:r>
      <w:r>
        <w:fldChar w:fldCharType="begin"/>
      </w:r>
      <w:r>
        <w:instrText xml:space="preserve"> ADDIN EN.CITE &lt;EndNote&gt;&lt;Cite&gt;&lt;Author&gt;Australian Technical Advisory Group on Immunisation&lt;/Author&gt;&lt;Year&gt;2022&lt;/Year&gt;&lt;RecNum&gt;165&lt;/RecNum&gt;&lt;DisplayText&gt;(Australian Technical Advisory Group on Immunisation, 2022)&lt;/DisplayText&gt;&lt;record&gt;&lt;rec-number&gt;165&lt;/rec-number&gt;&lt;foreign-keys&gt;&lt;key app="EN" db-id="xdvttrsx1z22a6etzw5pttv1fpe52099wrxs" timestamp="1689049762"&gt;165&lt;/key&gt;&lt;/foreign-keys&gt;&lt;ref-type name="Book"&gt;6&lt;/ref-type&gt;&lt;contributors&gt;&lt;authors&gt;&lt;author&gt;Australian Technical Advisory Group on Immunisation,&lt;/author&gt;&lt;/authors&gt;&lt;/contributors&gt;&lt;titles&gt;&lt;title&gt;Australian Immunisation Handbook&lt;/title&gt;&lt;/titles&gt;&lt;volume&gt;1&lt;/volume&gt;&lt;reprint-edition&gt;Not in File&lt;/reprint-edition&gt;&lt;keywords&gt;&lt;keyword&gt;Immunisation&lt;/keyword&gt;&lt;keyword&gt;Vaccination&lt;/keyword&gt;&lt;keyword&gt;Protection&lt;/keyword&gt;&lt;keyword&gt;Smallpox&lt;/keyword&gt;&lt;keyword&gt;of&lt;/keyword&gt;&lt;keyword&gt;Vaccines&lt;/keyword&gt;&lt;keyword&gt;vaccine&lt;/keyword&gt;&lt;keyword&gt;Disease&lt;/keyword&gt;&lt;keyword&gt;and&lt;/keyword&gt;&lt;keyword&gt;Public Health&lt;/keyword&gt;&lt;keyword&gt;Health&lt;/keyword&gt;&lt;keyword&gt;Poliomyelitis&lt;/keyword&gt;&lt;keyword&gt;control&lt;/keyword&gt;&lt;keyword&gt;Immunity&lt;/keyword&gt;&lt;keyword&gt;spread&lt;/keyword&gt;&lt;keyword&gt;INFECTION&lt;/keyword&gt;&lt;keyword&gt;as&lt;/keyword&gt;&lt;keyword&gt;Adult&lt;/keyword&gt;&lt;keyword&gt;Australia&lt;/keyword&gt;&lt;keyword&gt;Tetanus&lt;/keyword&gt;&lt;keyword&gt;Haemophilus&lt;/keyword&gt;&lt;keyword&gt;Guidelines&lt;/keyword&gt;&lt;keyword&gt;guideline&lt;/keyword&gt;&lt;keyword&gt;Research&lt;/keyword&gt;&lt;keyword&gt;Time&lt;/keyword&gt;&lt;keyword&gt;development&lt;/keyword&gt;&lt;/keywords&gt;&lt;dates&gt;&lt;year&gt;2022&lt;/year&gt;&lt;/dates&gt;&lt;pub-location&gt;Australian Government Department of Health and Aged Care, Canberra, Australia&lt;/pub-location&gt;&lt;publisher&gt;Australian Government National Health and Medical Research Council&lt;/publisher&gt;&lt;isbn&gt;978-1-74241-861-2, Online ISBN: 978-1-74241-862-9&lt;/isbn&gt;&lt;label&gt;5037&lt;/label&gt;&lt;urls&gt;&lt;related-urls&gt;&lt;url&gt;https://immunisationhandbook.health.gov.au/&lt;/url&gt;&lt;/related-urls&gt;&lt;/urls&gt;&lt;access-date&gt;11/07/2023&lt;/access-date&gt;&lt;/record&gt;&lt;/Cite&gt;&lt;/EndNote&gt;</w:instrText>
      </w:r>
      <w:r>
        <w:fldChar w:fldCharType="separate"/>
      </w:r>
      <w:r>
        <w:rPr>
          <w:noProof/>
        </w:rPr>
        <w:t>(</w:t>
      </w:r>
      <w:hyperlink w:anchor="_ENREF_7" w:tooltip="Australian Technical Advisory Group on Immunisation, 2022 #165" w:history="1">
        <w:r w:rsidR="00AF6FCD">
          <w:rPr>
            <w:noProof/>
          </w:rPr>
          <w:t>Australian Technical Advisory Group on Immunisation, 2022</w:t>
        </w:r>
      </w:hyperlink>
      <w:r>
        <w:rPr>
          <w:noProof/>
        </w:rPr>
        <w:t>)</w:t>
      </w:r>
      <w:r>
        <w:fldChar w:fldCharType="end"/>
      </w:r>
      <w:r>
        <w:t>. As the vaccine is aimed at stimulating an immune response, the GMOs would be expected to be rapidly cleared by the immune system, which limits the opportunity for recombination. If recombination were to occur between the GMOs and a WT strain</w:t>
      </w:r>
      <w:r w:rsidR="002F2A2F">
        <w:t>,</w:t>
      </w:r>
      <w:r>
        <w:t xml:space="preserve"> it is highly unlikely that all three attenuation loci would be lost. The introduced genes are the </w:t>
      </w:r>
      <w:proofErr w:type="spellStart"/>
      <w:r w:rsidRPr="00816F12">
        <w:rPr>
          <w:i/>
          <w:iCs/>
        </w:rPr>
        <w:t>prM</w:t>
      </w:r>
      <w:proofErr w:type="spellEnd"/>
      <w:r>
        <w:t xml:space="preserve"> and </w:t>
      </w:r>
      <w:r w:rsidRPr="00816F12">
        <w:rPr>
          <w:i/>
          <w:iCs/>
        </w:rPr>
        <w:t>E</w:t>
      </w:r>
      <w:r>
        <w:t xml:space="preserve"> genes from WT dengue viruses. Therefore, these genes are not expected to produce proteins with novel properties compared to WT dengue which could result in a more virulent WT virus, should recombination occur. Recombination between the four GM strains would not be expected to result in a virulent virus, as the backbones of all strains are attenuated.</w:t>
      </w:r>
    </w:p>
    <w:p w14:paraId="01517320" w14:textId="3CD78962" w:rsidR="00571B53" w:rsidRDefault="00571B53" w:rsidP="006E0FA5">
      <w:pPr>
        <w:pStyle w:val="RARMPparagraph"/>
      </w:pPr>
      <w:r>
        <w:t xml:space="preserve">Recombination of the GMOs with a different flavivirus is </w:t>
      </w:r>
      <w:r w:rsidR="00296F66">
        <w:t>un</w:t>
      </w:r>
      <w:r>
        <w:t xml:space="preserve">likely since </w:t>
      </w:r>
      <w:r w:rsidR="00296F66">
        <w:t xml:space="preserve">there is no reported evidence </w:t>
      </w:r>
      <w:r w:rsidR="00A43BFE">
        <w:t xml:space="preserve">of </w:t>
      </w:r>
      <w:r>
        <w:t xml:space="preserve">recombination of different flaviviruses. Flaviviruses do not circulate widely in Australia and the most common flaviviruses in Australia are not vectored by the </w:t>
      </w:r>
      <w:r w:rsidRPr="00B4356B">
        <w:rPr>
          <w:i/>
          <w:iCs/>
        </w:rPr>
        <w:t>Aedes</w:t>
      </w:r>
      <w:r>
        <w:t xml:space="preserve"> mosquito.</w:t>
      </w:r>
      <w:r w:rsidR="00BA3A4C">
        <w:t xml:space="preserve"> In addition, artificial recombinants of WT flaviviruses with chimeric flavivirus vaccines showed high levels of attenuation compared to the WT parent virus </w:t>
      </w:r>
      <w:r w:rsidR="00BA3A4C">
        <w:fldChar w:fldCharType="begin">
          <w:fldData xml:space="preserve">PEVuZE5vdGU+PENpdGU+PEF1dGhvcj5QdWdhY2hldjwvQXV0aG9yPjxZZWFyPjIwMDc8L1llYXI+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</w:fldData>
        </w:fldChar>
      </w:r>
      <w:r w:rsidR="00341570">
        <w:instrText xml:space="preserve"> ADDIN EN.CITE </w:instrText>
      </w:r>
      <w:r w:rsidR="00341570">
        <w:fldChar w:fldCharType="begin">
          <w:fldData xml:space="preserve">PEVuZE5vdGU+PENpdGU+PEF1dGhvcj5QdWdhY2hldjwvQXV0aG9yPjxZZWFyPjIwMDc8L1llYXI+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</w:fldData>
        </w:fldChar>
      </w:r>
      <w:r w:rsidR="00341570">
        <w:instrText xml:space="preserve"> ADDIN EN.CITE.DATA </w:instrText>
      </w:r>
      <w:r w:rsidR="00341570">
        <w:fldChar w:fldCharType="end"/>
      </w:r>
      <w:r w:rsidR="00BA3A4C">
        <w:fldChar w:fldCharType="separate"/>
      </w:r>
      <w:r w:rsidR="00BA3A4C">
        <w:rPr>
          <w:noProof/>
        </w:rPr>
        <w:t>(</w:t>
      </w:r>
      <w:hyperlink w:anchor="_ENREF_104" w:tooltip="Pugachev, 2007 #181" w:history="1">
        <w:r w:rsidR="00AF6FCD">
          <w:rPr>
            <w:noProof/>
          </w:rPr>
          <w:t>Pugachev et al., 2007</w:t>
        </w:r>
      </w:hyperlink>
      <w:r w:rsidR="00BA3A4C">
        <w:rPr>
          <w:noProof/>
        </w:rPr>
        <w:t xml:space="preserve">; </w:t>
      </w:r>
      <w:hyperlink w:anchor="_ENREF_75" w:tooltip="McGee, 2008 #180" w:history="1">
        <w:r w:rsidR="00AF6FCD">
          <w:rPr>
            <w:noProof/>
          </w:rPr>
          <w:t>McGee et al., 2008</w:t>
        </w:r>
      </w:hyperlink>
      <w:r w:rsidR="00BA3A4C">
        <w:rPr>
          <w:noProof/>
        </w:rPr>
        <w:t>)</w:t>
      </w:r>
      <w:r w:rsidR="00BA3A4C">
        <w:fldChar w:fldCharType="end"/>
      </w:r>
      <w:r w:rsidR="00BA3A4C">
        <w:t>.</w:t>
      </w:r>
    </w:p>
    <w:p w14:paraId="626562C2" w14:textId="3D644A13" w:rsidR="006E0FA5" w:rsidRPr="009358AE" w:rsidRDefault="004925E4" w:rsidP="006E0FA5">
      <w:pPr>
        <w:pStyle w:val="RARMPparagraph"/>
      </w:pPr>
      <w:r>
        <w:t>Considering the above factors</w:t>
      </w:r>
      <w:r w:rsidR="006E0FA5">
        <w:t xml:space="preserve">, reversion of the GMOs to a virulent phenotype </w:t>
      </w:r>
      <w:r w:rsidR="00A92CA4">
        <w:t xml:space="preserve">and recombination resulting in a virulent strain of the virus </w:t>
      </w:r>
      <w:r w:rsidR="00500F68">
        <w:t xml:space="preserve">in a person </w:t>
      </w:r>
      <w:r w:rsidR="006E0FA5">
        <w:t xml:space="preserve">leading to sustained transmission in the environment </w:t>
      </w:r>
      <w:proofErr w:type="gramStart"/>
      <w:r w:rsidR="00A92CA4">
        <w:t>are</w:t>
      </w:r>
      <w:r w:rsidR="006E0FA5">
        <w:t xml:space="preserve"> considered to be</w:t>
      </w:r>
      <w:proofErr w:type="gramEnd"/>
      <w:r w:rsidR="006E0FA5">
        <w:t xml:space="preserve"> highly unlikely</w:t>
      </w:r>
      <w:r w:rsidR="001356F7">
        <w:t xml:space="preserve"> and will not be considered further.</w:t>
      </w:r>
    </w:p>
    <w:p w14:paraId="063331E9" w14:textId="0BB53695" w:rsidR="00500F68" w:rsidRDefault="00500F68" w:rsidP="00477A1B">
      <w:pPr>
        <w:pStyle w:val="RARMPparagraph"/>
      </w:pPr>
      <w:r>
        <w:t>As a positive strand RNA virus, the dengue virus genome is not capable of integration into the host cell genome. Therefore, the consequences of integration of viral DNA into a host cell genome will not be considered further.</w:t>
      </w:r>
    </w:p>
    <w:p w14:paraId="0D89FF05" w14:textId="458D506C" w:rsidR="000674C9" w:rsidRPr="00B4356B" w:rsidRDefault="000674C9" w:rsidP="000674C9">
      <w:pPr>
        <w:pStyle w:val="RARMPparagraph"/>
      </w:pPr>
      <w:r>
        <w:t xml:space="preserve">The Act provides for substantial penalties for unauthorised dealings with GMOs or noncompliance with licence conditions, </w:t>
      </w:r>
      <w:proofErr w:type="gramStart"/>
      <w:r>
        <w:t>and also</w:t>
      </w:r>
      <w:proofErr w:type="gramEnd"/>
      <w:r>
        <w:t xml:space="preserve">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36B9AD0A" w14:textId="4A20F36D" w:rsidR="006A5534" w:rsidRPr="006C2605" w:rsidRDefault="006A5534" w:rsidP="006C2605">
      <w:pPr>
        <w:pStyle w:val="Sectionheading2"/>
      </w:pPr>
      <w:bookmarkStart w:id="102" w:name="_Toc141213170"/>
      <w:bookmarkStart w:id="103" w:name="_Ref143849914"/>
      <w:bookmarkStart w:id="104" w:name="_Ref143850080"/>
      <w:r w:rsidRPr="006C2605">
        <w:lastRenderedPageBreak/>
        <w:t>Potential harm</w:t>
      </w:r>
      <w:bookmarkEnd w:id="102"/>
      <w:bookmarkEnd w:id="103"/>
      <w:bookmarkEnd w:id="104"/>
    </w:p>
    <w:p w14:paraId="0980DB0D" w14:textId="3ACEE826" w:rsidR="00C00C52" w:rsidRDefault="005F2314" w:rsidP="00613D76">
      <w:pPr>
        <w:pStyle w:val="RARMPparagraph"/>
      </w:pPr>
      <w:r>
        <w:t>Potential harms from the GM vaccine include</w:t>
      </w:r>
      <w:r w:rsidR="00613D76">
        <w:t>:</w:t>
      </w:r>
    </w:p>
    <w:p w14:paraId="3BB232E7" w14:textId="238A4756" w:rsidR="005F2314" w:rsidRDefault="005F2314" w:rsidP="005F2314">
      <w:pPr>
        <w:pStyle w:val="ListBullet1"/>
      </w:pPr>
      <w:r>
        <w:t xml:space="preserve">harms to the health of people or </w:t>
      </w:r>
      <w:r w:rsidR="0050444F">
        <w:t xml:space="preserve">other </w:t>
      </w:r>
      <w:r>
        <w:t>organisms</w:t>
      </w:r>
      <w:r w:rsidR="00B4356B">
        <w:t xml:space="preserve"> following accidental exposure to the GMOs</w:t>
      </w:r>
      <w:r>
        <w:t xml:space="preserve">, including </w:t>
      </w:r>
      <w:r w:rsidR="00E45FCB">
        <w:t xml:space="preserve">disease or </w:t>
      </w:r>
      <w:r w:rsidR="00B4356B">
        <w:t xml:space="preserve">an </w:t>
      </w:r>
      <w:r>
        <w:t>adverse immune response</w:t>
      </w:r>
      <w:r w:rsidR="00E45FCB">
        <w:t xml:space="preserve"> to the </w:t>
      </w:r>
      <w:proofErr w:type="gramStart"/>
      <w:r w:rsidR="00E45FCB">
        <w:t>GMOs</w:t>
      </w:r>
      <w:proofErr w:type="gramEnd"/>
    </w:p>
    <w:p w14:paraId="54CF6BA2" w14:textId="58945F67" w:rsidR="00613D76" w:rsidRDefault="005F2314" w:rsidP="005F2314">
      <w:pPr>
        <w:pStyle w:val="ListBullet1"/>
      </w:pPr>
      <w:r>
        <w:t>the potential for establishment of the GM dengue strains in the environment</w:t>
      </w:r>
      <w:r w:rsidR="003A266B">
        <w:t xml:space="preserve"> (</w:t>
      </w:r>
      <w:r w:rsidR="00871E0F">
        <w:t>discussed in</w:t>
      </w:r>
      <w:r w:rsidR="003A266B">
        <w:t xml:space="preserve"> Section </w:t>
      </w:r>
      <w:r w:rsidR="003A266B">
        <w:fldChar w:fldCharType="begin"/>
      </w:r>
      <w:r w:rsidR="003A266B">
        <w:instrText xml:space="preserve"> REF _Ref143849187 \r \h </w:instrText>
      </w:r>
      <w:r w:rsidR="003A266B">
        <w:fldChar w:fldCharType="separate"/>
      </w:r>
      <w:r w:rsidR="003A266B">
        <w:t>2.2</w:t>
      </w:r>
      <w:r w:rsidR="003A266B">
        <w:fldChar w:fldCharType="end"/>
      </w:r>
      <w:r w:rsidR="003A266B">
        <w:t>)</w:t>
      </w:r>
      <w:r w:rsidR="004540CA">
        <w:t>.</w:t>
      </w:r>
    </w:p>
    <w:p w14:paraId="57D20756" w14:textId="272D32B7" w:rsidR="001D22E0" w:rsidRPr="002E7C6E" w:rsidRDefault="00AD3F7D" w:rsidP="008B3048">
      <w:pPr>
        <w:pStyle w:val="RARMPparagraph"/>
      </w:pPr>
      <w:r>
        <w:t>A</w:t>
      </w:r>
      <w:r w:rsidR="00116227">
        <w:t>s</w:t>
      </w:r>
      <w:r>
        <w:t xml:space="preserve"> discussed in </w:t>
      </w:r>
      <w:r w:rsidR="009A127D">
        <w:t>Chapter 1</w:t>
      </w:r>
      <w:r w:rsidR="00116227">
        <w:t>,</w:t>
      </w:r>
      <w:r w:rsidR="009A127D">
        <w:t xml:space="preserve"> </w:t>
      </w:r>
      <w:r>
        <w:t xml:space="preserve">Section </w:t>
      </w:r>
      <w:r w:rsidR="009A127D">
        <w:fldChar w:fldCharType="begin"/>
      </w:r>
      <w:r w:rsidR="009A127D">
        <w:instrText xml:space="preserve"> REF _Ref142303678 \r \h </w:instrText>
      </w:r>
      <w:r w:rsidR="009A127D">
        <w:fldChar w:fldCharType="separate"/>
      </w:r>
      <w:r w:rsidR="00417446">
        <w:t>3.7.1</w:t>
      </w:r>
      <w:r w:rsidR="009A127D">
        <w:fldChar w:fldCharType="end"/>
      </w:r>
      <w:r>
        <w:t xml:space="preserve">, none of the non-human vertebrate species that are confirmed or suspected to be involved in the dengue sylvatic cycle are present in Australia outside of captivity. </w:t>
      </w:r>
      <w:r w:rsidR="00F9191A">
        <w:t xml:space="preserve">In addition, mosquitoes are the only invertebrate vectors. </w:t>
      </w:r>
      <w:r w:rsidR="008B3048">
        <w:t xml:space="preserve">Therefore, </w:t>
      </w:r>
      <w:r>
        <w:t>the potential for harm to occur to</w:t>
      </w:r>
      <w:r w:rsidR="008B3048">
        <w:t xml:space="preserve"> </w:t>
      </w:r>
      <w:r w:rsidR="00F9191A">
        <w:t>org</w:t>
      </w:r>
      <w:r w:rsidR="00F9191A" w:rsidRPr="002E7C6E">
        <w:t xml:space="preserve">anisms other than humans </w:t>
      </w:r>
      <w:r w:rsidR="008B3048" w:rsidRPr="002E7C6E">
        <w:t>will not be considered further.</w:t>
      </w:r>
    </w:p>
    <w:p w14:paraId="5BE2FCC6" w14:textId="624DF866" w:rsidR="006A5534" w:rsidRPr="002E7C6E" w:rsidRDefault="00875A77" w:rsidP="00780FF7">
      <w:pPr>
        <w:pStyle w:val="RARMPparagraph"/>
      </w:pPr>
      <w:r w:rsidRPr="002E7C6E">
        <w:t xml:space="preserve">The </w:t>
      </w:r>
      <w:r w:rsidR="002E7C6E" w:rsidRPr="002E7C6E">
        <w:t xml:space="preserve">proteins </w:t>
      </w:r>
      <w:r w:rsidR="002E7C6E">
        <w:t>associated with</w:t>
      </w:r>
      <w:r w:rsidR="002E7C6E" w:rsidRPr="002E7C6E">
        <w:t xml:space="preserve"> the </w:t>
      </w:r>
      <w:r w:rsidR="001E1646" w:rsidRPr="002E7C6E">
        <w:t xml:space="preserve">introduced genes in the GM vaccine </w:t>
      </w:r>
      <w:r w:rsidR="002E7C6E">
        <w:t>(</w:t>
      </w:r>
      <w:proofErr w:type="spellStart"/>
      <w:r w:rsidR="002E7C6E" w:rsidRPr="00A93F3C">
        <w:rPr>
          <w:i/>
          <w:iCs/>
        </w:rPr>
        <w:t>prM</w:t>
      </w:r>
      <w:proofErr w:type="spellEnd"/>
      <w:r w:rsidR="002E7C6E">
        <w:t xml:space="preserve"> and </w:t>
      </w:r>
      <w:r w:rsidR="002E7C6E" w:rsidRPr="00A93F3C">
        <w:rPr>
          <w:i/>
          <w:iCs/>
        </w:rPr>
        <w:t>E</w:t>
      </w:r>
      <w:r w:rsidR="002E7C6E">
        <w:t xml:space="preserve">) </w:t>
      </w:r>
      <w:r w:rsidRPr="002E7C6E">
        <w:t xml:space="preserve">are dengue proteins and </w:t>
      </w:r>
      <w:r w:rsidR="00241CFA" w:rsidRPr="002E7C6E">
        <w:t>are not expected to</w:t>
      </w:r>
      <w:r w:rsidRPr="002E7C6E">
        <w:t xml:space="preserve"> differ </w:t>
      </w:r>
      <w:r w:rsidR="00296F66" w:rsidRPr="002E7C6E">
        <w:t xml:space="preserve">structurally </w:t>
      </w:r>
      <w:r w:rsidRPr="002E7C6E">
        <w:t>or function</w:t>
      </w:r>
      <w:r w:rsidR="00296F66" w:rsidRPr="002E7C6E">
        <w:t>ally</w:t>
      </w:r>
      <w:r w:rsidRPr="002E7C6E">
        <w:t xml:space="preserve"> from </w:t>
      </w:r>
      <w:r w:rsidR="0000718D">
        <w:t xml:space="preserve">those in </w:t>
      </w:r>
      <w:r w:rsidR="00A41296" w:rsidRPr="002E7C6E">
        <w:t>WT</w:t>
      </w:r>
      <w:r w:rsidRPr="002E7C6E">
        <w:t xml:space="preserve"> dengue viruses present in the environment</w:t>
      </w:r>
      <w:r w:rsidR="00501B1B">
        <w:t>,</w:t>
      </w:r>
      <w:r w:rsidR="002E7C6E" w:rsidRPr="002E7C6E">
        <w:t xml:space="preserve"> or to be allergens or toxins</w:t>
      </w:r>
      <w:r w:rsidRPr="002E7C6E">
        <w:t xml:space="preserve">. </w:t>
      </w:r>
      <w:r w:rsidR="002E7C6E" w:rsidRPr="002E7C6E">
        <w:t xml:space="preserve">In addition, </w:t>
      </w:r>
      <w:r w:rsidRPr="002E7C6E">
        <w:t xml:space="preserve">no allergic or toxic responses to the </w:t>
      </w:r>
      <w:r w:rsidR="00296F66" w:rsidRPr="002E7C6E">
        <w:t xml:space="preserve">vaccine </w:t>
      </w:r>
      <w:r w:rsidRPr="002E7C6E">
        <w:t xml:space="preserve">have been observed in the more than 28,000 </w:t>
      </w:r>
      <w:r w:rsidR="00780FF7" w:rsidRPr="002E7C6E">
        <w:t>clinical trial participants</w:t>
      </w:r>
      <w:r w:rsidRPr="002E7C6E">
        <w:t xml:space="preserve"> who have received at least one dose of the various formulations of the GM vaccine. Therefore, allergenicity or toxicity from the proteins expressed by the </w:t>
      </w:r>
      <w:r w:rsidR="002E7C6E">
        <w:t xml:space="preserve">introduced genes in the </w:t>
      </w:r>
      <w:r w:rsidRPr="002E7C6E">
        <w:t>GMOs will not be considered further.</w:t>
      </w:r>
    </w:p>
    <w:p w14:paraId="069304C2" w14:textId="201F6A5A" w:rsidR="006A5534" w:rsidRDefault="006A5534" w:rsidP="00C20A81">
      <w:pPr>
        <w:pStyle w:val="Sectionheading2"/>
      </w:pPr>
      <w:bookmarkStart w:id="105" w:name="_Toc141213171"/>
      <w:r>
        <w:t xml:space="preserve">Postulated risk </w:t>
      </w:r>
      <w:proofErr w:type="gramStart"/>
      <w:r w:rsidRPr="00C20A81">
        <w:t>scenarios</w:t>
      </w:r>
      <w:bookmarkEnd w:id="105"/>
      <w:proofErr w:type="gramEnd"/>
    </w:p>
    <w:p w14:paraId="6598929F" w14:textId="30E2C449" w:rsidR="00B172C3" w:rsidRDefault="008F0598" w:rsidP="00D90383">
      <w:pPr>
        <w:pStyle w:val="RARMPparagraph"/>
      </w:pPr>
      <w:r>
        <w:t>One</w:t>
      </w:r>
      <w:r w:rsidR="00B172C3">
        <w:t xml:space="preserve"> risk scenario w</w:t>
      </w:r>
      <w:r>
        <w:t>as</w:t>
      </w:r>
      <w:r w:rsidR="00B172C3">
        <w:t xml:space="preserve"> postulated and screened to identify any substantive risks. Th</w:t>
      </w:r>
      <w:r>
        <w:t>is</w:t>
      </w:r>
      <w:r w:rsidR="00B172C3">
        <w:t xml:space="preserve"> scenario </w:t>
      </w:r>
      <w:r>
        <w:t>is</w:t>
      </w:r>
      <w:r w:rsidR="00B172C3">
        <w:t xml:space="preserve"> summarised in </w:t>
      </w:r>
      <w:r>
        <w:fldChar w:fldCharType="begin"/>
      </w:r>
      <w:r>
        <w:instrText xml:space="preserve"> REF _Ref118189852 \h </w:instrText>
      </w:r>
      <w:r>
        <w:fldChar w:fldCharType="separate"/>
      </w:r>
      <w:r w:rsidR="00417446">
        <w:t xml:space="preserve">Table </w:t>
      </w:r>
      <w:r w:rsidR="00417446">
        <w:rPr>
          <w:noProof/>
        </w:rPr>
        <w:t>3</w:t>
      </w:r>
      <w:r>
        <w:fldChar w:fldCharType="end"/>
      </w:r>
      <w:r>
        <w:t xml:space="preserve"> </w:t>
      </w:r>
      <w:r w:rsidR="00B172C3">
        <w:t>and examined in detail in Section</w:t>
      </w:r>
      <w:r>
        <w:t xml:space="preserve"> </w:t>
      </w:r>
      <w:r w:rsidR="009A127D">
        <w:fldChar w:fldCharType="begin"/>
      </w:r>
      <w:r w:rsidR="009A127D">
        <w:instrText xml:space="preserve"> REF _Ref142304247 \r \h </w:instrText>
      </w:r>
      <w:r w:rsidR="009A127D">
        <w:fldChar w:fldCharType="separate"/>
      </w:r>
      <w:r w:rsidR="00417446">
        <w:t>2.4.1</w:t>
      </w:r>
      <w:r w:rsidR="009A127D">
        <w:fldChar w:fldCharType="end"/>
      </w:r>
      <w:r w:rsidR="004044D5">
        <w:t>.</w:t>
      </w:r>
    </w:p>
    <w:p w14:paraId="5689A702" w14:textId="75D58DA9" w:rsidR="00017F1A" w:rsidRDefault="00B172C3" w:rsidP="008F0598">
      <w:pPr>
        <w:pStyle w:val="RARMPparagraph"/>
      </w:pPr>
      <w:r>
        <w:t>In the context of the activities proposed by the applicant and considering both the short and long term</w:t>
      </w:r>
      <w:r w:rsidR="0011369D">
        <w:t>,</w:t>
      </w:r>
      <w:r>
        <w:t xml:space="preserve"> </w:t>
      </w:r>
      <w:r w:rsidR="008F0598">
        <w:t>the risk scenario did not give rise to any substantive risks</w:t>
      </w:r>
      <w:r>
        <w:t>.</w:t>
      </w:r>
    </w:p>
    <w:p w14:paraId="1C4036D0" w14:textId="4C55A9B8" w:rsidR="003D16BF" w:rsidRDefault="003D16BF" w:rsidP="003D16BF">
      <w:pPr>
        <w:pStyle w:val="Tabletitle"/>
      </w:pPr>
      <w:bookmarkStart w:id="106" w:name="_Ref118189852"/>
      <w:r>
        <w:t xml:space="preserve">Table </w:t>
      </w:r>
      <w:r w:rsidR="00E72814">
        <w:fldChar w:fldCharType="begin"/>
      </w:r>
      <w:r w:rsidR="00E72814">
        <w:instrText xml:space="preserve"> SEQ Table \* A</w:instrText>
      </w:r>
      <w:r w:rsidR="00E72814">
        <w:instrText xml:space="preserve">RABIC </w:instrText>
      </w:r>
      <w:r w:rsidR="00E72814">
        <w:fldChar w:fldCharType="separate"/>
      </w:r>
      <w:r w:rsidR="00417446">
        <w:rPr>
          <w:noProof/>
        </w:rPr>
        <w:t>3</w:t>
      </w:r>
      <w:r w:rsidR="00E72814">
        <w:rPr>
          <w:noProof/>
        </w:rPr>
        <w:fldChar w:fldCharType="end"/>
      </w:r>
      <w:bookmarkEnd w:id="106"/>
      <w:r w:rsidR="000E3533">
        <w:t>.</w:t>
      </w:r>
      <w:r>
        <w:t xml:space="preserve"> </w:t>
      </w:r>
      <w:r w:rsidR="00FE01AA" w:rsidRPr="00FE01AA">
        <w:t xml:space="preserve">Summary of risk scenarios from the proposed dealings with </w:t>
      </w:r>
      <w:r w:rsidR="00A52075">
        <w:t>the GM vaccine</w:t>
      </w:r>
    </w:p>
    <w:tbl>
      <w:tblPr>
        <w:tblStyle w:val="TableGrid"/>
        <w:tblW w:w="5104" w:type="pct"/>
        <w:jc w:val="center"/>
        <w:tblLook w:val="04A0" w:firstRow="1" w:lastRow="0" w:firstColumn="1" w:lastColumn="0" w:noHBand="0" w:noVBand="1"/>
      </w:tblPr>
      <w:tblGrid>
        <w:gridCol w:w="914"/>
        <w:gridCol w:w="1345"/>
        <w:gridCol w:w="2410"/>
        <w:gridCol w:w="1415"/>
        <w:gridCol w:w="1195"/>
        <w:gridCol w:w="2549"/>
      </w:tblGrid>
      <w:tr w:rsidR="008071AB" w:rsidRPr="00625160" w14:paraId="2D32551F" w14:textId="7522DE4E" w:rsidTr="00844908">
        <w:trPr>
          <w:trHeight w:val="707"/>
          <w:tblHeader/>
          <w:jc w:val="center"/>
        </w:trPr>
        <w:tc>
          <w:tcPr>
            <w:tcW w:w="466" w:type="pct"/>
            <w:shd w:val="clear" w:color="auto" w:fill="BFBFBF" w:themeFill="background1" w:themeFillShade="BF"/>
          </w:tcPr>
          <w:p w14:paraId="1C07B08F" w14:textId="3336791A" w:rsidR="00701F33" w:rsidRPr="00625160" w:rsidRDefault="00701F33" w:rsidP="00625160">
            <w:pPr>
              <w:spacing w:before="0" w:after="0"/>
              <w:jc w:val="center"/>
              <w:rPr>
                <w:b/>
                <w:bCs/>
                <w:sz w:val="20"/>
                <w:szCs w:val="20"/>
              </w:rPr>
            </w:pPr>
            <w:bookmarkStart w:id="107" w:name="_Hlk116309170"/>
            <w:r w:rsidRPr="00625160">
              <w:rPr>
                <w:b/>
                <w:bCs/>
                <w:sz w:val="20"/>
                <w:szCs w:val="20"/>
              </w:rPr>
              <w:t>Risk scenario</w:t>
            </w:r>
          </w:p>
        </w:tc>
        <w:tc>
          <w:tcPr>
            <w:tcW w:w="686" w:type="pct"/>
            <w:shd w:val="clear" w:color="auto" w:fill="BFBFBF" w:themeFill="background1" w:themeFillShade="BF"/>
          </w:tcPr>
          <w:p w14:paraId="6E0D2880" w14:textId="49676D88" w:rsidR="00701F33" w:rsidRPr="00625160" w:rsidRDefault="00701F33" w:rsidP="00625160">
            <w:pPr>
              <w:spacing w:before="0" w:after="0"/>
              <w:jc w:val="center"/>
              <w:rPr>
                <w:b/>
                <w:bCs/>
                <w:sz w:val="20"/>
                <w:szCs w:val="20"/>
              </w:rPr>
            </w:pPr>
            <w:r w:rsidRPr="00625160">
              <w:rPr>
                <w:b/>
                <w:bCs/>
                <w:sz w:val="20"/>
                <w:szCs w:val="20"/>
              </w:rPr>
              <w:t>Risk source</w:t>
            </w:r>
          </w:p>
        </w:tc>
        <w:tc>
          <w:tcPr>
            <w:tcW w:w="1227" w:type="pct"/>
            <w:shd w:val="clear" w:color="auto" w:fill="BFBFBF" w:themeFill="background1" w:themeFillShade="BF"/>
          </w:tcPr>
          <w:p w14:paraId="09D7AC71" w14:textId="2267D48A" w:rsidR="00701F33" w:rsidRPr="00625160" w:rsidRDefault="00701F33" w:rsidP="00625160">
            <w:pPr>
              <w:spacing w:before="0" w:after="0"/>
              <w:jc w:val="center"/>
              <w:rPr>
                <w:b/>
                <w:bCs/>
                <w:sz w:val="20"/>
                <w:szCs w:val="20"/>
              </w:rPr>
            </w:pPr>
            <w:r w:rsidRPr="00625160">
              <w:rPr>
                <w:b/>
                <w:bCs/>
                <w:sz w:val="20"/>
                <w:szCs w:val="20"/>
              </w:rPr>
              <w:t>Causal pathway</w:t>
            </w:r>
          </w:p>
        </w:tc>
        <w:tc>
          <w:tcPr>
            <w:tcW w:w="721" w:type="pct"/>
            <w:shd w:val="clear" w:color="auto" w:fill="BFBFBF" w:themeFill="background1" w:themeFillShade="BF"/>
          </w:tcPr>
          <w:p w14:paraId="31FF1AEE" w14:textId="79188C94" w:rsidR="00701F33" w:rsidRPr="00625160" w:rsidRDefault="00701F33" w:rsidP="00625160">
            <w:pPr>
              <w:spacing w:before="0" w:after="0"/>
              <w:jc w:val="center"/>
              <w:rPr>
                <w:b/>
                <w:bCs/>
                <w:sz w:val="20"/>
                <w:szCs w:val="20"/>
              </w:rPr>
            </w:pPr>
            <w:r w:rsidRPr="00625160">
              <w:rPr>
                <w:b/>
                <w:bCs/>
                <w:sz w:val="20"/>
                <w:szCs w:val="20"/>
              </w:rPr>
              <w:t>Potential harm</w:t>
            </w:r>
          </w:p>
        </w:tc>
        <w:tc>
          <w:tcPr>
            <w:tcW w:w="602" w:type="pct"/>
            <w:shd w:val="clear" w:color="auto" w:fill="BFBFBF" w:themeFill="background1" w:themeFillShade="BF"/>
          </w:tcPr>
          <w:p w14:paraId="3D0D0AF5" w14:textId="67A9F75C" w:rsidR="00701F33" w:rsidRDefault="00701F33" w:rsidP="00625160">
            <w:pPr>
              <w:spacing w:before="0" w:after="0"/>
              <w:jc w:val="center"/>
              <w:rPr>
                <w:b/>
                <w:bCs/>
                <w:sz w:val="20"/>
                <w:szCs w:val="20"/>
              </w:rPr>
            </w:pPr>
            <w:r>
              <w:rPr>
                <w:b/>
                <w:bCs/>
                <w:sz w:val="20"/>
                <w:szCs w:val="20"/>
              </w:rPr>
              <w:t>Substantive risk?</w:t>
            </w:r>
          </w:p>
        </w:tc>
        <w:tc>
          <w:tcPr>
            <w:tcW w:w="1298" w:type="pct"/>
            <w:shd w:val="clear" w:color="auto" w:fill="BFBFBF" w:themeFill="background1" w:themeFillShade="BF"/>
          </w:tcPr>
          <w:p w14:paraId="55B75BDB" w14:textId="75865237" w:rsidR="00701F33" w:rsidRPr="00625160" w:rsidRDefault="00701F33" w:rsidP="00625160">
            <w:pPr>
              <w:spacing w:before="0" w:after="0"/>
              <w:jc w:val="center"/>
              <w:rPr>
                <w:b/>
                <w:bCs/>
                <w:sz w:val="20"/>
                <w:szCs w:val="20"/>
              </w:rPr>
            </w:pPr>
            <w:r>
              <w:rPr>
                <w:b/>
                <w:bCs/>
                <w:sz w:val="20"/>
                <w:szCs w:val="20"/>
              </w:rPr>
              <w:t>Reasons</w:t>
            </w:r>
          </w:p>
        </w:tc>
      </w:tr>
      <w:tr w:rsidR="00701F33" w:rsidRPr="00625160" w14:paraId="0914D8FB" w14:textId="764BD4C5" w:rsidTr="00844908">
        <w:trPr>
          <w:trHeight w:val="670"/>
          <w:jc w:val="center"/>
        </w:trPr>
        <w:tc>
          <w:tcPr>
            <w:tcW w:w="466" w:type="pct"/>
          </w:tcPr>
          <w:p w14:paraId="7EF84280" w14:textId="14ABC105" w:rsidR="00701F33" w:rsidRPr="00625160" w:rsidRDefault="00701F33" w:rsidP="00625160">
            <w:pPr>
              <w:spacing w:before="0" w:after="0"/>
              <w:jc w:val="center"/>
              <w:rPr>
                <w:sz w:val="20"/>
                <w:szCs w:val="20"/>
              </w:rPr>
            </w:pPr>
            <w:r>
              <w:rPr>
                <w:sz w:val="20"/>
                <w:szCs w:val="20"/>
              </w:rPr>
              <w:t>1</w:t>
            </w:r>
          </w:p>
        </w:tc>
        <w:tc>
          <w:tcPr>
            <w:tcW w:w="686" w:type="pct"/>
          </w:tcPr>
          <w:p w14:paraId="151C2A34" w14:textId="019310CB" w:rsidR="00C00C52" w:rsidRPr="00625160" w:rsidRDefault="008F0598" w:rsidP="00625160">
            <w:pPr>
              <w:spacing w:before="0" w:after="0"/>
              <w:jc w:val="center"/>
              <w:rPr>
                <w:sz w:val="20"/>
                <w:szCs w:val="20"/>
              </w:rPr>
            </w:pPr>
            <w:r>
              <w:rPr>
                <w:sz w:val="20"/>
                <w:szCs w:val="20"/>
              </w:rPr>
              <w:t>The introduced genes in the GM vaccine</w:t>
            </w:r>
            <w:r w:rsidR="00F9191A">
              <w:rPr>
                <w:sz w:val="20"/>
                <w:szCs w:val="20"/>
              </w:rPr>
              <w:t xml:space="preserve"> (</w:t>
            </w:r>
            <w:proofErr w:type="spellStart"/>
            <w:r w:rsidR="00F9191A" w:rsidRPr="00816F12">
              <w:rPr>
                <w:i/>
                <w:iCs/>
                <w:sz w:val="20"/>
                <w:szCs w:val="20"/>
              </w:rPr>
              <w:t>prM</w:t>
            </w:r>
            <w:proofErr w:type="spellEnd"/>
            <w:r w:rsidR="00F9191A">
              <w:rPr>
                <w:sz w:val="20"/>
                <w:szCs w:val="20"/>
              </w:rPr>
              <w:t xml:space="preserve"> and </w:t>
            </w:r>
            <w:r w:rsidR="00F9191A" w:rsidRPr="00816F12">
              <w:rPr>
                <w:i/>
                <w:iCs/>
                <w:sz w:val="20"/>
                <w:szCs w:val="20"/>
              </w:rPr>
              <w:t>E</w:t>
            </w:r>
            <w:r w:rsidR="00F9191A">
              <w:rPr>
                <w:sz w:val="20"/>
                <w:szCs w:val="20"/>
              </w:rPr>
              <w:t xml:space="preserve"> genes from WT dengue serotypes)</w:t>
            </w:r>
          </w:p>
        </w:tc>
        <w:tc>
          <w:tcPr>
            <w:tcW w:w="1227" w:type="pct"/>
          </w:tcPr>
          <w:p w14:paraId="07C62181" w14:textId="42C96B3B" w:rsidR="00263C2B" w:rsidRDefault="00263C2B" w:rsidP="008B3048">
            <w:pPr>
              <w:spacing w:before="0" w:after="0"/>
              <w:jc w:val="center"/>
              <w:rPr>
                <w:sz w:val="20"/>
                <w:szCs w:val="20"/>
              </w:rPr>
            </w:pPr>
            <w:r>
              <w:rPr>
                <w:sz w:val="20"/>
                <w:szCs w:val="20"/>
              </w:rPr>
              <w:t>Accidental exposure of people to the GMOs through</w:t>
            </w:r>
            <w:r w:rsidR="00116227">
              <w:rPr>
                <w:sz w:val="20"/>
                <w:szCs w:val="20"/>
              </w:rPr>
              <w:t>:</w:t>
            </w:r>
          </w:p>
          <w:p w14:paraId="0E004187" w14:textId="7EB36DD9" w:rsidR="00701F33" w:rsidRPr="00263C2B" w:rsidRDefault="008B3048" w:rsidP="00877E36">
            <w:pPr>
              <w:pStyle w:val="ListParagraph"/>
              <w:numPr>
                <w:ilvl w:val="0"/>
                <w:numId w:val="29"/>
              </w:numPr>
              <w:spacing w:before="0" w:after="0"/>
              <w:rPr>
                <w:sz w:val="20"/>
                <w:szCs w:val="20"/>
              </w:rPr>
            </w:pPr>
            <w:r w:rsidRPr="00263C2B">
              <w:rPr>
                <w:sz w:val="20"/>
                <w:szCs w:val="20"/>
              </w:rPr>
              <w:t>Unintentional release of GMOs during transport or storage</w:t>
            </w:r>
          </w:p>
          <w:p w14:paraId="0BA4DF5C" w14:textId="5ADE87E9" w:rsidR="007D5317" w:rsidRPr="00263C2B" w:rsidRDefault="007D5317" w:rsidP="00877E36">
            <w:pPr>
              <w:pStyle w:val="ListParagraph"/>
              <w:numPr>
                <w:ilvl w:val="0"/>
                <w:numId w:val="29"/>
              </w:numPr>
              <w:spacing w:before="0" w:after="0"/>
              <w:rPr>
                <w:sz w:val="20"/>
                <w:szCs w:val="20"/>
              </w:rPr>
            </w:pPr>
            <w:r w:rsidRPr="00263C2B">
              <w:rPr>
                <w:sz w:val="20"/>
                <w:szCs w:val="20"/>
              </w:rPr>
              <w:t>Preparation and administration of the GMOs</w:t>
            </w:r>
          </w:p>
          <w:p w14:paraId="735B2DC8" w14:textId="40181664" w:rsidR="003B0303" w:rsidRPr="00877E36" w:rsidRDefault="003B0303" w:rsidP="00877E36">
            <w:pPr>
              <w:pStyle w:val="ListParagraph"/>
              <w:numPr>
                <w:ilvl w:val="0"/>
                <w:numId w:val="29"/>
              </w:numPr>
              <w:spacing w:before="0" w:after="0"/>
              <w:rPr>
                <w:sz w:val="20"/>
                <w:szCs w:val="20"/>
              </w:rPr>
            </w:pPr>
            <w:r w:rsidRPr="00877E36">
              <w:rPr>
                <w:rFonts w:asciiTheme="minorHAnsi" w:hAnsiTheme="minorHAnsi"/>
                <w:sz w:val="20"/>
                <w:szCs w:val="20"/>
                <w:lang w:eastAsia="en-AU"/>
              </w:rPr>
              <w:t xml:space="preserve">Disposal of vials or syringes contaminated with </w:t>
            </w:r>
            <w:r w:rsidR="007718E4" w:rsidRPr="00877E36">
              <w:rPr>
                <w:rFonts w:asciiTheme="minorHAnsi" w:hAnsiTheme="minorHAnsi"/>
                <w:sz w:val="20"/>
                <w:szCs w:val="20"/>
                <w:lang w:eastAsia="en-AU"/>
              </w:rPr>
              <w:t>GMOs</w:t>
            </w:r>
            <w:r w:rsidRPr="00877E36">
              <w:rPr>
                <w:rFonts w:asciiTheme="minorHAnsi" w:hAnsiTheme="minorHAnsi"/>
                <w:sz w:val="20"/>
                <w:szCs w:val="20"/>
                <w:lang w:eastAsia="en-AU"/>
              </w:rPr>
              <w:t xml:space="preserve"> in medical </w:t>
            </w:r>
            <w:proofErr w:type="gramStart"/>
            <w:r w:rsidRPr="00877E36">
              <w:rPr>
                <w:rFonts w:asciiTheme="minorHAnsi" w:hAnsiTheme="minorHAnsi"/>
                <w:sz w:val="20"/>
                <w:szCs w:val="20"/>
                <w:lang w:eastAsia="en-AU"/>
              </w:rPr>
              <w:t>waste</w:t>
            </w:r>
            <w:proofErr w:type="gramEnd"/>
          </w:p>
          <w:p w14:paraId="4D442B32" w14:textId="77777777" w:rsidR="00701F33" w:rsidRPr="008C592F" w:rsidRDefault="00701F33" w:rsidP="003A75DA">
            <w:pPr>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p w14:paraId="3441590B" w14:textId="4575121E" w:rsidR="00701F33" w:rsidRDefault="008B3048" w:rsidP="008B3048">
            <w:pPr>
              <w:spacing w:before="0" w:after="0"/>
              <w:jc w:val="center"/>
              <w:rPr>
                <w:sz w:val="20"/>
                <w:szCs w:val="20"/>
              </w:rPr>
            </w:pPr>
            <w:r w:rsidRPr="008B3048">
              <w:rPr>
                <w:sz w:val="20"/>
                <w:szCs w:val="20"/>
              </w:rPr>
              <w:t>GMOs</w:t>
            </w:r>
            <w:r w:rsidR="007718E4">
              <w:rPr>
                <w:sz w:val="20"/>
                <w:szCs w:val="20"/>
              </w:rPr>
              <w:t xml:space="preserve"> </w:t>
            </w:r>
            <w:r w:rsidR="00877E36">
              <w:rPr>
                <w:sz w:val="20"/>
                <w:szCs w:val="20"/>
              </w:rPr>
              <w:t xml:space="preserve">enter </w:t>
            </w:r>
            <w:r w:rsidR="007718E4">
              <w:rPr>
                <w:sz w:val="20"/>
                <w:szCs w:val="20"/>
              </w:rPr>
              <w:t xml:space="preserve">broken </w:t>
            </w:r>
            <w:proofErr w:type="gramStart"/>
            <w:r w:rsidR="007718E4">
              <w:rPr>
                <w:sz w:val="20"/>
                <w:szCs w:val="20"/>
              </w:rPr>
              <w:t>skin</w:t>
            </w:r>
            <w:proofErr w:type="gramEnd"/>
          </w:p>
          <w:p w14:paraId="4A01B8E3" w14:textId="77777777" w:rsidR="008B3048" w:rsidRPr="008C592F" w:rsidRDefault="008B3048" w:rsidP="008B3048">
            <w:pPr>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p w14:paraId="748BD08C" w14:textId="13D9B52B" w:rsidR="008B3048" w:rsidRPr="00625160" w:rsidRDefault="008B3048" w:rsidP="008B3048">
            <w:pPr>
              <w:spacing w:before="0" w:after="0"/>
              <w:jc w:val="center"/>
              <w:rPr>
                <w:sz w:val="20"/>
                <w:szCs w:val="20"/>
              </w:rPr>
            </w:pPr>
            <w:r>
              <w:rPr>
                <w:sz w:val="20"/>
                <w:szCs w:val="20"/>
              </w:rPr>
              <w:t>Person is infected with GMOs</w:t>
            </w:r>
          </w:p>
        </w:tc>
        <w:tc>
          <w:tcPr>
            <w:tcW w:w="721" w:type="pct"/>
          </w:tcPr>
          <w:p w14:paraId="32CC8BE3" w14:textId="59D4C0CF" w:rsidR="00701F33" w:rsidRPr="00625160" w:rsidRDefault="006F0E8B" w:rsidP="00625160">
            <w:pPr>
              <w:spacing w:before="0" w:after="0"/>
              <w:jc w:val="center"/>
              <w:rPr>
                <w:sz w:val="20"/>
                <w:szCs w:val="20"/>
              </w:rPr>
            </w:pPr>
            <w:r>
              <w:rPr>
                <w:sz w:val="20"/>
                <w:szCs w:val="20"/>
              </w:rPr>
              <w:t>A</w:t>
            </w:r>
            <w:r w:rsidR="00BD4E48">
              <w:rPr>
                <w:sz w:val="20"/>
                <w:szCs w:val="20"/>
              </w:rPr>
              <w:t xml:space="preserve">dverse reaction </w:t>
            </w:r>
            <w:r w:rsidR="005B7C1B">
              <w:rPr>
                <w:sz w:val="20"/>
                <w:szCs w:val="20"/>
              </w:rPr>
              <w:t>to the GMOs</w:t>
            </w:r>
          </w:p>
        </w:tc>
        <w:tc>
          <w:tcPr>
            <w:tcW w:w="602" w:type="pct"/>
          </w:tcPr>
          <w:p w14:paraId="5A58FABB" w14:textId="5483CA4C" w:rsidR="00805903" w:rsidRPr="002C2119" w:rsidRDefault="007730D2">
            <w:pPr>
              <w:spacing w:before="0" w:after="0"/>
              <w:jc w:val="center"/>
              <w:rPr>
                <w:sz w:val="20"/>
                <w:szCs w:val="20"/>
              </w:rPr>
            </w:pPr>
            <w:r>
              <w:rPr>
                <w:sz w:val="20"/>
                <w:szCs w:val="20"/>
              </w:rPr>
              <w:t>No</w:t>
            </w:r>
          </w:p>
        </w:tc>
        <w:tc>
          <w:tcPr>
            <w:tcW w:w="1298" w:type="pct"/>
          </w:tcPr>
          <w:p w14:paraId="4C5B1F0C" w14:textId="28B00B09" w:rsidR="00125D50" w:rsidRPr="00125D50" w:rsidRDefault="00125D50" w:rsidP="00125D50">
            <w:pPr>
              <w:pStyle w:val="ListBullet1"/>
              <w:ind w:left="357"/>
              <w:rPr>
                <w:sz w:val="20"/>
                <w:szCs w:val="20"/>
              </w:rPr>
            </w:pPr>
            <w:r>
              <w:rPr>
                <w:sz w:val="20"/>
                <w:szCs w:val="20"/>
              </w:rPr>
              <w:t xml:space="preserve">The GMOs are attenuated in comparison to WT </w:t>
            </w:r>
            <w:proofErr w:type="gramStart"/>
            <w:r>
              <w:rPr>
                <w:sz w:val="20"/>
                <w:szCs w:val="20"/>
              </w:rPr>
              <w:t>dengue</w:t>
            </w:r>
            <w:proofErr w:type="gramEnd"/>
          </w:p>
          <w:p w14:paraId="3A69D1E2" w14:textId="5A7818C5" w:rsidR="0050444F" w:rsidRDefault="0050444F" w:rsidP="00A311E3">
            <w:pPr>
              <w:pStyle w:val="ListBullet1"/>
              <w:ind w:left="357"/>
              <w:rPr>
                <w:sz w:val="20"/>
                <w:szCs w:val="20"/>
              </w:rPr>
            </w:pPr>
            <w:r>
              <w:rPr>
                <w:sz w:val="20"/>
                <w:szCs w:val="20"/>
              </w:rPr>
              <w:t xml:space="preserve">The dose received through accidental exposure would be far smaller than that administered during </w:t>
            </w:r>
            <w:proofErr w:type="gramStart"/>
            <w:r>
              <w:rPr>
                <w:sz w:val="20"/>
                <w:szCs w:val="20"/>
              </w:rPr>
              <w:t>vaccination</w:t>
            </w:r>
            <w:proofErr w:type="gramEnd"/>
          </w:p>
          <w:p w14:paraId="743553A9" w14:textId="6D1E59CA" w:rsidR="00875A77" w:rsidRDefault="00875A77" w:rsidP="00875A77">
            <w:pPr>
              <w:pStyle w:val="ListBullet1"/>
              <w:ind w:left="357"/>
              <w:rPr>
                <w:sz w:val="20"/>
                <w:szCs w:val="20"/>
              </w:rPr>
            </w:pPr>
            <w:r>
              <w:rPr>
                <w:sz w:val="20"/>
                <w:szCs w:val="20"/>
              </w:rPr>
              <w:t xml:space="preserve">The GM vaccine has a </w:t>
            </w:r>
            <w:r w:rsidR="008F0598">
              <w:rPr>
                <w:sz w:val="20"/>
                <w:szCs w:val="20"/>
              </w:rPr>
              <w:t>favourable</w:t>
            </w:r>
            <w:r>
              <w:rPr>
                <w:sz w:val="20"/>
                <w:szCs w:val="20"/>
              </w:rPr>
              <w:t xml:space="preserve"> safety profile at doses higher than would be expected through accidental </w:t>
            </w:r>
            <w:proofErr w:type="gramStart"/>
            <w:r>
              <w:rPr>
                <w:sz w:val="20"/>
                <w:szCs w:val="20"/>
              </w:rPr>
              <w:t>exposure</w:t>
            </w:r>
            <w:proofErr w:type="gramEnd"/>
          </w:p>
          <w:p w14:paraId="562E7F34" w14:textId="2AF1B647" w:rsidR="008F0598" w:rsidRPr="00477A1B" w:rsidRDefault="0050444F" w:rsidP="00477A1B">
            <w:pPr>
              <w:pStyle w:val="ListBullet1"/>
              <w:ind w:left="357"/>
              <w:rPr>
                <w:sz w:val="20"/>
                <w:szCs w:val="20"/>
              </w:rPr>
            </w:pPr>
            <w:r>
              <w:rPr>
                <w:sz w:val="20"/>
                <w:szCs w:val="20"/>
              </w:rPr>
              <w:t>Import, transport, storage, and disposal will follow well established procedures</w:t>
            </w:r>
          </w:p>
        </w:tc>
      </w:tr>
    </w:tbl>
    <w:p w14:paraId="179308D6" w14:textId="24266B79" w:rsidR="00625160" w:rsidRDefault="00613BCC" w:rsidP="00613BCC">
      <w:pPr>
        <w:pStyle w:val="Sectionheading3"/>
      </w:pPr>
      <w:bookmarkStart w:id="108" w:name="_Ref142304247"/>
      <w:bookmarkEnd w:id="107"/>
      <w:r>
        <w:lastRenderedPageBreak/>
        <w:t xml:space="preserve">Risk </w:t>
      </w:r>
      <w:r w:rsidR="00806722">
        <w:t>S</w:t>
      </w:r>
      <w:r>
        <w:t>cenario 1</w:t>
      </w:r>
      <w:bookmarkEnd w:id="108"/>
    </w:p>
    <w:tbl>
      <w:tblPr>
        <w:tblStyle w:val="TableGrid"/>
        <w:tblW w:w="0" w:type="auto"/>
        <w:tblLook w:val="04A0" w:firstRow="1" w:lastRow="0" w:firstColumn="1" w:lastColumn="0" w:noHBand="0" w:noVBand="1"/>
      </w:tblPr>
      <w:tblGrid>
        <w:gridCol w:w="1838"/>
        <w:gridCol w:w="7790"/>
      </w:tblGrid>
      <w:tr w:rsidR="007B1CD3" w14:paraId="7629552C" w14:textId="77777777" w:rsidTr="00265D00">
        <w:tc>
          <w:tcPr>
            <w:tcW w:w="1838" w:type="dxa"/>
            <w:shd w:val="clear" w:color="auto" w:fill="BFBFBF" w:themeFill="background1" w:themeFillShade="BF"/>
          </w:tcPr>
          <w:p w14:paraId="78D40A7A" w14:textId="77777777" w:rsidR="007B1CD3" w:rsidRPr="00613BCC" w:rsidRDefault="007B1CD3" w:rsidP="00501B1B">
            <w:pPr>
              <w:keepNext/>
              <w:rPr>
                <w:i/>
                <w:iCs/>
                <w:sz w:val="20"/>
                <w:szCs w:val="20"/>
              </w:rPr>
            </w:pPr>
            <w:r w:rsidRPr="00613BCC">
              <w:rPr>
                <w:i/>
                <w:iCs/>
                <w:sz w:val="20"/>
                <w:szCs w:val="20"/>
              </w:rPr>
              <w:t>Risk source</w:t>
            </w:r>
          </w:p>
        </w:tc>
        <w:tc>
          <w:tcPr>
            <w:tcW w:w="7790" w:type="dxa"/>
          </w:tcPr>
          <w:p w14:paraId="79A2D098" w14:textId="0D69D5F2" w:rsidR="007B1CD3" w:rsidRDefault="008A2CAD" w:rsidP="00501B1B">
            <w:pPr>
              <w:keepNext/>
              <w:jc w:val="center"/>
            </w:pPr>
            <w:r w:rsidRPr="008A2CAD">
              <w:rPr>
                <w:sz w:val="20"/>
                <w:szCs w:val="20"/>
              </w:rPr>
              <w:t>The introduced genes in the GM vaccine</w:t>
            </w:r>
            <w:r w:rsidR="005B7C1B">
              <w:rPr>
                <w:sz w:val="20"/>
                <w:szCs w:val="20"/>
              </w:rPr>
              <w:t xml:space="preserve"> (</w:t>
            </w:r>
            <w:proofErr w:type="spellStart"/>
            <w:r w:rsidR="005B7C1B" w:rsidRPr="00816F12">
              <w:rPr>
                <w:i/>
                <w:iCs/>
                <w:sz w:val="20"/>
                <w:szCs w:val="20"/>
              </w:rPr>
              <w:t>prM</w:t>
            </w:r>
            <w:proofErr w:type="spellEnd"/>
            <w:r w:rsidR="005B7C1B">
              <w:rPr>
                <w:sz w:val="20"/>
                <w:szCs w:val="20"/>
              </w:rPr>
              <w:t xml:space="preserve"> and </w:t>
            </w:r>
            <w:r w:rsidR="005B7C1B" w:rsidRPr="00816F12">
              <w:rPr>
                <w:i/>
                <w:iCs/>
                <w:sz w:val="20"/>
                <w:szCs w:val="20"/>
              </w:rPr>
              <w:t>E</w:t>
            </w:r>
            <w:r w:rsidR="005B7C1B">
              <w:rPr>
                <w:sz w:val="20"/>
                <w:szCs w:val="20"/>
              </w:rPr>
              <w:t xml:space="preserve"> genes from WT dengue serotypes)</w:t>
            </w:r>
          </w:p>
        </w:tc>
      </w:tr>
      <w:tr w:rsidR="007B1CD3" w14:paraId="2A98E770" w14:textId="77777777" w:rsidTr="00265D00">
        <w:tc>
          <w:tcPr>
            <w:tcW w:w="1838" w:type="dxa"/>
            <w:shd w:val="clear" w:color="auto" w:fill="BFBFBF" w:themeFill="background1" w:themeFillShade="BF"/>
          </w:tcPr>
          <w:p w14:paraId="2AB55FDD" w14:textId="77777777" w:rsidR="007B1CD3" w:rsidRPr="00613BCC" w:rsidRDefault="007B1CD3" w:rsidP="00501B1B">
            <w:pPr>
              <w:keepNext/>
              <w:rPr>
                <w:i/>
                <w:iCs/>
                <w:sz w:val="20"/>
                <w:szCs w:val="20"/>
              </w:rPr>
            </w:pPr>
            <w:r w:rsidRPr="00613BCC">
              <w:rPr>
                <w:i/>
                <w:iCs/>
                <w:sz w:val="20"/>
                <w:szCs w:val="20"/>
              </w:rPr>
              <w:t>Causal pathway</w:t>
            </w:r>
          </w:p>
        </w:tc>
        <w:tc>
          <w:tcPr>
            <w:tcW w:w="7790" w:type="dxa"/>
          </w:tcPr>
          <w:p w14:paraId="0B2B63E6" w14:textId="77777777" w:rsidR="007B1CD3" w:rsidRPr="00613BCC" w:rsidRDefault="007B1CD3" w:rsidP="00501B1B">
            <w:pPr>
              <w:keepNext/>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p w14:paraId="23F662E7" w14:textId="09351690" w:rsidR="00877E36" w:rsidRDefault="00877E36" w:rsidP="00501B1B">
            <w:pPr>
              <w:keepNext/>
              <w:spacing w:before="0" w:after="0"/>
              <w:ind w:left="720"/>
              <w:rPr>
                <w:sz w:val="20"/>
                <w:szCs w:val="20"/>
              </w:rPr>
            </w:pPr>
            <w:r>
              <w:rPr>
                <w:sz w:val="20"/>
                <w:szCs w:val="20"/>
              </w:rPr>
              <w:t>Accidental exposure of people to the GMOs through</w:t>
            </w:r>
            <w:r w:rsidR="00116227">
              <w:rPr>
                <w:sz w:val="20"/>
                <w:szCs w:val="20"/>
              </w:rPr>
              <w:t>:</w:t>
            </w:r>
          </w:p>
          <w:p w14:paraId="3E3D0744" w14:textId="77777777" w:rsidR="00877E36" w:rsidRPr="00263C2B" w:rsidRDefault="00877E36" w:rsidP="00501B1B">
            <w:pPr>
              <w:pStyle w:val="ListParagraph"/>
              <w:keepNext/>
              <w:numPr>
                <w:ilvl w:val="0"/>
                <w:numId w:val="30"/>
              </w:numPr>
              <w:spacing w:before="0" w:after="0"/>
              <w:rPr>
                <w:sz w:val="20"/>
                <w:szCs w:val="20"/>
              </w:rPr>
            </w:pPr>
            <w:r w:rsidRPr="00263C2B">
              <w:rPr>
                <w:sz w:val="20"/>
                <w:szCs w:val="20"/>
              </w:rPr>
              <w:t>Unintentional release of GMOs during transport or storage</w:t>
            </w:r>
          </w:p>
          <w:p w14:paraId="464CA341" w14:textId="77777777" w:rsidR="00877E36" w:rsidRPr="00263C2B" w:rsidRDefault="00877E36" w:rsidP="00501B1B">
            <w:pPr>
              <w:pStyle w:val="ListParagraph"/>
              <w:keepNext/>
              <w:numPr>
                <w:ilvl w:val="0"/>
                <w:numId w:val="30"/>
              </w:numPr>
              <w:spacing w:before="0" w:after="0"/>
              <w:rPr>
                <w:sz w:val="20"/>
                <w:szCs w:val="20"/>
              </w:rPr>
            </w:pPr>
            <w:r w:rsidRPr="00263C2B">
              <w:rPr>
                <w:sz w:val="20"/>
                <w:szCs w:val="20"/>
              </w:rPr>
              <w:t>Preparation and administration of the GMOs</w:t>
            </w:r>
          </w:p>
          <w:p w14:paraId="1EB37779" w14:textId="4D6032FE" w:rsidR="008A2CAD" w:rsidRPr="00877E36" w:rsidRDefault="00877E36" w:rsidP="00501B1B">
            <w:pPr>
              <w:pStyle w:val="ListParagraph"/>
              <w:keepNext/>
              <w:numPr>
                <w:ilvl w:val="0"/>
                <w:numId w:val="30"/>
              </w:numPr>
              <w:spacing w:before="0" w:after="0"/>
              <w:rPr>
                <w:sz w:val="20"/>
                <w:szCs w:val="20"/>
              </w:rPr>
            </w:pPr>
            <w:r w:rsidRPr="00877E36">
              <w:rPr>
                <w:rFonts w:asciiTheme="minorHAnsi" w:hAnsiTheme="minorHAnsi"/>
                <w:sz w:val="20"/>
                <w:szCs w:val="20"/>
                <w:lang w:eastAsia="en-AU"/>
              </w:rPr>
              <w:t xml:space="preserve">Disposal of vials or syringes contaminated with GMOs in medical </w:t>
            </w:r>
            <w:proofErr w:type="gramStart"/>
            <w:r w:rsidRPr="00877E36">
              <w:rPr>
                <w:rFonts w:asciiTheme="minorHAnsi" w:hAnsiTheme="minorHAnsi"/>
                <w:sz w:val="20"/>
                <w:szCs w:val="20"/>
                <w:lang w:eastAsia="en-AU"/>
              </w:rPr>
              <w:t>waste</w:t>
            </w:r>
            <w:proofErr w:type="gramEnd"/>
          </w:p>
          <w:p w14:paraId="15EF2D70" w14:textId="77777777" w:rsidR="00877E36" w:rsidRPr="008C592F" w:rsidRDefault="00877E36" w:rsidP="00501B1B">
            <w:pPr>
              <w:keepNext/>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p w14:paraId="226BA03E" w14:textId="57C0E23E" w:rsidR="00877E36" w:rsidRPr="00877E36" w:rsidRDefault="00877E36" w:rsidP="00501B1B">
            <w:pPr>
              <w:keepNext/>
              <w:spacing w:before="0" w:after="0"/>
              <w:jc w:val="center"/>
              <w:rPr>
                <w:sz w:val="20"/>
                <w:szCs w:val="20"/>
              </w:rPr>
            </w:pPr>
            <w:r w:rsidRPr="008B3048">
              <w:rPr>
                <w:sz w:val="20"/>
                <w:szCs w:val="20"/>
              </w:rPr>
              <w:t>GMOs</w:t>
            </w:r>
            <w:r>
              <w:rPr>
                <w:sz w:val="20"/>
                <w:szCs w:val="20"/>
              </w:rPr>
              <w:t xml:space="preserve"> enter broken </w:t>
            </w:r>
            <w:proofErr w:type="gramStart"/>
            <w:r>
              <w:rPr>
                <w:sz w:val="20"/>
                <w:szCs w:val="20"/>
              </w:rPr>
              <w:t>skin</w:t>
            </w:r>
            <w:proofErr w:type="gramEnd"/>
          </w:p>
          <w:p w14:paraId="65FB3200" w14:textId="153B63AD" w:rsidR="008A2CAD" w:rsidRPr="008C592F" w:rsidRDefault="008A2CAD" w:rsidP="00501B1B">
            <w:pPr>
              <w:keepNext/>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p w14:paraId="618E58FA" w14:textId="70BA0A0E" w:rsidR="007B1CD3" w:rsidRDefault="008A2CAD" w:rsidP="00501B1B">
            <w:pPr>
              <w:keepNext/>
              <w:spacing w:after="0"/>
              <w:jc w:val="center"/>
              <w:rPr>
                <w:sz w:val="20"/>
                <w:szCs w:val="20"/>
              </w:rPr>
            </w:pPr>
            <w:r>
              <w:rPr>
                <w:sz w:val="20"/>
                <w:szCs w:val="20"/>
              </w:rPr>
              <w:t xml:space="preserve">Person is infected with </w:t>
            </w:r>
            <w:proofErr w:type="gramStart"/>
            <w:r>
              <w:rPr>
                <w:sz w:val="20"/>
                <w:szCs w:val="20"/>
              </w:rPr>
              <w:t>GMOs</w:t>
            </w:r>
            <w:proofErr w:type="gramEnd"/>
          </w:p>
          <w:p w14:paraId="032E845F" w14:textId="4F5846EA" w:rsidR="00137BE6" w:rsidRPr="00137BE6" w:rsidRDefault="00137BE6" w:rsidP="00501B1B">
            <w:pPr>
              <w:keepNext/>
              <w:ind w:left="-41"/>
              <w:contextualSpacing/>
              <w:jc w:val="center"/>
              <w:rPr>
                <w:rFonts w:asciiTheme="minorHAnsi" w:hAnsiTheme="minorHAnsi"/>
                <w:sz w:val="20"/>
                <w:szCs w:val="20"/>
                <w:lang w:eastAsia="en-AU"/>
              </w:rPr>
            </w:pPr>
            <w:r w:rsidRPr="008C592F">
              <w:rPr>
                <w:rFonts w:asciiTheme="minorHAnsi" w:hAnsiTheme="minorHAnsi"/>
                <w:sz w:val="20"/>
                <w:szCs w:val="20"/>
                <w:lang w:eastAsia="en-AU"/>
              </w:rPr>
              <w:sym w:font="Wingdings 3" w:char="F0C8"/>
            </w:r>
          </w:p>
        </w:tc>
      </w:tr>
      <w:tr w:rsidR="007B1CD3" w14:paraId="3E2F062C" w14:textId="77777777" w:rsidTr="00265D00">
        <w:tc>
          <w:tcPr>
            <w:tcW w:w="1838" w:type="dxa"/>
            <w:shd w:val="clear" w:color="auto" w:fill="BFBFBF" w:themeFill="background1" w:themeFillShade="BF"/>
          </w:tcPr>
          <w:p w14:paraId="46F36CA3" w14:textId="77777777" w:rsidR="007B1CD3" w:rsidRPr="00613BCC" w:rsidRDefault="007B1CD3" w:rsidP="00501B1B">
            <w:pPr>
              <w:keepNext/>
              <w:rPr>
                <w:i/>
                <w:iCs/>
                <w:sz w:val="20"/>
                <w:szCs w:val="20"/>
              </w:rPr>
            </w:pPr>
            <w:r w:rsidRPr="00613BCC">
              <w:rPr>
                <w:i/>
                <w:iCs/>
                <w:sz w:val="20"/>
                <w:szCs w:val="20"/>
              </w:rPr>
              <w:t>Potential harm</w:t>
            </w:r>
          </w:p>
        </w:tc>
        <w:tc>
          <w:tcPr>
            <w:tcW w:w="7790" w:type="dxa"/>
          </w:tcPr>
          <w:p w14:paraId="1058EAA9" w14:textId="51F5AB2D" w:rsidR="007B1CD3" w:rsidRDefault="00D148F7" w:rsidP="00501B1B">
            <w:pPr>
              <w:keepNext/>
              <w:jc w:val="center"/>
            </w:pPr>
            <w:r>
              <w:rPr>
                <w:sz w:val="20"/>
                <w:szCs w:val="20"/>
              </w:rPr>
              <w:t>A</w:t>
            </w:r>
            <w:r w:rsidR="008A2CAD">
              <w:rPr>
                <w:sz w:val="20"/>
                <w:szCs w:val="20"/>
              </w:rPr>
              <w:t xml:space="preserve">dverse reaction </w:t>
            </w:r>
            <w:r>
              <w:rPr>
                <w:sz w:val="20"/>
                <w:szCs w:val="20"/>
              </w:rPr>
              <w:t>to the GMO</w:t>
            </w:r>
            <w:r w:rsidR="005B7C1B">
              <w:rPr>
                <w:sz w:val="20"/>
                <w:szCs w:val="20"/>
              </w:rPr>
              <w:t>s</w:t>
            </w:r>
          </w:p>
        </w:tc>
      </w:tr>
    </w:tbl>
    <w:p w14:paraId="2D0CA957" w14:textId="77777777" w:rsidR="007B1CD3" w:rsidRPr="008B7AC4" w:rsidRDefault="007B1CD3" w:rsidP="007B1CD3">
      <w:pPr>
        <w:pStyle w:val="Sectionheading4"/>
      </w:pPr>
      <w:r w:rsidRPr="008B7AC4">
        <w:t>Risk source</w:t>
      </w:r>
    </w:p>
    <w:p w14:paraId="59C942E6" w14:textId="3D68E0FD" w:rsidR="007B1CD3" w:rsidRDefault="007B1CD3" w:rsidP="007B1CD3">
      <w:pPr>
        <w:pStyle w:val="RARMPparagraph"/>
      </w:pPr>
      <w:r>
        <w:t xml:space="preserve">The source of potential harm for this postulated risk scenario </w:t>
      </w:r>
      <w:r w:rsidR="004F64E4">
        <w:t xml:space="preserve">is </w:t>
      </w:r>
      <w:r w:rsidR="008A2CAD">
        <w:t>t</w:t>
      </w:r>
      <w:r w:rsidR="008A2CAD" w:rsidRPr="008A2CAD">
        <w:t>he introduced genes in the GM</w:t>
      </w:r>
      <w:r w:rsidR="00533134">
        <w:t> </w:t>
      </w:r>
      <w:r w:rsidR="008A2CAD" w:rsidRPr="008A2CAD">
        <w:t>vaccine</w:t>
      </w:r>
      <w:r w:rsidR="00F9191A">
        <w:t xml:space="preserve">; </w:t>
      </w:r>
      <w:proofErr w:type="spellStart"/>
      <w:r w:rsidR="00F9191A" w:rsidRPr="00816F12">
        <w:rPr>
          <w:i/>
          <w:iCs/>
        </w:rPr>
        <w:t>prM</w:t>
      </w:r>
      <w:proofErr w:type="spellEnd"/>
      <w:r w:rsidR="00F9191A">
        <w:t xml:space="preserve"> and </w:t>
      </w:r>
      <w:r w:rsidR="00F9191A" w:rsidRPr="00816F12">
        <w:rPr>
          <w:i/>
          <w:iCs/>
        </w:rPr>
        <w:t>E</w:t>
      </w:r>
      <w:r w:rsidR="00F9191A">
        <w:t xml:space="preserve"> genes from WT dengue serotypes</w:t>
      </w:r>
      <w:r>
        <w:t>.</w:t>
      </w:r>
    </w:p>
    <w:p w14:paraId="191858A9" w14:textId="15999840" w:rsidR="007B1CD3" w:rsidRPr="008B7AC4" w:rsidRDefault="007B1CD3" w:rsidP="007B1CD3">
      <w:pPr>
        <w:pStyle w:val="Sectionheading4"/>
      </w:pPr>
      <w:r w:rsidRPr="008B7AC4">
        <w:t>Causal pathway</w:t>
      </w:r>
    </w:p>
    <w:p w14:paraId="4C0F1D4F" w14:textId="2893E6AE" w:rsidR="00126B5F" w:rsidRDefault="00126B5F" w:rsidP="00126B5F">
      <w:pPr>
        <w:pStyle w:val="RARMPparagraph"/>
      </w:pPr>
      <w:r>
        <w:t xml:space="preserve">Individuals may be inadvertently exposed to the GMOs during transport or storage, or </w:t>
      </w:r>
      <w:r w:rsidR="00054A22">
        <w:t>during d</w:t>
      </w:r>
      <w:r w:rsidR="00054A22" w:rsidRPr="00054A22">
        <w:t xml:space="preserve">isposal of vials or syringes contaminated with </w:t>
      </w:r>
      <w:r w:rsidR="00054A22">
        <w:t xml:space="preserve">the </w:t>
      </w:r>
      <w:r w:rsidR="00054A22" w:rsidRPr="00054A22">
        <w:t>GMOs</w:t>
      </w:r>
      <w:r w:rsidR="00054A22">
        <w:t>.</w:t>
      </w:r>
      <w:r w:rsidR="00B97B35">
        <w:t xml:space="preserve"> The two locations where this is most likely to occur are:</w:t>
      </w:r>
    </w:p>
    <w:p w14:paraId="4D056B04" w14:textId="0FB05F9D" w:rsidR="00B97B35" w:rsidRDefault="00B97B35" w:rsidP="00B97B35">
      <w:pPr>
        <w:pStyle w:val="ListBullet1"/>
      </w:pPr>
      <w:r>
        <w:t xml:space="preserve">the central storage facilities where stocks of the GM vaccine are being </w:t>
      </w:r>
      <w:proofErr w:type="gramStart"/>
      <w:r>
        <w:t>held</w:t>
      </w:r>
      <w:proofErr w:type="gramEnd"/>
    </w:p>
    <w:p w14:paraId="007BE745" w14:textId="529E5573" w:rsidR="00B97B35" w:rsidRDefault="00B97B35" w:rsidP="00B97B35">
      <w:pPr>
        <w:pStyle w:val="ListBullet1"/>
      </w:pPr>
      <w:r>
        <w:t>locations where the GM vaccine is being administered.</w:t>
      </w:r>
    </w:p>
    <w:p w14:paraId="1545D722" w14:textId="5E00C04F" w:rsidR="00B97B35" w:rsidRDefault="00B97B35" w:rsidP="00B97B35">
      <w:pPr>
        <w:pStyle w:val="RARMPparagraph"/>
      </w:pPr>
      <w:r>
        <w:t xml:space="preserve">Given the </w:t>
      </w:r>
      <w:r w:rsidR="00871E0F">
        <w:t>transmission</w:t>
      </w:r>
      <w:r w:rsidR="00247CEC">
        <w:t xml:space="preserve"> profile of dengue</w:t>
      </w:r>
      <w:r>
        <w:t xml:space="preserve"> (</w:t>
      </w:r>
      <w:r w:rsidR="009A127D">
        <w:t>Chapter 1</w:t>
      </w:r>
      <w:r w:rsidR="00116227">
        <w:t>,</w:t>
      </w:r>
      <w:r w:rsidR="009A127D">
        <w:t xml:space="preserve"> </w:t>
      </w:r>
      <w:r>
        <w:t>Section</w:t>
      </w:r>
      <w:r w:rsidR="00871E0F">
        <w:t xml:space="preserve"> </w:t>
      </w:r>
      <w:r w:rsidR="00871E0F">
        <w:fldChar w:fldCharType="begin"/>
      </w:r>
      <w:r w:rsidR="00871E0F">
        <w:instrText xml:space="preserve"> REF _Ref142303630 \r \h </w:instrText>
      </w:r>
      <w:r w:rsidR="00871E0F">
        <w:fldChar w:fldCharType="separate"/>
      </w:r>
      <w:r w:rsidR="00871E0F">
        <w:t>3.7.4</w:t>
      </w:r>
      <w:r w:rsidR="00871E0F">
        <w:fldChar w:fldCharType="end"/>
      </w:r>
      <w:r>
        <w:t xml:space="preserve">), the only transmission pathway that </w:t>
      </w:r>
      <w:proofErr w:type="gramStart"/>
      <w:r>
        <w:t>is considered to be</w:t>
      </w:r>
      <w:proofErr w:type="gramEnd"/>
      <w:r>
        <w:t xml:space="preserve"> plausible is </w:t>
      </w:r>
      <w:r w:rsidR="00D122EC">
        <w:t xml:space="preserve">exposure </w:t>
      </w:r>
      <w:r w:rsidR="00933626">
        <w:t>to the GMO</w:t>
      </w:r>
      <w:r w:rsidR="003D3ED6">
        <w:t>s</w:t>
      </w:r>
      <w:r w:rsidR="00933626">
        <w:t xml:space="preserve"> </w:t>
      </w:r>
      <w:r w:rsidR="00D122EC">
        <w:t xml:space="preserve">through </w:t>
      </w:r>
      <w:r>
        <w:t>broken skin (including a needlestick injury).</w:t>
      </w:r>
    </w:p>
    <w:p w14:paraId="67139159" w14:textId="14CD7F72" w:rsidR="00F36980" w:rsidRDefault="00F36980" w:rsidP="00B97B35">
      <w:pPr>
        <w:pStyle w:val="RARMPparagraph"/>
      </w:pPr>
      <w:r>
        <w:t>As discussed in Chapter 1</w:t>
      </w:r>
      <w:r w:rsidR="00116227">
        <w:t>,</w:t>
      </w:r>
      <w:r>
        <w:t xml:space="preserve"> Section </w:t>
      </w:r>
      <w:r w:rsidR="009A127D">
        <w:fldChar w:fldCharType="begin"/>
      </w:r>
      <w:r w:rsidR="009A127D">
        <w:instrText xml:space="preserve"> REF _Ref142304291 \r \h </w:instrText>
      </w:r>
      <w:r w:rsidR="009A127D">
        <w:fldChar w:fldCharType="separate"/>
      </w:r>
      <w:r w:rsidR="00417446">
        <w:t>4.3.7</w:t>
      </w:r>
      <w:r w:rsidR="009A127D">
        <w:fldChar w:fldCharType="end"/>
      </w:r>
      <w:r>
        <w:t xml:space="preserve">, the GMOs are expected </w:t>
      </w:r>
      <w:r w:rsidR="004D09E6">
        <w:t xml:space="preserve">to </w:t>
      </w:r>
      <w:r>
        <w:t xml:space="preserve">lose viability </w:t>
      </w:r>
      <w:r w:rsidR="00A60D29">
        <w:t xml:space="preserve">over time above the optimal storage temperature of 2-8 C </w:t>
      </w:r>
      <w:r>
        <w:t>and to be sensitive to common decontamination</w:t>
      </w:r>
      <w:r w:rsidR="004D09E6">
        <w:t xml:space="preserve"> methods.</w:t>
      </w:r>
    </w:p>
    <w:p w14:paraId="191E3F32" w14:textId="4429DE66" w:rsidR="00B97B35" w:rsidRPr="00B97B35" w:rsidRDefault="00B97B35" w:rsidP="00B97B35">
      <w:pPr>
        <w:rPr>
          <w:i/>
          <w:iCs/>
        </w:rPr>
      </w:pPr>
      <w:r w:rsidRPr="00B97B35">
        <w:rPr>
          <w:i/>
          <w:iCs/>
        </w:rPr>
        <w:t>Exposure during transport and storage of the GM vaccine</w:t>
      </w:r>
    </w:p>
    <w:p w14:paraId="1B37027A" w14:textId="19EF4363" w:rsidR="00126B5F" w:rsidRDefault="00126B5F" w:rsidP="00126B5F">
      <w:pPr>
        <w:pStyle w:val="RARMPparagraph"/>
      </w:pPr>
      <w:r>
        <w:t xml:space="preserve">The GM vaccine must be stored between 2-8°C and requires a cold chain, which is a well-controlled and uninterrupted sequence of transport and storage </w:t>
      </w:r>
      <w:r w:rsidR="008442E2">
        <w:t xml:space="preserve">designed </w:t>
      </w:r>
      <w:r>
        <w:t>to maintain the vaccine in this narrow temperature range</w:t>
      </w:r>
      <w:r w:rsidR="008442E2">
        <w:t>,</w:t>
      </w:r>
      <w:r>
        <w:t xml:space="preserve"> </w:t>
      </w:r>
      <w:proofErr w:type="gramStart"/>
      <w:r>
        <w:t>in order to</w:t>
      </w:r>
      <w:proofErr w:type="gramEnd"/>
      <w:r>
        <w:t xml:space="preserve"> preserve the potency of the vaccine.</w:t>
      </w:r>
    </w:p>
    <w:p w14:paraId="3BD5976A" w14:textId="7132324E" w:rsidR="007B1CD3" w:rsidRDefault="00126B5F" w:rsidP="00126B5F">
      <w:pPr>
        <w:pStyle w:val="RARMPparagraph"/>
      </w:pPr>
      <w:r>
        <w:t xml:space="preserve">Takeda proposes to import the vaccine as a freeze-dried powder in a sealed glass vial, </w:t>
      </w:r>
      <w:r w:rsidR="003349BC">
        <w:t>which minimises the likelihood of leakage</w:t>
      </w:r>
      <w:r>
        <w:t xml:space="preserve">. In addition, the type of </w:t>
      </w:r>
      <w:r w:rsidR="007718E4">
        <w:t>glass vial that is commonly used for packaging injectable drug products</w:t>
      </w:r>
      <w:r w:rsidR="008442E2">
        <w:t xml:space="preserve"> such as this vaccine,</w:t>
      </w:r>
      <w:r w:rsidR="007718E4">
        <w:t xml:space="preserve"> does not shatter easily.</w:t>
      </w:r>
      <w:r>
        <w:t xml:space="preserve"> The vial</w:t>
      </w:r>
      <w:r w:rsidR="008442E2">
        <w:t>s</w:t>
      </w:r>
      <w:r>
        <w:t xml:space="preserve"> would be packaged in cartons and the cartons packed in corrugated cardboard shipping cartons for distribution. Transport of the GM vaccine between the port of entry and the central storage facility would continue in this packaging.</w:t>
      </w:r>
    </w:p>
    <w:p w14:paraId="6BFEE270" w14:textId="2A9EF196" w:rsidR="00054A22" w:rsidRDefault="00125E7A" w:rsidP="00054A22">
      <w:pPr>
        <w:pStyle w:val="RARMPparagraph"/>
      </w:pPr>
      <w:r>
        <w:t>Dengue v</w:t>
      </w:r>
      <w:r w:rsidR="00054A22">
        <w:t xml:space="preserve">accines are classified as Schedule 4 </w:t>
      </w:r>
      <w:r>
        <w:t xml:space="preserve">(Prescription only) </w:t>
      </w:r>
      <w:r w:rsidR="00054A22">
        <w:t xml:space="preserve">medicines. The </w:t>
      </w:r>
      <w:r w:rsidR="00054A22" w:rsidRPr="00125E7A">
        <w:rPr>
          <w:i/>
          <w:iCs/>
        </w:rPr>
        <w:t>Australian code of good wholesaling practice for medicines in schedules 2, 3, 4 &amp; 8</w:t>
      </w:r>
      <w:r w:rsidR="00054A22">
        <w:t xml:space="preserve"> </w:t>
      </w:r>
      <w:r w:rsidR="000F3251">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0F3251">
        <w:fldChar w:fldCharType="separate"/>
      </w:r>
      <w:r w:rsidR="000F3251">
        <w:rPr>
          <w:noProof/>
        </w:rPr>
        <w:t>(</w:t>
      </w:r>
      <w:hyperlink w:anchor="_ENREF_84" w:tooltip="NCCTG, 2011 #3" w:history="1">
        <w:r w:rsidR="00AF6FCD">
          <w:rPr>
            <w:noProof/>
          </w:rPr>
          <w:t>NCCTG, 2011</w:t>
        </w:r>
      </w:hyperlink>
      <w:r w:rsidR="000F3251">
        <w:rPr>
          <w:noProof/>
        </w:rPr>
        <w:t>)</w:t>
      </w:r>
      <w:r w:rsidR="000F3251">
        <w:fldChar w:fldCharType="end"/>
      </w:r>
      <w:r w:rsidR="00054A22">
        <w:t xml:space="preserve"> recommends that:</w:t>
      </w:r>
    </w:p>
    <w:p w14:paraId="2ADCCB04" w14:textId="50AB0CAA" w:rsidR="00054A22" w:rsidRDefault="00054A22" w:rsidP="00125D50">
      <w:pPr>
        <w:pStyle w:val="ListBullet1"/>
      </w:pPr>
      <w:r>
        <w:t>upon arrival</w:t>
      </w:r>
      <w:r w:rsidR="00583BC8">
        <w:t xml:space="preserve"> at the wholesaler</w:t>
      </w:r>
      <w:r>
        <w:t xml:space="preserve">, packaging should be removed, and stock should be examined for the absence of damage or evidence of tampering. Damaged stock should be </w:t>
      </w:r>
      <w:proofErr w:type="gramStart"/>
      <w:r>
        <w:t>quarantined</w:t>
      </w:r>
      <w:proofErr w:type="gramEnd"/>
    </w:p>
    <w:p w14:paraId="6065F5A2" w14:textId="0F66E4DB" w:rsidR="00054A22" w:rsidRDefault="00054A22" w:rsidP="00125D50">
      <w:pPr>
        <w:pStyle w:val="ListBullet1"/>
      </w:pPr>
      <w:r>
        <w:t>packaging of cold chain medicines should alert the receiver of its contents and</w:t>
      </w:r>
      <w:r w:rsidR="00125D50">
        <w:t xml:space="preserve"> </w:t>
      </w:r>
      <w:r>
        <w:t xml:space="preserve">that the receiver should place the medicines in appropriate storage facilities </w:t>
      </w:r>
      <w:proofErr w:type="gramStart"/>
      <w:r>
        <w:t>as soon as</w:t>
      </w:r>
      <w:r w:rsidR="00125D50">
        <w:t xml:space="preserve"> </w:t>
      </w:r>
      <w:r>
        <w:t>possible</w:t>
      </w:r>
      <w:proofErr w:type="gramEnd"/>
    </w:p>
    <w:p w14:paraId="1B046CA2" w14:textId="3810360D" w:rsidR="00054A22" w:rsidRDefault="00054A22" w:rsidP="00125D50">
      <w:pPr>
        <w:pStyle w:val="ListBullet1"/>
      </w:pPr>
      <w:r>
        <w:t xml:space="preserve">wholesalers </w:t>
      </w:r>
      <w:r w:rsidR="003349BC">
        <w:t xml:space="preserve">should </w:t>
      </w:r>
      <w:r>
        <w:t>ensure that persons supplied with medicines are authorised appropriately under</w:t>
      </w:r>
      <w:r w:rsidR="00125D50">
        <w:t xml:space="preserve"> </w:t>
      </w:r>
      <w:r>
        <w:t>State or Territory legislation to be supplied with those medicines.</w:t>
      </w:r>
    </w:p>
    <w:p w14:paraId="2240088D" w14:textId="50C68694" w:rsidR="00125D50" w:rsidRDefault="00125D50" w:rsidP="00125D50">
      <w:pPr>
        <w:pStyle w:val="RARMPparagraph"/>
      </w:pPr>
      <w:r>
        <w:lastRenderedPageBreak/>
        <w:t xml:space="preserve">Additionally, storage, handling and transport would be in accordance with both the </w:t>
      </w:r>
      <w:r w:rsidRPr="00125E7A">
        <w:rPr>
          <w:i/>
          <w:iCs/>
        </w:rPr>
        <w:t>Australian code of good wholesaling practice for medicines in schedules 2, 3, 4 &amp; 8</w:t>
      </w:r>
      <w:r>
        <w:t xml:space="preserve"> </w:t>
      </w:r>
      <w:r w:rsidR="000F3251">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0F3251">
        <w:fldChar w:fldCharType="separate"/>
      </w:r>
      <w:r w:rsidR="000F3251">
        <w:rPr>
          <w:noProof/>
        </w:rPr>
        <w:t>(</w:t>
      </w:r>
      <w:hyperlink w:anchor="_ENREF_84" w:tooltip="NCCTG, 2011 #3" w:history="1">
        <w:r w:rsidR="00AF6FCD">
          <w:rPr>
            <w:noProof/>
          </w:rPr>
          <w:t>NCCTG, 2011</w:t>
        </w:r>
      </w:hyperlink>
      <w:r w:rsidR="000F3251">
        <w:rPr>
          <w:noProof/>
        </w:rPr>
        <w:t>)</w:t>
      </w:r>
      <w:r w:rsidR="000F3251">
        <w:fldChar w:fldCharType="end"/>
      </w:r>
      <w:r>
        <w:t xml:space="preserve"> and the </w:t>
      </w:r>
      <w:r w:rsidR="00290E71">
        <w:rPr>
          <w:i/>
          <w:iCs/>
        </w:rPr>
        <w:t>World Health Organization</w:t>
      </w:r>
      <w:r w:rsidRPr="00125E7A">
        <w:rPr>
          <w:i/>
          <w:iCs/>
        </w:rPr>
        <w:t xml:space="preserve">’s </w:t>
      </w:r>
      <w:r w:rsidR="00125E7A" w:rsidRPr="00125E7A">
        <w:rPr>
          <w:i/>
          <w:iCs/>
        </w:rPr>
        <w:t>Good storage and distribution practices for medical products</w:t>
      </w:r>
      <w:r>
        <w:t xml:space="preserve"> </w:t>
      </w:r>
      <w:r w:rsidR="000F3251">
        <w:fldChar w:fldCharType="begin"/>
      </w:r>
      <w:r w:rsidR="000F3251">
        <w:instrText xml:space="preserve"> ADDIN EN.CITE &lt;EndNote&gt;&lt;Cite&gt;&lt;Author&gt;World Health Organization&lt;/Author&gt;&lt;Year&gt;2020&lt;/Year&gt;&lt;RecNum&gt;10&lt;/RecNum&gt;&lt;DisplayText&gt;(World Health Organization, 2020)&lt;/DisplayText&gt;&lt;record&gt;&lt;rec-number&gt;10&lt;/rec-number&gt;&lt;foreign-keys&gt;&lt;key app="EN" db-id="xdvttrsx1z22a6etzw5pttv1fpe52099wrxs" timestamp="1686621419"&gt;10&lt;/key&gt;&lt;/foreign-keys&gt;&lt;ref-type name="Report"&gt;27&lt;/ref-type&gt;&lt;contributors&gt;&lt;authors&gt;&lt;author&gt;World Health Organization,&lt;/author&gt;&lt;/authors&gt;&lt;tertiary-authors&gt;&lt;author&gt;WHO&lt;/author&gt;&lt;/tertiary-authors&gt;&lt;/contributors&gt;&lt;titles&gt;&lt;title&gt;TRS 1025 - Annex 7: Good storage and distribution practices for medical products&lt;/title&gt;&lt;secondary-title&gt;WHO Technical Report Series&lt;/secondary-title&gt;&lt;/titles&gt;&lt;volume&gt;1025&lt;/volume&gt;&lt;dates&gt;&lt;year&gt;2020&lt;/year&gt;&lt;/dates&gt;&lt;urls&gt;&lt;related-urls&gt;&lt;url&gt;https://www.who.int/publications/m/item/trs-1025-annex-7&lt;/url&gt;&lt;/related-urls&gt;&lt;/urls&gt;&lt;access-date&gt;13/6/2023&lt;/access-date&gt;&lt;/record&gt;&lt;/Cite&gt;&lt;/EndNote&gt;</w:instrText>
      </w:r>
      <w:r w:rsidR="000F3251">
        <w:fldChar w:fldCharType="separate"/>
      </w:r>
      <w:r w:rsidR="000F3251">
        <w:rPr>
          <w:noProof/>
        </w:rPr>
        <w:t>(</w:t>
      </w:r>
      <w:hyperlink w:anchor="_ENREF_152" w:tooltip="World Health Organization, 2020 #10" w:history="1">
        <w:r w:rsidR="00AF6FCD">
          <w:rPr>
            <w:noProof/>
          </w:rPr>
          <w:t>World Health Organization, 2020</w:t>
        </w:r>
      </w:hyperlink>
      <w:r w:rsidR="000F3251">
        <w:rPr>
          <w:noProof/>
        </w:rPr>
        <w:t>)</w:t>
      </w:r>
      <w:r w:rsidR="000F3251">
        <w:fldChar w:fldCharType="end"/>
      </w:r>
      <w:r>
        <w:t>. These guidelines require that:</w:t>
      </w:r>
    </w:p>
    <w:p w14:paraId="7B9716F3" w14:textId="2482EA82" w:rsidR="00125D50" w:rsidRDefault="00125D50" w:rsidP="00125D50">
      <w:pPr>
        <w:pStyle w:val="ListBullet1"/>
      </w:pPr>
      <w:r>
        <w:t xml:space="preserve">written procedures for dealing with spillage of items of special hazard are available and training </w:t>
      </w:r>
      <w:r w:rsidR="004F64E4">
        <w:t xml:space="preserve">is </w:t>
      </w:r>
      <w:r>
        <w:t xml:space="preserve">provided to responsible </w:t>
      </w:r>
      <w:proofErr w:type="gramStart"/>
      <w:r>
        <w:t>staff</w:t>
      </w:r>
      <w:proofErr w:type="gramEnd"/>
    </w:p>
    <w:p w14:paraId="515980AC" w14:textId="1D85D080" w:rsidR="00125D50" w:rsidRDefault="00125D50" w:rsidP="00125D50">
      <w:pPr>
        <w:pStyle w:val="ListBullet1"/>
      </w:pPr>
      <w:r>
        <w:t>in the event of a spill, the spill should be cleaned up promptly and rendered safe as quickly as practicable in accordance with the material safety data sheet (MSDS)</w:t>
      </w:r>
    </w:p>
    <w:p w14:paraId="71AA15D5" w14:textId="066AE439" w:rsidR="00125D50" w:rsidRDefault="00125D50" w:rsidP="00125D50">
      <w:pPr>
        <w:pStyle w:val="ListBullet1"/>
      </w:pPr>
      <w:r>
        <w:t xml:space="preserve">spills kits should be conveniently located within the storage </w:t>
      </w:r>
      <w:proofErr w:type="gramStart"/>
      <w:r>
        <w:t>area</w:t>
      </w:r>
      <w:proofErr w:type="gramEnd"/>
    </w:p>
    <w:p w14:paraId="78B0D7B2" w14:textId="4CAAC9C6" w:rsidR="00125D50" w:rsidRDefault="00125D50" w:rsidP="00125D50">
      <w:pPr>
        <w:pStyle w:val="ListBullet1"/>
      </w:pPr>
      <w:r>
        <w:t xml:space="preserve">access </w:t>
      </w:r>
      <w:r w:rsidR="00583BC8">
        <w:t xml:space="preserve">to the medical product </w:t>
      </w:r>
      <w:r>
        <w:t>is restricted to individuals with the appropriate training.</w:t>
      </w:r>
    </w:p>
    <w:p w14:paraId="7CE0881B" w14:textId="194793C6" w:rsidR="00125D50" w:rsidRDefault="00125D50" w:rsidP="00125D50">
      <w:pPr>
        <w:pStyle w:val="RARMPparagraph"/>
      </w:pPr>
      <w:r>
        <w:t xml:space="preserve">These practices would minimise the </w:t>
      </w:r>
      <w:r w:rsidR="004F298E">
        <w:t>likelihood</w:t>
      </w:r>
      <w:r>
        <w:t xml:space="preserve"> of damaged and leaking stock going unnoticed and </w:t>
      </w:r>
      <w:r w:rsidR="00583BC8">
        <w:t>ensure</w:t>
      </w:r>
      <w:r w:rsidR="00AE1A32">
        <w:t xml:space="preserve"> </w:t>
      </w:r>
      <w:r>
        <w:t xml:space="preserve">the GM vaccine </w:t>
      </w:r>
      <w:r w:rsidR="00AE1A32">
        <w:t xml:space="preserve">is </w:t>
      </w:r>
      <w:r>
        <w:t xml:space="preserve">being handled by individuals who </w:t>
      </w:r>
      <w:r w:rsidR="004F298E">
        <w:t xml:space="preserve">are trained in procedures required </w:t>
      </w:r>
      <w:r>
        <w:t xml:space="preserve">to decontaminate a spill, thus minimising the </w:t>
      </w:r>
      <w:r w:rsidR="004F298E">
        <w:t xml:space="preserve">likelihood </w:t>
      </w:r>
      <w:r>
        <w:t>of unintended dispersal of the GMOs.</w:t>
      </w:r>
    </w:p>
    <w:p w14:paraId="727CF5BE" w14:textId="6E0AF2AC" w:rsidR="00125D50" w:rsidRDefault="00125D50" w:rsidP="00125D50">
      <w:pPr>
        <w:pStyle w:val="RARMPparagraph"/>
      </w:pPr>
      <w:r>
        <w:t>Should the GMOs be unintentionally released, they are highly unlikely to infect people as they cannot replicate outside a host</w:t>
      </w:r>
      <w:r w:rsidR="00EA54D3">
        <w:t xml:space="preserve"> </w:t>
      </w:r>
      <w:r>
        <w:t>and are readily decontaminated.</w:t>
      </w:r>
      <w:r w:rsidR="00B97B35">
        <w:t xml:space="preserve"> Exposure leading to infection requires entry of GMOs by broken skin. Should a vial break during transport or storage, it is unlikely that </w:t>
      </w:r>
      <w:proofErr w:type="gramStart"/>
      <w:r w:rsidR="00EA54D3">
        <w:t xml:space="preserve">a </w:t>
      </w:r>
      <w:r w:rsidR="00B97B35">
        <w:t xml:space="preserve">sufficient </w:t>
      </w:r>
      <w:r w:rsidR="00EA54D3">
        <w:t>amount</w:t>
      </w:r>
      <w:proofErr w:type="gramEnd"/>
      <w:r w:rsidR="00EA54D3">
        <w:t xml:space="preserve"> of the </w:t>
      </w:r>
      <w:r w:rsidR="00B97B35">
        <w:t>GMO</w:t>
      </w:r>
      <w:r w:rsidR="00296F66">
        <w:t>s</w:t>
      </w:r>
      <w:r w:rsidR="00B97B35">
        <w:t xml:space="preserve"> would enter through broken skin to result in an adverse reaction</w:t>
      </w:r>
      <w:r>
        <w:t>.</w:t>
      </w:r>
    </w:p>
    <w:p w14:paraId="302363D4" w14:textId="6B4CDD56" w:rsidR="00EF1025" w:rsidRDefault="00EF1025" w:rsidP="00B97B35">
      <w:pPr>
        <w:rPr>
          <w:i/>
          <w:iCs/>
        </w:rPr>
      </w:pPr>
      <w:r>
        <w:rPr>
          <w:i/>
          <w:iCs/>
        </w:rPr>
        <w:t>Exposure during preparation and administration of the GM vaccine</w:t>
      </w:r>
    </w:p>
    <w:p w14:paraId="7ED4100B" w14:textId="3CA13D1F" w:rsidR="00EF1025" w:rsidRDefault="00EF1025" w:rsidP="00F1601D">
      <w:pPr>
        <w:pStyle w:val="RARMPparagraph"/>
      </w:pPr>
      <w:r>
        <w:t>As discussed in Chapter 1</w:t>
      </w:r>
      <w:r w:rsidR="00116227">
        <w:t>,</w:t>
      </w:r>
      <w:r>
        <w:t xml:space="preserve"> Section </w:t>
      </w:r>
      <w:r w:rsidR="009A127D">
        <w:fldChar w:fldCharType="begin"/>
      </w:r>
      <w:r w:rsidR="009A127D">
        <w:instrText xml:space="preserve"> REF _Ref142304307 \r \h </w:instrText>
      </w:r>
      <w:r w:rsidR="009A127D">
        <w:fldChar w:fldCharType="separate"/>
      </w:r>
      <w:r w:rsidR="00417446">
        <w:t>5.1</w:t>
      </w:r>
      <w:r w:rsidR="009A127D">
        <w:fldChar w:fldCharType="end"/>
      </w:r>
      <w:r>
        <w:t xml:space="preserve">, </w:t>
      </w:r>
      <w:r w:rsidR="00F36980">
        <w:t>t</w:t>
      </w:r>
      <w:r>
        <w:t>he GM vaccine is intended to be administered through subcutaneous injection performed by trained healthcare professional</w:t>
      </w:r>
      <w:r w:rsidR="00E65D22">
        <w:t>s</w:t>
      </w:r>
      <w:r>
        <w:t xml:space="preserve"> at medical or clinical facilit</w:t>
      </w:r>
      <w:r w:rsidR="00E65D22">
        <w:t>ies</w:t>
      </w:r>
      <w:r>
        <w:t xml:space="preserve">. There is potential for exposure of people involved in the </w:t>
      </w:r>
      <w:r w:rsidR="00F36980">
        <w:t xml:space="preserve">preparation or </w:t>
      </w:r>
      <w:r>
        <w:t xml:space="preserve">administration of the GM vaccine </w:t>
      </w:r>
      <w:r w:rsidR="00A53CDB">
        <w:t>to the GMO</w:t>
      </w:r>
      <w:r w:rsidR="003D3ED6">
        <w:t>s</w:t>
      </w:r>
      <w:r w:rsidR="00A53CDB">
        <w:t xml:space="preserve"> </w:t>
      </w:r>
      <w:r w:rsidR="00E65D22">
        <w:t>via</w:t>
      </w:r>
      <w:r>
        <w:t xml:space="preserve"> needle stick/sharps injury or due to spillage of GM vaccine onto surfaces.</w:t>
      </w:r>
      <w:r w:rsidR="00F1601D">
        <w:t xml:space="preserve"> Aerosols of the GMOs could be released into the clinical facility during preparation or administration of the GM vaccine, but the amount would be very </w:t>
      </w:r>
      <w:proofErr w:type="gramStart"/>
      <w:r w:rsidR="00F1601D">
        <w:t>small</w:t>
      </w:r>
      <w:proofErr w:type="gramEnd"/>
      <w:r w:rsidR="00AE1A32">
        <w:t xml:space="preserve"> and aerosol</w:t>
      </w:r>
      <w:r w:rsidR="00792028">
        <w:t>s</w:t>
      </w:r>
      <w:r w:rsidR="00AE1A32">
        <w:t xml:space="preserve"> </w:t>
      </w:r>
      <w:r w:rsidR="00792028">
        <w:t>are</w:t>
      </w:r>
      <w:r w:rsidR="00AE1A32">
        <w:t xml:space="preserve"> not known to be a route of dengue transmission (Chapter 1 Section</w:t>
      </w:r>
      <w:r w:rsidR="00B263D0">
        <w:t xml:space="preserve"> </w:t>
      </w:r>
      <w:r w:rsidR="009A127D">
        <w:fldChar w:fldCharType="begin"/>
      </w:r>
      <w:r w:rsidR="009A127D">
        <w:instrText xml:space="preserve"> REF _Ref142303630 \r \h </w:instrText>
      </w:r>
      <w:r w:rsidR="009A127D">
        <w:fldChar w:fldCharType="separate"/>
      </w:r>
      <w:r w:rsidR="00417446">
        <w:t>3.7.4</w:t>
      </w:r>
      <w:r w:rsidR="009A127D">
        <w:fldChar w:fldCharType="end"/>
      </w:r>
      <w:r w:rsidR="00B263D0">
        <w:t>)</w:t>
      </w:r>
      <w:r w:rsidR="00F1601D">
        <w:t>.</w:t>
      </w:r>
    </w:p>
    <w:p w14:paraId="173E6C61" w14:textId="10B2A329" w:rsidR="00EF1025" w:rsidRDefault="00EF1025" w:rsidP="006D61FF">
      <w:pPr>
        <w:pStyle w:val="RARMPparagraph"/>
      </w:pPr>
      <w:r>
        <w:t>The GMO</w:t>
      </w:r>
      <w:r w:rsidR="004F64E4">
        <w:t>s</w:t>
      </w:r>
      <w:r>
        <w:t xml:space="preserve"> would be prepared and administered by authorised, experienced and trained health professionals. All personnel working in settings where healthcare is provided, including vaccination services, are required to comply with the standard precautions for working with potentially infectious material, as described in the Australian Guidelines for the Prevention and Control of Infection in Healthcare</w:t>
      </w:r>
      <w:r w:rsidR="007D5317">
        <w:t xml:space="preserve"> </w:t>
      </w:r>
      <w:r w:rsidR="005F1F53">
        <w:fldChar w:fldCharType="begin"/>
      </w:r>
      <w:r w:rsidR="00CD22DB">
        <w:instrText xml:space="preserve"> ADDIN EN.CITE &lt;EndNote&gt;&lt;Cite&gt;&lt;Author&gt;National Health and Medical Research Council&lt;/Author&gt;&lt;Year&gt;2019&lt;/Year&gt;&lt;RecNum&gt;155&lt;/RecNum&gt;&lt;DisplayText&gt;(National Health and Medical Research Council, 2019)&lt;/DisplayText&gt;&lt;record&gt;&lt;rec-number&gt;155&lt;/rec-number&gt;&lt;foreign-keys&gt;&lt;key app="EN" db-id="xdvttrsx1z22a6etzw5pttv1fpe52099wrxs" timestamp="1688603203"&gt;155&lt;/key&gt;&lt;/foreign-keys&gt;&lt;ref-type name="Report"&gt;27&lt;/ref-type&gt;&lt;contributors&gt;&lt;authors&gt;&lt;author&gt;National Health and Medical Research Council,&lt;/author&gt;&lt;/authors&gt;&lt;/contributors&gt;&lt;titles&gt;&lt;title&gt;Australian Guidelines for the Prevention and Control of Infection in Healthcare&lt;/title&gt;&lt;/titles&gt;&lt;dates&gt;&lt;year&gt;2019&lt;/year&gt;&lt;/dates&gt;&lt;pub-location&gt;Canberra&lt;/pub-location&gt;&lt;urls&gt;&lt;/urls&gt;&lt;access-date&gt;July 2023&lt;/access-date&gt;&lt;/record&gt;&lt;/Cite&gt;&lt;/EndNote&gt;</w:instrText>
      </w:r>
      <w:r w:rsidR="005F1F53">
        <w:fldChar w:fldCharType="separate"/>
      </w:r>
      <w:r w:rsidR="005F1F53">
        <w:rPr>
          <w:noProof/>
        </w:rPr>
        <w:t>(</w:t>
      </w:r>
      <w:hyperlink w:anchor="_ENREF_82" w:tooltip="National Health and Medical Research Council, 2019 #155" w:history="1">
        <w:r w:rsidR="00AF6FCD">
          <w:rPr>
            <w:noProof/>
          </w:rPr>
          <w:t>National Health and Medical Research Council, 2019</w:t>
        </w:r>
      </w:hyperlink>
      <w:r w:rsidR="005F1F53">
        <w:rPr>
          <w:noProof/>
        </w:rPr>
        <w:t>)</w:t>
      </w:r>
      <w:r w:rsidR="005F1F53">
        <w:fldChar w:fldCharType="end"/>
      </w:r>
      <w:r>
        <w:t xml:space="preserve">. </w:t>
      </w:r>
      <w:r w:rsidR="007D5317">
        <w:t xml:space="preserve">This includes hand hygiene, sharps safety, </w:t>
      </w:r>
      <w:r w:rsidR="00F1601D">
        <w:t xml:space="preserve">wearing of appropriate personal protective equipment, </w:t>
      </w:r>
      <w:r w:rsidR="007D5317">
        <w:t xml:space="preserve">and covering cuts and abrasions on exposed skin with water-proof dressings. </w:t>
      </w:r>
      <w:r>
        <w:t>Compliance with these behavioural practices at vaccination centres will limit unintended exposure of people to the GMO</w:t>
      </w:r>
      <w:r w:rsidR="007D5317">
        <w:t>s</w:t>
      </w:r>
      <w:r>
        <w:t>.</w:t>
      </w:r>
    </w:p>
    <w:p w14:paraId="47405569" w14:textId="17EE6848" w:rsidR="00B97B35" w:rsidRPr="00B97B35" w:rsidRDefault="00B97B35" w:rsidP="00B97B35">
      <w:pPr>
        <w:rPr>
          <w:i/>
          <w:iCs/>
        </w:rPr>
      </w:pPr>
      <w:r w:rsidRPr="00B97B35">
        <w:rPr>
          <w:i/>
          <w:iCs/>
        </w:rPr>
        <w:t xml:space="preserve">Exposure during disposal </w:t>
      </w:r>
      <w:r w:rsidR="00D122EC">
        <w:rPr>
          <w:i/>
          <w:iCs/>
        </w:rPr>
        <w:t>of</w:t>
      </w:r>
      <w:r w:rsidRPr="00B97B35">
        <w:rPr>
          <w:i/>
          <w:iCs/>
        </w:rPr>
        <w:t xml:space="preserve"> the GM vaccine</w:t>
      </w:r>
      <w:r w:rsidR="00D122EC">
        <w:rPr>
          <w:i/>
          <w:iCs/>
        </w:rPr>
        <w:t xml:space="preserve"> and any contaminated waste</w:t>
      </w:r>
    </w:p>
    <w:p w14:paraId="702D83E0" w14:textId="39BB4DDE" w:rsidR="00265430" w:rsidRDefault="00265430" w:rsidP="000C372F">
      <w:pPr>
        <w:pStyle w:val="RARMPparagraph"/>
      </w:pPr>
      <w:r>
        <w:t xml:space="preserve">At the central storage facilities, there may be vials of the GM vaccine </w:t>
      </w:r>
      <w:r w:rsidR="00DC526E">
        <w:t xml:space="preserve">for disposal </w:t>
      </w:r>
      <w:r>
        <w:t xml:space="preserve">which are either excess stock or past their expiry date, but which may still contain viable GMOs. At </w:t>
      </w:r>
      <w:r w:rsidR="00EA54D3">
        <w:t>vaccination facilities</w:t>
      </w:r>
      <w:r>
        <w:t xml:space="preserve">, </w:t>
      </w:r>
      <w:r w:rsidR="00DC526E">
        <w:t>GM</w:t>
      </w:r>
      <w:r w:rsidR="00871E0F">
        <w:t> </w:t>
      </w:r>
      <w:r w:rsidR="00DC526E">
        <w:t xml:space="preserve">waste for disposal will include </w:t>
      </w:r>
      <w:r>
        <w:t>used vial</w:t>
      </w:r>
      <w:r w:rsidR="007730D2">
        <w:t>s</w:t>
      </w:r>
      <w:r>
        <w:t>, syringes</w:t>
      </w:r>
      <w:r w:rsidR="00DC526E">
        <w:t>,</w:t>
      </w:r>
      <w:r>
        <w:t xml:space="preserve"> or other </w:t>
      </w:r>
      <w:r w:rsidR="00DC526E">
        <w:t>material</w:t>
      </w:r>
      <w:r>
        <w:t xml:space="preserve"> contaminated with the GMOs</w:t>
      </w:r>
      <w:r w:rsidR="00DC526E">
        <w:t>, such as gloves</w:t>
      </w:r>
      <w:r>
        <w:t>.</w:t>
      </w:r>
    </w:p>
    <w:p w14:paraId="097DD074" w14:textId="302A07A7" w:rsidR="000C372F" w:rsidRDefault="000C372F" w:rsidP="000C372F">
      <w:pPr>
        <w:pStyle w:val="RARMPparagraph"/>
      </w:pPr>
      <w:r>
        <w:t xml:space="preserve">The </w:t>
      </w:r>
      <w:r w:rsidRPr="00125E7A">
        <w:rPr>
          <w:i/>
          <w:iCs/>
        </w:rPr>
        <w:t>Australian code of good wholesaling practice for medicines in schedules 2, 3, 4 &amp; 8</w:t>
      </w:r>
      <w:r>
        <w:t xml:space="preserve"> </w:t>
      </w:r>
      <w:r w:rsidR="000F3251">
        <w:fldChar w:fldCharType="begin"/>
      </w:r>
      <w:r w:rsidR="00CD22DB">
        <w:instrText xml:space="preserve"> ADDIN EN.CITE &lt;EndNote&gt;&lt;Cite&gt;&lt;Author&gt;NCCTG&lt;/Author&gt;&lt;Year&gt;2011&lt;/Year&gt;&lt;RecNum&gt;3&lt;/RecNum&gt;&lt;DisplayText&gt;(NCCTG, 2011)&lt;/DisplayText&gt;&lt;record&gt;&lt;rec-number&gt;3&lt;/rec-number&gt;&lt;foreign-keys&gt;&lt;key app="EN" db-id="xdvttrsx1z22a6etzw5pttv1fpe52099wrxs" timestamp="1685509957"&gt;3&lt;/key&gt;&lt;/foreign-keys&gt;&lt;ref-type name="Web Page"&gt;12&lt;/ref-type&gt;&lt;contributors&gt;&lt;authors&gt;&lt;author&gt;NCCTG&lt;/author&gt;&lt;/authors&gt;&lt;/contributors&gt;&lt;titles&gt;&lt;title&gt;Australian code of good wholesaling practice for medicines in schedules 2, 3, 4 &amp;amp; 8&lt;/title&gt;&lt;/titles&gt;&lt;number&gt;July 2023&lt;/number&gt;&lt;dates&gt;&lt;year&gt;2011&lt;/year&gt;&lt;/dates&gt;&lt;publisher&gt;Therapeutics Goods Adminstration&lt;/publisher&gt;&lt;urls&gt;&lt;related-urls&gt;&lt;url&gt;https://www.tga.gov.au/publication/australian-code-good-wholesaling-practice-medicines-schedules-2-3-4-8&lt;/url&gt;&lt;/related-urls&gt;&lt;/urls&gt;&lt;/record&gt;&lt;/Cite&gt;&lt;/EndNote&gt;</w:instrText>
      </w:r>
      <w:r w:rsidR="000F3251">
        <w:fldChar w:fldCharType="separate"/>
      </w:r>
      <w:r w:rsidR="000F3251">
        <w:rPr>
          <w:noProof/>
        </w:rPr>
        <w:t>(</w:t>
      </w:r>
      <w:hyperlink w:anchor="_ENREF_84" w:tooltip="NCCTG, 2011 #3" w:history="1">
        <w:r w:rsidR="00AF6FCD">
          <w:rPr>
            <w:noProof/>
          </w:rPr>
          <w:t>NCCTG, 2011</w:t>
        </w:r>
      </w:hyperlink>
      <w:r w:rsidR="000F3251">
        <w:rPr>
          <w:noProof/>
        </w:rPr>
        <w:t>)</w:t>
      </w:r>
      <w:r w:rsidR="000F3251">
        <w:fldChar w:fldCharType="end"/>
      </w:r>
      <w:r>
        <w:t xml:space="preserve"> requires:</w:t>
      </w:r>
    </w:p>
    <w:p w14:paraId="193A3CED" w14:textId="0461F0A8" w:rsidR="000C372F" w:rsidRDefault="000C372F" w:rsidP="000C372F">
      <w:pPr>
        <w:pStyle w:val="ListBullet1"/>
      </w:pPr>
      <w:r>
        <w:t>specific training for personnel handling medicines that pose</w:t>
      </w:r>
      <w:r w:rsidR="00792028">
        <w:t xml:space="preserve"> a</w:t>
      </w:r>
      <w:r>
        <w:t xml:space="preserve"> high risk to personnel if package integrity is breached or spillage </w:t>
      </w:r>
      <w:proofErr w:type="gramStart"/>
      <w:r>
        <w:t>occurs</w:t>
      </w:r>
      <w:proofErr w:type="gramEnd"/>
    </w:p>
    <w:p w14:paraId="34A7F225" w14:textId="69C61B9C" w:rsidR="000C372F" w:rsidRDefault="000C372F" w:rsidP="000C372F">
      <w:pPr>
        <w:pStyle w:val="ListBullet1"/>
      </w:pPr>
      <w:r>
        <w:t xml:space="preserve">waste medicines be collected and destroyed by a person who is licensed or permitted to do so under relevant State or Territory </w:t>
      </w:r>
      <w:proofErr w:type="gramStart"/>
      <w:r>
        <w:t>legislation</w:t>
      </w:r>
      <w:proofErr w:type="gramEnd"/>
    </w:p>
    <w:p w14:paraId="69CED4C1" w14:textId="10452334" w:rsidR="000C372F" w:rsidRDefault="000C372F" w:rsidP="000C372F">
      <w:pPr>
        <w:pStyle w:val="ListBullet1"/>
      </w:pPr>
      <w:r>
        <w:t>medicines for destruction be enclosed in sealed packaging or in a container.</w:t>
      </w:r>
    </w:p>
    <w:p w14:paraId="342E3B33" w14:textId="3F10C1B7" w:rsidR="000C372F" w:rsidRDefault="00DC526E" w:rsidP="00A52604">
      <w:pPr>
        <w:pStyle w:val="RARMPparagraph"/>
      </w:pPr>
      <w:r>
        <w:t>At the central storage facilities, s</w:t>
      </w:r>
      <w:r w:rsidR="00265430">
        <w:t xml:space="preserve">ealed vials of unused GM vaccine </w:t>
      </w:r>
      <w:r w:rsidR="00A52604">
        <w:t xml:space="preserve">would be decontaminated by a waste contractor and all stock destroyed would be recorded. Given </w:t>
      </w:r>
      <w:r w:rsidR="005B7C1B">
        <w:t xml:space="preserve">that during waste disposal </w:t>
      </w:r>
      <w:r w:rsidR="00A52604">
        <w:t xml:space="preserve">the GMOs </w:t>
      </w:r>
      <w:r w:rsidR="00A52604">
        <w:lastRenderedPageBreak/>
        <w:t xml:space="preserve">would still be a dry powder in a sealed vial </w:t>
      </w:r>
      <w:r w:rsidR="00391C63">
        <w:t>that does not shatter easily</w:t>
      </w:r>
      <w:r w:rsidR="00A52604">
        <w:t xml:space="preserve">, the </w:t>
      </w:r>
      <w:r w:rsidR="00391C63">
        <w:t xml:space="preserve">people handling </w:t>
      </w:r>
      <w:r w:rsidR="005B7C1B">
        <w:t xml:space="preserve">the </w:t>
      </w:r>
      <w:r w:rsidR="00A52604">
        <w:t>waste are highly unlikely to be exposed to the GM vaccine in a manner that would lead to productive infection. In addition</w:t>
      </w:r>
      <w:r w:rsidR="00265430">
        <w:t>,</w:t>
      </w:r>
      <w:r w:rsidR="00A52604">
        <w:t xml:space="preserve"> if the unused vials are kept at room temperature for a period before disposal</w:t>
      </w:r>
      <w:r w:rsidR="007F04CE">
        <w:t xml:space="preserve"> the viability of the GMOs </w:t>
      </w:r>
      <w:r w:rsidR="00E026E1">
        <w:t xml:space="preserve">would </w:t>
      </w:r>
      <w:r w:rsidR="00533134">
        <w:t xml:space="preserve">be expected to </w:t>
      </w:r>
      <w:r w:rsidR="00E026E1">
        <w:t>decrease</w:t>
      </w:r>
      <w:r w:rsidR="007F04CE">
        <w:t>.</w:t>
      </w:r>
    </w:p>
    <w:p w14:paraId="7C1265B4" w14:textId="01A42D75" w:rsidR="008748CF" w:rsidRDefault="00DC526E" w:rsidP="008748CF">
      <w:pPr>
        <w:pStyle w:val="RARMPparagraph"/>
      </w:pPr>
      <w:r>
        <w:t>At the sites of administration, u</w:t>
      </w:r>
      <w:r w:rsidR="008748CF">
        <w:t>sed vials of the GMOs, syringes, or other waste contaminated with the GMOs would be treated as clinical waste and disposed of in accordance with the waste disposal methods approved by the States and Territories. Adherence with these procedures would reduce the likelihood of accidental exposure of people to the GMOs.</w:t>
      </w:r>
    </w:p>
    <w:p w14:paraId="183023A7" w14:textId="4B2A228D" w:rsidR="00054A22" w:rsidRDefault="00054A22" w:rsidP="008748CF">
      <w:pPr>
        <w:pStyle w:val="RARMPparagraph"/>
      </w:pPr>
      <w:r>
        <w:t xml:space="preserve">For productive infection, individuals must be exposed to an infectious dose. Residual liquid in used vials </w:t>
      </w:r>
      <w:r w:rsidR="000C372F">
        <w:t xml:space="preserve">or syringes </w:t>
      </w:r>
      <w:r>
        <w:t xml:space="preserve">would </w:t>
      </w:r>
      <w:r w:rsidR="00477A1B">
        <w:t>be unlikely</w:t>
      </w:r>
      <w:r w:rsidR="000C372F">
        <w:t xml:space="preserve"> to </w:t>
      </w:r>
      <w:r>
        <w:t xml:space="preserve">contain a sufficient </w:t>
      </w:r>
      <w:r w:rsidR="00792028">
        <w:t xml:space="preserve">dose </w:t>
      </w:r>
      <w:r>
        <w:t>to cause productive infection. The same would apply to secondary waste such as gloves that may be contaminated with the vaccine. The GMOs cannot replicate outside a host cell, so vir</w:t>
      </w:r>
      <w:r w:rsidR="008748CF">
        <w:t>al particles</w:t>
      </w:r>
      <w:r>
        <w:t xml:space="preserve"> in the used vials </w:t>
      </w:r>
      <w:r w:rsidR="000C372F">
        <w:t xml:space="preserve">or </w:t>
      </w:r>
      <w:r w:rsidR="00A53CDB">
        <w:t xml:space="preserve">other </w:t>
      </w:r>
      <w:r w:rsidR="000C372F">
        <w:t xml:space="preserve">waste material </w:t>
      </w:r>
      <w:r>
        <w:t>could not multiply to reach an infective dose.</w:t>
      </w:r>
      <w:r w:rsidR="000C372F">
        <w:t xml:space="preserve"> </w:t>
      </w:r>
      <w:r w:rsidR="007F04CE">
        <w:t xml:space="preserve">In addition, the viability of the </w:t>
      </w:r>
      <w:r w:rsidR="00624366">
        <w:t xml:space="preserve">reconstituted </w:t>
      </w:r>
      <w:r w:rsidR="007F04CE">
        <w:t>GMOs would be expected to rapidly decrease outside of the cold chain</w:t>
      </w:r>
      <w:r w:rsidR="00CC6349">
        <w:t>. Testing conducted by the applicant indicated that</w:t>
      </w:r>
      <w:r w:rsidR="007F04CE">
        <w:t xml:space="preserve"> liquid formulations of the GM vaccine </w:t>
      </w:r>
      <w:r w:rsidR="00CC6349">
        <w:t xml:space="preserve">lost </w:t>
      </w:r>
      <w:r w:rsidR="007F04CE" w:rsidRPr="00D122EC">
        <w:t xml:space="preserve">approximately </w:t>
      </w:r>
      <w:r w:rsidR="00624366">
        <w:t>10-fold</w:t>
      </w:r>
      <w:r w:rsidR="007F04CE" w:rsidRPr="00D122EC">
        <w:t xml:space="preserve"> </w:t>
      </w:r>
      <w:r w:rsidR="00EA54D3">
        <w:t xml:space="preserve">infectious </w:t>
      </w:r>
      <w:r w:rsidR="007F04CE" w:rsidRPr="00D122EC">
        <w:t>titre of each serotype after 7 days at 25°C and all infectious titre by 21 days at 25°C</w:t>
      </w:r>
      <w:r w:rsidR="007F04CE">
        <w:t>.</w:t>
      </w:r>
    </w:p>
    <w:p w14:paraId="0C1EA36A" w14:textId="761E3814" w:rsidR="007B1CD3" w:rsidRPr="008B7AC4" w:rsidRDefault="007B1CD3" w:rsidP="007B1CD3">
      <w:pPr>
        <w:pStyle w:val="Sectionheading4"/>
      </w:pPr>
      <w:r w:rsidRPr="008B7AC4">
        <w:t>Potential harm</w:t>
      </w:r>
    </w:p>
    <w:p w14:paraId="4CBCA8B8" w14:textId="28C026BA" w:rsidR="00AC637C" w:rsidRDefault="00780FF7" w:rsidP="0013700F">
      <w:pPr>
        <w:pStyle w:val="RARMPparagraph"/>
      </w:pPr>
      <w:r>
        <w:t>Laboratory</w:t>
      </w:r>
      <w:r w:rsidR="00AC637C">
        <w:t xml:space="preserve"> and human studies have shown that the GMOs are attenuated compared to </w:t>
      </w:r>
      <w:r w:rsidR="00A41296">
        <w:t xml:space="preserve">WT </w:t>
      </w:r>
      <w:r w:rsidR="00AC637C">
        <w:t>dengue and the vaccine has a favourable safety profile in vaccinees</w:t>
      </w:r>
      <w:r w:rsidR="00D323A6">
        <w:t xml:space="preserve"> (</w:t>
      </w:r>
      <w:r w:rsidR="009A127D">
        <w:t>Chapter 1</w:t>
      </w:r>
      <w:r w:rsidR="0056714D">
        <w:t>,</w:t>
      </w:r>
      <w:r w:rsidR="009A127D">
        <w:t xml:space="preserve"> </w:t>
      </w:r>
      <w:r w:rsidR="00D323A6">
        <w:t xml:space="preserve">Section </w:t>
      </w:r>
      <w:r w:rsidR="009A127D">
        <w:fldChar w:fldCharType="begin"/>
      </w:r>
      <w:r w:rsidR="009A127D">
        <w:instrText xml:space="preserve"> REF _Ref142304345 \r \h </w:instrText>
      </w:r>
      <w:r w:rsidR="009A127D">
        <w:fldChar w:fldCharType="separate"/>
      </w:r>
      <w:r w:rsidR="00417446">
        <w:t>4.3.6</w:t>
      </w:r>
      <w:r w:rsidR="009A127D">
        <w:fldChar w:fldCharType="end"/>
      </w:r>
      <w:r w:rsidR="00D323A6">
        <w:t>)</w:t>
      </w:r>
      <w:r w:rsidR="00AC637C">
        <w:t xml:space="preserve">. </w:t>
      </w:r>
      <w:r w:rsidR="00D122EC">
        <w:t>When administered through subcutaneous injection</w:t>
      </w:r>
      <w:r w:rsidR="00AC637C">
        <w:t xml:space="preserve"> in humans,</w:t>
      </w:r>
      <w:r w:rsidR="006719B1">
        <w:t xml:space="preserve"> the most common systemic and local adverse events </w:t>
      </w:r>
      <w:r w:rsidR="00AC637C">
        <w:t>are</w:t>
      </w:r>
      <w:r w:rsidR="006719B1">
        <w:t xml:space="preserve"> headache and injection site pain, </w:t>
      </w:r>
      <w:r w:rsidR="00C123C1">
        <w:t>respectively</w:t>
      </w:r>
      <w:r w:rsidR="00D122EC">
        <w:t>.</w:t>
      </w:r>
    </w:p>
    <w:p w14:paraId="09154B96" w14:textId="2F8F9A48" w:rsidR="0013700F" w:rsidRPr="00DC526E" w:rsidRDefault="00D122EC" w:rsidP="00477A1B">
      <w:pPr>
        <w:pStyle w:val="RARMPparagraph"/>
      </w:pPr>
      <w:r>
        <w:t xml:space="preserve">The amount </w:t>
      </w:r>
      <w:r w:rsidR="00792028">
        <w:t xml:space="preserve">of the GMOs </w:t>
      </w:r>
      <w:r>
        <w:t xml:space="preserve">received through accidental exposure to broken skin would </w:t>
      </w:r>
      <w:r w:rsidR="00AF7DD3">
        <w:t xml:space="preserve">likely </w:t>
      </w:r>
      <w:r>
        <w:t xml:space="preserve">be far less than a single </w:t>
      </w:r>
      <w:r w:rsidR="00AC637C">
        <w:t xml:space="preserve">intentional </w:t>
      </w:r>
      <w:r>
        <w:t xml:space="preserve">dose and </w:t>
      </w:r>
      <w:r w:rsidR="00AC637C">
        <w:t>would be unlikely to result in symptoms</w:t>
      </w:r>
      <w:r>
        <w:t>.</w:t>
      </w:r>
      <w:r w:rsidR="006719B1">
        <w:t xml:space="preserve"> If the accidental exposure were to produce symptoms, this would likely be limited to </w:t>
      </w:r>
      <w:r w:rsidR="00AC637C">
        <w:t xml:space="preserve">mild symptoms such as a </w:t>
      </w:r>
      <w:r w:rsidR="008F0598">
        <w:t xml:space="preserve">headache or </w:t>
      </w:r>
      <w:r w:rsidR="006719B1">
        <w:t>a localised skin reaction at the exposure site</w:t>
      </w:r>
      <w:r w:rsidR="008748CF">
        <w:t xml:space="preserve"> for a short period </w:t>
      </w:r>
      <w:r w:rsidR="008748CF" w:rsidRPr="00DC526E">
        <w:t>of time while the virus is cleared by the immune system</w:t>
      </w:r>
      <w:r w:rsidR="006719B1" w:rsidRPr="00DC526E">
        <w:t>.</w:t>
      </w:r>
    </w:p>
    <w:p w14:paraId="63F9EC2D" w14:textId="376D689D" w:rsidR="00477A1B" w:rsidRDefault="00477A1B" w:rsidP="00085608">
      <w:pPr>
        <w:pStyle w:val="RARMPparagraph"/>
      </w:pPr>
      <w:r w:rsidRPr="00DC526E">
        <w:t xml:space="preserve">Clinical data regarding the effect of the GMOs on immunosuppressed individuals are lacking as </w:t>
      </w:r>
      <w:r w:rsidR="00085608" w:rsidRPr="00DC526E">
        <w:t>this group has</w:t>
      </w:r>
      <w:r w:rsidRPr="00DC526E">
        <w:t xml:space="preserve"> been excluded from </w:t>
      </w:r>
      <w:r w:rsidR="00085608" w:rsidRPr="00DC526E">
        <w:t xml:space="preserve">the </w:t>
      </w:r>
      <w:r w:rsidRPr="00DC526E">
        <w:t>clinical trials.</w:t>
      </w:r>
      <w:r w:rsidR="00085608" w:rsidRPr="00DC526E">
        <w:t xml:space="preserve"> In natural dengue infection there is no well‐established link between a more severe disease outcome in immunosuppressed people, </w:t>
      </w:r>
      <w:r w:rsidR="00A53CDB" w:rsidRPr="00DC526E">
        <w:t xml:space="preserve">although </w:t>
      </w:r>
      <w:r w:rsidR="00085608" w:rsidRPr="00DC526E">
        <w:t>some studies suggest a slight trend towards persistent viraemia and prolonged dengue symptoms in immunosuppressed individuals</w:t>
      </w:r>
      <w:r w:rsidR="00780FF7" w:rsidRPr="00DC526E">
        <w:t xml:space="preserve"> (</w:t>
      </w:r>
      <w:r w:rsidR="000F50A6" w:rsidRPr="00DC526E">
        <w:t>Chapter 1</w:t>
      </w:r>
      <w:r w:rsidR="0056714D">
        <w:t>,</w:t>
      </w:r>
      <w:r w:rsidR="000F50A6" w:rsidRPr="00DC526E">
        <w:t xml:space="preserve"> </w:t>
      </w:r>
      <w:r w:rsidR="00780FF7" w:rsidRPr="00DC526E">
        <w:t>Section</w:t>
      </w:r>
      <w:r w:rsidR="00247CEC" w:rsidRPr="00DC526E">
        <w:t>s</w:t>
      </w:r>
      <w:r w:rsidR="00780FF7" w:rsidRPr="00DC526E">
        <w:t xml:space="preserve"> </w:t>
      </w:r>
      <w:r w:rsidR="009A127D">
        <w:fldChar w:fldCharType="begin"/>
      </w:r>
      <w:r w:rsidR="009A127D">
        <w:instrText xml:space="preserve"> REF _Ref142304367 \r \h </w:instrText>
      </w:r>
      <w:r w:rsidR="009A127D">
        <w:fldChar w:fldCharType="separate"/>
      </w:r>
      <w:r w:rsidR="00417446">
        <w:t>3.1</w:t>
      </w:r>
      <w:r w:rsidR="009A127D">
        <w:fldChar w:fldCharType="end"/>
      </w:r>
      <w:r w:rsidR="00247CEC" w:rsidRPr="00DC526E">
        <w:t xml:space="preserve"> and </w:t>
      </w:r>
      <w:r w:rsidR="009A127D">
        <w:fldChar w:fldCharType="begin"/>
      </w:r>
      <w:r w:rsidR="009A127D">
        <w:instrText xml:space="preserve"> REF _Ref142304379 \r \h </w:instrText>
      </w:r>
      <w:r w:rsidR="009A127D">
        <w:fldChar w:fldCharType="separate"/>
      </w:r>
      <w:r w:rsidR="00417446">
        <w:t>3.4</w:t>
      </w:r>
      <w:r w:rsidR="009A127D">
        <w:fldChar w:fldCharType="end"/>
      </w:r>
      <w:r w:rsidR="00247CEC" w:rsidRPr="00DC526E">
        <w:t>).</w:t>
      </w:r>
      <w:r w:rsidR="008748CF" w:rsidRPr="00DC526E">
        <w:t xml:space="preserve"> </w:t>
      </w:r>
      <w:r w:rsidR="00247CEC" w:rsidRPr="00DC526E">
        <w:t>T</w:t>
      </w:r>
      <w:r w:rsidR="00085608" w:rsidRPr="00DC526E">
        <w:t xml:space="preserve">he GMOs are attenuated compared to WT dengue and produce mild symptoms in </w:t>
      </w:r>
      <w:r w:rsidR="008748CF" w:rsidRPr="00DC526E">
        <w:t>immune-competent</w:t>
      </w:r>
      <w:r w:rsidR="00085608" w:rsidRPr="00DC526E">
        <w:t xml:space="preserve"> people. Therefore, if an immun</w:t>
      </w:r>
      <w:r w:rsidR="00DC526E" w:rsidRPr="00DC526E">
        <w:t>osuppressed</w:t>
      </w:r>
      <w:r w:rsidR="00085608">
        <w:t xml:space="preserve"> individual </w:t>
      </w:r>
      <w:r w:rsidR="00792028">
        <w:t xml:space="preserve">was </w:t>
      </w:r>
      <w:r w:rsidR="00085608">
        <w:t>to be accidentally exposed to the GMOs it is unlikely that they would develop severe symptoms</w:t>
      </w:r>
      <w:r w:rsidR="00CC6349">
        <w:t>, although this is an area of some uncertainty</w:t>
      </w:r>
      <w:r w:rsidR="00085608">
        <w:t>.</w:t>
      </w:r>
    </w:p>
    <w:p w14:paraId="781640AF" w14:textId="15ADF919" w:rsidR="000E1FE6" w:rsidRPr="00DE44F9" w:rsidRDefault="000E1FE6" w:rsidP="00085608">
      <w:pPr>
        <w:pStyle w:val="RARMPparagraph"/>
      </w:pPr>
      <w:r>
        <w:t xml:space="preserve">As </w:t>
      </w:r>
      <w:r w:rsidR="00CC6349">
        <w:t xml:space="preserve">discussed </w:t>
      </w:r>
      <w:r>
        <w:t>in Section</w:t>
      </w:r>
      <w:r w:rsidR="009A127D" w:rsidRPr="00DC526E">
        <w:t xml:space="preserve"> </w:t>
      </w:r>
      <w:r w:rsidR="009A127D">
        <w:fldChar w:fldCharType="begin"/>
      </w:r>
      <w:r w:rsidR="009A127D">
        <w:instrText xml:space="preserve"> REF _Ref142304367 \r \h </w:instrText>
      </w:r>
      <w:r w:rsidR="009A127D">
        <w:fldChar w:fldCharType="separate"/>
      </w:r>
      <w:r w:rsidR="00417446">
        <w:t>3.1</w:t>
      </w:r>
      <w:r w:rsidR="009A127D">
        <w:fldChar w:fldCharType="end"/>
      </w:r>
      <w:r>
        <w:t xml:space="preserve">, in natural dengue infection a secondary infection with a different dengue serotype can predispose a person to severe dengue. </w:t>
      </w:r>
      <w:r w:rsidR="00B43943">
        <w:t>I</w:t>
      </w:r>
      <w:r w:rsidR="0051434C">
        <w:t xml:space="preserve">t does not appear that the potential for the development of ADE </w:t>
      </w:r>
      <w:r w:rsidR="00DC526E">
        <w:t xml:space="preserve">on subsequent exposure to WT dengue following vaccination </w:t>
      </w:r>
      <w:r w:rsidR="007A73D6">
        <w:t xml:space="preserve">with the GM vaccine </w:t>
      </w:r>
      <w:r w:rsidR="0051434C">
        <w:t>was directly assessed in the clinical trials</w:t>
      </w:r>
      <w:r w:rsidR="007F3871">
        <w:t>.</w:t>
      </w:r>
      <w:r w:rsidR="005B7C1B">
        <w:t xml:space="preserve"> </w:t>
      </w:r>
      <w:r w:rsidR="00311170">
        <w:t xml:space="preserve">However, </w:t>
      </w:r>
      <w:r w:rsidR="00B43943">
        <w:t xml:space="preserve">it is noted that not all clinical trial participants developed antibodies to all four serotypes, and </w:t>
      </w:r>
      <w:r w:rsidR="009C05C8">
        <w:t>in the largest clinical trial (</w:t>
      </w:r>
      <w:r w:rsidR="008803D2">
        <w:t>&gt;20,000 participants in 8 dengue-endemic countries)</w:t>
      </w:r>
      <w:r w:rsidR="00311170">
        <w:t>,</w:t>
      </w:r>
      <w:r w:rsidR="00E75083">
        <w:t xml:space="preserve"> </w:t>
      </w:r>
      <w:r w:rsidR="00B576EA">
        <w:t>participants who received the vaccine had lower rates of severe dengue</w:t>
      </w:r>
      <w:r w:rsidR="003A6F61">
        <w:t xml:space="preserve"> at 3 years post-vaccination</w:t>
      </w:r>
      <w:r w:rsidR="00B576EA">
        <w:t xml:space="preserve"> than </w:t>
      </w:r>
      <w:r w:rsidR="00A53CDB">
        <w:t xml:space="preserve">those </w:t>
      </w:r>
      <w:r w:rsidR="00A53CDB" w:rsidRPr="00DE44F9">
        <w:t xml:space="preserve">who received </w:t>
      </w:r>
      <w:r w:rsidR="00B576EA" w:rsidRPr="00DE44F9">
        <w:t>the placebo</w:t>
      </w:r>
      <w:r w:rsidR="003A6F61" w:rsidRPr="00DE44F9">
        <w:t xml:space="preserve"> </w:t>
      </w:r>
      <w:r w:rsidR="00B7180F" w:rsidRPr="00DE44F9">
        <w:fldChar w:fldCharType="begin">
          <w:fldData xml:space="preserve">PEVuZE5vdGU+PENpdGU+PEF1dGhvcj5SaXZlcmE8L0F1dGhvcj48WWVhcj4yMDIyPC9ZZWFyPjxS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=
</w:fldData>
        </w:fldChar>
      </w:r>
      <w:r w:rsidR="00341570">
        <w:instrText xml:space="preserve"> ADDIN EN.CITE </w:instrText>
      </w:r>
      <w:r w:rsidR="00341570">
        <w:fldChar w:fldCharType="begin">
          <w:fldData xml:space="preserve">PEVuZE5vdGU+PENpdGU+PEF1dGhvcj5SaXZlcmE8L0F1dGhvcj48WWVhcj4yMDIyPC9ZZWFyPjxS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=
</w:fldData>
        </w:fldChar>
      </w:r>
      <w:r w:rsidR="00341570">
        <w:instrText xml:space="preserve"> ADDIN EN.CITE.DATA </w:instrText>
      </w:r>
      <w:r w:rsidR="00341570">
        <w:fldChar w:fldCharType="end"/>
      </w:r>
      <w:r w:rsidR="00B7180F" w:rsidRPr="00DE44F9">
        <w:fldChar w:fldCharType="separate"/>
      </w:r>
      <w:r w:rsidR="00B7180F" w:rsidRPr="00DE44F9">
        <w:rPr>
          <w:noProof/>
        </w:rPr>
        <w:t>(</w:t>
      </w:r>
      <w:hyperlink w:anchor="_ENREF_110" w:tooltip="Rivera, 2022 #164" w:history="1">
        <w:r w:rsidR="00AF6FCD" w:rsidRPr="00DE44F9">
          <w:rPr>
            <w:noProof/>
          </w:rPr>
          <w:t>Rivera et al., 2022</w:t>
        </w:r>
      </w:hyperlink>
      <w:r w:rsidR="00B7180F" w:rsidRPr="00DE44F9">
        <w:rPr>
          <w:noProof/>
        </w:rPr>
        <w:t>)</w:t>
      </w:r>
      <w:r w:rsidR="00B7180F" w:rsidRPr="00DE44F9">
        <w:fldChar w:fldCharType="end"/>
      </w:r>
      <w:r w:rsidR="00B576EA" w:rsidRPr="00DE44F9">
        <w:t>.</w:t>
      </w:r>
      <w:r w:rsidR="00DE44F9" w:rsidRPr="00DE44F9">
        <w:t xml:space="preserve"> </w:t>
      </w:r>
      <w:r w:rsidR="00EA49BC">
        <w:t>In the case of an accidental exposure to the GMOs, a person would likely get a subclinical dose and therefore may be more likely to not develop antibodies to all four serotypes</w:t>
      </w:r>
      <w:r w:rsidR="00D32B10">
        <w:t xml:space="preserve"> (compared to people receiving the full vaccine dose)</w:t>
      </w:r>
      <w:r w:rsidR="00EA49BC">
        <w:t xml:space="preserve">. Alternatively, the dose </w:t>
      </w:r>
      <w:r w:rsidR="00060162">
        <w:t xml:space="preserve">from an </w:t>
      </w:r>
      <w:r w:rsidR="00EA49BC">
        <w:t xml:space="preserve">accidental exposure may be so low that no antibodies to any of the four serotypes develop. </w:t>
      </w:r>
      <w:r w:rsidR="004A0D79">
        <w:t>Based on the limited evidence that is available, it seems unlikely that the potential for ADE is a concern for accidental exposure, however this is an area of uncertainty</w:t>
      </w:r>
      <w:r w:rsidR="0051434C">
        <w:t>.</w:t>
      </w:r>
    </w:p>
    <w:p w14:paraId="12EF13B7" w14:textId="2143D6C5" w:rsidR="007B1CD3" w:rsidRDefault="007B1CD3" w:rsidP="007B1CD3">
      <w:pPr>
        <w:pStyle w:val="Sectionheading4"/>
      </w:pPr>
      <w:r>
        <w:t>Conclusion</w:t>
      </w:r>
    </w:p>
    <w:p w14:paraId="27A12A9D" w14:textId="1373C6D2" w:rsidR="000674C9" w:rsidRPr="000674C9" w:rsidRDefault="00AC637C" w:rsidP="000674C9">
      <w:pPr>
        <w:pStyle w:val="RARMPparagraph"/>
      </w:pPr>
      <w:r>
        <w:t>The potential for an unintentional exposure of people to the GMOs during transport, storage, and disposal resulting in a</w:t>
      </w:r>
      <w:r w:rsidR="00CA169B">
        <w:t xml:space="preserve">n </w:t>
      </w:r>
      <w:r>
        <w:t>adverse reaction is not identified as a risk that could be greater than negligible. Therefore, it does not warrant further detailed assessment.</w:t>
      </w:r>
    </w:p>
    <w:p w14:paraId="4071FBBB" w14:textId="58070AC2" w:rsidR="00BF6881" w:rsidRDefault="00BF6881" w:rsidP="003D16BF">
      <w:pPr>
        <w:pStyle w:val="Sectionheading1"/>
        <w:spacing w:before="240"/>
      </w:pPr>
      <w:bookmarkStart w:id="109" w:name="_Toc141213172"/>
      <w:r>
        <w:lastRenderedPageBreak/>
        <w:t>Uncertainty</w:t>
      </w:r>
      <w:bookmarkEnd w:id="109"/>
    </w:p>
    <w:p w14:paraId="099C15E3" w14:textId="0D2058B5" w:rsidR="00402441" w:rsidRDefault="00E0537A" w:rsidP="00E0537A">
      <w:pPr>
        <w:pStyle w:val="RARMPparagraph"/>
      </w:pPr>
      <w:r>
        <w:t>Uncertainty is an intrinsic part of risk analysis.</w:t>
      </w:r>
      <w:r>
        <w:rPr>
          <w:rStyle w:val="FootnoteReference"/>
        </w:rPr>
        <w:footnoteReference w:id="7"/>
      </w:r>
      <w:r>
        <w:t xml:space="preserve"> There can be uncertainty in identifying the risk source, the causal linkage to harm, the type and degree of harm, the likelihood of harm or the level of risk. In relation to risk management, there can be uncertainty about the effectiveness, efficiency</w:t>
      </w:r>
      <w:r w:rsidR="006A534D">
        <w:t>,</w:t>
      </w:r>
      <w:r>
        <w:t xml:space="preserve"> and practicality of controls.</w:t>
      </w:r>
    </w:p>
    <w:p w14:paraId="22931002" w14:textId="0F9397D5" w:rsidR="00E0537A" w:rsidRDefault="00E0537A" w:rsidP="00E0537A">
      <w:pPr>
        <w:pStyle w:val="RARMPparagraph"/>
      </w:pPr>
      <w:r>
        <w:t xml:space="preserve">There are several types of uncertainty in risk analysis </w:t>
      </w:r>
      <w:r w:rsidR="00780FF7">
        <w:fldChar w:fldCharType="begin">
          <w:fldData xml:space="preserve">PEVuZE5vdGU+PENpdGU+PEF1dGhvcj5DbGFyazwvQXV0aG9yPjxZZWFyPjIwMDE8L1llYXI+PFJl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</w:fldData>
        </w:fldChar>
      </w:r>
      <w:r w:rsidR="00780FF7">
        <w:instrText xml:space="preserve"> ADDIN EN.CITE </w:instrText>
      </w:r>
      <w:r w:rsidR="00780FF7">
        <w:fldChar w:fldCharType="begin">
          <w:fldData xml:space="preserve">PEVuZE5vdGU+PENpdGU+PEF1dGhvcj5DbGFyazwvQXV0aG9yPjxZZWFyPjIwMDE8L1llYXI+PFJl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</w:fldData>
        </w:fldChar>
      </w:r>
      <w:r w:rsidR="00780FF7">
        <w:instrText xml:space="preserve"> ADDIN EN.CITE.DATA </w:instrText>
      </w:r>
      <w:r w:rsidR="00780FF7">
        <w:fldChar w:fldCharType="end"/>
      </w:r>
      <w:r w:rsidR="00780FF7">
        <w:fldChar w:fldCharType="separate"/>
      </w:r>
      <w:r w:rsidR="00780FF7">
        <w:rPr>
          <w:noProof/>
        </w:rPr>
        <w:t>(</w:t>
      </w:r>
      <w:hyperlink w:anchor="_ENREF_23" w:tooltip="Clark, 2001 #168" w:history="1">
        <w:r w:rsidR="00AF6FCD">
          <w:rPr>
            <w:noProof/>
          </w:rPr>
          <w:t>Clark, 2001</w:t>
        </w:r>
      </w:hyperlink>
      <w:r w:rsidR="00780FF7">
        <w:rPr>
          <w:noProof/>
        </w:rPr>
        <w:t xml:space="preserve">; </w:t>
      </w:r>
      <w:hyperlink w:anchor="_ENREF_53" w:tooltip="Hayes, 2004 #169" w:history="1">
        <w:r w:rsidR="00AF6FCD">
          <w:rPr>
            <w:noProof/>
          </w:rPr>
          <w:t>Hayes, 2004</w:t>
        </w:r>
      </w:hyperlink>
      <w:r w:rsidR="00780FF7">
        <w:rPr>
          <w:noProof/>
        </w:rPr>
        <w:t xml:space="preserve">; </w:t>
      </w:r>
      <w:hyperlink w:anchor="_ENREF_9" w:tooltip="Bammer, 2008 #170" w:history="1">
        <w:r w:rsidR="00AF6FCD">
          <w:rPr>
            <w:noProof/>
          </w:rPr>
          <w:t>Bammer and Smithson, 2008</w:t>
        </w:r>
      </w:hyperlink>
      <w:r w:rsidR="00780FF7">
        <w:rPr>
          <w:noProof/>
        </w:rPr>
        <w:t>)</w:t>
      </w:r>
      <w:r w:rsidR="00780FF7">
        <w:fldChar w:fldCharType="end"/>
      </w:r>
      <w:r>
        <w:t>. These include:</w:t>
      </w:r>
    </w:p>
    <w:p w14:paraId="0DE6BE8C" w14:textId="701E1DBD" w:rsidR="00E0537A" w:rsidRDefault="00E0537A" w:rsidP="00E0537A">
      <w:pPr>
        <w:pStyle w:val="ListBullet1"/>
      </w:pPr>
      <w:r w:rsidRPr="00E0537A">
        <w:t>uncertainty about facts</w:t>
      </w:r>
    </w:p>
    <w:p w14:paraId="4504FBE8" w14:textId="77777777" w:rsidR="00E0537A" w:rsidRDefault="00E0537A" w:rsidP="00E0537A">
      <w:pPr>
        <w:pStyle w:val="ListBullet1"/>
        <w:numPr>
          <w:ilvl w:val="1"/>
          <w:numId w:val="6"/>
        </w:numPr>
      </w:pPr>
      <w:r>
        <w:t>knowledge – data gaps, errors, small sample size, use of surrogate data</w:t>
      </w:r>
    </w:p>
    <w:p w14:paraId="6A3C0F5B" w14:textId="6BE253E5" w:rsidR="00E0537A" w:rsidRDefault="00E0537A" w:rsidP="00E0537A">
      <w:pPr>
        <w:pStyle w:val="ListBullet1"/>
        <w:numPr>
          <w:ilvl w:val="1"/>
          <w:numId w:val="6"/>
        </w:numPr>
      </w:pPr>
      <w:r>
        <w:t xml:space="preserve">variability – inherent fluctuations or differences over time, </w:t>
      </w:r>
      <w:proofErr w:type="gramStart"/>
      <w:r>
        <w:t>space</w:t>
      </w:r>
      <w:proofErr w:type="gramEnd"/>
      <w:r>
        <w:t xml:space="preserve"> or group, associated with diversity and </w:t>
      </w:r>
      <w:r w:rsidR="00871E0F">
        <w:t>heterogeneity.</w:t>
      </w:r>
    </w:p>
    <w:p w14:paraId="20AB155D" w14:textId="4E67E0CF" w:rsidR="00E0537A" w:rsidRDefault="00E0537A" w:rsidP="00E0537A">
      <w:pPr>
        <w:pStyle w:val="ListBullet1"/>
      </w:pPr>
      <w:r w:rsidRPr="00E0537A">
        <w:t>uncertainty about ideas</w:t>
      </w:r>
    </w:p>
    <w:p w14:paraId="053EFB65" w14:textId="68C1A7F0" w:rsidR="00E0537A" w:rsidRDefault="00E0537A" w:rsidP="00E0537A">
      <w:pPr>
        <w:pStyle w:val="ListBullet1"/>
        <w:numPr>
          <w:ilvl w:val="1"/>
          <w:numId w:val="6"/>
        </w:numPr>
      </w:pPr>
      <w:r>
        <w:t>description – expression of ideas with symbols, language or models can be subject to vagueness, ambiguity, context dependence, indeterminacy or under-</w:t>
      </w:r>
      <w:proofErr w:type="gramStart"/>
      <w:r>
        <w:t>specificity</w:t>
      </w:r>
      <w:proofErr w:type="gramEnd"/>
    </w:p>
    <w:p w14:paraId="6854A0E4" w14:textId="7DC6233C" w:rsidR="00E0537A" w:rsidRDefault="00E0537A" w:rsidP="00E0537A">
      <w:pPr>
        <w:pStyle w:val="ListBullet1"/>
        <w:numPr>
          <w:ilvl w:val="1"/>
          <w:numId w:val="6"/>
        </w:numPr>
      </w:pPr>
      <w:r>
        <w:t>perception – processing and interpreting risk is shaped by our mental processes and social/cultural circumstances, which vary between individuals and over time.</w:t>
      </w:r>
    </w:p>
    <w:p w14:paraId="3542AE68" w14:textId="11F2F877" w:rsidR="00E0537A" w:rsidRDefault="00E0537A" w:rsidP="00E0537A">
      <w:pPr>
        <w:pStyle w:val="RARMPparagraph"/>
      </w:pPr>
      <w:r>
        <w:t>Uncertainty is addressed by approaches such as balance of evidence, conservative assumptions, and applying risk management measures that reduce the potential for risk scenarios involving uncertainty to lead to harm. If there is residual uncertainty that is important to estimating the level of risk, the Regulator will take this uncertainty into account in making decisions.</w:t>
      </w:r>
    </w:p>
    <w:p w14:paraId="3132AC19" w14:textId="77A8F065" w:rsidR="004D7AEC" w:rsidRDefault="004D7AEC" w:rsidP="00E0537A">
      <w:pPr>
        <w:pStyle w:val="RARMPparagraph"/>
      </w:pPr>
      <w:r>
        <w:t xml:space="preserve">Uncertainty can also arise from a lack of experience with the GMOs themselves. While the potential for development of ADE </w:t>
      </w:r>
      <w:r w:rsidR="00487E86">
        <w:t xml:space="preserve">following </w:t>
      </w:r>
      <w:r>
        <w:t>accidental exposure has been noted as an a</w:t>
      </w:r>
      <w:r w:rsidR="00F86C2E">
        <w:t>rea</w:t>
      </w:r>
      <w:r>
        <w:t xml:space="preserve"> of uncertainty, there is extensive clinical trial experience with the GM vaccine in more than 28,000 participants in endemic and non-endemic areas, and marketing authorisation has been granted in several regions internationally </w:t>
      </w:r>
      <w:r w:rsidR="00EA298A">
        <w:t xml:space="preserve">following comprehensive independent scientific assessments by regulators </w:t>
      </w:r>
      <w:r>
        <w:t xml:space="preserve">(Chapter 1, Section </w:t>
      </w:r>
      <w:r>
        <w:fldChar w:fldCharType="begin"/>
      </w:r>
      <w:r>
        <w:instrText xml:space="preserve"> REF _Ref142468546 \r \h </w:instrText>
      </w:r>
      <w:r>
        <w:fldChar w:fldCharType="separate"/>
      </w:r>
      <w:r w:rsidR="00417446">
        <w:t>6.2</w:t>
      </w:r>
      <w:r>
        <w:fldChar w:fldCharType="end"/>
      </w:r>
      <w:r>
        <w:t>).</w:t>
      </w:r>
    </w:p>
    <w:p w14:paraId="60743638" w14:textId="6169DEFE" w:rsidR="00E0537A" w:rsidRDefault="00E0537A" w:rsidP="00E0537A">
      <w:pPr>
        <w:pStyle w:val="RARMPparagraph"/>
      </w:pPr>
      <w:r>
        <w:t>Overall, the level of uncertainty in this risk assessment is considered low and does not impact on the overall estimate of risk.</w:t>
      </w:r>
    </w:p>
    <w:p w14:paraId="359C9043" w14:textId="5DB83367" w:rsidR="00E0537A" w:rsidRPr="004D7AEC" w:rsidRDefault="00E0537A" w:rsidP="004D7AEC">
      <w:pPr>
        <w:pStyle w:val="RARMPparagraph"/>
      </w:pPr>
      <w:r w:rsidRPr="004D7AEC">
        <w:t>Post release review (</w:t>
      </w:r>
      <w:r w:rsidR="00B651D9" w:rsidRPr="004D7AEC">
        <w:t xml:space="preserve">PRR; </w:t>
      </w:r>
      <w:r w:rsidRPr="004D7AEC">
        <w:t xml:space="preserve">Chapter 3, </w:t>
      </w:r>
      <w:r w:rsidR="009A127D" w:rsidRPr="004D7AEC">
        <w:fldChar w:fldCharType="begin"/>
      </w:r>
      <w:r w:rsidR="009A127D" w:rsidRPr="004D7AEC">
        <w:instrText xml:space="preserve"> REF _Ref142304416 \r \h </w:instrText>
      </w:r>
      <w:r w:rsidR="004D7AEC">
        <w:instrText xml:space="preserve"> \* MERGEFORMAT </w:instrText>
      </w:r>
      <w:r w:rsidR="009A127D" w:rsidRPr="004D7AEC">
        <w:fldChar w:fldCharType="separate"/>
      </w:r>
      <w:r w:rsidR="00417446">
        <w:t>Section 4</w:t>
      </w:r>
      <w:r w:rsidR="009A127D" w:rsidRPr="004D7AEC">
        <w:fldChar w:fldCharType="end"/>
      </w:r>
      <w:r w:rsidRPr="004D7AEC">
        <w:t>) will be used to address uncertainty regarding future changes to knowledge about the GMOs. This is typically used for commercial releases of GMOs, which generally do not have fixed duration.</w:t>
      </w:r>
    </w:p>
    <w:p w14:paraId="67664D93" w14:textId="1FC26C7C" w:rsidR="00BF6881" w:rsidRDefault="00BF6881" w:rsidP="00BF6881">
      <w:pPr>
        <w:pStyle w:val="Sectionheading1"/>
      </w:pPr>
      <w:bookmarkStart w:id="110" w:name="_Toc141213173"/>
      <w:r>
        <w:t>Risk evaluation</w:t>
      </w:r>
      <w:bookmarkEnd w:id="110"/>
    </w:p>
    <w:p w14:paraId="0A22513E" w14:textId="2A2A274C" w:rsidR="0012745E" w:rsidRDefault="00E0537A" w:rsidP="00E0537A">
      <w:pPr>
        <w:pStyle w:val="RARMPparagraph"/>
      </w:pPr>
      <w: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2E326561" w14:textId="3753E0BF" w:rsidR="00E0537A" w:rsidRDefault="00E0537A" w:rsidP="00E0537A">
      <w:pPr>
        <w:pStyle w:val="RARMPparagraph"/>
      </w:pPr>
      <w:r w:rsidRPr="00E0537A">
        <w:t>Factors used to determine which risks need treatment may include:</w:t>
      </w:r>
    </w:p>
    <w:p w14:paraId="0F7F0E08" w14:textId="00E4718F" w:rsidR="00E0537A" w:rsidRDefault="00E0537A" w:rsidP="00E0537A">
      <w:pPr>
        <w:pStyle w:val="ListBullet1"/>
      </w:pPr>
      <w:r>
        <w:t>risk criteria</w:t>
      </w:r>
    </w:p>
    <w:p w14:paraId="1849FCFC" w14:textId="02283680" w:rsidR="00E0537A" w:rsidRDefault="00E0537A" w:rsidP="00E0537A">
      <w:pPr>
        <w:pStyle w:val="ListBullet1"/>
      </w:pPr>
      <w:r>
        <w:t>level of risk</w:t>
      </w:r>
    </w:p>
    <w:p w14:paraId="697B0C3D" w14:textId="4E9CDA5C" w:rsidR="00E0537A" w:rsidRDefault="00E0537A" w:rsidP="00E0537A">
      <w:pPr>
        <w:pStyle w:val="ListBullet1"/>
      </w:pPr>
      <w:r>
        <w:t xml:space="preserve">uncertainty associated with risk </w:t>
      </w:r>
      <w:proofErr w:type="gramStart"/>
      <w:r>
        <w:t>characterisation</w:t>
      </w:r>
      <w:proofErr w:type="gramEnd"/>
    </w:p>
    <w:p w14:paraId="27E1D675" w14:textId="038120D3" w:rsidR="00E0537A" w:rsidRDefault="00E0537A" w:rsidP="00E0537A">
      <w:pPr>
        <w:pStyle w:val="ListBullet1"/>
      </w:pPr>
      <w:r>
        <w:t>interactions between substantive risks.</w:t>
      </w:r>
    </w:p>
    <w:p w14:paraId="0BD4E877" w14:textId="534821E2" w:rsidR="00E0537A" w:rsidRDefault="00E0537A" w:rsidP="00E0537A">
      <w:pPr>
        <w:pStyle w:val="RARMPparagraph"/>
      </w:pPr>
      <w:r>
        <w:lastRenderedPageBreak/>
        <w:t xml:space="preserve">One risk scenario was identified whereby the proposed dealings might give rise to harm to people or the environment. This included consideration of whether people can be </w:t>
      </w:r>
      <w:r w:rsidR="00533134">
        <w:t xml:space="preserve">accidentally </w:t>
      </w:r>
      <w:r>
        <w:t>exposed to the GMO</w:t>
      </w:r>
      <w:r w:rsidR="00296F66">
        <w:t>s</w:t>
      </w:r>
      <w:r>
        <w:t xml:space="preserve"> while conducting the dealings</w:t>
      </w:r>
      <w:r w:rsidR="00F15594">
        <w:t>.</w:t>
      </w:r>
    </w:p>
    <w:p w14:paraId="3F5C83D5" w14:textId="2E75FC3F" w:rsidR="00F15594" w:rsidRDefault="00F15594" w:rsidP="00F15594">
      <w:pPr>
        <w:pStyle w:val="RARMPparagraph"/>
      </w:pPr>
      <w:r>
        <w:t xml:space="preserve">A risk is substantive only when the risk scenario may, because of gene technology, have some chance of causing harm. Risk scenarios that do not lead to harm, or could not reasonably occur, do not represent an identified </w:t>
      </w:r>
      <w:proofErr w:type="gramStart"/>
      <w:r>
        <w:t>risk</w:t>
      </w:r>
      <w:proofErr w:type="gramEnd"/>
      <w:r>
        <w:t xml:space="preserve"> and do not advance in the risk assessment process</w:t>
      </w:r>
      <w:r w:rsidR="008A2CAD">
        <w:t>.</w:t>
      </w:r>
    </w:p>
    <w:p w14:paraId="7F5AB681" w14:textId="3F708699" w:rsidR="008A2CAD" w:rsidRDefault="008A2CAD" w:rsidP="008A2CAD">
      <w:pPr>
        <w:pStyle w:val="RARMPparagraph"/>
      </w:pPr>
      <w:r>
        <w:t xml:space="preserve">In the context of the range of measures already in place, including the operating guidelines and requirements of the other regulatory agencies, and considering both the short and long term, </w:t>
      </w:r>
      <w:r w:rsidR="006C4817">
        <w:t>the risk scenario was not</w:t>
      </w:r>
      <w:r>
        <w:t xml:space="preserve"> identified as representing a substantive risk requiring further assessment. The principal reasons for this include:</w:t>
      </w:r>
    </w:p>
    <w:p w14:paraId="3246E0D8" w14:textId="1148C714" w:rsidR="008A2CAD" w:rsidRDefault="008A2CAD" w:rsidP="008A2CAD">
      <w:pPr>
        <w:pStyle w:val="ListBullet1"/>
      </w:pPr>
      <w:r>
        <w:t>exposure to the GM vaccine would be minimised by well-established clinical, import, transport, storage</w:t>
      </w:r>
      <w:r w:rsidR="00533134">
        <w:t>,</w:t>
      </w:r>
      <w:r>
        <w:t xml:space="preserve"> and disposal </w:t>
      </w:r>
      <w:proofErr w:type="gramStart"/>
      <w:r>
        <w:t>procedures</w:t>
      </w:r>
      <w:proofErr w:type="gramEnd"/>
    </w:p>
    <w:p w14:paraId="64104D17" w14:textId="0DE53362" w:rsidR="0087698B" w:rsidRDefault="0087698B" w:rsidP="008A2CAD">
      <w:pPr>
        <w:pStyle w:val="ListBullet1"/>
      </w:pPr>
      <w:r>
        <w:t xml:space="preserve">the GM vaccine strains are </w:t>
      </w:r>
      <w:proofErr w:type="gramStart"/>
      <w:r>
        <w:t>attenuated</w:t>
      </w:r>
      <w:proofErr w:type="gramEnd"/>
    </w:p>
    <w:p w14:paraId="436E782F" w14:textId="7EC4CC77" w:rsidR="0087698B" w:rsidRDefault="0087698B" w:rsidP="0087698B">
      <w:pPr>
        <w:pStyle w:val="ListBullet1"/>
      </w:pPr>
      <w:r>
        <w:t xml:space="preserve">the dose received through accidental exposure would be far smaller than that administered during </w:t>
      </w:r>
      <w:proofErr w:type="gramStart"/>
      <w:r>
        <w:t>vaccination</w:t>
      </w:r>
      <w:proofErr w:type="gramEnd"/>
    </w:p>
    <w:p w14:paraId="00057D25" w14:textId="02EF1342" w:rsidR="0087698B" w:rsidRDefault="0087698B" w:rsidP="0087698B">
      <w:pPr>
        <w:pStyle w:val="ListBullet1"/>
      </w:pPr>
      <w:r>
        <w:t>the GM vaccine has a favourable safety profile at doses higher than would be expected through accidental exposure.</w:t>
      </w:r>
    </w:p>
    <w:p w14:paraId="04394680" w14:textId="6F7F9B05" w:rsidR="008A2CAD" w:rsidRPr="003D16BF" w:rsidRDefault="008A2CAD" w:rsidP="008A2CAD">
      <w:pPr>
        <w:pStyle w:val="RARMPparagraph"/>
      </w:pPr>
      <w:r>
        <w:t xml:space="preserve">Therefore, any risks to the health and safety of people, or the environment, from the proposed commercial supply of the GM vaccine </w:t>
      </w:r>
      <w:proofErr w:type="gramStart"/>
      <w:r>
        <w:t>are considered to be</w:t>
      </w:r>
      <w:proofErr w:type="gramEnd"/>
      <w:r>
        <w:t xml:space="preserve"> negligible. The Risk Analysis Framework (OGTR 2013), which guides the risk assessment and risk management process, defines negligible risks as insubstantial with no present need to invoke actions for their mitigation. No controls are required to treat these negligible risks. Hence, the Regulator considers that the dealings involved in this proposed release do not pose a significant risk to either people or the environment.</w:t>
      </w:r>
      <w:r>
        <w:rPr>
          <w:rStyle w:val="FootnoteReference"/>
        </w:rPr>
        <w:footnoteReference w:id="8"/>
      </w:r>
    </w:p>
    <w:p w14:paraId="29341EE1" w14:textId="34039D11" w:rsidR="00C60C97" w:rsidRDefault="00C60C97" w:rsidP="00C60C97"/>
    <w:p w14:paraId="6766AB0B" w14:textId="77777777" w:rsidR="005F35E7" w:rsidRDefault="005F35E7" w:rsidP="00C60C97">
      <w:pPr>
        <w:sectPr w:rsidR="005F35E7" w:rsidSect="00D975E1">
          <w:footerReference w:type="default" r:id="rId25"/>
          <w:pgSz w:w="11906" w:h="16838"/>
          <w:pgMar w:top="1134" w:right="1134" w:bottom="1134" w:left="1134" w:header="709" w:footer="709" w:gutter="0"/>
          <w:cols w:space="708"/>
          <w:docGrid w:linePitch="360"/>
        </w:sectPr>
      </w:pPr>
    </w:p>
    <w:p w14:paraId="01598BD0" w14:textId="1934DA1A" w:rsidR="00C60C97" w:rsidRDefault="005F35E7" w:rsidP="005F35E7">
      <w:pPr>
        <w:pStyle w:val="Chapterheading"/>
      </w:pPr>
      <w:bookmarkStart w:id="111" w:name="_Toc141213174"/>
      <w:r>
        <w:lastRenderedPageBreak/>
        <w:t>Risk management plan</w:t>
      </w:r>
      <w:bookmarkEnd w:id="111"/>
    </w:p>
    <w:p w14:paraId="1B9FD676" w14:textId="129A6915" w:rsidR="005F35E7" w:rsidRDefault="005F35E7" w:rsidP="00680D31">
      <w:pPr>
        <w:pStyle w:val="Sectionheading1"/>
        <w:numPr>
          <w:ilvl w:val="0"/>
          <w:numId w:val="7"/>
        </w:numPr>
      </w:pPr>
      <w:bookmarkStart w:id="112" w:name="_Toc141213175"/>
      <w:r>
        <w:t>Background</w:t>
      </w:r>
      <w:bookmarkEnd w:id="112"/>
    </w:p>
    <w:p w14:paraId="30A26715" w14:textId="77777777" w:rsidR="002C6659" w:rsidRPr="002C6659" w:rsidRDefault="002C6659" w:rsidP="002C6659">
      <w:pPr>
        <w:pStyle w:val="RARMPparagraph"/>
      </w:pPr>
      <w:r w:rsidRPr="002C6659">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14:paraId="615958EF" w14:textId="77777777" w:rsidR="002C6659" w:rsidRPr="002C6659" w:rsidRDefault="002C6659" w:rsidP="002C6659">
      <w:pPr>
        <w:pStyle w:val="RARMPparagraph"/>
      </w:pPr>
      <w:r w:rsidRPr="002C6659">
        <w:t>Under section 56 of the Act, the Regulator must not issue a licence unless satisfied that any risks posed by the dealings proposed to be authorised by the licence can be managed in a way that protects the health and safety of people and the environment.</w:t>
      </w:r>
    </w:p>
    <w:p w14:paraId="3BB5AD87" w14:textId="77777777" w:rsidR="002C6659" w:rsidRPr="002C6659" w:rsidRDefault="002C6659" w:rsidP="002C6659">
      <w:pPr>
        <w:pStyle w:val="RARMPparagraph"/>
      </w:pPr>
      <w:r w:rsidRPr="002C6659">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must also be reported to the Regulator.</w:t>
      </w:r>
    </w:p>
    <w:p w14:paraId="43CEF2AD" w14:textId="77777777" w:rsidR="002C6659" w:rsidRPr="002C6659" w:rsidRDefault="002C6659" w:rsidP="002C6659">
      <w:pPr>
        <w:pStyle w:val="RARMPparagraph"/>
      </w:pPr>
      <w:r w:rsidRPr="002C6659">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14:paraId="67886CF7" w14:textId="0C7C332C" w:rsidR="00465380" w:rsidRDefault="002C6659" w:rsidP="002C6659">
      <w:pPr>
        <w:pStyle w:val="Sectionheading1"/>
      </w:pPr>
      <w:bookmarkStart w:id="113" w:name="_Toc141213176"/>
      <w:r>
        <w:t>Risk treatment measures for substantive risks</w:t>
      </w:r>
      <w:bookmarkEnd w:id="113"/>
    </w:p>
    <w:p w14:paraId="518D3A63" w14:textId="5FD28E8C" w:rsidR="002C6659" w:rsidRPr="00085608" w:rsidRDefault="002C6659" w:rsidP="00085608">
      <w:pPr>
        <w:pStyle w:val="RARMPparagraph"/>
      </w:pPr>
      <w:r w:rsidRPr="002C6659">
        <w:t xml:space="preserve">The risk assessment of </w:t>
      </w:r>
      <w:r w:rsidR="00D32B10">
        <w:t xml:space="preserve">the </w:t>
      </w:r>
      <w:r w:rsidRPr="002C6659">
        <w:t xml:space="preserve">risk scenario listed in Chapter 2 concluded that there are negligible risks to people and the environment from the proposed </w:t>
      </w:r>
      <w:r>
        <w:t>supply of the GM vaccine</w:t>
      </w:r>
      <w:r w:rsidRPr="002C6659">
        <w:t xml:space="preserve">. </w:t>
      </w:r>
      <w:r w:rsidRPr="00B901C7">
        <w:t>Th</w:t>
      </w:r>
      <w:r w:rsidR="00D32B10">
        <w:t>is</w:t>
      </w:r>
      <w:r w:rsidRPr="00B901C7">
        <w:t xml:space="preserve"> risk scenario w</w:t>
      </w:r>
      <w:r w:rsidR="00D32B10">
        <w:t>as</w:t>
      </w:r>
      <w:r w:rsidRPr="00B901C7">
        <w:t xml:space="preserve"> considered in the context of the proposed receiving environment and the</w:t>
      </w:r>
      <w:r>
        <w:t xml:space="preserve"> Australia-wide release</w:t>
      </w:r>
      <w:r w:rsidRPr="002C6659">
        <w:t xml:space="preserve">. The risk evaluation concluded that no specific risk treatment measures are required to treat these negligible risks. </w:t>
      </w:r>
      <w:r>
        <w:t>G</w:t>
      </w:r>
      <w:r w:rsidRPr="002C6659">
        <w:t>eneral risk management measures are discussed below.</w:t>
      </w:r>
    </w:p>
    <w:p w14:paraId="72B036D5" w14:textId="1D797DFA" w:rsidR="002C6659" w:rsidRDefault="002C6659" w:rsidP="002C6659">
      <w:pPr>
        <w:pStyle w:val="Sectionheading1"/>
      </w:pPr>
      <w:bookmarkStart w:id="114" w:name="_Toc141213177"/>
      <w:r>
        <w:t>General risk management</w:t>
      </w:r>
      <w:bookmarkEnd w:id="114"/>
    </w:p>
    <w:p w14:paraId="6DC44266" w14:textId="77777777" w:rsidR="002C6659" w:rsidRPr="002C6659" w:rsidRDefault="002C6659" w:rsidP="002C6659">
      <w:pPr>
        <w:pStyle w:val="RARMPparagraph"/>
      </w:pPr>
      <w:r w:rsidRPr="002C6659">
        <w:t xml:space="preserve">All DIR licences issued by the Regulator contain </w:t>
      </w:r>
      <w:proofErr w:type="gramStart"/>
      <w:r w:rsidRPr="002C6659">
        <w:t>a number of</w:t>
      </w:r>
      <w:proofErr w:type="gramEnd"/>
      <w:r w:rsidRPr="002C6659">
        <w:t xml:space="preserve"> conditions that relate to general risk management. These include conditions relating to:</w:t>
      </w:r>
    </w:p>
    <w:p w14:paraId="4EEDEA95" w14:textId="77777777" w:rsidR="002C6659" w:rsidRDefault="002C6659" w:rsidP="002C6659">
      <w:pPr>
        <w:pStyle w:val="ListBullet1"/>
      </w:pPr>
      <w:r w:rsidRPr="0000143A">
        <w:t>applicant suitability</w:t>
      </w:r>
    </w:p>
    <w:p w14:paraId="184D27CE" w14:textId="77777777" w:rsidR="002C6659" w:rsidRPr="0000143A" w:rsidRDefault="002C6659" w:rsidP="002C6659">
      <w:pPr>
        <w:pStyle w:val="ListBullet1"/>
      </w:pPr>
      <w:r>
        <w:t>testing methodology</w:t>
      </w:r>
    </w:p>
    <w:p w14:paraId="62FCBCDC" w14:textId="77777777" w:rsidR="002C6659" w:rsidRPr="0000143A" w:rsidRDefault="002C6659" w:rsidP="002C6659">
      <w:pPr>
        <w:pStyle w:val="ListBullet1"/>
      </w:pPr>
      <w:r w:rsidRPr="0000143A">
        <w:t xml:space="preserve">identification of the persons or classes of persons covered by the </w:t>
      </w:r>
      <w:proofErr w:type="gramStart"/>
      <w:r w:rsidRPr="0000143A">
        <w:t>licence</w:t>
      </w:r>
      <w:proofErr w:type="gramEnd"/>
    </w:p>
    <w:p w14:paraId="14E63883" w14:textId="74F575FF" w:rsidR="002C6659" w:rsidRPr="0000143A" w:rsidRDefault="002C6659" w:rsidP="002C6659">
      <w:pPr>
        <w:pStyle w:val="ListBullet1"/>
      </w:pPr>
      <w:r w:rsidRPr="0000143A">
        <w:t>reporting structures</w:t>
      </w:r>
    </w:p>
    <w:p w14:paraId="5F12C557" w14:textId="7271ECEF" w:rsidR="002C6659" w:rsidRPr="0000143A" w:rsidRDefault="002C6659" w:rsidP="002C6659">
      <w:pPr>
        <w:pStyle w:val="ListBullet1"/>
      </w:pPr>
      <w:r w:rsidRPr="00990101">
        <w:t xml:space="preserve">access </w:t>
      </w:r>
      <w:r>
        <w:t>for the</w:t>
      </w:r>
      <w:r w:rsidRPr="00990101">
        <w:t xml:space="preserve"> purpose of monitoring </w:t>
      </w:r>
      <w:r>
        <w:t>for compliance.</w:t>
      </w:r>
    </w:p>
    <w:p w14:paraId="58E2A713" w14:textId="7AC41221" w:rsidR="002C6659" w:rsidRDefault="002C6659" w:rsidP="002C6659">
      <w:pPr>
        <w:pStyle w:val="Sectionheading2"/>
      </w:pPr>
      <w:bookmarkStart w:id="115" w:name="_Toc141213178"/>
      <w:r>
        <w:t>Applicant suitability</w:t>
      </w:r>
      <w:bookmarkEnd w:id="115"/>
    </w:p>
    <w:p w14:paraId="4EF87825" w14:textId="0D9D3124" w:rsidR="002C6659" w:rsidRDefault="002C6659" w:rsidP="002C6659">
      <w:pPr>
        <w:pStyle w:val="RARMPparagraph"/>
      </w:pPr>
      <w:r w:rsidRPr="002C6659">
        <w:t xml:space="preserve">In </w:t>
      </w:r>
      <w:proofErr w:type="gramStart"/>
      <w:r w:rsidRPr="002C6659">
        <w:t>making a decision</w:t>
      </w:r>
      <w:proofErr w:type="gramEnd"/>
      <w:r w:rsidRPr="002C6659">
        <w:t xml:space="preserve"> whether or not to issue a licence, the Regulator must have regard to the suitability of the applicant to hold a licence. Under Section 58 of the Act, matters that the Regulator must </w:t>
      </w:r>
      <w:proofErr w:type="gramStart"/>
      <w:r w:rsidRPr="002C6659">
        <w:t>take into account</w:t>
      </w:r>
      <w:proofErr w:type="gramEnd"/>
      <w:r w:rsidRPr="002C6659">
        <w:t xml:space="preserve"> include:</w:t>
      </w:r>
    </w:p>
    <w:p w14:paraId="717F69BC" w14:textId="77777777" w:rsidR="002C6659" w:rsidRDefault="002C6659" w:rsidP="002C6659">
      <w:pPr>
        <w:pStyle w:val="ListBullet1"/>
      </w:pPr>
      <w:r>
        <w:t>any relevant convictions of the applicant</w:t>
      </w:r>
    </w:p>
    <w:p w14:paraId="40084C2E" w14:textId="77777777" w:rsidR="002C6659" w:rsidRDefault="002C6659" w:rsidP="002C6659">
      <w:pPr>
        <w:pStyle w:val="ListBullet1"/>
      </w:pPr>
      <w:r>
        <w:lastRenderedPageBreak/>
        <w:t xml:space="preserve">any revocation or suspension of a relevant licence or permit held by the applicant under a law of the Commonwealth, a State or a foreign </w:t>
      </w:r>
      <w:proofErr w:type="gramStart"/>
      <w:r>
        <w:t>country</w:t>
      </w:r>
      <w:proofErr w:type="gramEnd"/>
    </w:p>
    <w:p w14:paraId="195F565B" w14:textId="77777777" w:rsidR="002C6659" w:rsidRDefault="002C6659" w:rsidP="002C6659">
      <w:pPr>
        <w:pStyle w:val="ListBullet1"/>
      </w:pPr>
      <w:r>
        <w:t>the capacity of the applicant to meet the conditions of the licence.</w:t>
      </w:r>
    </w:p>
    <w:p w14:paraId="00B84AC6" w14:textId="77777777" w:rsidR="00DB1480" w:rsidRDefault="00DB1480" w:rsidP="00DB1480">
      <w:pPr>
        <w:pStyle w:val="RARMPparagraph"/>
      </w:pPr>
      <w:r>
        <w:t>If a licence were issued, the conditions would include a requirement for the licence holder to inform the Regulator of any circumstances that would affect their suitability.</w:t>
      </w:r>
    </w:p>
    <w:p w14:paraId="391933B2" w14:textId="77777777" w:rsidR="00DB1480" w:rsidRDefault="00DB1480" w:rsidP="00DB1480">
      <w:pPr>
        <w:pStyle w:val="RARMPparagraph"/>
      </w:pPr>
      <w:r>
        <w:t>In addition, any applicant organisation must have access to a properly constituted Institutional Biosafety Committee and be an accredited organisation under the Act.</w:t>
      </w:r>
    </w:p>
    <w:p w14:paraId="6272F2AA" w14:textId="45F58D2B" w:rsidR="002C6659" w:rsidRDefault="00DB1480" w:rsidP="00DB1480">
      <w:pPr>
        <w:pStyle w:val="Sectionheading2"/>
      </w:pPr>
      <w:bookmarkStart w:id="116" w:name="_Toc141213179"/>
      <w:r>
        <w:t>Testing methodology</w:t>
      </w:r>
      <w:bookmarkEnd w:id="116"/>
    </w:p>
    <w:p w14:paraId="78358D99" w14:textId="25DF0330" w:rsidR="00DB1480" w:rsidRDefault="00DB1480" w:rsidP="00DB1480">
      <w:pPr>
        <w:pStyle w:val="RARMPparagraph"/>
      </w:pPr>
      <w:r w:rsidRPr="00DB1480">
        <w:t xml:space="preserve">If a licence were issued, </w:t>
      </w:r>
      <w:r>
        <w:t>Takeda</w:t>
      </w:r>
      <w:r w:rsidRPr="00DB1480">
        <w:t xml:space="preserve"> would be required to provide a method to the Regulator for the reliable detection of the GMO, and the presence of the introduced genetic materials in a recipient organism. This methodology would be required prior to conducting any dealings with the GMO.</w:t>
      </w:r>
    </w:p>
    <w:p w14:paraId="778A0EF1" w14:textId="2C588B79" w:rsidR="00DB1480" w:rsidRDefault="00DB1480" w:rsidP="00DB1480">
      <w:pPr>
        <w:pStyle w:val="Sectionheading2"/>
      </w:pPr>
      <w:bookmarkStart w:id="117" w:name="_Toc141213180"/>
      <w:r w:rsidRPr="00DB1480">
        <w:t xml:space="preserve">Identification of the persons or classes of persons covered by the </w:t>
      </w:r>
      <w:proofErr w:type="gramStart"/>
      <w:r w:rsidRPr="00DB1480">
        <w:t>licence</w:t>
      </w:r>
      <w:bookmarkEnd w:id="117"/>
      <w:proofErr w:type="gramEnd"/>
    </w:p>
    <w:p w14:paraId="5BEB59AD" w14:textId="0D74C854" w:rsidR="00DB1480" w:rsidRDefault="00DB1480" w:rsidP="00DB1480">
      <w:pPr>
        <w:pStyle w:val="RARMPparagraph"/>
      </w:pPr>
      <w:r w:rsidRPr="00DB1480">
        <w:t>If a licence were issued, any person, including the licence holder, could conduct any permitted dealing with the GMO.</w:t>
      </w:r>
    </w:p>
    <w:p w14:paraId="5435F104" w14:textId="2CE776C0" w:rsidR="00DB1480" w:rsidRDefault="00DB1480" w:rsidP="00DB1480">
      <w:pPr>
        <w:pStyle w:val="Sectionheading2"/>
      </w:pPr>
      <w:bookmarkStart w:id="118" w:name="_Toc141213181"/>
      <w:r>
        <w:t>Reporting requirements</w:t>
      </w:r>
      <w:bookmarkEnd w:id="118"/>
    </w:p>
    <w:p w14:paraId="46C37A4B" w14:textId="2A56F823" w:rsidR="00DB1480" w:rsidRDefault="00DB1480" w:rsidP="00DB1480">
      <w:pPr>
        <w:pStyle w:val="RARMPparagraph"/>
      </w:pPr>
      <w:r w:rsidRPr="00DB1480">
        <w:t>If issued, the licence would oblige the licence holder to immediately report any of the following to the Regulator:</w:t>
      </w:r>
    </w:p>
    <w:p w14:paraId="3A47EB6A" w14:textId="002EB0BB" w:rsidR="00DB1480" w:rsidRDefault="00DB1480" w:rsidP="00DB1480">
      <w:pPr>
        <w:pStyle w:val="ListBullet1"/>
      </w:pPr>
      <w:r>
        <w:t xml:space="preserve">any additional information regarding risks to the health and safety of people or the environment associated with the </w:t>
      </w:r>
      <w:proofErr w:type="gramStart"/>
      <w:r>
        <w:t>dealings</w:t>
      </w:r>
      <w:proofErr w:type="gramEnd"/>
    </w:p>
    <w:p w14:paraId="741F155A" w14:textId="722C64D9" w:rsidR="00DB1480" w:rsidRDefault="00DB1480" w:rsidP="00DB1480">
      <w:pPr>
        <w:pStyle w:val="ListBullet1"/>
      </w:pPr>
      <w:r>
        <w:t xml:space="preserve">any contraventions of the licence by persons covered by the </w:t>
      </w:r>
      <w:proofErr w:type="gramStart"/>
      <w:r>
        <w:t>licence</w:t>
      </w:r>
      <w:proofErr w:type="gramEnd"/>
    </w:p>
    <w:p w14:paraId="657A247D" w14:textId="625F40C6" w:rsidR="00DB1480" w:rsidRDefault="00DB1480" w:rsidP="00DB1480">
      <w:pPr>
        <w:pStyle w:val="ListBullet1"/>
      </w:pPr>
      <w:r>
        <w:t>any unintended effects of the release.</w:t>
      </w:r>
    </w:p>
    <w:p w14:paraId="575C454A" w14:textId="77777777" w:rsidR="00DB1480" w:rsidRDefault="00DB1480" w:rsidP="00DB1480">
      <w:pPr>
        <w:pStyle w:val="RARMPparagraph"/>
      </w:pPr>
      <w:r>
        <w:t>The licence holder is also obliged to submit an Annual Report containing any information required by the licence.</w:t>
      </w:r>
    </w:p>
    <w:p w14:paraId="7B44CE75" w14:textId="4A9681D3" w:rsidR="00DB1480" w:rsidRDefault="00DB1480" w:rsidP="00DB1480">
      <w:pPr>
        <w:pStyle w:val="RARMPparagraph"/>
      </w:pPr>
      <w:r>
        <w:t xml:space="preserve">There are also provisions that enable the Regulator to obtain information from the licence holder relating to the progress of the commercial release (see </w:t>
      </w:r>
      <w:r w:rsidR="009A127D">
        <w:fldChar w:fldCharType="begin"/>
      </w:r>
      <w:r w:rsidR="009A127D">
        <w:instrText xml:space="preserve"> REF _Ref142304477 \r \h </w:instrText>
      </w:r>
      <w:r w:rsidR="009A127D">
        <w:fldChar w:fldCharType="separate"/>
      </w:r>
      <w:r w:rsidR="00417446">
        <w:t>Section 4</w:t>
      </w:r>
      <w:r w:rsidR="009A127D">
        <w:fldChar w:fldCharType="end"/>
      </w:r>
      <w:r>
        <w:t>, below).</w:t>
      </w:r>
    </w:p>
    <w:p w14:paraId="1FA2DD58" w14:textId="2894E79F" w:rsidR="00DB1480" w:rsidRDefault="00DB1480" w:rsidP="00DB1480">
      <w:pPr>
        <w:pStyle w:val="Sectionheading2"/>
      </w:pPr>
      <w:bookmarkStart w:id="119" w:name="_Toc141213182"/>
      <w:r>
        <w:t>Monitoring for compliance</w:t>
      </w:r>
      <w:bookmarkEnd w:id="119"/>
    </w:p>
    <w:p w14:paraId="5B347A8E" w14:textId="77777777" w:rsidR="00DB1480" w:rsidRDefault="00DB1480" w:rsidP="00DB1480">
      <w:pPr>
        <w:pStyle w:val="RARMPparagraph"/>
      </w:pPr>
      <w:r>
        <w:t>The Act stipulates, as a condition of every licence, that a person who is authorised by the licence to deal with a GMO, and who is required to comply with a condition of the licence, must allow the Regulator, inspectors or other person authorised by the Regulator, to enter premises where a dealing is being undertaken for the purpose of monitoring or auditing the dealing.</w:t>
      </w:r>
    </w:p>
    <w:p w14:paraId="73867F6C" w14:textId="6B221A40" w:rsidR="00DB1480" w:rsidRDefault="00DB1480" w:rsidP="00DB1480">
      <w:pPr>
        <w:pStyle w:val="RARMPparagraph"/>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655F826" w14:textId="71AAFC35" w:rsidR="00DB1480" w:rsidRDefault="00DB1480" w:rsidP="00DB1480">
      <w:pPr>
        <w:pStyle w:val="Sectionheading1"/>
      </w:pPr>
      <w:bookmarkStart w:id="120" w:name="_Toc141213183"/>
      <w:bookmarkStart w:id="121" w:name="_Ref142304416"/>
      <w:bookmarkStart w:id="122" w:name="_Ref142304477"/>
      <w:r>
        <w:t>Post release review</w:t>
      </w:r>
      <w:bookmarkEnd w:id="120"/>
      <w:bookmarkEnd w:id="121"/>
      <w:bookmarkEnd w:id="122"/>
    </w:p>
    <w:p w14:paraId="1C5FEC75" w14:textId="77777777" w:rsidR="00DB1480" w:rsidRDefault="00DB1480" w:rsidP="00DB1480">
      <w:pPr>
        <w:pStyle w:val="RARMPparagraph"/>
      </w:pPr>
      <w:r>
        <w:t xml:space="preserve">Regulation 10 requires the Regulator to consider the short and the long term when assessing risks. The Regulator takes account of the likelihood and impact of an adverse outcome over the foreseeable </w:t>
      </w:r>
      <w:proofErr w:type="gramStart"/>
      <w:r>
        <w:t>future, and</w:t>
      </w:r>
      <w:proofErr w:type="gramEnd"/>
      <w:r>
        <w:t xml:space="preserve"> does not disregard a risk on the basis that an adverse outcome might only occur in the longer term. However, as with any predictive process, accuracy is often greater in the shorter rather than longer term.</w:t>
      </w:r>
    </w:p>
    <w:p w14:paraId="26FEFD3A" w14:textId="084FD2F4" w:rsidR="00DB1480" w:rsidRDefault="00DB1480" w:rsidP="00DB1480">
      <w:pPr>
        <w:pStyle w:val="RARMPparagraph"/>
      </w:pPr>
      <w:r>
        <w:lastRenderedPageBreak/>
        <w:t xml:space="preserve">For the current application for a DIR licence, the Regulator is including conditions that require ongoing oversight </w:t>
      </w:r>
      <w:proofErr w:type="gramStart"/>
      <w:r>
        <w:t>in order to</w:t>
      </w:r>
      <w:proofErr w:type="gramEnd"/>
      <w:r>
        <w:t xml:space="preserve"> provide feedback on the findings of the RARMP and ensure the outcomes remain valid for future findings or changes in circumstances. If a licence was issued, this ongoing oversight would be achieved through </w:t>
      </w:r>
      <w:r w:rsidR="00792028">
        <w:t>post release review (</w:t>
      </w:r>
      <w:r>
        <w:t>PRR</w:t>
      </w:r>
      <w:r w:rsidR="00792028">
        <w:t>)</w:t>
      </w:r>
      <w:r>
        <w:t xml:space="preserve"> activities. The three components of PRR are:</w:t>
      </w:r>
    </w:p>
    <w:p w14:paraId="1F4560CE" w14:textId="01D884EE" w:rsidR="00DB1480" w:rsidRDefault="00DB1480" w:rsidP="00DB1480">
      <w:pPr>
        <w:pStyle w:val="ListBullet1"/>
      </w:pPr>
      <w:r>
        <w:t xml:space="preserve">adverse effects reporting system (Section </w:t>
      </w:r>
      <w:r w:rsidR="009A127D">
        <w:fldChar w:fldCharType="begin"/>
      </w:r>
      <w:r w:rsidR="009A127D">
        <w:instrText xml:space="preserve"> REF _Ref142304515 \r \h </w:instrText>
      </w:r>
      <w:r w:rsidR="009A127D">
        <w:fldChar w:fldCharType="separate"/>
      </w:r>
      <w:r w:rsidR="00417446">
        <w:t>4.1</w:t>
      </w:r>
      <w:r w:rsidR="009A127D">
        <w:fldChar w:fldCharType="end"/>
      </w:r>
      <w:r>
        <w:t>)</w:t>
      </w:r>
    </w:p>
    <w:p w14:paraId="439F844B" w14:textId="7293EF65" w:rsidR="00DB1480" w:rsidRDefault="00DB1480" w:rsidP="00DB1480">
      <w:pPr>
        <w:pStyle w:val="ListBullet1"/>
      </w:pPr>
      <w:r>
        <w:t xml:space="preserve">requirement to monitor specific indicators of harm (Section </w:t>
      </w:r>
      <w:r w:rsidR="009A127D">
        <w:fldChar w:fldCharType="begin"/>
      </w:r>
      <w:r w:rsidR="009A127D">
        <w:instrText xml:space="preserve"> REF _Ref142304522 \r \h </w:instrText>
      </w:r>
      <w:r w:rsidR="009A127D">
        <w:fldChar w:fldCharType="separate"/>
      </w:r>
      <w:r w:rsidR="00417446">
        <w:t>4.2</w:t>
      </w:r>
      <w:r w:rsidR="009A127D">
        <w:fldChar w:fldCharType="end"/>
      </w:r>
      <w:r>
        <w:t>)</w:t>
      </w:r>
    </w:p>
    <w:p w14:paraId="59A319B2" w14:textId="1B8C77E0" w:rsidR="00DB1480" w:rsidRDefault="00DB1480" w:rsidP="00DB1480">
      <w:pPr>
        <w:pStyle w:val="ListBullet1"/>
      </w:pPr>
      <w:r>
        <w:t xml:space="preserve">review of the RARMP (Section </w:t>
      </w:r>
      <w:r w:rsidR="009A127D">
        <w:fldChar w:fldCharType="begin"/>
      </w:r>
      <w:r w:rsidR="009A127D">
        <w:instrText xml:space="preserve"> REF _Ref142304529 \r \h </w:instrText>
      </w:r>
      <w:r w:rsidR="009A127D">
        <w:fldChar w:fldCharType="separate"/>
      </w:r>
      <w:r w:rsidR="00417446">
        <w:t>4.3</w:t>
      </w:r>
      <w:r w:rsidR="009A127D">
        <w:fldChar w:fldCharType="end"/>
      </w:r>
      <w:r>
        <w:t>).</w:t>
      </w:r>
    </w:p>
    <w:p w14:paraId="479A65B4" w14:textId="667DB45B" w:rsidR="00DB1480" w:rsidRDefault="00DB1480" w:rsidP="00DB1480">
      <w:pPr>
        <w:pStyle w:val="RARMPparagraph"/>
      </w:pPr>
      <w:r>
        <w:t xml:space="preserve">The outcomes of these PRR activities may result in no change to the licence or could result in the variation, </w:t>
      </w:r>
      <w:proofErr w:type="gramStart"/>
      <w:r>
        <w:t>cancellation</w:t>
      </w:r>
      <w:proofErr w:type="gramEnd"/>
      <w:r>
        <w:t xml:space="preserve"> or suspension of the licence.</w:t>
      </w:r>
    </w:p>
    <w:p w14:paraId="7F7CE5B1" w14:textId="1EA05A6D" w:rsidR="00DB1480" w:rsidRDefault="00DB1480" w:rsidP="00DB1480">
      <w:pPr>
        <w:pStyle w:val="Sectionheading2"/>
      </w:pPr>
      <w:bookmarkStart w:id="123" w:name="_Toc141213184"/>
      <w:bookmarkStart w:id="124" w:name="_Ref142304515"/>
      <w:r>
        <w:t xml:space="preserve">Adverse effects reporting </w:t>
      </w:r>
      <w:proofErr w:type="gramStart"/>
      <w:r>
        <w:t>systems</w:t>
      </w:r>
      <w:bookmarkEnd w:id="123"/>
      <w:bookmarkEnd w:id="124"/>
      <w:proofErr w:type="gramEnd"/>
    </w:p>
    <w:p w14:paraId="08B9D2E7" w14:textId="79AE238B" w:rsidR="00DB1480" w:rsidRDefault="007A23FA" w:rsidP="007A23FA">
      <w:pPr>
        <w:pStyle w:val="RARMPparagraph"/>
      </w:pPr>
      <w:r w:rsidRPr="007A23FA">
        <w:t xml:space="preserve">Any member of the public can report adverse experiences/effects resulting from a GMO to the OGTR through the Free-call number (1800 181 030), mail (MDP 54 – GPO Box 9848, Canberra ACT 2601) or via email to the OGTR inbox (ogtr@health.gov.au). Reports can be made at any time on any DIR licence. Credible information would form the basis of further investigation and may be used to inform a review of a RARMP (see Section </w:t>
      </w:r>
      <w:r w:rsidR="009A127D">
        <w:fldChar w:fldCharType="begin"/>
      </w:r>
      <w:r w:rsidR="009A127D">
        <w:instrText xml:space="preserve"> REF _Ref142304529 \r \h </w:instrText>
      </w:r>
      <w:r w:rsidR="009A127D">
        <w:fldChar w:fldCharType="separate"/>
      </w:r>
      <w:r w:rsidR="00417446">
        <w:t>4.3</w:t>
      </w:r>
      <w:r w:rsidR="009A127D">
        <w:fldChar w:fldCharType="end"/>
      </w:r>
      <w:r w:rsidRPr="007A23FA">
        <w:t xml:space="preserve"> below) as well as the risk assessment of future applications involving similar GMOs.</w:t>
      </w:r>
    </w:p>
    <w:p w14:paraId="4FE546BF" w14:textId="260635DC" w:rsidR="007A23FA" w:rsidRDefault="007A23FA" w:rsidP="007A23FA">
      <w:pPr>
        <w:pStyle w:val="Sectionheading2"/>
      </w:pPr>
      <w:bookmarkStart w:id="125" w:name="_Toc141213185"/>
      <w:bookmarkStart w:id="126" w:name="_Ref142304522"/>
      <w:r w:rsidRPr="007A23FA">
        <w:t xml:space="preserve">Requirement to monitor specific indicators of </w:t>
      </w:r>
      <w:proofErr w:type="gramStart"/>
      <w:r w:rsidRPr="007A23FA">
        <w:t>harm</w:t>
      </w:r>
      <w:bookmarkEnd w:id="125"/>
      <w:bookmarkEnd w:id="126"/>
      <w:proofErr w:type="gramEnd"/>
    </w:p>
    <w:p w14:paraId="43D697B0" w14:textId="77777777" w:rsidR="007A23FA" w:rsidRDefault="007A23FA" w:rsidP="007A23FA">
      <w:pPr>
        <w:pStyle w:val="RARMPparagraph"/>
      </w:pPr>
      <w:r>
        <w:t>Collection of additional specific information on an intentional release provides a mechanism for ‘closing the loop’ in the risk analysis process and for verifying findings of the RARMP, by monitoring the specific indicators of harm that have been identified in the risk assessment.</w:t>
      </w:r>
    </w:p>
    <w:p w14:paraId="1A86142E" w14:textId="77777777" w:rsidR="007A23FA" w:rsidRDefault="007A23FA" w:rsidP="007A23FA">
      <w:pPr>
        <w:pStyle w:val="RARMPparagraph"/>
      </w:pPr>
      <w:r>
        <w:t>The term ‘specific indicators of harm’ does not mean that it is expected that harm would necessarily occur if a licence was issued. Instead, it refers to measurement endpoints which are expected to change should the authorised dealings result in harm. Should a licence be issued, the licence holder would be required to monitor these specific indicators of harm as mandated by the licence.</w:t>
      </w:r>
    </w:p>
    <w:p w14:paraId="24C0E900" w14:textId="77777777" w:rsidR="007A23FA" w:rsidRDefault="007A23FA" w:rsidP="007A23FA">
      <w:pPr>
        <w:pStyle w:val="RARMPparagraph"/>
      </w:pPr>
      <w:r>
        <w:t>The triggers for this component of PRR may include risk estimates greater than negligible or significant uncertainty in the risk assessment.</w:t>
      </w:r>
    </w:p>
    <w:p w14:paraId="17B778FF" w14:textId="2BB3751D" w:rsidR="007A23FA" w:rsidRDefault="007A23FA" w:rsidP="007A23FA">
      <w:pPr>
        <w:pStyle w:val="RARMPparagraph"/>
      </w:pPr>
      <w:r>
        <w:t xml:space="preserve">The characterisation of the risk scenario discussed in Chapter 2 did not identify any risks greater than negligible. Therefore, they were not considered substantive risks that warranted further detailed assessment. Uncertainty </w:t>
      </w:r>
      <w:proofErr w:type="gramStart"/>
      <w:r>
        <w:t>is considered to be</w:t>
      </w:r>
      <w:proofErr w:type="gramEnd"/>
      <w:r>
        <w:t xml:space="preserve"> low. No specific indicators of harm have been identified in this RARMP for application DIR 196. However, specific indicators of harm may also be identified during later stages, </w:t>
      </w:r>
      <w:proofErr w:type="gramStart"/>
      <w:r>
        <w:t>e.g.</w:t>
      </w:r>
      <w:proofErr w:type="gramEnd"/>
      <w:r>
        <w:t xml:space="preserve"> following the consideration of comments received on the consultation version of the RARMP, or if a licence were issued, through either of the other components of PRR.</w:t>
      </w:r>
    </w:p>
    <w:p w14:paraId="574D0ABE" w14:textId="0AC592F3" w:rsidR="007A23FA" w:rsidRDefault="007A23FA" w:rsidP="007A23FA">
      <w:pPr>
        <w:pStyle w:val="RARMPparagraph"/>
      </w:pPr>
      <w:r>
        <w:t>Conditions have been included in the licence to allow the Regulator to request further information from the licence holder about any matter to do with the progress of the release, including research to verify predictions of the risk assessment.</w:t>
      </w:r>
    </w:p>
    <w:p w14:paraId="58A32761" w14:textId="00243434" w:rsidR="007A23FA" w:rsidRDefault="007A23FA" w:rsidP="007A23FA">
      <w:pPr>
        <w:pStyle w:val="Sectionheading2"/>
      </w:pPr>
      <w:bookmarkStart w:id="127" w:name="_Toc141213186"/>
      <w:bookmarkStart w:id="128" w:name="_Ref142304529"/>
      <w:r>
        <w:t>Review of the RARMP</w:t>
      </w:r>
      <w:bookmarkEnd w:id="127"/>
      <w:bookmarkEnd w:id="128"/>
    </w:p>
    <w:p w14:paraId="07F36CC9" w14:textId="1E619670" w:rsidR="007A23FA" w:rsidRDefault="007A23FA" w:rsidP="007A23FA">
      <w:pPr>
        <w:pStyle w:val="RARMPparagraph"/>
      </w:pPr>
      <w:r w:rsidRPr="007A23FA">
        <w:t xml:space="preserve">The third component of PRR is the review of RARMPs after a commercial/general release licence is issued. Such a review would </w:t>
      </w:r>
      <w:proofErr w:type="gramStart"/>
      <w:r w:rsidRPr="007A23FA">
        <w:t>take into account</w:t>
      </w:r>
      <w:proofErr w:type="gramEnd"/>
      <w:r w:rsidRPr="007A23FA">
        <w:t xml:space="preserve">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 or be undertaken after the authorised dealings have been conducted for some time. If the review findings justified either an increase or decrease in </w:t>
      </w:r>
      <w:r w:rsidRPr="007A23FA">
        <w:lastRenderedPageBreak/>
        <w:t>the initial risk estimate(s</w:t>
      </w:r>
      <w:proofErr w:type="gramStart"/>
      <w:r w:rsidRPr="007A23FA">
        <w:t>), or</w:t>
      </w:r>
      <w:proofErr w:type="gramEnd"/>
      <w:r w:rsidRPr="007A23FA">
        <w:t xml:space="preserve"> identified new risks to people or to the environment that require management, this could lead to changes to the risk management plan and licence conditions.</w:t>
      </w:r>
    </w:p>
    <w:p w14:paraId="20D507A7" w14:textId="257F8BFC" w:rsidR="007A23FA" w:rsidRPr="00F1601D" w:rsidRDefault="007A23FA" w:rsidP="007A23FA">
      <w:pPr>
        <w:pStyle w:val="Sectionheading1"/>
      </w:pPr>
      <w:bookmarkStart w:id="129" w:name="_Toc141213187"/>
      <w:r w:rsidRPr="00F1601D">
        <w:t xml:space="preserve">Conclusions of the </w:t>
      </w:r>
      <w:r w:rsidR="00D32B10">
        <w:t xml:space="preserve">consultation </w:t>
      </w:r>
      <w:r w:rsidRPr="00F1601D">
        <w:t>RARMP</w:t>
      </w:r>
      <w:bookmarkEnd w:id="129"/>
    </w:p>
    <w:p w14:paraId="215F0AEE" w14:textId="08FA323A" w:rsidR="007A23FA" w:rsidRDefault="00F1601D" w:rsidP="00F1601D">
      <w:pPr>
        <w:pStyle w:val="RARMPparagraph"/>
      </w:pPr>
      <w:r>
        <w:t xml:space="preserve">The risk assessment concludes that the proposed commercial release of this GM vaccine poses negligible risks to the health and safety of people or the environment </w:t>
      </w:r>
      <w:proofErr w:type="gramStart"/>
      <w:r>
        <w:t>as a result of</w:t>
      </w:r>
      <w:proofErr w:type="gramEnd"/>
      <w:r>
        <w:t xml:space="preserve"> gene technology.</w:t>
      </w:r>
    </w:p>
    <w:p w14:paraId="0165A242" w14:textId="2B121D08" w:rsidR="00F1601D" w:rsidRPr="007A23FA" w:rsidRDefault="00F1601D" w:rsidP="00F1601D">
      <w:pPr>
        <w:pStyle w:val="RARMPparagraph"/>
      </w:pPr>
      <w:r>
        <w:t>The risk management plan concludes that these negligible risks do not require specific risk treatment measures. However, general conditions are imposed to ensure that there is ongoing oversight of the release.</w:t>
      </w:r>
    </w:p>
    <w:p w14:paraId="1C36D310" w14:textId="557406C5" w:rsidR="005F35E7" w:rsidRDefault="005F35E7" w:rsidP="00C60C97"/>
    <w:p w14:paraId="104F7B77" w14:textId="77777777" w:rsidR="005F35E7" w:rsidRDefault="005F35E7" w:rsidP="00C60C97">
      <w:pPr>
        <w:sectPr w:rsidR="005F35E7" w:rsidSect="00410BC5">
          <w:footerReference w:type="default" r:id="rId26"/>
          <w:pgSz w:w="11906" w:h="16838"/>
          <w:pgMar w:top="1247" w:right="1361" w:bottom="1247" w:left="1361" w:header="709" w:footer="709" w:gutter="0"/>
          <w:cols w:space="708"/>
          <w:docGrid w:linePitch="360"/>
        </w:sectPr>
      </w:pPr>
    </w:p>
    <w:p w14:paraId="41B9301A" w14:textId="40706777" w:rsidR="005376D5" w:rsidRDefault="005F35E7" w:rsidP="005376D5">
      <w:pPr>
        <w:pStyle w:val="Chapterheading"/>
      </w:pPr>
      <w:bookmarkStart w:id="130" w:name="_Toc141213188"/>
      <w:r>
        <w:lastRenderedPageBreak/>
        <w:t>Proposed licence conditions</w:t>
      </w:r>
      <w:bookmarkEnd w:id="130"/>
    </w:p>
    <w:p w14:paraId="5D83BCA2" w14:textId="554D22F5" w:rsidR="00D54AA6" w:rsidRPr="002E7EC1" w:rsidRDefault="00D54AA6" w:rsidP="006D63D3">
      <w:pPr>
        <w:pStyle w:val="Sectionheading1"/>
        <w:numPr>
          <w:ilvl w:val="0"/>
          <w:numId w:val="14"/>
        </w:numPr>
        <w:rPr>
          <w:i/>
        </w:rPr>
      </w:pPr>
      <w:bookmarkStart w:id="131" w:name="_Toc509223750"/>
      <w:bookmarkStart w:id="132" w:name="_Toc141213189"/>
      <w:r w:rsidRPr="003F5767">
        <w:t>Interpretations and Definitions</w:t>
      </w:r>
      <w:bookmarkEnd w:id="131"/>
      <w:bookmarkEnd w:id="132"/>
    </w:p>
    <w:p w14:paraId="21E876A9" w14:textId="77777777" w:rsidR="00D54AA6" w:rsidRPr="002E7FCF" w:rsidRDefault="00D54AA6" w:rsidP="002E7EC1">
      <w:pPr>
        <w:pStyle w:val="Conditionlevel1"/>
        <w:ind w:left="340" w:hanging="340"/>
      </w:pPr>
      <w:r w:rsidRPr="002E7FCF">
        <w:t>In this licence:</w:t>
      </w:r>
    </w:p>
    <w:p w14:paraId="6E1CE2C5" w14:textId="77777777" w:rsidR="00D54AA6" w:rsidRPr="00FF7D8B" w:rsidRDefault="00D54AA6" w:rsidP="00F744D7">
      <w:pPr>
        <w:pStyle w:val="Conditionlevel2"/>
      </w:pPr>
      <w:r w:rsidRPr="00FF7D8B">
        <w:t xml:space="preserve">unless defined otherwise in this licence, words and phrases used in this licence have the same meaning as they do in the Act and the </w:t>
      </w:r>
      <w:r>
        <w:t xml:space="preserve">Gene Technology </w:t>
      </w:r>
      <w:r w:rsidRPr="00FF7D8B">
        <w:t>Regulations</w:t>
      </w:r>
      <w:r>
        <w:t xml:space="preserve"> </w:t>
      </w:r>
      <w:proofErr w:type="gramStart"/>
      <w:r>
        <w:t>2001</w:t>
      </w:r>
      <w:r w:rsidRPr="00FF7D8B">
        <w:t>;</w:t>
      </w:r>
      <w:proofErr w:type="gramEnd"/>
    </w:p>
    <w:p w14:paraId="6534944E" w14:textId="77777777" w:rsidR="00D54AA6" w:rsidRPr="00FF7D8B" w:rsidRDefault="00D54AA6" w:rsidP="00F744D7">
      <w:pPr>
        <w:pStyle w:val="Conditionlevel2"/>
      </w:pPr>
      <w:r w:rsidRPr="00FF7D8B">
        <w:t xml:space="preserve">words </w:t>
      </w:r>
      <w:r>
        <w:t>importing</w:t>
      </w:r>
      <w:r w:rsidRPr="00FF7D8B">
        <w:t xml:space="preserve"> a gender include </w:t>
      </w:r>
      <w:r>
        <w:t>every</w:t>
      </w:r>
      <w:r w:rsidRPr="00FF7D8B">
        <w:t xml:space="preserve"> other </w:t>
      </w:r>
      <w:proofErr w:type="gramStart"/>
      <w:r w:rsidRPr="00FF7D8B">
        <w:t>gender;</w:t>
      </w:r>
      <w:proofErr w:type="gramEnd"/>
    </w:p>
    <w:p w14:paraId="2D2A4E2D" w14:textId="77777777" w:rsidR="00D54AA6" w:rsidRPr="00FF7D8B" w:rsidRDefault="00D54AA6" w:rsidP="00F744D7">
      <w:pPr>
        <w:pStyle w:val="Conditionlevel2"/>
      </w:pPr>
      <w:r w:rsidRPr="00FF7D8B">
        <w:t xml:space="preserve">words in the singular </w:t>
      </w:r>
      <w:r>
        <w:t xml:space="preserve">number </w:t>
      </w:r>
      <w:r w:rsidRPr="00FF7D8B">
        <w:t xml:space="preserve">include the plural and words in the plural </w:t>
      </w:r>
      <w:r>
        <w:t xml:space="preserve">number </w:t>
      </w:r>
      <w:r w:rsidRPr="00FF7D8B">
        <w:t xml:space="preserve">include the </w:t>
      </w:r>
      <w:proofErr w:type="gramStart"/>
      <w:r w:rsidRPr="00FF7D8B">
        <w:t>singular;</w:t>
      </w:r>
      <w:proofErr w:type="gramEnd"/>
    </w:p>
    <w:p w14:paraId="4B05E605" w14:textId="77777777" w:rsidR="00D54AA6" w:rsidRPr="00FF7D8B" w:rsidRDefault="00D54AA6" w:rsidP="00F744D7">
      <w:pPr>
        <w:pStyle w:val="Conditionlevel2"/>
      </w:pPr>
      <w:r w:rsidRPr="00625F99">
        <w:rPr>
          <w:rFonts w:cs="Calibri"/>
        </w:rPr>
        <w:t xml:space="preserve">expressions used to denote persons generally (such as “person”, “party”, “someone”, “anyone”, “no one”, “one”, “another” and “whoever”), include a body politic or corporate as well as an </w:t>
      </w:r>
      <w:proofErr w:type="gramStart"/>
      <w:r w:rsidRPr="00625F99">
        <w:rPr>
          <w:rFonts w:cs="Calibri"/>
        </w:rPr>
        <w:t>individual</w:t>
      </w:r>
      <w:r w:rsidRPr="00FF7D8B">
        <w:t>;</w:t>
      </w:r>
      <w:proofErr w:type="gramEnd"/>
    </w:p>
    <w:p w14:paraId="3C562735" w14:textId="77777777" w:rsidR="00D54AA6" w:rsidRPr="00FF7D8B" w:rsidRDefault="00D54AA6" w:rsidP="00F744D7">
      <w:pPr>
        <w:pStyle w:val="Conditionlevel2"/>
      </w:pPr>
      <w:r w:rsidRPr="00FF7D8B">
        <w:t xml:space="preserve">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w:t>
      </w:r>
      <w:proofErr w:type="gramStart"/>
      <w:r w:rsidRPr="00FF7D8B">
        <w:t>appears;</w:t>
      </w:r>
      <w:proofErr w:type="gramEnd"/>
    </w:p>
    <w:p w14:paraId="502AEA7A" w14:textId="3BEBCC80" w:rsidR="00D54AA6" w:rsidRDefault="00D54AA6" w:rsidP="00F744D7">
      <w:pPr>
        <w:pStyle w:val="Conditionlevel2"/>
      </w:pPr>
      <w:r w:rsidRPr="00EB2543">
        <w:t xml:space="preserve">where a word or phrase is given a particular meaning, other grammatical forms of that word or phrase have corresponding </w:t>
      </w:r>
      <w:proofErr w:type="gramStart"/>
      <w:r w:rsidRPr="00EB2543">
        <w:t>meanings</w:t>
      </w:r>
      <w:r w:rsidRPr="00FF7D8B">
        <w:t>;</w:t>
      </w:r>
      <w:proofErr w:type="gramEnd"/>
    </w:p>
    <w:p w14:paraId="6011217D" w14:textId="64B9685B" w:rsidR="00D54AA6" w:rsidRPr="00FF7D8B" w:rsidRDefault="00D54AA6" w:rsidP="00F744D7">
      <w:pPr>
        <w:pStyle w:val="Conditionlevel2"/>
      </w:pPr>
      <w:r w:rsidRPr="00FF7D8B">
        <w:t xml:space="preserve">specific conditions prevail over </w:t>
      </w:r>
      <w:r>
        <w:t>general</w:t>
      </w:r>
      <w:r w:rsidRPr="00FF7D8B">
        <w:t xml:space="preserve"> conditions to the extent of any inconsistency</w:t>
      </w:r>
      <w:r w:rsidR="00871E0F">
        <w:t>.</w:t>
      </w:r>
    </w:p>
    <w:p w14:paraId="50D1B593" w14:textId="77777777" w:rsidR="00D54AA6" w:rsidRPr="002E7FCF" w:rsidRDefault="00D54AA6" w:rsidP="002E7EC1">
      <w:pPr>
        <w:pStyle w:val="Conditionlevel1"/>
      </w:pPr>
      <w:r w:rsidRPr="002E7FCF">
        <w:t>In this licence:</w:t>
      </w:r>
    </w:p>
    <w:p w14:paraId="182F9A01" w14:textId="67BC623F" w:rsidR="00D54AA6" w:rsidRDefault="00D54AA6" w:rsidP="00D54AA6">
      <w:pPr>
        <w:rPr>
          <w:lang w:eastAsia="en-AU"/>
        </w:rPr>
      </w:pPr>
      <w:r w:rsidRPr="00FF7D8B">
        <w:rPr>
          <w:lang w:eastAsia="en-AU"/>
        </w:rPr>
        <w:t>‘</w:t>
      </w:r>
      <w:r w:rsidRPr="00FF7D8B">
        <w:rPr>
          <w:b/>
          <w:lang w:eastAsia="en-AU"/>
        </w:rPr>
        <w:t>Act</w:t>
      </w:r>
      <w:r w:rsidRPr="00FF7D8B">
        <w:rPr>
          <w:lang w:eastAsia="en-AU"/>
        </w:rPr>
        <w:t xml:space="preserve">’ means the </w:t>
      </w:r>
      <w:r w:rsidRPr="00FF7D8B">
        <w:rPr>
          <w:i/>
          <w:lang w:eastAsia="en-AU"/>
        </w:rPr>
        <w:t>Gene Technology Act 2000</w:t>
      </w:r>
      <w:r w:rsidRPr="00FF7D8B">
        <w:rPr>
          <w:lang w:eastAsia="en-AU"/>
        </w:rPr>
        <w:t xml:space="preserve"> (</w:t>
      </w:r>
      <w:proofErr w:type="spellStart"/>
      <w:r w:rsidRPr="00FF7D8B">
        <w:rPr>
          <w:lang w:eastAsia="en-AU"/>
        </w:rPr>
        <w:t>Cth</w:t>
      </w:r>
      <w:proofErr w:type="spellEnd"/>
      <w:r w:rsidRPr="00FF7D8B">
        <w:rPr>
          <w:lang w:eastAsia="en-AU"/>
        </w:rPr>
        <w:t>) or the corresponding State legislation under which this licence is issued.</w:t>
      </w:r>
    </w:p>
    <w:p w14:paraId="4111FD01" w14:textId="414C7D29" w:rsidR="007A23FA" w:rsidRDefault="007A23FA" w:rsidP="00D54AA6">
      <w:r w:rsidRPr="0000143A">
        <w:t>‘</w:t>
      </w:r>
      <w:r w:rsidRPr="0000143A">
        <w:rPr>
          <w:b/>
        </w:rPr>
        <w:t>Annual</w:t>
      </w:r>
      <w:r w:rsidRPr="0000143A">
        <w:t xml:space="preserve"> </w:t>
      </w:r>
      <w:r w:rsidRPr="0000143A">
        <w:rPr>
          <w:b/>
        </w:rPr>
        <w:t>Report</w:t>
      </w:r>
      <w:r w:rsidRPr="0000143A">
        <w:t>’ means a written report provided to the Regulator by the end of September each year containing all the information required by this licence to be provided in the Annual Report.</w:t>
      </w:r>
    </w:p>
    <w:p w14:paraId="2E6A6ACF" w14:textId="564A5487" w:rsidR="00EB1742" w:rsidRDefault="00EB1742" w:rsidP="00D54AA6">
      <w:r w:rsidRPr="00EB1742">
        <w:t>‘</w:t>
      </w:r>
      <w:r w:rsidRPr="00EB1742">
        <w:rPr>
          <w:b/>
          <w:bCs/>
        </w:rPr>
        <w:t>ARTG</w:t>
      </w:r>
      <w:r w:rsidRPr="00EB1742">
        <w:t xml:space="preserve">’ means the Australian Register of Therapeutic Goods maintained in accordance with the </w:t>
      </w:r>
      <w:r w:rsidRPr="00EB1742">
        <w:rPr>
          <w:i/>
          <w:iCs/>
        </w:rPr>
        <w:t>Therapeutic Goods Act 1989</w:t>
      </w:r>
      <w:r w:rsidRPr="00EB1742">
        <w:t>.</w:t>
      </w:r>
    </w:p>
    <w:p w14:paraId="7533C46B" w14:textId="77777777" w:rsidR="00D54AA6" w:rsidRPr="00FF7D8B" w:rsidRDefault="00D54AA6" w:rsidP="00D54AA6">
      <w:pPr>
        <w:rPr>
          <w:lang w:eastAsia="en-AU"/>
        </w:rPr>
      </w:pPr>
      <w:r w:rsidRPr="00FF7D8B">
        <w:rPr>
          <w:lang w:eastAsia="en-AU"/>
        </w:rPr>
        <w:t>‘</w:t>
      </w:r>
      <w:r w:rsidRPr="00FF7D8B">
        <w:rPr>
          <w:b/>
          <w:lang w:eastAsia="en-AU"/>
        </w:rPr>
        <w:t>GM</w:t>
      </w:r>
      <w:r w:rsidRPr="00FF7D8B">
        <w:rPr>
          <w:lang w:eastAsia="en-AU"/>
        </w:rPr>
        <w:t>’ means genetically modified.</w:t>
      </w:r>
    </w:p>
    <w:p w14:paraId="5E033594" w14:textId="37FC1532" w:rsidR="00D54AA6" w:rsidRDefault="00D54AA6" w:rsidP="00D54AA6">
      <w:pPr>
        <w:rPr>
          <w:lang w:eastAsia="en-AU"/>
        </w:rPr>
      </w:pPr>
      <w:r w:rsidRPr="00FF7D8B">
        <w:rPr>
          <w:lang w:eastAsia="en-AU"/>
        </w:rPr>
        <w:t>‘</w:t>
      </w:r>
      <w:r w:rsidRPr="00FF7D8B">
        <w:rPr>
          <w:b/>
          <w:lang w:eastAsia="en-AU"/>
        </w:rPr>
        <w:t>GMO</w:t>
      </w:r>
      <w:r>
        <w:rPr>
          <w:b/>
          <w:lang w:eastAsia="en-AU"/>
        </w:rPr>
        <w:t>s</w:t>
      </w:r>
      <w:r w:rsidRPr="00FF7D8B">
        <w:rPr>
          <w:lang w:eastAsia="en-AU"/>
        </w:rPr>
        <w:t>’ means the genetically modified organism</w:t>
      </w:r>
      <w:r>
        <w:rPr>
          <w:lang w:eastAsia="en-AU"/>
        </w:rPr>
        <w:t>s</w:t>
      </w:r>
      <w:r w:rsidRPr="00FF7D8B">
        <w:rPr>
          <w:lang w:eastAsia="en-AU"/>
        </w:rPr>
        <w:t xml:space="preserve"> that </w:t>
      </w:r>
      <w:r>
        <w:rPr>
          <w:lang w:eastAsia="en-AU"/>
        </w:rPr>
        <w:t>are</w:t>
      </w:r>
      <w:r w:rsidRPr="00FF7D8B">
        <w:rPr>
          <w:lang w:eastAsia="en-AU"/>
        </w:rPr>
        <w:t xml:space="preserve"> the subject of the dealings authorised by this licence.</w:t>
      </w:r>
    </w:p>
    <w:p w14:paraId="5CC5E944" w14:textId="3F4B5494" w:rsidR="007A23FA" w:rsidRPr="007A23FA" w:rsidRDefault="007A23FA" w:rsidP="00D54AA6">
      <w:pPr>
        <w:rPr>
          <w:i/>
        </w:rPr>
      </w:pPr>
      <w:r w:rsidRPr="002579DE">
        <w:rPr>
          <w:b/>
        </w:rPr>
        <w:t>‘NLRD’</w:t>
      </w:r>
      <w:r w:rsidRPr="00916CD1">
        <w:rPr>
          <w:i/>
        </w:rPr>
        <w:t xml:space="preserve"> </w:t>
      </w:r>
      <w:r w:rsidRPr="00916CD1">
        <w:t>is a Notifiable low risk dealing. Dealings conducted as an NLRD must be assessed by an institutional biosafety committee (IBC) before commencement and must comply with the requirements of the Gene Technology Regulations 2001.</w:t>
      </w:r>
    </w:p>
    <w:p w14:paraId="3C2B6095" w14:textId="77777777" w:rsidR="00D54AA6" w:rsidRDefault="00D54AA6" w:rsidP="00D54AA6">
      <w:pPr>
        <w:rPr>
          <w:lang w:eastAsia="en-AU"/>
        </w:rPr>
      </w:pPr>
      <w:r w:rsidRPr="00FF7D8B">
        <w:rPr>
          <w:lang w:eastAsia="en-AU"/>
        </w:rPr>
        <w:t>‘</w:t>
      </w:r>
      <w:r w:rsidRPr="00FF7D8B">
        <w:rPr>
          <w:b/>
          <w:lang w:eastAsia="en-AU"/>
        </w:rPr>
        <w:t>OGTR</w:t>
      </w:r>
      <w:r w:rsidRPr="00FF7D8B">
        <w:rPr>
          <w:lang w:eastAsia="en-AU"/>
        </w:rPr>
        <w:t>’ means the Office of the Gene Technology Regulator.</w:t>
      </w:r>
    </w:p>
    <w:p w14:paraId="5BCE2851" w14:textId="7C99A64A" w:rsidR="00D54AA6" w:rsidRDefault="00D54AA6" w:rsidP="00D54AA6">
      <w:pPr>
        <w:rPr>
          <w:lang w:eastAsia="en-AU"/>
        </w:rPr>
      </w:pPr>
      <w:r w:rsidRPr="00FF7D8B">
        <w:rPr>
          <w:lang w:eastAsia="en-AU"/>
        </w:rPr>
        <w:t>‘</w:t>
      </w:r>
      <w:r w:rsidRPr="00FF7D8B">
        <w:rPr>
          <w:b/>
          <w:lang w:eastAsia="en-AU"/>
        </w:rPr>
        <w:t>Regulator</w:t>
      </w:r>
      <w:r w:rsidRPr="00FF7D8B">
        <w:rPr>
          <w:lang w:eastAsia="en-AU"/>
        </w:rPr>
        <w:t>’ means the Gene Technology Regulator.</w:t>
      </w:r>
    </w:p>
    <w:p w14:paraId="067391EB" w14:textId="7A1BE75D" w:rsidR="00D54AA6" w:rsidRPr="003F5767" w:rsidRDefault="00D54AA6" w:rsidP="002E7EC1">
      <w:pPr>
        <w:pStyle w:val="Sectionheading1"/>
        <w:rPr>
          <w:rStyle w:val="Emphasis"/>
          <w:i w:val="0"/>
          <w:iCs w:val="0"/>
        </w:rPr>
      </w:pPr>
      <w:bookmarkStart w:id="133" w:name="_Toc509223751"/>
      <w:bookmarkStart w:id="134" w:name="_Toc141213190"/>
      <w:r w:rsidRPr="003F5767">
        <w:t>Licence conditions and obligations</w:t>
      </w:r>
      <w:bookmarkEnd w:id="133"/>
      <w:bookmarkEnd w:id="134"/>
    </w:p>
    <w:p w14:paraId="289F7BB5" w14:textId="7F1F591C" w:rsidR="00D54AA6" w:rsidRPr="0092431D" w:rsidRDefault="00D54AA6" w:rsidP="00F744D7">
      <w:pPr>
        <w:pStyle w:val="Conditionlevel1"/>
      </w:pPr>
      <w:r w:rsidRPr="00D54AA6">
        <w:t xml:space="preserve">This licence remains in force until it is suspended, </w:t>
      </w:r>
      <w:proofErr w:type="gramStart"/>
      <w:r w:rsidRPr="00D54AA6">
        <w:t>cancelled</w:t>
      </w:r>
      <w:proofErr w:type="gramEnd"/>
      <w:r w:rsidRPr="00D54AA6">
        <w:t xml:space="preserve"> or surrendered. No dealings with the GMO are authorised during any period of suspension.</w:t>
      </w:r>
    </w:p>
    <w:p w14:paraId="70AA7145" w14:textId="724D846E" w:rsidR="0092431D" w:rsidRPr="0092431D" w:rsidRDefault="0092431D" w:rsidP="00F744D7">
      <w:pPr>
        <w:pStyle w:val="Conditionlevel1"/>
      </w:pPr>
      <w:r w:rsidRPr="0092431D">
        <w:rPr>
          <w:iCs/>
        </w:rPr>
        <w:t xml:space="preserve">The licence holder is </w:t>
      </w:r>
      <w:r w:rsidRPr="009745FB">
        <w:rPr>
          <w:iCs/>
        </w:rPr>
        <w:t>Takeda Pharmaceuticals Australia Pty Ltd</w:t>
      </w:r>
      <w:r>
        <w:rPr>
          <w:iCs/>
          <w:color w:val="0000FF"/>
        </w:rPr>
        <w:t>.</w:t>
      </w:r>
    </w:p>
    <w:p w14:paraId="20CDDB97" w14:textId="7F549108" w:rsidR="0092431D" w:rsidRPr="0092431D" w:rsidRDefault="0092431D" w:rsidP="00F744D7">
      <w:pPr>
        <w:pStyle w:val="Conditionlevel1"/>
      </w:pPr>
      <w:r w:rsidRPr="0092431D">
        <w:rPr>
          <w:iCs/>
        </w:rPr>
        <w:t>Any person, including the licence holder, may conduct any permitted dealing(s) with the GMO</w:t>
      </w:r>
      <w:r w:rsidR="00802DBD">
        <w:rPr>
          <w:iCs/>
        </w:rPr>
        <w:t>s</w:t>
      </w:r>
      <w:r w:rsidRPr="0092431D">
        <w:rPr>
          <w:iCs/>
        </w:rPr>
        <w:t>.</w:t>
      </w:r>
    </w:p>
    <w:p w14:paraId="43614F35" w14:textId="77777777" w:rsidR="0092431D" w:rsidRDefault="0092431D" w:rsidP="00F744D7">
      <w:pPr>
        <w:pStyle w:val="Conditionlevel1"/>
      </w:pPr>
      <w:r>
        <w:t>The dealings authorised by this licence are:</w:t>
      </w:r>
    </w:p>
    <w:p w14:paraId="7571F7C3" w14:textId="77777777" w:rsidR="0092431D" w:rsidRDefault="0092431D" w:rsidP="006D63D3">
      <w:pPr>
        <w:pStyle w:val="Conditionlevel2"/>
        <w:numPr>
          <w:ilvl w:val="0"/>
          <w:numId w:val="16"/>
        </w:numPr>
      </w:pPr>
      <w:r>
        <w:lastRenderedPageBreak/>
        <w:t xml:space="preserve">import of the </w:t>
      </w:r>
      <w:proofErr w:type="gramStart"/>
      <w:r>
        <w:t>GMOs;</w:t>
      </w:r>
      <w:proofErr w:type="gramEnd"/>
    </w:p>
    <w:p w14:paraId="0FFD858F" w14:textId="77777777" w:rsidR="0092431D" w:rsidRDefault="0092431D" w:rsidP="00F744D7">
      <w:pPr>
        <w:pStyle w:val="Conditionlevel2"/>
      </w:pPr>
      <w:r>
        <w:t xml:space="preserve">transport of the </w:t>
      </w:r>
      <w:proofErr w:type="gramStart"/>
      <w:r>
        <w:t>GMOs;</w:t>
      </w:r>
      <w:proofErr w:type="gramEnd"/>
    </w:p>
    <w:p w14:paraId="5871F25E" w14:textId="77777777" w:rsidR="0092431D" w:rsidRDefault="0092431D" w:rsidP="00F744D7">
      <w:pPr>
        <w:pStyle w:val="Conditionlevel2"/>
      </w:pPr>
      <w:r>
        <w:t xml:space="preserve">disposal of the </w:t>
      </w:r>
      <w:proofErr w:type="gramStart"/>
      <w:r>
        <w:t>GMOs;</w:t>
      </w:r>
      <w:proofErr w:type="gramEnd"/>
    </w:p>
    <w:p w14:paraId="4CF4AFB9" w14:textId="50DE73FC" w:rsidR="0092431D" w:rsidRDefault="0092431D" w:rsidP="0092431D">
      <w:pPr>
        <w:pStyle w:val="ListParagraph"/>
        <w:ind w:left="360"/>
        <w:rPr>
          <w:rFonts w:eastAsia="Times New Roman" w:cs="Times New Roman"/>
          <w:iCs/>
        </w:rPr>
      </w:pPr>
      <w:r>
        <w:t xml:space="preserve">and the possession (including storage) and supply of the GMOs for the purposes of, or </w:t>
      </w:r>
      <w:proofErr w:type="gramStart"/>
      <w:r>
        <w:t>in the course</w:t>
      </w:r>
      <w:r w:rsidR="00EB1742">
        <w:t xml:space="preserve"> of</w:t>
      </w:r>
      <w:proofErr w:type="gramEnd"/>
      <w:r>
        <w:t>, any of these dealings.</w:t>
      </w:r>
    </w:p>
    <w:p w14:paraId="654A374D" w14:textId="53162BD9" w:rsidR="0092431D" w:rsidRPr="0092431D" w:rsidRDefault="0092431D" w:rsidP="00CD71D5">
      <w:pPr>
        <w:pStyle w:val="Notes"/>
      </w:pPr>
      <w:r w:rsidRPr="0092431D">
        <w:t>Note: Use of the GMO</w:t>
      </w:r>
      <w:r>
        <w:t>s</w:t>
      </w:r>
      <w:r w:rsidRPr="0092431D">
        <w:t xml:space="preserve"> for therapeutic purposes is not covered by the Gene Technology Act 2000 and therefore this licence is not required to authorise such use. The GMOs are also subject to regulation by other federal and state departments and agencies, including the Therapeutic Goods Administration and the Department of Agriculture, Fisheries and Forestry. These other departments and agencies may impose further requirements for, or limitations on, the use of the GMO</w:t>
      </w:r>
      <w:r>
        <w:t>s</w:t>
      </w:r>
      <w:r w:rsidRPr="0092431D">
        <w:t xml:space="preserve"> or these dealings.</w:t>
      </w:r>
    </w:p>
    <w:p w14:paraId="4891DAC7" w14:textId="10F4FE65" w:rsidR="0092431D" w:rsidRDefault="0092431D" w:rsidP="00CD71D5">
      <w:pPr>
        <w:pStyle w:val="Conditionlevel1"/>
      </w:pPr>
      <w:r>
        <w:t>This licence does not apply to dealings with the GMOs conducted as a Notifiable Low Risk Dealing (NLRD) or pursuant to another authorisation issued under the Act.</w:t>
      </w:r>
    </w:p>
    <w:p w14:paraId="770065E6" w14:textId="42C6753F" w:rsidR="0092431D" w:rsidRDefault="0092431D" w:rsidP="00CD71D5">
      <w:pPr>
        <w:pStyle w:val="Notes"/>
        <w:rPr>
          <w:lang w:eastAsia="en-AU"/>
        </w:rPr>
      </w:pPr>
      <w:r>
        <w:rPr>
          <w:lang w:eastAsia="en-AU"/>
        </w:rPr>
        <w:t>Note: Dealings conducted as an NLRD must be assessed by an Institutional Biosafety Committee (IBC) before commencement and must comply with the requirements of the Regulations.</w:t>
      </w:r>
    </w:p>
    <w:p w14:paraId="528CD9D0" w14:textId="02C84A91" w:rsidR="0092431D" w:rsidRDefault="0092431D" w:rsidP="00CD71D5">
      <w:pPr>
        <w:pStyle w:val="Conditionlevel1"/>
      </w:pPr>
      <w:r>
        <w:t>Dealings with the GMO</w:t>
      </w:r>
      <w:r w:rsidR="00802DBD">
        <w:t>s</w:t>
      </w:r>
      <w:r>
        <w:t xml:space="preserve"> </w:t>
      </w:r>
      <w:r w:rsidR="00E042FA">
        <w:t xml:space="preserve">authorised by this licence </w:t>
      </w:r>
      <w:r>
        <w:t>may be conducted in all areas of Australia.</w:t>
      </w:r>
    </w:p>
    <w:p w14:paraId="15626D4F" w14:textId="236396BB" w:rsidR="0092431D" w:rsidRDefault="0092431D" w:rsidP="00CD71D5">
      <w:pPr>
        <w:pStyle w:val="Conditionlevel1"/>
      </w:pPr>
      <w:r>
        <w:t>The licence authorises dealings with the GMO</w:t>
      </w:r>
      <w:r w:rsidR="00802DBD">
        <w:t>s</w:t>
      </w:r>
      <w:r>
        <w:t xml:space="preserve"> described in </w:t>
      </w:r>
      <w:r w:rsidRPr="0092431D">
        <w:rPr>
          <w:b/>
          <w:bCs/>
        </w:rPr>
        <w:t>Attachment A</w:t>
      </w:r>
      <w:r>
        <w:t>.</w:t>
      </w:r>
    </w:p>
    <w:p w14:paraId="2363AFFB" w14:textId="7162224F" w:rsidR="0092431D" w:rsidRPr="0092431D" w:rsidRDefault="0092431D" w:rsidP="00CD71D5">
      <w:pPr>
        <w:pStyle w:val="Sectionheading2"/>
        <w:rPr>
          <w:lang w:eastAsia="en-AU"/>
        </w:rPr>
      </w:pPr>
      <w:bookmarkStart w:id="135" w:name="_Toc141213191"/>
      <w:r w:rsidRPr="0092431D">
        <w:rPr>
          <w:lang w:eastAsia="en-AU"/>
        </w:rPr>
        <w:t>General obligations of the licence holder</w:t>
      </w:r>
      <w:bookmarkEnd w:id="135"/>
    </w:p>
    <w:p w14:paraId="4263065A" w14:textId="5C430280" w:rsidR="0092431D" w:rsidRPr="00CD71D5" w:rsidRDefault="0092431D" w:rsidP="00CD71D5">
      <w:pPr>
        <w:pStyle w:val="Conditionlevel1"/>
        <w:rPr>
          <w:rStyle w:val="Emphasis"/>
          <w:i w:val="0"/>
          <w:iCs w:val="0"/>
        </w:rPr>
      </w:pPr>
      <w:r w:rsidRPr="00CD71D5">
        <w:rPr>
          <w:rStyle w:val="Emphasis"/>
          <w:i w:val="0"/>
          <w:iCs w:val="0"/>
        </w:rPr>
        <w:t>The licence holder must</w:t>
      </w:r>
      <w:r w:rsidR="00271A1F">
        <w:rPr>
          <w:rStyle w:val="Emphasis"/>
          <w:i w:val="0"/>
          <w:iCs w:val="0"/>
        </w:rPr>
        <w:t xml:space="preserve"> immediately</w:t>
      </w:r>
      <w:r w:rsidRPr="00CD71D5">
        <w:rPr>
          <w:rStyle w:val="Emphasis"/>
          <w:i w:val="0"/>
          <w:iCs w:val="0"/>
        </w:rPr>
        <w:t xml:space="preserve"> notify the Regulator if any of its contact details change.</w:t>
      </w:r>
    </w:p>
    <w:p w14:paraId="72C50E32" w14:textId="1FEEDF2A" w:rsidR="0092431D" w:rsidRPr="00802DBD" w:rsidRDefault="0092431D" w:rsidP="00802DBD">
      <w:pPr>
        <w:pStyle w:val="Notes"/>
        <w:rPr>
          <w:rStyle w:val="Emphasis"/>
          <w:i/>
          <w:iCs w:val="0"/>
        </w:rPr>
      </w:pPr>
      <w:r w:rsidRPr="00802DBD">
        <w:rPr>
          <w:rStyle w:val="Emphasis"/>
          <w:i/>
          <w:iCs w:val="0"/>
        </w:rPr>
        <w:t xml:space="preserve">Note: </w:t>
      </w:r>
      <w:r w:rsidR="00271A1F">
        <w:rPr>
          <w:rStyle w:val="Emphasis"/>
          <w:i/>
          <w:iCs w:val="0"/>
        </w:rPr>
        <w:t>P</w:t>
      </w:r>
      <w:r w:rsidRPr="00802DBD">
        <w:rPr>
          <w:rStyle w:val="Emphasis"/>
          <w:i/>
          <w:iCs w:val="0"/>
        </w:rPr>
        <w:t xml:space="preserve">lease address correspondence to </w:t>
      </w:r>
      <w:r w:rsidRPr="00802DBD">
        <w:rPr>
          <w:rStyle w:val="Hyperlink"/>
          <w:color w:val="auto"/>
          <w:u w:val="none"/>
        </w:rPr>
        <w:t>OGTR.M&amp;C@health.gov.au</w:t>
      </w:r>
      <w:r w:rsidRPr="00802DBD">
        <w:rPr>
          <w:rStyle w:val="Emphasis"/>
          <w:i/>
          <w:iCs w:val="0"/>
        </w:rPr>
        <w:t>.</w:t>
      </w:r>
    </w:p>
    <w:p w14:paraId="67FFC39F" w14:textId="1CBF748D" w:rsidR="0092431D" w:rsidRPr="00CD71D5" w:rsidRDefault="0092431D" w:rsidP="00CD71D5">
      <w:pPr>
        <w:rPr>
          <w:i/>
          <w:iCs/>
          <w:lang w:eastAsia="en-AU"/>
        </w:rPr>
      </w:pPr>
      <w:r w:rsidRPr="00CD71D5">
        <w:rPr>
          <w:i/>
          <w:iCs/>
          <w:lang w:eastAsia="en-AU"/>
        </w:rPr>
        <w:t>Prior to issuing a licence, the Regulator considers suitability of the applicant to hold a licence. The following conditions address ongoing suitability of the licence holder.</w:t>
      </w:r>
    </w:p>
    <w:p w14:paraId="18FB1657" w14:textId="55759CED" w:rsidR="0092431D" w:rsidRDefault="0092431D" w:rsidP="00CD71D5">
      <w:pPr>
        <w:pStyle w:val="Conditionlevel1"/>
      </w:pPr>
      <w:r w:rsidRPr="0092431D">
        <w:t xml:space="preserve">The licence holder must, </w:t>
      </w:r>
      <w:proofErr w:type="gramStart"/>
      <w:r w:rsidRPr="0092431D">
        <w:t>at all times</w:t>
      </w:r>
      <w:proofErr w:type="gramEnd"/>
      <w:r w:rsidRPr="0092431D">
        <w:t>, remain an accredited organisation in accordance with the Act and must comply with its instrument of accreditation.</w:t>
      </w:r>
    </w:p>
    <w:p w14:paraId="23DC5384" w14:textId="77777777" w:rsidR="00CD71D5" w:rsidRPr="00CD71D5" w:rsidRDefault="00CD71D5" w:rsidP="00CD71D5">
      <w:pPr>
        <w:pStyle w:val="Conditionlevel1"/>
      </w:pPr>
      <w:r w:rsidRPr="00CD71D5">
        <w:t>The licence holder must:</w:t>
      </w:r>
    </w:p>
    <w:p w14:paraId="567CA5F3" w14:textId="2DE9D634" w:rsidR="00CD71D5" w:rsidRDefault="00CD71D5" w:rsidP="006D63D3">
      <w:pPr>
        <w:pStyle w:val="Conditionlevel2"/>
        <w:numPr>
          <w:ilvl w:val="0"/>
          <w:numId w:val="17"/>
        </w:numPr>
      </w:pPr>
      <w:r>
        <w:t>inform the Regulator</w:t>
      </w:r>
      <w:r w:rsidR="00EB1742">
        <w:t xml:space="preserve"> immediately</w:t>
      </w:r>
      <w:r w:rsidR="00E60692">
        <w:t>,</w:t>
      </w:r>
      <w:r w:rsidR="00EB1742">
        <w:t xml:space="preserve"> in writing, of</w:t>
      </w:r>
      <w:r>
        <w:t>:</w:t>
      </w:r>
    </w:p>
    <w:p w14:paraId="06F7418F" w14:textId="43678CF2" w:rsidR="00CD71D5" w:rsidRDefault="00CD71D5" w:rsidP="00CD71D5">
      <w:pPr>
        <w:pStyle w:val="Conditionlevel3"/>
      </w:pPr>
      <w:r>
        <w:t xml:space="preserve">any relevant conviction of the licence holder; </w:t>
      </w:r>
      <w:r w:rsidR="007A73D6">
        <w:t>or</w:t>
      </w:r>
    </w:p>
    <w:p w14:paraId="569ABC1A" w14:textId="2209DA6A" w:rsidR="00CD71D5" w:rsidRDefault="00CD71D5" w:rsidP="00CD71D5">
      <w:pPr>
        <w:pStyle w:val="Conditionlevel3"/>
      </w:pPr>
      <w:r>
        <w:t xml:space="preserve">any revocation or suspension of a licence or permit held by the licence holder under a law of the Australian Government, a </w:t>
      </w:r>
      <w:proofErr w:type="gramStart"/>
      <w:r>
        <w:t>State</w:t>
      </w:r>
      <w:proofErr w:type="gramEnd"/>
      <w:r>
        <w:t xml:space="preserve"> or a foreign country, being a law relating to the health and safety of people or the environment; </w:t>
      </w:r>
      <w:r w:rsidR="007A73D6">
        <w:t>or</w:t>
      </w:r>
    </w:p>
    <w:p w14:paraId="092F1148" w14:textId="6E7A21B8" w:rsidR="00CD71D5" w:rsidRDefault="00271A1F" w:rsidP="00CD71D5">
      <w:pPr>
        <w:pStyle w:val="Conditionlevel3"/>
      </w:pPr>
      <w:r>
        <w:t xml:space="preserve">any event or circumstances that would affect the capacity of the </w:t>
      </w:r>
      <w:r w:rsidR="00D3111D">
        <w:t>licence holder</w:t>
      </w:r>
      <w:r>
        <w:t xml:space="preserve"> to meet the conditions in it</w:t>
      </w:r>
      <w:r w:rsidR="00CD71D5">
        <w:t>; and</w:t>
      </w:r>
    </w:p>
    <w:p w14:paraId="1C121DCC" w14:textId="0617DADE" w:rsidR="00CD71D5" w:rsidRDefault="00CD71D5" w:rsidP="00CD71D5">
      <w:pPr>
        <w:pStyle w:val="Conditionlevel2"/>
      </w:pPr>
      <w:r>
        <w:t>provide any information related to the licence holder's ongoing suitability to hold a licence, if requested by the Regulator, within the timeframe stipulated by the Regulator.</w:t>
      </w:r>
    </w:p>
    <w:p w14:paraId="60E86077" w14:textId="4F16B6FE" w:rsidR="00CD71D5" w:rsidRDefault="00CD71D5" w:rsidP="00CD71D5">
      <w:pPr>
        <w:pStyle w:val="Conditionlevel1"/>
      </w:pPr>
      <w:r>
        <w:t>The licence holder must inform any person covered by this licence, to whom a particular condition of the licence applies, of the following:</w:t>
      </w:r>
    </w:p>
    <w:p w14:paraId="4DC9942A" w14:textId="380E4013" w:rsidR="00CD71D5" w:rsidRDefault="00CD71D5" w:rsidP="006D63D3">
      <w:pPr>
        <w:pStyle w:val="Conditionlevel2"/>
        <w:numPr>
          <w:ilvl w:val="0"/>
          <w:numId w:val="19"/>
        </w:numPr>
      </w:pPr>
      <w:r>
        <w:t xml:space="preserve">the </w:t>
      </w:r>
      <w:proofErr w:type="gramStart"/>
      <w:r>
        <w:t>particular condition</w:t>
      </w:r>
      <w:proofErr w:type="gramEnd"/>
      <w:r>
        <w:t xml:space="preserve"> (including any variations of it); and</w:t>
      </w:r>
    </w:p>
    <w:p w14:paraId="4945EE6B" w14:textId="3B61B71A" w:rsidR="00CD71D5" w:rsidRDefault="00CD71D5" w:rsidP="00CD71D5">
      <w:pPr>
        <w:pStyle w:val="Conditionlevel2"/>
      </w:pPr>
      <w:r>
        <w:t>the cancellation or suspension of the licence; and</w:t>
      </w:r>
    </w:p>
    <w:p w14:paraId="5C342939" w14:textId="5771BA62" w:rsidR="00CD71D5" w:rsidRDefault="00CD71D5" w:rsidP="00CD71D5">
      <w:pPr>
        <w:pStyle w:val="Conditionlevel2"/>
      </w:pPr>
      <w:r>
        <w:t>the surrender of the licence.</w:t>
      </w:r>
    </w:p>
    <w:p w14:paraId="41082B40" w14:textId="285A0233" w:rsidR="009745FB" w:rsidRDefault="009745FB" w:rsidP="009745FB">
      <w:pPr>
        <w:pStyle w:val="Sectionheading2"/>
      </w:pPr>
      <w:bookmarkStart w:id="136" w:name="_Toc141213192"/>
      <w:r w:rsidRPr="009745FB">
        <w:t>Provision of new information to the Regulator</w:t>
      </w:r>
      <w:bookmarkEnd w:id="136"/>
    </w:p>
    <w:p w14:paraId="1ACFF1D0" w14:textId="77777777" w:rsidR="009745FB" w:rsidRPr="009745FB" w:rsidRDefault="009745FB" w:rsidP="009745FB">
      <w:pPr>
        <w:rPr>
          <w:i/>
          <w:iCs/>
        </w:rPr>
      </w:pPr>
      <w:r w:rsidRPr="009745FB">
        <w:rPr>
          <w:i/>
          <w:iCs/>
        </w:rPr>
        <w:t xml:space="preserve">Licence conditions are based on the risk assessment and risk management plan developed in relation to the application using information available at the time of assessment. The following condition </w:t>
      </w:r>
      <w:r w:rsidRPr="009745FB">
        <w:rPr>
          <w:i/>
          <w:iCs/>
        </w:rPr>
        <w:lastRenderedPageBreak/>
        <w:t>requires that any new information that may affect the risk assessment is communicated to the Regulator.</w:t>
      </w:r>
    </w:p>
    <w:p w14:paraId="367C6718" w14:textId="35E5F0FE" w:rsidR="009745FB" w:rsidRDefault="009745FB" w:rsidP="009745FB">
      <w:pPr>
        <w:pStyle w:val="Conditionlevel1"/>
      </w:pPr>
      <w:bookmarkStart w:id="137" w:name="_Ref136356872"/>
      <w:r>
        <w:t>The licence holder must inform the Regulator if the licence holder becomes aware of:</w:t>
      </w:r>
      <w:bookmarkEnd w:id="137"/>
    </w:p>
    <w:p w14:paraId="5D8BD5D7" w14:textId="63C3E2F5" w:rsidR="009745FB" w:rsidRDefault="009745FB" w:rsidP="006D63D3">
      <w:pPr>
        <w:pStyle w:val="Conditionlevel2"/>
        <w:numPr>
          <w:ilvl w:val="0"/>
          <w:numId w:val="20"/>
        </w:numPr>
      </w:pPr>
      <w:r>
        <w:t>additional information as to any risks to the health and safety of people, or to the environment, associated with the dealings authorised by the licence; or</w:t>
      </w:r>
    </w:p>
    <w:p w14:paraId="589775F1" w14:textId="79274D0B" w:rsidR="009745FB" w:rsidRDefault="009745FB" w:rsidP="009745FB">
      <w:pPr>
        <w:pStyle w:val="Conditionlevel2"/>
      </w:pPr>
      <w:r>
        <w:t>any contraventions of the licence by a person covered by the licence; or</w:t>
      </w:r>
    </w:p>
    <w:p w14:paraId="45947A6A" w14:textId="4CF900B0" w:rsidR="009745FB" w:rsidRDefault="009745FB" w:rsidP="009745FB">
      <w:pPr>
        <w:pStyle w:val="Conditionlevel2"/>
      </w:pPr>
      <w:r>
        <w:t>any unintended effects of the dealings authorised by the licence.</w:t>
      </w:r>
    </w:p>
    <w:p w14:paraId="6C290281" w14:textId="77777777" w:rsidR="009745FB" w:rsidRDefault="009745FB" w:rsidP="009745FB">
      <w:pPr>
        <w:pStyle w:val="Notes"/>
      </w:pPr>
      <w:r>
        <w:t>Note: The Act requires, for the purposes of the above condition, that:</w:t>
      </w:r>
    </w:p>
    <w:p w14:paraId="7C52126F" w14:textId="2F668736" w:rsidR="009745FB" w:rsidRDefault="009745FB" w:rsidP="006D63D3">
      <w:pPr>
        <w:pStyle w:val="Notes"/>
        <w:numPr>
          <w:ilvl w:val="0"/>
          <w:numId w:val="21"/>
        </w:numPr>
      </w:pPr>
      <w:r>
        <w:t xml:space="preserve">the licence holder will be taken to have become aware of additional information of a kind mentioned in condition </w:t>
      </w:r>
      <w:r w:rsidR="00271A1F">
        <w:fldChar w:fldCharType="begin"/>
      </w:r>
      <w:r w:rsidR="00271A1F">
        <w:instrText xml:space="preserve"> REF _Ref136356872 \r \h </w:instrText>
      </w:r>
      <w:r w:rsidR="00271A1F">
        <w:fldChar w:fldCharType="separate"/>
      </w:r>
      <w:r w:rsidR="00417446">
        <w:t>14</w:t>
      </w:r>
      <w:r w:rsidR="00271A1F">
        <w:fldChar w:fldCharType="end"/>
      </w:r>
      <w:r>
        <w:t xml:space="preserve"> if he or she was reckless as to whether such information existed; and</w:t>
      </w:r>
    </w:p>
    <w:p w14:paraId="739A2B06" w14:textId="2D63606E" w:rsidR="009745FB" w:rsidRDefault="009745FB" w:rsidP="006D63D3">
      <w:pPr>
        <w:pStyle w:val="Notes"/>
        <w:numPr>
          <w:ilvl w:val="0"/>
          <w:numId w:val="21"/>
        </w:numPr>
      </w:pPr>
      <w:r>
        <w:t>the licence holder will be taken to have become aware of contraventions, or unintended effects, of a kind mentioned in condition</w:t>
      </w:r>
      <w:r w:rsidR="00271A1F">
        <w:t xml:space="preserve"> </w:t>
      </w:r>
      <w:r w:rsidR="00271A1F">
        <w:fldChar w:fldCharType="begin"/>
      </w:r>
      <w:r w:rsidR="00271A1F">
        <w:instrText xml:space="preserve"> REF _Ref136356872 \r \h </w:instrText>
      </w:r>
      <w:r w:rsidR="00271A1F">
        <w:fldChar w:fldCharType="separate"/>
      </w:r>
      <w:r w:rsidR="00417446">
        <w:t>14</w:t>
      </w:r>
      <w:r w:rsidR="00271A1F">
        <w:fldChar w:fldCharType="end"/>
      </w:r>
      <w:r>
        <w:t>, if he or she was reckless as to whether such contraventions had occurred, or such unintended effects existed.</w:t>
      </w:r>
    </w:p>
    <w:p w14:paraId="23F0BB82" w14:textId="2604B2AD" w:rsidR="009745FB" w:rsidRDefault="009745FB" w:rsidP="009745FB">
      <w:pPr>
        <w:pStyle w:val="Notes"/>
      </w:pPr>
      <w:r>
        <w:t>Note: Contraventions of the licence may occur through the action or inaction of a person.</w:t>
      </w:r>
    </w:p>
    <w:p w14:paraId="6B334DFE" w14:textId="6F29F8B9" w:rsidR="009745FB" w:rsidRDefault="009745FB" w:rsidP="009745FB">
      <w:pPr>
        <w:pStyle w:val="Conditionlevel1"/>
      </w:pPr>
      <w:r>
        <w:t xml:space="preserve">If the licence holder is required to inform the Regulator under condition </w:t>
      </w:r>
      <w:r>
        <w:fldChar w:fldCharType="begin"/>
      </w:r>
      <w:r>
        <w:instrText xml:space="preserve"> REF _Ref136356872 \r \h </w:instrText>
      </w:r>
      <w:r>
        <w:fldChar w:fldCharType="separate"/>
      </w:r>
      <w:r w:rsidR="00417446">
        <w:t>14</w:t>
      </w:r>
      <w:r>
        <w:fldChar w:fldCharType="end"/>
      </w:r>
      <w:r>
        <w:t xml:space="preserve">, the Regulator must be informed </w:t>
      </w:r>
      <w:r w:rsidR="00C637E2">
        <w:t>immediately</w:t>
      </w:r>
      <w:r>
        <w:t>.</w:t>
      </w:r>
    </w:p>
    <w:p w14:paraId="1D474C80" w14:textId="54989890" w:rsidR="009745FB" w:rsidRDefault="009745FB" w:rsidP="009745FB">
      <w:pPr>
        <w:pStyle w:val="Notes"/>
      </w:pPr>
      <w:r>
        <w:t xml:space="preserve">Note: An example of informing </w:t>
      </w:r>
      <w:r w:rsidR="00C637E2">
        <w:t>immediately</w:t>
      </w:r>
      <w:r>
        <w:t xml:space="preserve"> is contact made </w:t>
      </w:r>
      <w:r w:rsidR="00DA6A42">
        <w:t>at the time of the incident</w:t>
      </w:r>
      <w:r>
        <w:t xml:space="preserve"> via the OGTR free call phone number 1800 181 030.</w:t>
      </w:r>
    </w:p>
    <w:p w14:paraId="6C87A193" w14:textId="03E599F6" w:rsidR="009745FB" w:rsidRDefault="009745FB" w:rsidP="009745FB">
      <w:pPr>
        <w:pStyle w:val="Conditionlevel1"/>
      </w:pPr>
      <w:r>
        <w:t>If at any time the Regulator requests the licence holder to collect and provide information about any matter to do with the progress of the dealings authorised by this licence, including but not confined to:</w:t>
      </w:r>
    </w:p>
    <w:p w14:paraId="2A4E77A5" w14:textId="4C338B50" w:rsidR="009745FB" w:rsidRDefault="009745FB" w:rsidP="006D63D3">
      <w:pPr>
        <w:pStyle w:val="Conditionlevel2"/>
        <w:numPr>
          <w:ilvl w:val="0"/>
          <w:numId w:val="22"/>
        </w:numPr>
      </w:pPr>
      <w:r>
        <w:t xml:space="preserve">additional information as to any risks to the health and safety of people, or to the environment, associated with the dealings authorised by the licence, whether or not the licence holder has provided information to the Regulator under condition </w:t>
      </w:r>
      <w:r>
        <w:fldChar w:fldCharType="begin"/>
      </w:r>
      <w:r>
        <w:instrText xml:space="preserve"> REF _Ref136356872 \r \h </w:instrText>
      </w:r>
      <w:r>
        <w:fldChar w:fldCharType="separate"/>
      </w:r>
      <w:r w:rsidR="00417446">
        <w:t>14</w:t>
      </w:r>
      <w:r>
        <w:fldChar w:fldCharType="end"/>
      </w:r>
      <w:r>
        <w:t>(a</w:t>
      </w:r>
      <w:proofErr w:type="gramStart"/>
      <w:r>
        <w:t>);</w:t>
      </w:r>
      <w:proofErr w:type="gramEnd"/>
    </w:p>
    <w:p w14:paraId="1F50CD6F" w14:textId="3B9FDE9D" w:rsidR="009745FB" w:rsidRDefault="009745FB" w:rsidP="009745FB">
      <w:pPr>
        <w:pStyle w:val="Conditionlevel2"/>
      </w:pPr>
      <w:r>
        <w:t xml:space="preserve">any contraventions of the licence by a person covered by the licence, whether or not the licence holder has provided information to the Regulator under condition </w:t>
      </w:r>
      <w:r>
        <w:fldChar w:fldCharType="begin"/>
      </w:r>
      <w:r>
        <w:instrText xml:space="preserve"> REF _Ref136356872 \r \h </w:instrText>
      </w:r>
      <w:r>
        <w:fldChar w:fldCharType="separate"/>
      </w:r>
      <w:r w:rsidR="00417446">
        <w:t>14</w:t>
      </w:r>
      <w:r>
        <w:fldChar w:fldCharType="end"/>
      </w:r>
      <w:r>
        <w:t>(b</w:t>
      </w:r>
      <w:proofErr w:type="gramStart"/>
      <w:r>
        <w:t>);</w:t>
      </w:r>
      <w:proofErr w:type="gramEnd"/>
    </w:p>
    <w:p w14:paraId="79E5E2A7" w14:textId="5766CD2A" w:rsidR="009745FB" w:rsidRDefault="009745FB" w:rsidP="009745FB">
      <w:pPr>
        <w:pStyle w:val="Conditionlevel2"/>
      </w:pPr>
      <w:r>
        <w:t xml:space="preserve">any unintended effects of the dealings authorised by the licence, whether or not the licence holder has provided information to the Regulator under condition </w:t>
      </w:r>
      <w:r>
        <w:fldChar w:fldCharType="begin"/>
      </w:r>
      <w:r>
        <w:instrText xml:space="preserve"> REF _Ref136356872 \r \h </w:instrText>
      </w:r>
      <w:r>
        <w:fldChar w:fldCharType="separate"/>
      </w:r>
      <w:r w:rsidR="00417446">
        <w:t>14</w:t>
      </w:r>
      <w:r>
        <w:fldChar w:fldCharType="end"/>
      </w:r>
      <w:r>
        <w:t>(c</w:t>
      </w:r>
      <w:proofErr w:type="gramStart"/>
      <w:r>
        <w:t>);</w:t>
      </w:r>
      <w:proofErr w:type="gramEnd"/>
    </w:p>
    <w:p w14:paraId="03351DE1" w14:textId="6D030AF7" w:rsidR="009745FB" w:rsidRDefault="009745FB" w:rsidP="009745FB">
      <w:pPr>
        <w:pStyle w:val="Conditionlevel2"/>
      </w:pPr>
      <w:r>
        <w:t xml:space="preserve">research, including by way of survey, to verify predictions of the risk assessment, or for any purpose related to risks to the health and safety of people, or to the </w:t>
      </w:r>
      <w:proofErr w:type="gramStart"/>
      <w:r>
        <w:t>environment;</w:t>
      </w:r>
      <w:proofErr w:type="gramEnd"/>
    </w:p>
    <w:p w14:paraId="27C7E1EF" w14:textId="04888AE5" w:rsidR="009745FB" w:rsidRDefault="009745FB" w:rsidP="009745FB">
      <w:pPr>
        <w:pStyle w:val="Conditionlevel2"/>
      </w:pPr>
      <w:r>
        <w:t>scientific literature and reports in respect of the GMOs authorised by this licence, for a nominated period;</w:t>
      </w:r>
      <w:r w:rsidR="00034961">
        <w:t xml:space="preserve"> and</w:t>
      </w:r>
    </w:p>
    <w:p w14:paraId="3A335336" w14:textId="0B591304" w:rsidR="009745FB" w:rsidRDefault="009745FB" w:rsidP="009745FB">
      <w:pPr>
        <w:pStyle w:val="Conditionlevel2"/>
      </w:pPr>
      <w:r>
        <w:t xml:space="preserve">details of any refusals of applications for licences or permits (however described) to deal with the GMO made pursuant to the regulatory laws of a foreign </w:t>
      </w:r>
      <w:proofErr w:type="gramStart"/>
      <w:r>
        <w:t>country;</w:t>
      </w:r>
      <w:proofErr w:type="gramEnd"/>
    </w:p>
    <w:p w14:paraId="5E0C10BD" w14:textId="77777777" w:rsidR="009745FB" w:rsidRDefault="009745FB" w:rsidP="009745FB">
      <w:r>
        <w:t>and the request is reasonable, having regard to consistency with the Act and relevance to its purpose, then the licence holder must collect the information and provide it to the Regulator at a time and in the manner requested by the Regulator.</w:t>
      </w:r>
    </w:p>
    <w:p w14:paraId="3E489531" w14:textId="1F1329E1" w:rsidR="009745FB" w:rsidRDefault="009745FB" w:rsidP="009745FB">
      <w:pPr>
        <w:pStyle w:val="Notes"/>
      </w:pPr>
      <w:r>
        <w:t>Note: The Regulator may invite the licence holder to make a submission on the reasonability of a request by the Regulator to collect and provide information relevant to the progress of the dealings with the GMOs.</w:t>
      </w:r>
    </w:p>
    <w:p w14:paraId="73E66439" w14:textId="08744154" w:rsidR="009745FB" w:rsidRDefault="009745FB" w:rsidP="009745FB">
      <w:pPr>
        <w:pStyle w:val="Sectionheading2"/>
      </w:pPr>
      <w:bookmarkStart w:id="138" w:name="_Toc141213193"/>
      <w:r w:rsidRPr="009745FB">
        <w:lastRenderedPageBreak/>
        <w:t xml:space="preserve">Obligations of persons covered by the </w:t>
      </w:r>
      <w:proofErr w:type="gramStart"/>
      <w:r w:rsidRPr="009745FB">
        <w:t>licence</w:t>
      </w:r>
      <w:bookmarkEnd w:id="138"/>
      <w:proofErr w:type="gramEnd"/>
    </w:p>
    <w:p w14:paraId="7BE1C36D" w14:textId="0CFABB87" w:rsidR="009745FB" w:rsidRDefault="009745FB" w:rsidP="00CA558F">
      <w:pPr>
        <w:pStyle w:val="Conditionlevel1"/>
      </w:pPr>
      <w:r w:rsidRPr="009745FB">
        <w:t>If a person is authorised by this licence to deal with the GMO</w:t>
      </w:r>
      <w:r w:rsidR="00DA6A42">
        <w:t>s</w:t>
      </w:r>
      <w:r w:rsidRPr="009745FB">
        <w:t xml:space="preserve"> and a particular condition of this licence applies to the dealing by that person, the person must allow the Regulator, or a person authorised by the Regulator, to enter premises where the dealing is being undertaken, for the purposes of auditing or monitoring the dealing.</w:t>
      </w:r>
    </w:p>
    <w:p w14:paraId="01E18838" w14:textId="61EED333" w:rsidR="00CA558F" w:rsidRDefault="00CA558F" w:rsidP="00CA558F">
      <w:pPr>
        <w:pStyle w:val="Sectionheading1"/>
      </w:pPr>
      <w:bookmarkStart w:id="139" w:name="_Toc141213194"/>
      <w:r w:rsidRPr="00CA558F">
        <w:t>Reporting and documentation</w:t>
      </w:r>
      <w:r>
        <w:t xml:space="preserve"> requirements</w:t>
      </w:r>
      <w:bookmarkEnd w:id="139"/>
    </w:p>
    <w:p w14:paraId="202F3173" w14:textId="4C2F15C0" w:rsidR="00CA558F" w:rsidRDefault="00CA558F" w:rsidP="00CA558F">
      <w:pPr>
        <w:pStyle w:val="Sectionheading2"/>
      </w:pPr>
      <w:bookmarkStart w:id="140" w:name="_Toc141213195"/>
      <w:r>
        <w:t>Notification of authorisation by the Therapeutic Goods Administration</w:t>
      </w:r>
      <w:bookmarkEnd w:id="140"/>
    </w:p>
    <w:p w14:paraId="619B8A7B" w14:textId="05C63FBA" w:rsidR="00CA558F" w:rsidRDefault="00CA558F" w:rsidP="00CA558F">
      <w:pPr>
        <w:pStyle w:val="Conditionlevel1"/>
      </w:pPr>
      <w:r>
        <w:t>If the GMOs are included on the ARTG, the licence holder must notify the Regulator in writing within 14 days of registration.</w:t>
      </w:r>
    </w:p>
    <w:p w14:paraId="21877D51" w14:textId="09F8CFF6" w:rsidR="00CA558F" w:rsidRDefault="00CA558F" w:rsidP="00CA558F">
      <w:pPr>
        <w:pStyle w:val="Conditionlevel1"/>
      </w:pPr>
      <w:r>
        <w:t>The licence holder must notify the Regulator in writing of any subsequent amendments to the conditions of the ARTG registration involving the pattern of usage, handling, storage, transport</w:t>
      </w:r>
      <w:r w:rsidR="00DA6A42">
        <w:t>,</w:t>
      </w:r>
      <w:r>
        <w:t xml:space="preserve"> or disposal of the GMOs, within 14 days of the change occurring.</w:t>
      </w:r>
    </w:p>
    <w:p w14:paraId="4EC16D99" w14:textId="0F3E734F" w:rsidR="00CA558F" w:rsidRDefault="00CA558F" w:rsidP="00CA558F">
      <w:pPr>
        <w:pStyle w:val="Sectionheading2"/>
      </w:pPr>
      <w:bookmarkStart w:id="141" w:name="_Toc141213196"/>
      <w:r>
        <w:t>Annual report</w:t>
      </w:r>
      <w:bookmarkEnd w:id="141"/>
    </w:p>
    <w:p w14:paraId="6CF8DD35" w14:textId="73610FAA" w:rsidR="00CA558F" w:rsidRDefault="00CA558F" w:rsidP="00CA558F">
      <w:pPr>
        <w:pStyle w:val="Conditionlevel1"/>
      </w:pPr>
      <w:r>
        <w:t>The licence holder must provide an Annual Report to the Regulator by the end of September each year covering the previous financial year. An Annual Report must include:</w:t>
      </w:r>
    </w:p>
    <w:p w14:paraId="6DA2D4FB" w14:textId="2B6E884D" w:rsidR="00CA558F" w:rsidRDefault="00CA558F" w:rsidP="006D63D3">
      <w:pPr>
        <w:pStyle w:val="Conditionlevel2"/>
        <w:numPr>
          <w:ilvl w:val="0"/>
          <w:numId w:val="23"/>
        </w:numPr>
      </w:pPr>
      <w:r>
        <w:t>information about any adverse impacts, unintended effects, or new information relating to risks, to human health and safety or the environment caused by the GMOs or material from the GMOs; and</w:t>
      </w:r>
    </w:p>
    <w:p w14:paraId="3FF07595" w14:textId="294EC066" w:rsidR="00CA558F" w:rsidRDefault="00CA558F" w:rsidP="00CA558F">
      <w:pPr>
        <w:pStyle w:val="Conditionlevel2"/>
      </w:pPr>
      <w:r>
        <w:t>information about the numbers of the GM vaccine doses imported and distributed to each State and Territory</w:t>
      </w:r>
      <w:r w:rsidR="00DA6A42">
        <w:t>.</w:t>
      </w:r>
    </w:p>
    <w:p w14:paraId="5D0DBC6E" w14:textId="2673441A" w:rsidR="00CA558F" w:rsidRDefault="00CA558F" w:rsidP="00CA558F">
      <w:pPr>
        <w:pStyle w:val="Sectionheading2"/>
      </w:pPr>
      <w:bookmarkStart w:id="142" w:name="_Toc141213197"/>
      <w:r>
        <w:t>Testing methodology</w:t>
      </w:r>
      <w:bookmarkEnd w:id="142"/>
    </w:p>
    <w:p w14:paraId="03872B67" w14:textId="2109657E" w:rsidR="00CA558F" w:rsidRPr="00CA558F" w:rsidRDefault="00CA558F" w:rsidP="00CA558F">
      <w:pPr>
        <w:pStyle w:val="Conditionlevel1"/>
      </w:pPr>
      <w:r w:rsidRPr="00CA558F">
        <w:t>At least 14 days prior to conducting any dealings with the GMO</w:t>
      </w:r>
      <w:r w:rsidR="00DA6A42">
        <w:t>s</w:t>
      </w:r>
      <w:r w:rsidRPr="00CA558F">
        <w:t>, the licence holder must provide to the Regulator a written methodology to reliably detect the GMO</w:t>
      </w:r>
      <w:r w:rsidR="00DA6A42">
        <w:t>s</w:t>
      </w:r>
      <w:r w:rsidRPr="00CA558F">
        <w:t xml:space="preserve">, or the presence of the genetic modifications described in </w:t>
      </w:r>
      <w:r w:rsidRPr="00CA558F">
        <w:rPr>
          <w:b/>
          <w:bCs/>
        </w:rPr>
        <w:t>Attachment A</w:t>
      </w:r>
      <w:r w:rsidRPr="00CA558F">
        <w:t xml:space="preserve"> in a recipient organism or environmental sample. The detection method(s) must be capable of identifying, to the satisfaction of the Regulator, the GMO</w:t>
      </w:r>
      <w:r w:rsidR="00DA6A42">
        <w:t>s</w:t>
      </w:r>
      <w:r w:rsidRPr="00CA558F">
        <w:t xml:space="preserve"> described in </w:t>
      </w:r>
      <w:r w:rsidRPr="00CA558F">
        <w:rPr>
          <w:b/>
          <w:bCs/>
        </w:rPr>
        <w:t>Attachment A</w:t>
      </w:r>
      <w:r w:rsidRPr="00CA558F">
        <w:t>.</w:t>
      </w:r>
    </w:p>
    <w:p w14:paraId="556D12AD" w14:textId="658F9E04" w:rsidR="00CA558F" w:rsidRPr="00DB31C9" w:rsidRDefault="00CA558F" w:rsidP="00DB31C9">
      <w:pPr>
        <w:pStyle w:val="Notes"/>
      </w:pPr>
      <w:r w:rsidRPr="00DB31C9">
        <w:rPr>
          <w:rStyle w:val="Emphasis"/>
          <w:i/>
          <w:iCs w:val="0"/>
        </w:rPr>
        <w:t xml:space="preserve">Note: </w:t>
      </w:r>
      <w:r w:rsidR="00DA6A42">
        <w:rPr>
          <w:rStyle w:val="Emphasis"/>
          <w:i/>
          <w:iCs w:val="0"/>
        </w:rPr>
        <w:t>P</w:t>
      </w:r>
      <w:r w:rsidRPr="00DB31C9">
        <w:rPr>
          <w:rStyle w:val="Emphasis"/>
          <w:i/>
          <w:iCs w:val="0"/>
        </w:rPr>
        <w:t>lease address correspondence to OGTR.M&amp;C@health.gov.au.</w:t>
      </w:r>
    </w:p>
    <w:p w14:paraId="42CC84D2" w14:textId="19723C70" w:rsidR="006A5534" w:rsidRDefault="006A5534">
      <w:r>
        <w:br w:type="page"/>
      </w:r>
    </w:p>
    <w:p w14:paraId="7295906A" w14:textId="60D8B1B9" w:rsidR="005F35E7" w:rsidRDefault="005F35E7" w:rsidP="005F35E7">
      <w:pPr>
        <w:pStyle w:val="Heading2"/>
      </w:pPr>
      <w:bookmarkStart w:id="143" w:name="_Ref118731462"/>
      <w:bookmarkStart w:id="144" w:name="_Toc141213198"/>
      <w:r>
        <w:lastRenderedPageBreak/>
        <w:t>ATTACHMENT A</w:t>
      </w:r>
      <w:bookmarkEnd w:id="143"/>
      <w:bookmarkEnd w:id="144"/>
    </w:p>
    <w:p w14:paraId="677B400A" w14:textId="1E2E414D" w:rsidR="008E000E" w:rsidRPr="000A29BE" w:rsidRDefault="008E000E" w:rsidP="008E000E">
      <w:pPr>
        <w:tabs>
          <w:tab w:val="left" w:pos="90"/>
          <w:tab w:val="left" w:pos="2040"/>
          <w:tab w:val="left" w:pos="4975"/>
          <w:tab w:val="left" w:pos="6812"/>
        </w:tabs>
        <w:rPr>
          <w:b/>
          <w:bCs/>
        </w:rPr>
      </w:pPr>
      <w:r w:rsidRPr="000A29BE">
        <w:rPr>
          <w:b/>
          <w:bCs/>
        </w:rPr>
        <w:t>DIR No: 19</w:t>
      </w:r>
      <w:r>
        <w:rPr>
          <w:b/>
          <w:bCs/>
        </w:rPr>
        <w:t>6</w:t>
      </w:r>
    </w:p>
    <w:p w14:paraId="7E54A5FB" w14:textId="74770099" w:rsidR="008E000E" w:rsidRPr="000A29BE" w:rsidRDefault="008E000E" w:rsidP="008E000E">
      <w:pPr>
        <w:tabs>
          <w:tab w:val="left" w:pos="1985"/>
        </w:tabs>
        <w:spacing w:before="60"/>
        <w:ind w:left="1985" w:hanging="1985"/>
        <w:rPr>
          <w:bCs/>
        </w:rPr>
      </w:pPr>
      <w:r w:rsidRPr="000A29BE">
        <w:rPr>
          <w:b/>
          <w:bCs/>
        </w:rPr>
        <w:t>Full Title:</w:t>
      </w:r>
      <w:r w:rsidRPr="000A29BE">
        <w:t xml:space="preserve"> </w:t>
      </w:r>
      <w:r w:rsidRPr="000A29BE">
        <w:tab/>
      </w:r>
      <w:bookmarkStart w:id="145" w:name="_Hlk113970664"/>
      <w:r w:rsidR="00A33D21" w:rsidRPr="00A33D21">
        <w:t xml:space="preserve">Commercial supply of </w:t>
      </w:r>
      <w:proofErr w:type="spellStart"/>
      <w:r w:rsidR="00A33D21" w:rsidRPr="00A33D21">
        <w:t>Qdenga</w:t>
      </w:r>
      <w:proofErr w:type="spellEnd"/>
      <w:r w:rsidR="00A33D21" w:rsidRPr="00A33D21">
        <w:t>, a live attenuated GM dengue vaccine</w:t>
      </w:r>
      <w:bookmarkEnd w:id="145"/>
    </w:p>
    <w:p w14:paraId="10709309" w14:textId="77777777" w:rsidR="008E000E" w:rsidRPr="000A29BE" w:rsidRDefault="008E000E" w:rsidP="008E000E">
      <w:pPr>
        <w:spacing w:before="180"/>
        <w:ind w:left="2835" w:hanging="2835"/>
        <w:rPr>
          <w:b/>
          <w:bCs/>
          <w:u w:val="single"/>
        </w:rPr>
      </w:pPr>
      <w:r w:rsidRPr="000A29BE">
        <w:rPr>
          <w:b/>
          <w:bCs/>
          <w:u w:val="single"/>
        </w:rPr>
        <w:t>Organisation Details</w:t>
      </w:r>
    </w:p>
    <w:p w14:paraId="49C575B1" w14:textId="6DBC4FB9" w:rsidR="008E000E" w:rsidRPr="000A29BE" w:rsidRDefault="008E000E" w:rsidP="008E000E">
      <w:pPr>
        <w:tabs>
          <w:tab w:val="left" w:pos="1985"/>
        </w:tabs>
        <w:spacing w:before="60"/>
        <w:ind w:left="1985" w:hanging="1985"/>
        <w:rPr>
          <w:rFonts w:cs="Calibri"/>
        </w:rPr>
      </w:pPr>
      <w:r w:rsidRPr="000A29BE">
        <w:rPr>
          <w:bCs/>
        </w:rPr>
        <w:t>Postal address:</w:t>
      </w:r>
      <w:r w:rsidRPr="000A29BE">
        <w:tab/>
      </w:r>
      <w:r w:rsidR="00E23D18" w:rsidRPr="00E23D18">
        <w:t>Takeda Pharmaceuticals Australia Pty Ltd</w:t>
      </w:r>
    </w:p>
    <w:p w14:paraId="3740F4B2" w14:textId="21E303AD" w:rsidR="008E000E" w:rsidRPr="000A29BE" w:rsidRDefault="008E000E" w:rsidP="008E000E">
      <w:pPr>
        <w:tabs>
          <w:tab w:val="left" w:pos="1985"/>
        </w:tabs>
        <w:spacing w:before="60"/>
        <w:ind w:left="1985" w:hanging="1985"/>
        <w:rPr>
          <w:rFonts w:cs="Calibri"/>
        </w:rPr>
      </w:pPr>
      <w:r w:rsidRPr="000A29BE">
        <w:rPr>
          <w:rFonts w:cs="Calibri"/>
        </w:rPr>
        <w:tab/>
      </w:r>
      <w:r w:rsidR="00E23D18" w:rsidRPr="00E23D18">
        <w:rPr>
          <w:rFonts w:cs="Calibri"/>
        </w:rPr>
        <w:t>Level 39, Grosvenor Place, 225 George Street</w:t>
      </w:r>
    </w:p>
    <w:p w14:paraId="51F831FF" w14:textId="36C18766" w:rsidR="008E000E" w:rsidRPr="000A29BE" w:rsidRDefault="008E000E" w:rsidP="008E000E">
      <w:pPr>
        <w:tabs>
          <w:tab w:val="left" w:pos="1985"/>
        </w:tabs>
        <w:spacing w:before="60"/>
        <w:ind w:left="1985" w:hanging="1985"/>
        <w:rPr>
          <w:rFonts w:cs="Calibri"/>
        </w:rPr>
      </w:pPr>
      <w:r w:rsidRPr="000A29BE">
        <w:rPr>
          <w:rFonts w:cs="Calibri"/>
        </w:rPr>
        <w:tab/>
      </w:r>
      <w:r w:rsidR="00E23D18">
        <w:rPr>
          <w:rFonts w:cs="Calibri"/>
        </w:rPr>
        <w:t>Sydney NSW 2000</w:t>
      </w:r>
    </w:p>
    <w:p w14:paraId="37CF863A" w14:textId="51163495" w:rsidR="008E000E" w:rsidRPr="000A29BE" w:rsidRDefault="008E000E" w:rsidP="008E000E">
      <w:pPr>
        <w:tabs>
          <w:tab w:val="left" w:pos="1985"/>
        </w:tabs>
        <w:spacing w:before="60"/>
        <w:ind w:left="1985" w:hanging="1985"/>
        <w:rPr>
          <w:rFonts w:cs="Calibri"/>
        </w:rPr>
      </w:pPr>
      <w:r w:rsidRPr="000A29BE">
        <w:rPr>
          <w:rFonts w:cs="Calibri"/>
        </w:rPr>
        <w:t>Accreditation No:</w:t>
      </w:r>
      <w:r w:rsidRPr="000A29BE">
        <w:rPr>
          <w:rFonts w:cs="Calibri"/>
        </w:rPr>
        <w:tab/>
      </w:r>
      <w:proofErr w:type="spellStart"/>
      <w:r w:rsidRPr="000A29BE">
        <w:rPr>
          <w:rFonts w:cs="Calibri"/>
        </w:rPr>
        <w:t>Accr</w:t>
      </w:r>
      <w:proofErr w:type="spellEnd"/>
      <w:r w:rsidRPr="000A29BE">
        <w:rPr>
          <w:rFonts w:cs="Calibri"/>
        </w:rPr>
        <w:t xml:space="preserve"> </w:t>
      </w:r>
      <w:r w:rsidR="00E23D18">
        <w:rPr>
          <w:rFonts w:cs="Calibri"/>
        </w:rPr>
        <w:t>282</w:t>
      </w:r>
    </w:p>
    <w:p w14:paraId="2F5D2C66" w14:textId="77777777" w:rsidR="008E000E" w:rsidRPr="000A29BE" w:rsidRDefault="008E000E" w:rsidP="008E000E">
      <w:pPr>
        <w:spacing w:before="240"/>
        <w:ind w:left="2835" w:hanging="2835"/>
        <w:rPr>
          <w:b/>
          <w:u w:val="single"/>
        </w:rPr>
      </w:pPr>
      <w:r w:rsidRPr="000A29BE">
        <w:rPr>
          <w:b/>
          <w:u w:val="single"/>
        </w:rPr>
        <w:t>GMO Description</w:t>
      </w:r>
    </w:p>
    <w:p w14:paraId="247D09EA" w14:textId="77777777" w:rsidR="008E000E" w:rsidRPr="000A29BE" w:rsidRDefault="008E000E" w:rsidP="008E000E">
      <w:pPr>
        <w:tabs>
          <w:tab w:val="left" w:pos="0"/>
        </w:tabs>
        <w:rPr>
          <w:b/>
          <w:bCs/>
        </w:rPr>
      </w:pPr>
      <w:r w:rsidRPr="000A29BE">
        <w:rPr>
          <w:b/>
          <w:bCs/>
        </w:rPr>
        <w:t xml:space="preserve">GMOs covered by this </w:t>
      </w:r>
      <w:proofErr w:type="gramStart"/>
      <w:r w:rsidRPr="000A29BE">
        <w:rPr>
          <w:b/>
          <w:bCs/>
        </w:rPr>
        <w:t>licence</w:t>
      </w:r>
      <w:proofErr w:type="gramEnd"/>
    </w:p>
    <w:p w14:paraId="6BF22D12" w14:textId="15387921" w:rsidR="008E000E" w:rsidRPr="000A29BE" w:rsidRDefault="00A33D21" w:rsidP="00022373">
      <w:r>
        <w:t>The GM vaccine contains 4 live attenuated dengue strains</w:t>
      </w:r>
      <w:r w:rsidR="008F1E95">
        <w:t xml:space="preserve"> </w:t>
      </w:r>
      <w:r w:rsidR="00EA54D3">
        <w:t xml:space="preserve">(TDV-1, TDV-2, TDV-3, and TDV-4) </w:t>
      </w:r>
      <w:r w:rsidR="008F1E95">
        <w:t>which have been modified to contain</w:t>
      </w:r>
      <w:r w:rsidR="00E23D18">
        <w:t xml:space="preserve"> </w:t>
      </w:r>
      <w:proofErr w:type="spellStart"/>
      <w:r w:rsidRPr="00B27EB5">
        <w:rPr>
          <w:i/>
          <w:iCs/>
        </w:rPr>
        <w:t>prM</w:t>
      </w:r>
      <w:proofErr w:type="spellEnd"/>
      <w:r w:rsidRPr="00A33D21">
        <w:t xml:space="preserve"> (</w:t>
      </w:r>
      <w:r w:rsidR="00E23D18">
        <w:t>p</w:t>
      </w:r>
      <w:r w:rsidRPr="00A33D21">
        <w:t xml:space="preserve">re-membrane) and </w:t>
      </w:r>
      <w:r w:rsidRPr="00B27EB5">
        <w:rPr>
          <w:i/>
          <w:iCs/>
        </w:rPr>
        <w:t>E</w:t>
      </w:r>
      <w:r w:rsidRPr="00A33D21">
        <w:t xml:space="preserve"> (</w:t>
      </w:r>
      <w:r w:rsidR="00E23D18">
        <w:t>e</w:t>
      </w:r>
      <w:r w:rsidRPr="00A33D21">
        <w:t xml:space="preserve">nvelope) </w:t>
      </w:r>
      <w:r w:rsidR="00E23D18">
        <w:t xml:space="preserve">genes </w:t>
      </w:r>
      <w:r w:rsidRPr="00A33D21">
        <w:t>from</w:t>
      </w:r>
      <w:r w:rsidR="00E23D18">
        <w:t xml:space="preserve"> </w:t>
      </w:r>
      <w:r w:rsidR="000927E7">
        <w:t>dengue serotype 1 (strain 16007), dengue serotype 2 (strain 16681), dengue serotype 3 (strain 16562), and dengue serotype 4 (strain 1036)</w:t>
      </w:r>
      <w:r w:rsidR="00E23D18">
        <w:t>.</w:t>
      </w:r>
    </w:p>
    <w:p w14:paraId="44B80E4A" w14:textId="77777777" w:rsidR="008E000E" w:rsidRPr="000A29BE" w:rsidRDefault="008E000E" w:rsidP="008E000E">
      <w:pPr>
        <w:tabs>
          <w:tab w:val="left" w:pos="90"/>
        </w:tabs>
        <w:spacing w:before="240"/>
        <w:rPr>
          <w:b/>
          <w:bCs/>
        </w:rPr>
      </w:pPr>
      <w:r w:rsidRPr="000A29BE">
        <w:rPr>
          <w:b/>
          <w:bCs/>
        </w:rPr>
        <w:t>Parent Organism</w:t>
      </w:r>
    </w:p>
    <w:p w14:paraId="6409055F" w14:textId="4B94963D" w:rsidR="008E000E" w:rsidRPr="000A29BE" w:rsidRDefault="008E000E" w:rsidP="008E000E">
      <w:pPr>
        <w:tabs>
          <w:tab w:val="left" w:pos="1985"/>
        </w:tabs>
        <w:spacing w:before="60"/>
        <w:ind w:left="1985" w:hanging="1985"/>
      </w:pPr>
      <w:r w:rsidRPr="000A29BE">
        <w:t>Common Name:</w:t>
      </w:r>
      <w:r w:rsidRPr="000A29BE">
        <w:tab/>
      </w:r>
      <w:r w:rsidR="00241523">
        <w:t>Dengue virus</w:t>
      </w:r>
    </w:p>
    <w:p w14:paraId="491FFB35" w14:textId="373351DE" w:rsidR="008E000E" w:rsidRPr="008E000E" w:rsidRDefault="008E000E" w:rsidP="008E000E">
      <w:pPr>
        <w:tabs>
          <w:tab w:val="left" w:pos="1985"/>
        </w:tabs>
        <w:spacing w:before="60"/>
        <w:ind w:left="1985" w:hanging="1985"/>
        <w:rPr>
          <w:iCs/>
        </w:rPr>
      </w:pPr>
      <w:r w:rsidRPr="000A29BE">
        <w:t>Scientific Name:</w:t>
      </w:r>
      <w:r w:rsidRPr="000A29BE">
        <w:tab/>
      </w:r>
      <w:r w:rsidR="00241523">
        <w:t>Dengue virus serotype 2 strain PDK-53</w:t>
      </w:r>
    </w:p>
    <w:p w14:paraId="6AF4F718" w14:textId="77777777" w:rsidR="008E000E" w:rsidRPr="000A29BE" w:rsidRDefault="008E000E" w:rsidP="008E000E">
      <w:pPr>
        <w:tabs>
          <w:tab w:val="left" w:pos="90"/>
        </w:tabs>
        <w:spacing w:before="240"/>
        <w:rPr>
          <w:b/>
          <w:bCs/>
        </w:rPr>
      </w:pPr>
      <w:r w:rsidRPr="000A29BE">
        <w:rPr>
          <w:b/>
          <w:bCs/>
        </w:rPr>
        <w:t xml:space="preserve">Modified </w:t>
      </w:r>
      <w:proofErr w:type="gramStart"/>
      <w:r w:rsidRPr="000A29BE">
        <w:rPr>
          <w:b/>
          <w:bCs/>
        </w:rPr>
        <w:t>traits</w:t>
      </w:r>
      <w:proofErr w:type="gramEnd"/>
    </w:p>
    <w:p w14:paraId="52B84190" w14:textId="7FC2A702" w:rsidR="008E000E" w:rsidRPr="000A29BE" w:rsidRDefault="008E000E" w:rsidP="008E000E">
      <w:pPr>
        <w:tabs>
          <w:tab w:val="left" w:pos="1985"/>
        </w:tabs>
        <w:spacing w:before="60"/>
        <w:ind w:left="1985" w:hanging="1985"/>
      </w:pPr>
      <w:r w:rsidRPr="000A29BE">
        <w:t>Category:</w:t>
      </w:r>
      <w:r w:rsidRPr="000A29BE">
        <w:tab/>
      </w:r>
      <w:bookmarkStart w:id="146" w:name="_Hlk141184699"/>
      <w:r w:rsidR="00A33D21">
        <w:t>Vaccine – altered antigen expression</w:t>
      </w:r>
      <w:bookmarkEnd w:id="146"/>
    </w:p>
    <w:p w14:paraId="01B8163F" w14:textId="5B91CC19" w:rsidR="008E000E" w:rsidRPr="000A29BE" w:rsidRDefault="008E000E" w:rsidP="00A33D21">
      <w:pPr>
        <w:tabs>
          <w:tab w:val="left" w:pos="1985"/>
        </w:tabs>
        <w:spacing w:before="60"/>
        <w:ind w:left="1985" w:hanging="1985"/>
      </w:pPr>
      <w:r w:rsidRPr="000A29BE">
        <w:t>Description:</w:t>
      </w:r>
      <w:r w:rsidRPr="000A29BE">
        <w:tab/>
      </w:r>
      <w:r w:rsidR="008F1E95">
        <w:t>The d</w:t>
      </w:r>
      <w:r w:rsidR="00E23D18">
        <w:t>engue</w:t>
      </w:r>
      <w:r w:rsidR="00A33D21">
        <w:t xml:space="preserve"> viruses</w:t>
      </w:r>
      <w:r w:rsidR="008F1E95">
        <w:t xml:space="preserve"> have been </w:t>
      </w:r>
      <w:r w:rsidR="00A33D21">
        <w:t xml:space="preserve">modified to elicit an immune response to targeted dengue </w:t>
      </w:r>
      <w:r w:rsidR="008F1E95">
        <w:t>serotypes, for use as a live attenuated vaccine</w:t>
      </w:r>
      <w:r w:rsidR="00A33D21">
        <w:t>.</w:t>
      </w:r>
    </w:p>
    <w:p w14:paraId="0E3A15B4" w14:textId="77777777" w:rsidR="008E000E" w:rsidRPr="000A29BE" w:rsidRDefault="008E000E" w:rsidP="008E000E">
      <w:pPr>
        <w:keepNext/>
        <w:spacing w:before="240"/>
        <w:ind w:left="2835" w:hanging="2835"/>
        <w:rPr>
          <w:b/>
          <w:bCs/>
          <w:u w:val="single"/>
        </w:rPr>
      </w:pPr>
      <w:r w:rsidRPr="000A29BE">
        <w:rPr>
          <w:b/>
          <w:bCs/>
          <w:u w:val="single"/>
        </w:rPr>
        <w:t>Purpose of the dealings with the GMO</w:t>
      </w:r>
    </w:p>
    <w:p w14:paraId="655F5150" w14:textId="0BEBE9DA" w:rsidR="008E000E" w:rsidRPr="000A29BE" w:rsidRDefault="00E23D18" w:rsidP="00E23D18">
      <w:r>
        <w:t>The purpose of the dealings is the commercial supply of the GM dengue vaccine for use as a human therapeutic Australia-wide. The permitted dealings under this licence are the import, transport, storage, and disposal of the GM vaccine.</w:t>
      </w:r>
    </w:p>
    <w:p w14:paraId="7426F0D4" w14:textId="77777777" w:rsidR="008E000E" w:rsidRPr="008E000E" w:rsidRDefault="008E000E" w:rsidP="008E000E"/>
    <w:p w14:paraId="12F34178" w14:textId="01883774" w:rsidR="005F35E7" w:rsidRDefault="005F35E7" w:rsidP="00C60C97"/>
    <w:p w14:paraId="0499BEAE" w14:textId="77777777" w:rsidR="005F35E7" w:rsidRDefault="005F35E7" w:rsidP="00C60C97">
      <w:pPr>
        <w:sectPr w:rsidR="005F35E7" w:rsidSect="00410BC5">
          <w:footerReference w:type="default" r:id="rId27"/>
          <w:pgSz w:w="11906" w:h="16838"/>
          <w:pgMar w:top="1247" w:right="1361" w:bottom="1247" w:left="1361" w:header="709" w:footer="709" w:gutter="0"/>
          <w:cols w:space="708"/>
          <w:docGrid w:linePitch="360"/>
        </w:sectPr>
      </w:pPr>
    </w:p>
    <w:p w14:paraId="20F5188A" w14:textId="418CBBFD" w:rsidR="0029413A" w:rsidRDefault="00C60C97" w:rsidP="00341570">
      <w:pPr>
        <w:pStyle w:val="Heading1"/>
      </w:pPr>
      <w:bookmarkStart w:id="147" w:name="_Toc141213199"/>
      <w:r>
        <w:lastRenderedPageBreak/>
        <w:t>References</w:t>
      </w:r>
      <w:bookmarkEnd w:id="147"/>
    </w:p>
    <w:p w14:paraId="1730428C" w14:textId="77777777" w:rsidR="00AF6FCD" w:rsidRPr="00AF6FCD" w:rsidRDefault="0029413A" w:rsidP="00AF6FCD">
      <w:pPr>
        <w:pStyle w:val="EndNoteBibliography"/>
        <w:spacing w:after="240"/>
      </w:pPr>
      <w:r>
        <w:fldChar w:fldCharType="begin"/>
      </w:r>
      <w:r>
        <w:instrText xml:space="preserve"> ADDIN EN.REFLIST </w:instrText>
      </w:r>
      <w:r>
        <w:fldChar w:fldCharType="separate"/>
      </w:r>
      <w:bookmarkStart w:id="148" w:name="_ENREF_1"/>
      <w:r w:rsidR="00AF6FCD" w:rsidRPr="00AF6FCD">
        <w:t>Aaskov, J., Buzacott, K., Field, E., Lowry, K., Berlioz-Arthaud, A., and Holmes, E.C. (2007). Multiple recombinant dengue type 1 viruses in an isolate from a dengue patient. The Journal of General Virology</w:t>
      </w:r>
      <w:r w:rsidR="00AF6FCD" w:rsidRPr="00AF6FCD">
        <w:rPr>
          <w:i/>
        </w:rPr>
        <w:t xml:space="preserve"> 88</w:t>
      </w:r>
      <w:r w:rsidR="00AF6FCD" w:rsidRPr="00AF6FCD">
        <w:t>, 3334-3340.</w:t>
      </w:r>
      <w:bookmarkEnd w:id="148"/>
    </w:p>
    <w:p w14:paraId="256040E2" w14:textId="77777777" w:rsidR="00AF6FCD" w:rsidRPr="00AF6FCD" w:rsidRDefault="00AF6FCD" w:rsidP="00AF6FCD">
      <w:pPr>
        <w:pStyle w:val="EndNoteBibliography"/>
        <w:spacing w:after="240"/>
      </w:pPr>
      <w:bookmarkStart w:id="149" w:name="_ENREF_2"/>
      <w:r w:rsidRPr="00AF6FCD">
        <w:t>Agrawal, V.K., Prusty, B.S.K., Reddy, C.S., Mohan Reddy, G.K., Agrawal, R.K., and Sekher Srinivasarao Bandaru, V.C. (2018). Clinical profile and predictors of Severe Dengue disease: A study from South India. Caspian Journal of Internal Medicine</w:t>
      </w:r>
      <w:r w:rsidRPr="00AF6FCD">
        <w:rPr>
          <w:i/>
        </w:rPr>
        <w:t xml:space="preserve"> 9</w:t>
      </w:r>
      <w:r w:rsidRPr="00AF6FCD">
        <w:t>, 334-340.</w:t>
      </w:r>
      <w:bookmarkEnd w:id="149"/>
    </w:p>
    <w:p w14:paraId="36FB3D9C" w14:textId="77777777" w:rsidR="00AF6FCD" w:rsidRPr="00AF6FCD" w:rsidRDefault="00AF6FCD" w:rsidP="00AF6FCD">
      <w:pPr>
        <w:pStyle w:val="EndNoteBibliography"/>
        <w:spacing w:after="240"/>
      </w:pPr>
      <w:bookmarkStart w:id="150" w:name="_ENREF_3"/>
      <w:r w:rsidRPr="00AF6FCD">
        <w:t>AHMAC (2018). Scheduling policy framework for medicines and chemicals. (Therapeutics Goods Adminstration) Accessed: June 2023.</w:t>
      </w:r>
      <w:bookmarkEnd w:id="150"/>
    </w:p>
    <w:p w14:paraId="5EB00534" w14:textId="77777777" w:rsidR="00AF6FCD" w:rsidRPr="00AF6FCD" w:rsidRDefault="00AF6FCD" w:rsidP="00AF6FCD">
      <w:pPr>
        <w:pStyle w:val="EndNoteBibliography"/>
        <w:spacing w:after="240"/>
      </w:pPr>
      <w:bookmarkStart w:id="151" w:name="_ENREF_4"/>
      <w:r w:rsidRPr="00AF6FCD">
        <w:t>Althouse, B.M., Lessler, J., Sall, A.A., Diallo, M., Hanley, K.A., Watts, D.M., Weaver, S.C.</w:t>
      </w:r>
      <w:r w:rsidRPr="00AF6FCD">
        <w:rPr>
          <w:i/>
        </w:rPr>
        <w:t>, et al.</w:t>
      </w:r>
      <w:r w:rsidRPr="00AF6FCD">
        <w:t xml:space="preserve"> (2012). Synchrony of sylvatic dengue isolations: a multi-host, multi-vector SIR model of dengue virus transmission in Senegal. PLoS Neglected Tropical Diseases</w:t>
      </w:r>
      <w:r w:rsidRPr="00AF6FCD">
        <w:rPr>
          <w:i/>
        </w:rPr>
        <w:t xml:space="preserve"> 6</w:t>
      </w:r>
      <w:r w:rsidRPr="00AF6FCD">
        <w:t>, e1928.</w:t>
      </w:r>
      <w:bookmarkEnd w:id="151"/>
    </w:p>
    <w:p w14:paraId="6CEE6414" w14:textId="77777777" w:rsidR="00AF6FCD" w:rsidRPr="00AF6FCD" w:rsidRDefault="00AF6FCD" w:rsidP="00AF6FCD">
      <w:pPr>
        <w:pStyle w:val="EndNoteBibliography"/>
        <w:spacing w:after="240"/>
      </w:pPr>
      <w:bookmarkStart w:id="152" w:name="_ENREF_5"/>
      <w:r w:rsidRPr="00AF6FCD">
        <w:t>Andries, A.C., Duong, V., Ly, S., Cappelle, J., Kim, K.S., Lorn Try, P., Ros, S.</w:t>
      </w:r>
      <w:r w:rsidRPr="00AF6FCD">
        <w:rPr>
          <w:i/>
        </w:rPr>
        <w:t>, et al.</w:t>
      </w:r>
      <w:r w:rsidRPr="00AF6FCD">
        <w:t xml:space="preserve"> (2015). Value of Routine Dengue Diagnostic Tests in Urine and Saliva Specimens. PLoS Neglected Tropical Diseases</w:t>
      </w:r>
      <w:r w:rsidRPr="00AF6FCD">
        <w:rPr>
          <w:i/>
        </w:rPr>
        <w:t xml:space="preserve"> 9</w:t>
      </w:r>
      <w:r w:rsidRPr="00AF6FCD">
        <w:t>, e0004100.</w:t>
      </w:r>
      <w:bookmarkEnd w:id="152"/>
    </w:p>
    <w:p w14:paraId="7D14BAEA" w14:textId="77777777" w:rsidR="00AF6FCD" w:rsidRPr="00AF6FCD" w:rsidRDefault="00AF6FCD" w:rsidP="00AF6FCD">
      <w:pPr>
        <w:pStyle w:val="EndNoteBibliography"/>
        <w:spacing w:after="240"/>
      </w:pPr>
      <w:bookmarkStart w:id="153" w:name="_ENREF_6"/>
      <w:r w:rsidRPr="00AF6FCD">
        <w:t>Arragain, L., Dupont-Rouzeyrol, M., O'Connor, O., Sigur, N., Grangeon, J.P., Huguon, E., Dechanet, C.</w:t>
      </w:r>
      <w:r w:rsidRPr="00AF6FCD">
        <w:rPr>
          <w:i/>
        </w:rPr>
        <w:t>, et al.</w:t>
      </w:r>
      <w:r w:rsidRPr="00AF6FCD">
        <w:t xml:space="preserve"> (2017). Vertical Transmission of Dengue Virus in the Peripartum Period and Viral Kinetics in Newborns and Breast Milk: New Data. Journal of the Pediatric Infectious Diseases Society</w:t>
      </w:r>
      <w:r w:rsidRPr="00AF6FCD">
        <w:rPr>
          <w:i/>
        </w:rPr>
        <w:t xml:space="preserve"> 6</w:t>
      </w:r>
      <w:r w:rsidRPr="00AF6FCD">
        <w:t>, 324-331.</w:t>
      </w:r>
      <w:bookmarkEnd w:id="153"/>
    </w:p>
    <w:p w14:paraId="6BE32F03" w14:textId="77777777" w:rsidR="00AF6FCD" w:rsidRPr="00AF6FCD" w:rsidRDefault="00AF6FCD" w:rsidP="00AF6FCD">
      <w:pPr>
        <w:pStyle w:val="EndNoteBibliography"/>
        <w:spacing w:after="240"/>
      </w:pPr>
      <w:bookmarkStart w:id="154" w:name="_ENREF_7"/>
      <w:r w:rsidRPr="00AF6FCD">
        <w:t>Australian Technical Advisory Group on Immunisation (2022). Australian Immunisation Handbook, Vol 1 (Australian Government Department of Health and Aged Care, Canberra, Australia: Australian Government National Health and Medical Research Council).</w:t>
      </w:r>
      <w:bookmarkEnd w:id="154"/>
    </w:p>
    <w:p w14:paraId="69E12DE0" w14:textId="77777777" w:rsidR="00AF6FCD" w:rsidRPr="00AF6FCD" w:rsidRDefault="00AF6FCD" w:rsidP="00AF6FCD">
      <w:pPr>
        <w:pStyle w:val="EndNoteBibliography"/>
        <w:spacing w:after="240"/>
      </w:pPr>
      <w:bookmarkStart w:id="155" w:name="_ENREF_8"/>
      <w:r w:rsidRPr="00AF6FCD">
        <w:t>Back, A.T., and Lundkvist, A. (2013). Dengue viruses - an overview. Infection Ecology &amp; Epidemiology</w:t>
      </w:r>
      <w:r w:rsidRPr="00AF6FCD">
        <w:rPr>
          <w:i/>
        </w:rPr>
        <w:t xml:space="preserve"> 3</w:t>
      </w:r>
      <w:r w:rsidRPr="00AF6FCD">
        <w:t>.</w:t>
      </w:r>
      <w:bookmarkEnd w:id="155"/>
    </w:p>
    <w:p w14:paraId="1A376DBA" w14:textId="77777777" w:rsidR="00AF6FCD" w:rsidRPr="00AF6FCD" w:rsidRDefault="00AF6FCD" w:rsidP="00AF6FCD">
      <w:pPr>
        <w:pStyle w:val="EndNoteBibliography"/>
        <w:spacing w:after="240"/>
      </w:pPr>
      <w:bookmarkStart w:id="156" w:name="_ENREF_9"/>
      <w:r w:rsidRPr="00AF6FCD">
        <w:t>Bammer, G., and Smithson, M. (2008). Uncertainty and risk: Multidisciplinary perspectives (London: Earthscan).</w:t>
      </w:r>
      <w:bookmarkEnd w:id="156"/>
    </w:p>
    <w:p w14:paraId="6AE311FB" w14:textId="77777777" w:rsidR="00AF6FCD" w:rsidRPr="00AF6FCD" w:rsidRDefault="00AF6FCD" w:rsidP="00AF6FCD">
      <w:pPr>
        <w:pStyle w:val="EndNoteBibliography"/>
        <w:spacing w:after="240"/>
      </w:pPr>
      <w:bookmarkStart w:id="157" w:name="_ENREF_10"/>
      <w:r w:rsidRPr="00AF6FCD">
        <w:t>Barthel, A., Gourinat, A.C., Cazorla, C., Joubert, C., Dupont-Rouzeyrol, M., and Descloux, E. (2013). Breast milk as a possible route of vertical transmission of dengue virus? Clinical Infectious Diseases</w:t>
      </w:r>
      <w:r w:rsidRPr="00AF6FCD">
        <w:rPr>
          <w:i/>
        </w:rPr>
        <w:t xml:space="preserve"> 57</w:t>
      </w:r>
      <w:r w:rsidRPr="00AF6FCD">
        <w:t>, 415-417.</w:t>
      </w:r>
      <w:bookmarkEnd w:id="157"/>
    </w:p>
    <w:p w14:paraId="3B9FAC5F" w14:textId="77777777" w:rsidR="00AF6FCD" w:rsidRPr="00AF6FCD" w:rsidRDefault="00AF6FCD" w:rsidP="00AF6FCD">
      <w:pPr>
        <w:pStyle w:val="EndNoteBibliography"/>
        <w:spacing w:after="240"/>
      </w:pPr>
      <w:bookmarkStart w:id="158" w:name="_ENREF_11"/>
      <w:r w:rsidRPr="00AF6FCD">
        <w:t>Beebe, N.W., Cooper, R.D., Mottram, P., and Sweeney, A.W. (2009). Australia's Dengue Risk Driven by Human Adaptation to Climate Change. PLoS Neglected Tropical Diseases</w:t>
      </w:r>
      <w:r w:rsidRPr="00AF6FCD">
        <w:rPr>
          <w:i/>
        </w:rPr>
        <w:t xml:space="preserve"> 3</w:t>
      </w:r>
      <w:r w:rsidRPr="00AF6FCD">
        <w:t>, e429.</w:t>
      </w:r>
      <w:bookmarkEnd w:id="158"/>
    </w:p>
    <w:p w14:paraId="51A8B30B" w14:textId="77777777" w:rsidR="00AF6FCD" w:rsidRPr="00AF6FCD" w:rsidRDefault="00AF6FCD" w:rsidP="00AF6FCD">
      <w:pPr>
        <w:pStyle w:val="EndNoteBibliography"/>
        <w:spacing w:after="240"/>
      </w:pPr>
      <w:bookmarkStart w:id="159" w:name="_ENREF_12"/>
      <w:r w:rsidRPr="00AF6FCD">
        <w:t>Bhamarapravati, N., Yoksan, S., Chayaniyayothin, T., Angsubphakorn, S., and Bunyaratvej, A. (1987). Immunization with a live attenuated dengue-2-virus candidate vaccine (16681-PDK 53): clinical, immunological and biological responses in adult volunteers. Bulletin of the World Health Organization</w:t>
      </w:r>
      <w:r w:rsidRPr="00AF6FCD">
        <w:rPr>
          <w:i/>
        </w:rPr>
        <w:t xml:space="preserve"> 65</w:t>
      </w:r>
      <w:r w:rsidRPr="00AF6FCD">
        <w:t>, 189-195.</w:t>
      </w:r>
      <w:bookmarkEnd w:id="159"/>
    </w:p>
    <w:p w14:paraId="508CC762" w14:textId="77777777" w:rsidR="00AF6FCD" w:rsidRPr="00AF6FCD" w:rsidRDefault="00AF6FCD" w:rsidP="00AF6FCD">
      <w:pPr>
        <w:pStyle w:val="EndNoteBibliography"/>
        <w:spacing w:after="240"/>
      </w:pPr>
      <w:bookmarkStart w:id="160" w:name="_ENREF_13"/>
      <w:r w:rsidRPr="00AF6FCD">
        <w:t>Blow, J.A., Dohm, D.J., Negley, D.L., and Mores, C.N. (2004). Virus inactivation by nucleic acid extraction reagents. Journal of Virological Methods</w:t>
      </w:r>
      <w:r w:rsidRPr="00AF6FCD">
        <w:rPr>
          <w:i/>
        </w:rPr>
        <w:t xml:space="preserve"> 119</w:t>
      </w:r>
      <w:r w:rsidRPr="00AF6FCD">
        <w:t>, 195-198.</w:t>
      </w:r>
      <w:bookmarkEnd w:id="160"/>
    </w:p>
    <w:p w14:paraId="132CE856" w14:textId="77777777" w:rsidR="00AF6FCD" w:rsidRPr="00AF6FCD" w:rsidRDefault="00AF6FCD" w:rsidP="00AF6FCD">
      <w:pPr>
        <w:pStyle w:val="EndNoteBibliography"/>
        <w:spacing w:after="240"/>
      </w:pPr>
      <w:bookmarkStart w:id="161" w:name="_ENREF_14"/>
      <w:r w:rsidRPr="00AF6FCD">
        <w:t>Busch, M.P., Sabino, E.C., Brambilla, D., Lopes, M.E., Capuani, L., Chowdhury, D., McClure, C.</w:t>
      </w:r>
      <w:r w:rsidRPr="00AF6FCD">
        <w:rPr>
          <w:i/>
        </w:rPr>
        <w:t>, et al.</w:t>
      </w:r>
      <w:r w:rsidRPr="00AF6FCD">
        <w:t xml:space="preserve"> (2016). Duration of Dengue Viremia in Blood Donors and Relationships Between Donor Viremia, Infection Incidence and Clinical Case Reports During a Large Epidemic. Journal of Infectious Diseases</w:t>
      </w:r>
      <w:r w:rsidRPr="00AF6FCD">
        <w:rPr>
          <w:i/>
        </w:rPr>
        <w:t xml:space="preserve"> 214</w:t>
      </w:r>
      <w:r w:rsidRPr="00AF6FCD">
        <w:t>, 49-54.</w:t>
      </w:r>
      <w:bookmarkEnd w:id="161"/>
    </w:p>
    <w:p w14:paraId="7202DD4D" w14:textId="77777777" w:rsidR="00AF6FCD" w:rsidRPr="00AF6FCD" w:rsidRDefault="00AF6FCD" w:rsidP="00AF6FCD">
      <w:pPr>
        <w:pStyle w:val="EndNoteBibliography"/>
        <w:spacing w:after="240"/>
      </w:pPr>
      <w:bookmarkStart w:id="162" w:name="_ENREF_15"/>
      <w:r w:rsidRPr="00AF6FCD">
        <w:lastRenderedPageBreak/>
        <w:t>Butrapet, S., Huang, C.Y., Pierro, D.J., Bhamarapravati, N., Gubler, D.J., and Kinney, R.M. (2000). Attenuation markers of a candidate dengue type 2 vaccine virus, strain 16681 (PDK-53), are defined by mutations in the 5' noncoding region and nonstructural proteins 1 and 3. Journal of Virology</w:t>
      </w:r>
      <w:r w:rsidRPr="00AF6FCD">
        <w:rPr>
          <w:i/>
        </w:rPr>
        <w:t xml:space="preserve"> 74</w:t>
      </w:r>
      <w:r w:rsidRPr="00AF6FCD">
        <w:t>, 3011-3019.</w:t>
      </w:r>
      <w:bookmarkEnd w:id="162"/>
    </w:p>
    <w:p w14:paraId="32E82E57" w14:textId="77777777" w:rsidR="00AF6FCD" w:rsidRPr="00AF6FCD" w:rsidRDefault="00AF6FCD" w:rsidP="00AF6FCD">
      <w:pPr>
        <w:pStyle w:val="EndNoteBibliography"/>
        <w:spacing w:after="240"/>
      </w:pPr>
      <w:bookmarkStart w:id="163" w:name="_ENREF_16"/>
      <w:r w:rsidRPr="00AF6FCD">
        <w:t>Butrapet, S., Kinney, R.M., and Huang, C.Y. (2006). Determining genetic stabilities of chimeric dengue vaccine candidates based on dengue 2 PDK-53 virus by sequencing and quantitative TaqMAMA. Journal of Virological Methods</w:t>
      </w:r>
      <w:r w:rsidRPr="00AF6FCD">
        <w:rPr>
          <w:i/>
        </w:rPr>
        <w:t xml:space="preserve"> 131</w:t>
      </w:r>
      <w:r w:rsidRPr="00AF6FCD">
        <w:t>, 1-9.</w:t>
      </w:r>
      <w:bookmarkEnd w:id="163"/>
    </w:p>
    <w:p w14:paraId="78EA6F1B" w14:textId="77777777" w:rsidR="00AF6FCD" w:rsidRPr="00AF6FCD" w:rsidRDefault="00AF6FCD" w:rsidP="00AF6FCD">
      <w:pPr>
        <w:pStyle w:val="EndNoteBibliography"/>
        <w:spacing w:after="240"/>
      </w:pPr>
      <w:bookmarkStart w:id="164" w:name="_ENREF_17"/>
      <w:r w:rsidRPr="00AF6FCD">
        <w:t>Calderon, A., Guzman, C., Oviedo-Socarras, T., Mattar, S., Rodriguez, V., Castaneda, V., and Moraes Figueiredo, L.T. (2021). Two Cases of Natural Infection of Dengue-2 Virus in Bats in the Colombian Caribbean. Tropical Medicine and Infectious Disease</w:t>
      </w:r>
      <w:r w:rsidRPr="00AF6FCD">
        <w:rPr>
          <w:i/>
        </w:rPr>
        <w:t xml:space="preserve"> 6</w:t>
      </w:r>
      <w:r w:rsidRPr="00AF6FCD">
        <w:t>.</w:t>
      </w:r>
      <w:bookmarkEnd w:id="164"/>
    </w:p>
    <w:p w14:paraId="2637E4B8" w14:textId="77777777" w:rsidR="00AF6FCD" w:rsidRPr="00AF6FCD" w:rsidRDefault="00AF6FCD" w:rsidP="00AF6FCD">
      <w:pPr>
        <w:pStyle w:val="EndNoteBibliography"/>
        <w:spacing w:after="240"/>
      </w:pPr>
      <w:bookmarkStart w:id="165" w:name="_ENREF_18"/>
      <w:r w:rsidRPr="00AF6FCD">
        <w:t>Caron, M., Paupy, C., Grard, G., Becquart, P., Mombo, I., Nso, B.B., Kassa Kassa, F.</w:t>
      </w:r>
      <w:r w:rsidRPr="00AF6FCD">
        <w:rPr>
          <w:i/>
        </w:rPr>
        <w:t>, et al.</w:t>
      </w:r>
      <w:r w:rsidRPr="00AF6FCD">
        <w:t xml:space="preserve"> (2012). Recent introduction and rapid dissemination of Chikungunya virus and Dengue virus serotype 2 associated with human and mosquito coinfections in Gabon, central Africa. Clinical Infectious Diseases</w:t>
      </w:r>
      <w:r w:rsidRPr="00AF6FCD">
        <w:rPr>
          <w:i/>
        </w:rPr>
        <w:t xml:space="preserve"> 55</w:t>
      </w:r>
      <w:r w:rsidRPr="00AF6FCD">
        <w:t>, e45-53.</w:t>
      </w:r>
      <w:bookmarkEnd w:id="165"/>
    </w:p>
    <w:p w14:paraId="5717ADA5" w14:textId="77777777" w:rsidR="00AF6FCD" w:rsidRPr="00AF6FCD" w:rsidRDefault="00AF6FCD" w:rsidP="00AF6FCD">
      <w:pPr>
        <w:pStyle w:val="EndNoteBibliography"/>
        <w:spacing w:after="240"/>
      </w:pPr>
      <w:bookmarkStart w:id="166" w:name="_ENREF_19"/>
      <w:r w:rsidRPr="00AF6FCD">
        <w:t>Carrington, L.B., and Simmons, C.P. (2014). Human to mosquito transmission of dengue viruses. Frontiers in Immunology</w:t>
      </w:r>
      <w:r w:rsidRPr="00AF6FCD">
        <w:rPr>
          <w:i/>
        </w:rPr>
        <w:t xml:space="preserve"> 5</w:t>
      </w:r>
      <w:r w:rsidRPr="00AF6FCD">
        <w:t>, 290.</w:t>
      </w:r>
      <w:bookmarkEnd w:id="166"/>
    </w:p>
    <w:p w14:paraId="677DBE6A" w14:textId="77777777" w:rsidR="00AF6FCD" w:rsidRPr="00AF6FCD" w:rsidRDefault="00AF6FCD" w:rsidP="00AF6FCD">
      <w:pPr>
        <w:pStyle w:val="EndNoteBibliography"/>
        <w:spacing w:after="240"/>
      </w:pPr>
      <w:bookmarkStart w:id="167" w:name="_ENREF_20"/>
      <w:r w:rsidRPr="00AF6FCD">
        <w:t>Chan, M., and Johansson, M.A. (2012). The incubation periods of Dengue viruses. PLoS One</w:t>
      </w:r>
      <w:r w:rsidRPr="00AF6FCD">
        <w:rPr>
          <w:i/>
        </w:rPr>
        <w:t xml:space="preserve"> 7</w:t>
      </w:r>
      <w:r w:rsidRPr="00AF6FCD">
        <w:t>, e50972.</w:t>
      </w:r>
      <w:bookmarkEnd w:id="167"/>
    </w:p>
    <w:p w14:paraId="1463C020" w14:textId="77777777" w:rsidR="00AF6FCD" w:rsidRPr="00AF6FCD" w:rsidRDefault="00AF6FCD" w:rsidP="00AF6FCD">
      <w:pPr>
        <w:pStyle w:val="EndNoteBibliography"/>
        <w:spacing w:after="240"/>
      </w:pPr>
      <w:bookmarkStart w:id="168" w:name="_ENREF_21"/>
      <w:r w:rsidRPr="00AF6FCD">
        <w:t>Chen, L.H., and Wilson, M.E. (2004). Transmission of dengue virus without a mosquito vector: nosocomial mucocutaneous transmission and other routes of transmission. Clinical Infectious Diseases</w:t>
      </w:r>
      <w:r w:rsidRPr="00AF6FCD">
        <w:rPr>
          <w:i/>
        </w:rPr>
        <w:t xml:space="preserve"> 39</w:t>
      </w:r>
      <w:r w:rsidRPr="00AF6FCD">
        <w:t>, e56-e60.</w:t>
      </w:r>
      <w:bookmarkEnd w:id="168"/>
    </w:p>
    <w:p w14:paraId="75BF3308" w14:textId="77777777" w:rsidR="00AF6FCD" w:rsidRPr="00AF6FCD" w:rsidRDefault="00AF6FCD" w:rsidP="00AF6FCD">
      <w:pPr>
        <w:pStyle w:val="EndNoteBibliography"/>
        <w:spacing w:after="240"/>
      </w:pPr>
      <w:bookmarkStart w:id="169" w:name="_ENREF_22"/>
      <w:r w:rsidRPr="00AF6FCD">
        <w:t>Cheng, N.M., Sy, C.L., Chen, B.C., Huang, T.S., Lee, S.S., and Chen, Y.S. (2017). Isolation of dengue virus from the upper respiratory tract of four patients with dengue fever. PLoS Neglected Tropical Diseases</w:t>
      </w:r>
      <w:r w:rsidRPr="00AF6FCD">
        <w:rPr>
          <w:i/>
        </w:rPr>
        <w:t xml:space="preserve"> 11</w:t>
      </w:r>
      <w:r w:rsidRPr="00AF6FCD">
        <w:t>, e0005520.</w:t>
      </w:r>
      <w:bookmarkEnd w:id="169"/>
    </w:p>
    <w:p w14:paraId="5BA3D952" w14:textId="77777777" w:rsidR="00AF6FCD" w:rsidRPr="00AF6FCD" w:rsidRDefault="00AF6FCD" w:rsidP="00AF6FCD">
      <w:pPr>
        <w:pStyle w:val="EndNoteBibliography"/>
        <w:spacing w:after="240"/>
      </w:pPr>
      <w:bookmarkStart w:id="170" w:name="_ENREF_23"/>
      <w:r w:rsidRPr="00AF6FCD">
        <w:t>Clark, A.J., and Brinkley, T. (2001). Risk management: for climate, agriculture and policy (Canberra: Commonwealth of Australia).</w:t>
      </w:r>
      <w:bookmarkEnd w:id="170"/>
    </w:p>
    <w:p w14:paraId="015B7E44" w14:textId="77777777" w:rsidR="00AF6FCD" w:rsidRPr="00AF6FCD" w:rsidRDefault="00AF6FCD" w:rsidP="00AF6FCD">
      <w:pPr>
        <w:pStyle w:val="EndNoteBibliography"/>
        <w:spacing w:after="240"/>
      </w:pPr>
      <w:bookmarkStart w:id="171" w:name="_ENREF_24"/>
      <w:r w:rsidRPr="00AF6FCD">
        <w:t xml:space="preserve">Commonwealth of Australia (2011). </w:t>
      </w:r>
      <w:r w:rsidRPr="00AF6FCD">
        <w:rPr>
          <w:i/>
        </w:rPr>
        <w:t>Health and Safety Act 2011</w:t>
      </w:r>
      <w:r w:rsidRPr="00AF6FCD">
        <w:t>. In C2022C00082.</w:t>
      </w:r>
      <w:bookmarkEnd w:id="171"/>
    </w:p>
    <w:p w14:paraId="43A98297" w14:textId="77777777" w:rsidR="00AF6FCD" w:rsidRPr="00AF6FCD" w:rsidRDefault="00AF6FCD" w:rsidP="00AF6FCD">
      <w:pPr>
        <w:pStyle w:val="EndNoteBibliography"/>
        <w:spacing w:after="240"/>
      </w:pPr>
      <w:bookmarkStart w:id="172" w:name="_ENREF_25"/>
      <w:r w:rsidRPr="00AF6FCD">
        <w:t>Craig, S., Thu, H.M., Lowry, K., Wang, X.F., Holmes, E.C., and Aaskov, J. (2003). Diverse dengue type 2 virus populations contain recombinant and both parental viruses in a single mosquito host. Journal of Virology</w:t>
      </w:r>
      <w:r w:rsidRPr="00AF6FCD">
        <w:rPr>
          <w:i/>
        </w:rPr>
        <w:t xml:space="preserve"> 77</w:t>
      </w:r>
      <w:r w:rsidRPr="00AF6FCD">
        <w:t>, 4463-4467.</w:t>
      </w:r>
      <w:bookmarkEnd w:id="172"/>
    </w:p>
    <w:p w14:paraId="19F01C80" w14:textId="77777777" w:rsidR="00AF6FCD" w:rsidRPr="00AF6FCD" w:rsidRDefault="00AF6FCD" w:rsidP="00AF6FCD">
      <w:pPr>
        <w:pStyle w:val="EndNoteBibliography"/>
        <w:spacing w:after="240"/>
      </w:pPr>
      <w:bookmarkStart w:id="173" w:name="_ENREF_26"/>
      <w:r w:rsidRPr="00AF6FCD">
        <w:t>Dainty, K.R., Hawkey, J., Judd, L.M., Pacidonio, E.C., Duyvestyn, J.M., Goncalves, D.S., Lin, S.Y.</w:t>
      </w:r>
      <w:r w:rsidRPr="00AF6FCD">
        <w:rPr>
          <w:i/>
        </w:rPr>
        <w:t>, et al.</w:t>
      </w:r>
      <w:r w:rsidRPr="00AF6FCD">
        <w:t xml:space="preserve"> (2021). wMel Wolbachia genome remains stable after 7 years in Australian </w:t>
      </w:r>
      <w:r w:rsidRPr="00AF6FCD">
        <w:rPr>
          <w:i/>
        </w:rPr>
        <w:t>Aedes aegypti</w:t>
      </w:r>
      <w:r w:rsidRPr="00AF6FCD">
        <w:t xml:space="preserve"> field populations. Microbial Genomics</w:t>
      </w:r>
      <w:r w:rsidRPr="00AF6FCD">
        <w:rPr>
          <w:i/>
        </w:rPr>
        <w:t xml:space="preserve"> 7</w:t>
      </w:r>
      <w:r w:rsidRPr="00AF6FCD">
        <w:t>.</w:t>
      </w:r>
      <w:bookmarkEnd w:id="173"/>
    </w:p>
    <w:p w14:paraId="5FDB1A65" w14:textId="77777777" w:rsidR="00AF6FCD" w:rsidRPr="00AF6FCD" w:rsidRDefault="00AF6FCD" w:rsidP="00AF6FCD">
      <w:pPr>
        <w:pStyle w:val="EndNoteBibliography"/>
        <w:spacing w:after="240"/>
      </w:pPr>
      <w:bookmarkStart w:id="174" w:name="_ENREF_27"/>
      <w:r w:rsidRPr="00AF6FCD">
        <w:t>de Souza Pereira, B.B., Darrigo Junior, L.G., de Mello Costa, T.C., Felix, A.C., Simoes, B.P., Stracieri, A.B., da Silva, P.M.</w:t>
      </w:r>
      <w:r w:rsidRPr="00AF6FCD">
        <w:rPr>
          <w:i/>
        </w:rPr>
        <w:t>, et al.</w:t>
      </w:r>
      <w:r w:rsidRPr="00AF6FCD">
        <w:t xml:space="preserve"> (2017). Prolonged viremia in dengue virus infection in hematopoietic stem cell transplant recipients and patients with hematological malignancies. Transplant Infectious Disease</w:t>
      </w:r>
      <w:r w:rsidRPr="00AF6FCD">
        <w:rPr>
          <w:i/>
        </w:rPr>
        <w:t xml:space="preserve"> 19</w:t>
      </w:r>
      <w:r w:rsidRPr="00AF6FCD">
        <w:t>.</w:t>
      </w:r>
      <w:bookmarkEnd w:id="174"/>
    </w:p>
    <w:p w14:paraId="298A53C9" w14:textId="77777777" w:rsidR="00AF6FCD" w:rsidRPr="00AF6FCD" w:rsidRDefault="00AF6FCD" w:rsidP="00AF6FCD">
      <w:pPr>
        <w:pStyle w:val="EndNoteBibliography"/>
        <w:spacing w:after="240"/>
      </w:pPr>
      <w:bookmarkStart w:id="175" w:name="_ENREF_28"/>
      <w:r w:rsidRPr="00AF6FCD">
        <w:t>de Thoisy, B., Dussart, P., and Kazanji, M. (2004). Wild terrestrial rainforest mammals as potential reservoirs for flaviviruses (yellow fever, dengue 2 and St Louis encephalitis viruses) in French Guiana. Transactions of the Royal Society of Tropical Medicine and Hygiene</w:t>
      </w:r>
      <w:r w:rsidRPr="00AF6FCD">
        <w:rPr>
          <w:i/>
        </w:rPr>
        <w:t xml:space="preserve"> 98</w:t>
      </w:r>
      <w:r w:rsidRPr="00AF6FCD">
        <w:t>, 409-412.</w:t>
      </w:r>
      <w:bookmarkEnd w:id="175"/>
    </w:p>
    <w:p w14:paraId="0675B5A1" w14:textId="77777777" w:rsidR="00AF6FCD" w:rsidRPr="00AF6FCD" w:rsidRDefault="00AF6FCD" w:rsidP="00AF6FCD">
      <w:pPr>
        <w:pStyle w:val="EndNoteBibliography"/>
        <w:spacing w:after="240"/>
      </w:pPr>
      <w:bookmarkStart w:id="176" w:name="_ENREF_29"/>
      <w:r w:rsidRPr="00AF6FCD">
        <w:lastRenderedPageBreak/>
        <w:t>Dejnirattisai, W., Jumnainsong, A., Onsirisakul, N., Fitton, P., Vasanawathana, S., Limpitikul, W., Puttikhunt, C.</w:t>
      </w:r>
      <w:r w:rsidRPr="00AF6FCD">
        <w:rPr>
          <w:i/>
        </w:rPr>
        <w:t>, et al.</w:t>
      </w:r>
      <w:r w:rsidRPr="00AF6FCD">
        <w:t xml:space="preserve"> (2010). Cross-Reacting Antibodies Enhance Dengue Virus Infection in Humans. Science</w:t>
      </w:r>
      <w:r w:rsidRPr="00AF6FCD">
        <w:rPr>
          <w:i/>
        </w:rPr>
        <w:t xml:space="preserve"> 328</w:t>
      </w:r>
      <w:r w:rsidRPr="00AF6FCD">
        <w:t>, 745-748.</w:t>
      </w:r>
      <w:bookmarkEnd w:id="176"/>
    </w:p>
    <w:p w14:paraId="30F85DD6" w14:textId="77777777" w:rsidR="00AF6FCD" w:rsidRPr="00AF6FCD" w:rsidRDefault="00AF6FCD" w:rsidP="00AF6FCD">
      <w:pPr>
        <w:pStyle w:val="EndNoteBibliography"/>
        <w:spacing w:after="240"/>
      </w:pPr>
      <w:bookmarkStart w:id="177" w:name="_ENREF_30"/>
      <w:r w:rsidRPr="00AF6FCD">
        <w:t>Department of Health (2021). Australia's notifiable disease status, 2016: Annual report of the National Notifiable Diseases Surveillance System. Communicable Disease Intelligence</w:t>
      </w:r>
      <w:r w:rsidRPr="00AF6FCD">
        <w:rPr>
          <w:i/>
        </w:rPr>
        <w:t xml:space="preserve"> 45</w:t>
      </w:r>
      <w:r w:rsidRPr="00AF6FCD">
        <w:t>.</w:t>
      </w:r>
      <w:bookmarkEnd w:id="177"/>
    </w:p>
    <w:p w14:paraId="72E3EBDA" w14:textId="77777777" w:rsidR="00AF6FCD" w:rsidRPr="00AF6FCD" w:rsidRDefault="00AF6FCD" w:rsidP="00AF6FCD">
      <w:pPr>
        <w:pStyle w:val="EndNoteBibliography"/>
        <w:spacing w:after="240"/>
      </w:pPr>
      <w:bookmarkStart w:id="178" w:name="_ENREF_31"/>
      <w:r w:rsidRPr="00AF6FCD">
        <w:t>Department of Health and Aged Care (2023). National Notifiable Diseases Surveillance System (NNDSS) fortnightly report - 12 December 2022 to 8 January 2023.</w:t>
      </w:r>
      <w:bookmarkEnd w:id="178"/>
    </w:p>
    <w:p w14:paraId="0F5860EA" w14:textId="77777777" w:rsidR="00AF6FCD" w:rsidRPr="00AF6FCD" w:rsidRDefault="00AF6FCD" w:rsidP="00AF6FCD">
      <w:pPr>
        <w:pStyle w:val="EndNoteBibliography"/>
        <w:spacing w:after="240"/>
      </w:pPr>
      <w:bookmarkStart w:id="179" w:name="_ENREF_32"/>
      <w:r w:rsidRPr="00AF6FCD">
        <w:t>Dharakul, T., Kurane, I., Bhamarapravati, N., Yoksan, S., Vaughn, D.W., Hoke, C.H., and Ennis, F.A. (1994). Dengue virus-specific memory T cell responses in human volunteers receiving a live attenuated dengue virus type 2 candidate vaccine. Journal of Infectious Diseases</w:t>
      </w:r>
      <w:r w:rsidRPr="00AF6FCD">
        <w:rPr>
          <w:i/>
        </w:rPr>
        <w:t xml:space="preserve"> 170</w:t>
      </w:r>
      <w:r w:rsidRPr="00AF6FCD">
        <w:t>, 27-33.</w:t>
      </w:r>
      <w:bookmarkEnd w:id="179"/>
    </w:p>
    <w:p w14:paraId="7CBB4764" w14:textId="77777777" w:rsidR="00AF6FCD" w:rsidRPr="00AF6FCD" w:rsidRDefault="00AF6FCD" w:rsidP="00AF6FCD">
      <w:pPr>
        <w:pStyle w:val="EndNoteBibliography"/>
        <w:spacing w:after="240"/>
      </w:pPr>
      <w:bookmarkStart w:id="180" w:name="_ENREF_33"/>
      <w:r w:rsidRPr="00AF6FCD">
        <w:t>Diamond, M.S., and Pierson, T.C. (2015). Molecular Insight into Dengue Virus Pathogenesis and Its Implications for Disease Control. Cell</w:t>
      </w:r>
      <w:r w:rsidRPr="00AF6FCD">
        <w:rPr>
          <w:i/>
        </w:rPr>
        <w:t xml:space="preserve"> 162</w:t>
      </w:r>
      <w:r w:rsidRPr="00AF6FCD">
        <w:t>, 488-492.</w:t>
      </w:r>
      <w:bookmarkEnd w:id="180"/>
    </w:p>
    <w:p w14:paraId="49A2E9A4" w14:textId="77777777" w:rsidR="00AF6FCD" w:rsidRPr="00AF6FCD" w:rsidRDefault="00AF6FCD" w:rsidP="00AF6FCD">
      <w:pPr>
        <w:pStyle w:val="EndNoteBibliography"/>
        <w:spacing w:after="240"/>
      </w:pPr>
      <w:bookmarkStart w:id="181" w:name="_ENREF_34"/>
      <w:r w:rsidRPr="00AF6FCD">
        <w:t xml:space="preserve">Dickens, B.L., Sun, H., Jit, M., Cook, A.R., and Carrasco, L.R. (2018). Determining environmental and anthropogenic factors which explain the global distribution of </w:t>
      </w:r>
      <w:r w:rsidRPr="00AF6FCD">
        <w:rPr>
          <w:i/>
        </w:rPr>
        <w:t xml:space="preserve">Aedes aegypti </w:t>
      </w:r>
      <w:r w:rsidRPr="00AF6FCD">
        <w:t xml:space="preserve">and </w:t>
      </w:r>
      <w:r w:rsidRPr="00AF6FCD">
        <w:rPr>
          <w:i/>
        </w:rPr>
        <w:t>Ae. albopictus</w:t>
      </w:r>
      <w:r w:rsidRPr="00AF6FCD">
        <w:t>. BMJ Global Health</w:t>
      </w:r>
      <w:r w:rsidRPr="00AF6FCD">
        <w:rPr>
          <w:i/>
        </w:rPr>
        <w:t xml:space="preserve"> 3</w:t>
      </w:r>
      <w:r w:rsidRPr="00AF6FCD">
        <w:t>, e000801.</w:t>
      </w:r>
      <w:bookmarkEnd w:id="181"/>
    </w:p>
    <w:p w14:paraId="4EB2947B" w14:textId="77777777" w:rsidR="00AF6FCD" w:rsidRPr="00AF6FCD" w:rsidRDefault="00AF6FCD" w:rsidP="00AF6FCD">
      <w:pPr>
        <w:pStyle w:val="EndNoteBibliography"/>
        <w:spacing w:after="240"/>
      </w:pPr>
      <w:bookmarkStart w:id="182" w:name="_ENREF_35"/>
      <w:r w:rsidRPr="00AF6FCD">
        <w:t>Dolan, P.T., Taguwa, S., Rangel, M.A., Acevedo, A., Hagai, T., Andino, R., and Frydman, J. (2021). Principles of dengue virus evolvability derived from genotype-fitness maps in human and mosquito cells. Elife</w:t>
      </w:r>
      <w:r w:rsidRPr="00AF6FCD">
        <w:rPr>
          <w:i/>
        </w:rPr>
        <w:t xml:space="preserve"> 10</w:t>
      </w:r>
      <w:r w:rsidRPr="00AF6FCD">
        <w:t>.</w:t>
      </w:r>
      <w:bookmarkEnd w:id="182"/>
    </w:p>
    <w:p w14:paraId="60F079E8" w14:textId="77777777" w:rsidR="00AF6FCD" w:rsidRPr="00AF6FCD" w:rsidRDefault="00AF6FCD" w:rsidP="00AF6FCD">
      <w:pPr>
        <w:pStyle w:val="EndNoteBibliography"/>
        <w:spacing w:after="240"/>
      </w:pPr>
      <w:bookmarkStart w:id="183" w:name="_ENREF_36"/>
      <w:r w:rsidRPr="00AF6FCD">
        <w:t>Duong, V., Lambrechts, L., Paul, R.E., Ly, S., Lay, R.S., Long, K.C., Huy, R.</w:t>
      </w:r>
      <w:r w:rsidRPr="00AF6FCD">
        <w:rPr>
          <w:i/>
        </w:rPr>
        <w:t>, et al.</w:t>
      </w:r>
      <w:r w:rsidRPr="00AF6FCD">
        <w:t xml:space="preserve"> (2015). Asymptomatic humans transmit dengue virus to mosquitoes. Proceedings of the National Academy of Sciences of the United States of America</w:t>
      </w:r>
      <w:r w:rsidRPr="00AF6FCD">
        <w:rPr>
          <w:i/>
        </w:rPr>
        <w:t xml:space="preserve"> 112</w:t>
      </w:r>
      <w:r w:rsidRPr="00AF6FCD">
        <w:t>, 14688-14693.</w:t>
      </w:r>
      <w:bookmarkEnd w:id="183"/>
    </w:p>
    <w:p w14:paraId="7D99173C" w14:textId="77777777" w:rsidR="00AF6FCD" w:rsidRPr="00AF6FCD" w:rsidRDefault="00AF6FCD" w:rsidP="00AF6FCD">
      <w:pPr>
        <w:pStyle w:val="EndNoteBibliography"/>
        <w:spacing w:after="240"/>
      </w:pPr>
      <w:bookmarkStart w:id="184" w:name="_ENREF_37"/>
      <w:r w:rsidRPr="00AF6FCD">
        <w:t>Dupont-Rouzeyrol, M., O'Connor, O., Calvez, E., Daurés, M., John, M., Grangeon, J.-P., and Gourinat, A.-C. (2015). Co-infection with Zika and Dengue Viruses in 2 Patients, New Caledonia, 2014. Emerging Infectious Diseases</w:t>
      </w:r>
      <w:r w:rsidRPr="00AF6FCD">
        <w:rPr>
          <w:i/>
        </w:rPr>
        <w:t xml:space="preserve"> 21</w:t>
      </w:r>
      <w:r w:rsidRPr="00AF6FCD">
        <w:t>, 381.</w:t>
      </w:r>
      <w:bookmarkEnd w:id="184"/>
    </w:p>
    <w:p w14:paraId="444828A0" w14:textId="77777777" w:rsidR="00AF6FCD" w:rsidRPr="00AF6FCD" w:rsidRDefault="00AF6FCD" w:rsidP="00AF6FCD">
      <w:pPr>
        <w:pStyle w:val="EndNoteBibliography"/>
        <w:spacing w:after="240"/>
      </w:pPr>
      <w:bookmarkStart w:id="185" w:name="_ENREF_38"/>
      <w:r w:rsidRPr="00AF6FCD">
        <w:t>Endy, T.P., Anderson, K.B., Nisalak, A., Yoon, I.K., Green, S., Rothman, A.L., Thomas, S.J.</w:t>
      </w:r>
      <w:r w:rsidRPr="00AF6FCD">
        <w:rPr>
          <w:i/>
        </w:rPr>
        <w:t>, et al.</w:t>
      </w:r>
      <w:r w:rsidRPr="00AF6FCD">
        <w:t xml:space="preserve"> (2011). Determinants of inapparent and symptomatic dengue infection in a prospective study of primary school children in Kamphaeng Phet, Thailand. PLoS Neglected Tropical Diseases</w:t>
      </w:r>
      <w:r w:rsidRPr="00AF6FCD">
        <w:rPr>
          <w:i/>
        </w:rPr>
        <w:t xml:space="preserve"> 5</w:t>
      </w:r>
      <w:r w:rsidRPr="00AF6FCD">
        <w:t>, e975.</w:t>
      </w:r>
      <w:bookmarkEnd w:id="185"/>
    </w:p>
    <w:p w14:paraId="2861F790" w14:textId="77777777" w:rsidR="00AF6FCD" w:rsidRPr="00AF6FCD" w:rsidRDefault="00AF6FCD" w:rsidP="00AF6FCD">
      <w:pPr>
        <w:pStyle w:val="EndNoteBibliography"/>
        <w:spacing w:after="240"/>
      </w:pPr>
      <w:bookmarkStart w:id="186" w:name="_ENREF_39"/>
      <w:r w:rsidRPr="00AF6FCD">
        <w:t>European Medicines Agency (2010). Guideline on quality, non-clinical and clinical aspects of live recombinant viral vectored vaccines, E. CHMP, ed.</w:t>
      </w:r>
      <w:bookmarkEnd w:id="186"/>
    </w:p>
    <w:p w14:paraId="79B8082E" w14:textId="77777777" w:rsidR="00AF6FCD" w:rsidRPr="00AF6FCD" w:rsidRDefault="00AF6FCD" w:rsidP="00AF6FCD">
      <w:pPr>
        <w:pStyle w:val="EndNoteBibliography"/>
        <w:spacing w:after="240"/>
      </w:pPr>
      <w:bookmarkStart w:id="187" w:name="_ENREF_40"/>
      <w:r w:rsidRPr="00AF6FCD">
        <w:t>Figueiredo, R.M., Naveca, F.G., Oliveira, C.M., Bastos, M.S., Mourao, M.P., Viana, S.S., Melo, M.N.</w:t>
      </w:r>
      <w:r w:rsidRPr="00AF6FCD">
        <w:rPr>
          <w:i/>
        </w:rPr>
        <w:t>, et al.</w:t>
      </w:r>
      <w:r w:rsidRPr="00AF6FCD">
        <w:t xml:space="preserve"> (2011). Co-infection of Dengue virus by serotypes 3 and 4 in patients from Amazonas, Brazil. Revista do Instituto de Medicina Tropical de Sao Paulo</w:t>
      </w:r>
      <w:r w:rsidRPr="00AF6FCD">
        <w:rPr>
          <w:i/>
        </w:rPr>
        <w:t xml:space="preserve"> 53</w:t>
      </w:r>
      <w:r w:rsidRPr="00AF6FCD">
        <w:t>, 321-323.</w:t>
      </w:r>
      <w:bookmarkEnd w:id="187"/>
    </w:p>
    <w:p w14:paraId="49F05E0D" w14:textId="77777777" w:rsidR="00AF6FCD" w:rsidRPr="00AF6FCD" w:rsidRDefault="00AF6FCD" w:rsidP="00AF6FCD">
      <w:pPr>
        <w:pStyle w:val="EndNoteBibliography"/>
        <w:spacing w:after="240"/>
      </w:pPr>
      <w:bookmarkStart w:id="188" w:name="_ENREF_41"/>
      <w:r w:rsidRPr="00AF6FCD">
        <w:t>Forrester, N.L., Palacios, G., Tesh, R.B., Savji, N., Guzman, H., Sherman, M., Weaver, S.C.</w:t>
      </w:r>
      <w:r w:rsidRPr="00AF6FCD">
        <w:rPr>
          <w:i/>
        </w:rPr>
        <w:t>, et al.</w:t>
      </w:r>
      <w:r w:rsidRPr="00AF6FCD">
        <w:t xml:space="preserve"> (2012). Genome-scale phylogeny of the alphavirus genus suggests a marine origin. Journal of Virology</w:t>
      </w:r>
      <w:r w:rsidRPr="00AF6FCD">
        <w:rPr>
          <w:i/>
        </w:rPr>
        <w:t xml:space="preserve"> 86</w:t>
      </w:r>
      <w:r w:rsidRPr="00AF6FCD">
        <w:t>, 2729-2738.</w:t>
      </w:r>
      <w:bookmarkEnd w:id="188"/>
    </w:p>
    <w:p w14:paraId="436C78A5" w14:textId="77777777" w:rsidR="00AF6FCD" w:rsidRPr="00AF6FCD" w:rsidRDefault="00AF6FCD" w:rsidP="00AF6FCD">
      <w:pPr>
        <w:pStyle w:val="EndNoteBibliography"/>
        <w:spacing w:after="240"/>
      </w:pPr>
      <w:bookmarkStart w:id="189" w:name="_ENREF_42"/>
      <w:r w:rsidRPr="00AF6FCD">
        <w:t>Foster, W.A., and Walker, E.D. (2009). Mosquitoes (</w:t>
      </w:r>
      <w:r w:rsidRPr="00AF6FCD">
        <w:rPr>
          <w:i/>
        </w:rPr>
        <w:t>Culicidae</w:t>
      </w:r>
      <w:r w:rsidRPr="00AF6FCD">
        <w:t>). In Medical and Veterinary Entomology (Academic Press), pp. 201-227.</w:t>
      </w:r>
      <w:bookmarkEnd w:id="189"/>
    </w:p>
    <w:p w14:paraId="46F67B5D" w14:textId="77777777" w:rsidR="00AF6FCD" w:rsidRPr="00AF6FCD" w:rsidRDefault="00AF6FCD" w:rsidP="00AF6FCD">
      <w:pPr>
        <w:pStyle w:val="EndNoteBibliography"/>
        <w:spacing w:after="240"/>
      </w:pPr>
      <w:bookmarkStart w:id="190" w:name="_ENREF_43"/>
      <w:r w:rsidRPr="00AF6FCD">
        <w:t>Garcia, G., Gonzalez, N., Perez, A.B., Sierra, B., Aguirre, E., Rizo, D., Izquierdo, A.</w:t>
      </w:r>
      <w:r w:rsidRPr="00AF6FCD">
        <w:rPr>
          <w:i/>
        </w:rPr>
        <w:t>, et al.</w:t>
      </w:r>
      <w:r w:rsidRPr="00AF6FCD">
        <w:t xml:space="preserve"> (2011). Long-term persistence of clinical symptoms in dengue-infected persons and its association with immunological disorders. Int J Infect Dis</w:t>
      </w:r>
      <w:r w:rsidRPr="00AF6FCD">
        <w:rPr>
          <w:i/>
        </w:rPr>
        <w:t xml:space="preserve"> 15</w:t>
      </w:r>
      <w:r w:rsidRPr="00AF6FCD">
        <w:t>, e38-e43.</w:t>
      </w:r>
      <w:bookmarkEnd w:id="190"/>
    </w:p>
    <w:p w14:paraId="64F6EDAE" w14:textId="77777777" w:rsidR="00AF6FCD" w:rsidRPr="00AF6FCD" w:rsidRDefault="00AF6FCD" w:rsidP="00AF6FCD">
      <w:pPr>
        <w:pStyle w:val="EndNoteBibliography"/>
        <w:spacing w:after="240"/>
      </w:pPr>
      <w:bookmarkStart w:id="191" w:name="_ENREF_44"/>
      <w:r w:rsidRPr="00AF6FCD">
        <w:lastRenderedPageBreak/>
        <w:t>Gebhard, L.G., Filomatori, C.V., and Gamarnik, A.V. (2011). Functional RNA elements in the dengue virus genome. Viruses</w:t>
      </w:r>
      <w:r w:rsidRPr="00AF6FCD">
        <w:rPr>
          <w:i/>
        </w:rPr>
        <w:t xml:space="preserve"> 3</w:t>
      </w:r>
      <w:r w:rsidRPr="00AF6FCD">
        <w:t>, 1739-1756.</w:t>
      </w:r>
      <w:bookmarkEnd w:id="191"/>
    </w:p>
    <w:p w14:paraId="28CC0945" w14:textId="77777777" w:rsidR="00AF6FCD" w:rsidRPr="00AF6FCD" w:rsidRDefault="00AF6FCD" w:rsidP="00AF6FCD">
      <w:pPr>
        <w:pStyle w:val="EndNoteBibliography"/>
        <w:spacing w:after="240"/>
      </w:pPr>
      <w:bookmarkStart w:id="192" w:name="_ENREF_45"/>
      <w:r w:rsidRPr="00AF6FCD">
        <w:t>Goindin, D., Delannay, C., Ramdini, C., Gustave, J., and Fouque, F. (2015). Parity and longevity of</w:t>
      </w:r>
      <w:r w:rsidRPr="00AF6FCD">
        <w:rPr>
          <w:i/>
        </w:rPr>
        <w:t xml:space="preserve"> Aedes aegypti</w:t>
      </w:r>
      <w:r w:rsidRPr="00AF6FCD">
        <w:t xml:space="preserve"> according to temperatures in controlled conditions and consequences on dengue transmission risks. PLoS One</w:t>
      </w:r>
      <w:r w:rsidRPr="00AF6FCD">
        <w:rPr>
          <w:i/>
        </w:rPr>
        <w:t xml:space="preserve"> 10</w:t>
      </w:r>
      <w:r w:rsidRPr="00AF6FCD">
        <w:t>, e0135489.</w:t>
      </w:r>
      <w:bookmarkEnd w:id="192"/>
    </w:p>
    <w:p w14:paraId="750D01A6" w14:textId="77777777" w:rsidR="00AF6FCD" w:rsidRPr="00AF6FCD" w:rsidRDefault="00AF6FCD" w:rsidP="00AF6FCD">
      <w:pPr>
        <w:pStyle w:val="EndNoteBibliography"/>
        <w:spacing w:after="240"/>
      </w:pPr>
      <w:bookmarkStart w:id="193" w:name="_ENREF_46"/>
      <w:r w:rsidRPr="00AF6FCD">
        <w:t>Grange, L., Simon-Loriere, E., Sakuntabhai, A., Gresh, L., Paul, R., and Harris, E. (2014). Epidemiological risk factors associated with high global frequency of inapparent dengue virus infections. Frontiers in Immunology</w:t>
      </w:r>
      <w:r w:rsidRPr="00AF6FCD">
        <w:rPr>
          <w:i/>
        </w:rPr>
        <w:t xml:space="preserve"> 5</w:t>
      </w:r>
      <w:r w:rsidRPr="00AF6FCD">
        <w:t>, 280.</w:t>
      </w:r>
      <w:bookmarkEnd w:id="193"/>
    </w:p>
    <w:p w14:paraId="2C847D05" w14:textId="77777777" w:rsidR="00AF6FCD" w:rsidRPr="00AF6FCD" w:rsidRDefault="00AF6FCD" w:rsidP="00AF6FCD">
      <w:pPr>
        <w:pStyle w:val="EndNoteBibliography"/>
        <w:spacing w:after="240"/>
      </w:pPr>
      <w:bookmarkStart w:id="194" w:name="_ENREF_47"/>
      <w:r w:rsidRPr="00AF6FCD">
        <w:t>Grobusch, M.P., van der Fluit, K.S., Stijnis, C., De Pijper, C.A., Hanscheid, T., Gautret, P., Schlagenhauf, P.</w:t>
      </w:r>
      <w:r w:rsidRPr="00AF6FCD">
        <w:rPr>
          <w:i/>
        </w:rPr>
        <w:t>, et al.</w:t>
      </w:r>
      <w:r w:rsidRPr="00AF6FCD">
        <w:t xml:space="preserve"> (2020). Can dengue virus be sexually transmitted? Travel Med Infect Dis</w:t>
      </w:r>
      <w:r w:rsidRPr="00AF6FCD">
        <w:rPr>
          <w:i/>
        </w:rPr>
        <w:t xml:space="preserve"> 38</w:t>
      </w:r>
      <w:r w:rsidRPr="00AF6FCD">
        <w:t>, 101753.</w:t>
      </w:r>
      <w:bookmarkEnd w:id="194"/>
    </w:p>
    <w:p w14:paraId="7595AD1E" w14:textId="77777777" w:rsidR="00AF6FCD" w:rsidRPr="00AF6FCD" w:rsidRDefault="00AF6FCD" w:rsidP="00AF6FCD">
      <w:pPr>
        <w:pStyle w:val="EndNoteBibliography"/>
        <w:spacing w:after="240"/>
      </w:pPr>
      <w:bookmarkStart w:id="195" w:name="_ENREF_48"/>
      <w:r w:rsidRPr="00AF6FCD">
        <w:t>Gubler, D.J., Suharyono, W., Lubis, I., Eram, S., and Sulianti Saroso, J. (1979). Epidemic dengue hemorrhagic fever in rural Indonesia. I. Virological and epidemiological studies. The American Journal of Tropical Medicine and Hygiene</w:t>
      </w:r>
      <w:r w:rsidRPr="00AF6FCD">
        <w:rPr>
          <w:i/>
        </w:rPr>
        <w:t xml:space="preserve"> 28</w:t>
      </w:r>
      <w:r w:rsidRPr="00AF6FCD">
        <w:t>, 701-710.</w:t>
      </w:r>
      <w:bookmarkEnd w:id="195"/>
    </w:p>
    <w:p w14:paraId="7498EBB9" w14:textId="77777777" w:rsidR="00AF6FCD" w:rsidRPr="00AF6FCD" w:rsidRDefault="00AF6FCD" w:rsidP="00AF6FCD">
      <w:pPr>
        <w:pStyle w:val="EndNoteBibliography"/>
        <w:spacing w:after="240"/>
      </w:pPr>
      <w:bookmarkStart w:id="196" w:name="_ENREF_49"/>
      <w:r w:rsidRPr="00AF6FCD">
        <w:t>Guo, C., Zhou, Z., Wen, Z., Liu, Y., Zeng, C., Xiao, D., Ou, M.</w:t>
      </w:r>
      <w:r w:rsidRPr="00AF6FCD">
        <w:rPr>
          <w:i/>
        </w:rPr>
        <w:t>, et al.</w:t>
      </w:r>
      <w:r w:rsidRPr="00AF6FCD">
        <w:t xml:space="preserve"> (2017). Global Epidemiology of Dengue Outbreaks in 1990-2015: A Systematic Review and Meta-Analysis. Frontiers in Cellular and Infection Microbiology</w:t>
      </w:r>
      <w:r w:rsidRPr="00AF6FCD">
        <w:rPr>
          <w:i/>
        </w:rPr>
        <w:t xml:space="preserve"> 7</w:t>
      </w:r>
      <w:r w:rsidRPr="00AF6FCD">
        <w:t>, 317.</w:t>
      </w:r>
      <w:bookmarkEnd w:id="196"/>
    </w:p>
    <w:p w14:paraId="5B19EDBC" w14:textId="77777777" w:rsidR="00AF6FCD" w:rsidRPr="00AF6FCD" w:rsidRDefault="00AF6FCD" w:rsidP="00AF6FCD">
      <w:pPr>
        <w:pStyle w:val="EndNoteBibliography"/>
        <w:spacing w:after="240"/>
      </w:pPr>
      <w:bookmarkStart w:id="197" w:name="_ENREF_50"/>
      <w:r w:rsidRPr="00AF6FCD">
        <w:t>Halstead, S.B., Udomsakdi, S., Simasthien, P., Singharaj, P., Sukhavachana, P., and Nisalak, A. (1970). Observations related to pathogenesis of dengue hemorrhagic fever. I. Experience with classification of dengue viruses. The Yale Journal of Biology and Medicine</w:t>
      </w:r>
      <w:r w:rsidRPr="00AF6FCD">
        <w:rPr>
          <w:i/>
        </w:rPr>
        <w:t xml:space="preserve"> 42</w:t>
      </w:r>
      <w:r w:rsidRPr="00AF6FCD">
        <w:t>, 261-275.</w:t>
      </w:r>
      <w:bookmarkEnd w:id="197"/>
    </w:p>
    <w:p w14:paraId="604B3122" w14:textId="77777777" w:rsidR="00AF6FCD" w:rsidRPr="00AF6FCD" w:rsidRDefault="00AF6FCD" w:rsidP="00AF6FCD">
      <w:pPr>
        <w:pStyle w:val="EndNoteBibliography"/>
        <w:spacing w:after="240"/>
      </w:pPr>
      <w:bookmarkStart w:id="198" w:name="_ENREF_51"/>
      <w:r w:rsidRPr="00AF6FCD">
        <w:t>Harrington, L.C., Fleisher, A., Ruiz-Moreno, D., Vermeylen, F., Wa, C.V., Poulson, R.L., Edman, J.D.</w:t>
      </w:r>
      <w:r w:rsidRPr="00AF6FCD">
        <w:rPr>
          <w:i/>
        </w:rPr>
        <w:t>, et al.</w:t>
      </w:r>
      <w:r w:rsidRPr="00AF6FCD">
        <w:t xml:space="preserve"> (2014). Heterogeneous feeding patterns of the dengue vector, </w:t>
      </w:r>
      <w:r w:rsidRPr="00AF6FCD">
        <w:rPr>
          <w:i/>
        </w:rPr>
        <w:t>Aedes aegypti</w:t>
      </w:r>
      <w:r w:rsidRPr="00AF6FCD">
        <w:t>, on individual human hosts in rural Thailand. PLoS Neglected Tropical Diseases</w:t>
      </w:r>
      <w:r w:rsidRPr="00AF6FCD">
        <w:rPr>
          <w:i/>
        </w:rPr>
        <w:t xml:space="preserve"> 8</w:t>
      </w:r>
      <w:r w:rsidRPr="00AF6FCD">
        <w:t>, e3048.</w:t>
      </w:r>
      <w:bookmarkEnd w:id="198"/>
    </w:p>
    <w:p w14:paraId="3FF64835" w14:textId="77777777" w:rsidR="00AF6FCD" w:rsidRPr="00AF6FCD" w:rsidRDefault="00AF6FCD" w:rsidP="00AF6FCD">
      <w:pPr>
        <w:pStyle w:val="EndNoteBibliography"/>
        <w:spacing w:after="240"/>
      </w:pPr>
      <w:bookmarkStart w:id="199" w:name="_ENREF_52"/>
      <w:r w:rsidRPr="00AF6FCD">
        <w:t>Harrison, R.E., Brown, M.R., and Strand, M.R. (2021). Whole blood and blood components from vertebrates differentially affect egg formation in three species of anautogenous mosquitoes. Parasites &amp; Vectors</w:t>
      </w:r>
      <w:r w:rsidRPr="00AF6FCD">
        <w:rPr>
          <w:i/>
        </w:rPr>
        <w:t xml:space="preserve"> 14</w:t>
      </w:r>
      <w:r w:rsidRPr="00AF6FCD">
        <w:t>, 119.</w:t>
      </w:r>
      <w:bookmarkEnd w:id="199"/>
    </w:p>
    <w:p w14:paraId="681139F8" w14:textId="77777777" w:rsidR="00AF6FCD" w:rsidRPr="00AF6FCD" w:rsidRDefault="00AF6FCD" w:rsidP="00AF6FCD">
      <w:pPr>
        <w:pStyle w:val="EndNoteBibliography"/>
        <w:spacing w:after="240"/>
      </w:pPr>
      <w:bookmarkStart w:id="200" w:name="_ENREF_53"/>
      <w:r w:rsidRPr="00AF6FCD">
        <w:t>Hayes, K.R. (2004). Ecological implications of GMOs: robust methodologies for ecological risk assessment. Best practice and current practice in ecological risk assessment for genetically modified organisms. (Tasmania: CSIRO Division of Marine Research).</w:t>
      </w:r>
      <w:bookmarkEnd w:id="200"/>
    </w:p>
    <w:p w14:paraId="38938AD0" w14:textId="77777777" w:rsidR="00AF6FCD" w:rsidRPr="00AF6FCD" w:rsidRDefault="00AF6FCD" w:rsidP="00AF6FCD">
      <w:pPr>
        <w:pStyle w:val="EndNoteBibliography"/>
        <w:spacing w:after="240"/>
      </w:pPr>
      <w:bookmarkStart w:id="201" w:name="_ENREF_54"/>
      <w:r w:rsidRPr="00AF6FCD">
        <w:t>Hirayama, T., Mizuno, Y., Takeshita, N., Kotaki, A., Tajima, S., Omatsu, T., Sano, K.</w:t>
      </w:r>
      <w:r w:rsidRPr="00AF6FCD">
        <w:rPr>
          <w:i/>
        </w:rPr>
        <w:t>, et al.</w:t>
      </w:r>
      <w:r w:rsidRPr="00AF6FCD">
        <w:t xml:space="preserve"> (2012). Detection of dengue virus genome in urine by real-time reverse transcriptase PCR: a laboratory diagnostic method useful after disappearance of the genome in serum. Journal of Clinical Microbiology</w:t>
      </w:r>
      <w:r w:rsidRPr="00AF6FCD">
        <w:rPr>
          <w:i/>
        </w:rPr>
        <w:t xml:space="preserve"> 50</w:t>
      </w:r>
      <w:r w:rsidRPr="00AF6FCD">
        <w:t>, 2047-2052.</w:t>
      </w:r>
      <w:bookmarkEnd w:id="201"/>
    </w:p>
    <w:p w14:paraId="3328068C" w14:textId="77777777" w:rsidR="00AF6FCD" w:rsidRPr="00AF6FCD" w:rsidRDefault="00AF6FCD" w:rsidP="00AF6FCD">
      <w:pPr>
        <w:pStyle w:val="EndNoteBibliography"/>
        <w:spacing w:after="240"/>
      </w:pPr>
      <w:bookmarkStart w:id="202" w:name="_ENREF_55"/>
      <w:r w:rsidRPr="00AF6FCD">
        <w:t>Huang, C.Y., Butrapet, S., Tsuchiya, K.R., Bhamarapravati, N., Gubler, D.J., and Kinney, R.M. (2003). Dengue 2 PDK-53 virus as a chimeric carrier for tetravalent dengue vaccine development. Journal of Virology</w:t>
      </w:r>
      <w:r w:rsidRPr="00AF6FCD">
        <w:rPr>
          <w:i/>
        </w:rPr>
        <w:t xml:space="preserve"> 77</w:t>
      </w:r>
      <w:r w:rsidRPr="00AF6FCD">
        <w:t>, 11436-11447.</w:t>
      </w:r>
      <w:bookmarkEnd w:id="202"/>
    </w:p>
    <w:p w14:paraId="1425675C" w14:textId="77777777" w:rsidR="00AF6FCD" w:rsidRPr="00AF6FCD" w:rsidRDefault="00AF6FCD" w:rsidP="00AF6FCD">
      <w:pPr>
        <w:pStyle w:val="EndNoteBibliography"/>
        <w:spacing w:after="240"/>
      </w:pPr>
      <w:bookmarkStart w:id="203" w:name="_ENREF_56"/>
      <w:r w:rsidRPr="00AF6FCD">
        <w:t>Huang, C.Y., Kinney, R.M., Livengood, J.A., Bolling, B., Arguello, J.J., Luy, B.E., Silengo, S.J.</w:t>
      </w:r>
      <w:r w:rsidRPr="00AF6FCD">
        <w:rPr>
          <w:i/>
        </w:rPr>
        <w:t>, et al.</w:t>
      </w:r>
      <w:r w:rsidRPr="00AF6FCD">
        <w:t xml:space="preserve"> (2013). Genetic and phenotypic characterization of manufacturing seeds for a tetravalent dengue vaccine (DENVax). PLoS Neglected Tropical Diseases</w:t>
      </w:r>
      <w:r w:rsidRPr="00AF6FCD">
        <w:rPr>
          <w:i/>
        </w:rPr>
        <w:t xml:space="preserve"> 7</w:t>
      </w:r>
      <w:r w:rsidRPr="00AF6FCD">
        <w:t>, e2243.</w:t>
      </w:r>
      <w:bookmarkEnd w:id="203"/>
    </w:p>
    <w:p w14:paraId="65833A2C" w14:textId="77777777" w:rsidR="00AF6FCD" w:rsidRPr="00AF6FCD" w:rsidRDefault="00AF6FCD" w:rsidP="00AF6FCD">
      <w:pPr>
        <w:pStyle w:val="EndNoteBibliography"/>
        <w:spacing w:after="240"/>
      </w:pPr>
      <w:bookmarkStart w:id="204" w:name="_ENREF_57"/>
      <w:r w:rsidRPr="00AF6FCD">
        <w:t>Humaidi, M., Tien, W.P., Yap, G., Chua, C.R., and Ng, L.C. (2021). Non-Invasive Dengue Diagnostics-The Use of Saliva and Urine for Different Stages of the Illness. Diagnostics (Basel)</w:t>
      </w:r>
      <w:r w:rsidRPr="00AF6FCD">
        <w:rPr>
          <w:i/>
        </w:rPr>
        <w:t xml:space="preserve"> 11</w:t>
      </w:r>
      <w:r w:rsidRPr="00AF6FCD">
        <w:t>.</w:t>
      </w:r>
      <w:bookmarkEnd w:id="204"/>
    </w:p>
    <w:p w14:paraId="5693F19D" w14:textId="77777777" w:rsidR="00AF6FCD" w:rsidRPr="00AF6FCD" w:rsidRDefault="00AF6FCD" w:rsidP="00AF6FCD">
      <w:pPr>
        <w:pStyle w:val="EndNoteBibliography"/>
        <w:spacing w:after="240"/>
      </w:pPr>
      <w:bookmarkStart w:id="205" w:name="_ENREF_58"/>
      <w:r w:rsidRPr="00AF6FCD">
        <w:lastRenderedPageBreak/>
        <w:t>Iannetta, M., Lalle, E., Musso, M., Carletti, F., Scorzolini, L., D'Abramo, A., Chinello, P.</w:t>
      </w:r>
      <w:r w:rsidRPr="00AF6FCD">
        <w:rPr>
          <w:i/>
        </w:rPr>
        <w:t>, et al.</w:t>
      </w:r>
      <w:r w:rsidRPr="00AF6FCD">
        <w:t xml:space="preserve"> (2017). Persistent detection of dengue virus RNA in vaginal secretion of a woman returning from Sri Lanka to Italy, April 2017. Eurosurveillance</w:t>
      </w:r>
      <w:r w:rsidRPr="00AF6FCD">
        <w:rPr>
          <w:i/>
        </w:rPr>
        <w:t xml:space="preserve"> 22</w:t>
      </w:r>
      <w:r w:rsidRPr="00AF6FCD">
        <w:t>.</w:t>
      </w:r>
      <w:bookmarkEnd w:id="205"/>
    </w:p>
    <w:p w14:paraId="62664576" w14:textId="77777777" w:rsidR="00AF6FCD" w:rsidRPr="00AF6FCD" w:rsidRDefault="00AF6FCD" w:rsidP="00AF6FCD">
      <w:pPr>
        <w:pStyle w:val="EndNoteBibliography"/>
        <w:spacing w:after="240"/>
      </w:pPr>
      <w:bookmarkStart w:id="206" w:name="_ENREF_59"/>
      <w:r w:rsidRPr="00AF6FCD">
        <w:t>Jasamai, M., Yap, W.B., Sakulpanich, A., and Jaleel, A. (2019). Current prevention and potential treatment options for dengue infection. Journal of Pharmacy &amp; Pharmaceutical Sciences</w:t>
      </w:r>
      <w:r w:rsidRPr="00AF6FCD">
        <w:rPr>
          <w:i/>
        </w:rPr>
        <w:t xml:space="preserve"> 22</w:t>
      </w:r>
      <w:r w:rsidRPr="00AF6FCD">
        <w:t>, 440-456.</w:t>
      </w:r>
      <w:bookmarkEnd w:id="206"/>
    </w:p>
    <w:p w14:paraId="3DFCABC9" w14:textId="77777777" w:rsidR="00AF6FCD" w:rsidRPr="00AF6FCD" w:rsidRDefault="00AF6FCD" w:rsidP="00AF6FCD">
      <w:pPr>
        <w:pStyle w:val="EndNoteBibliography"/>
        <w:spacing w:after="240"/>
      </w:pPr>
      <w:bookmarkStart w:id="207" w:name="_ENREF_60"/>
      <w:r w:rsidRPr="00AF6FCD">
        <w:t>Jenkins, G.M., Rambaut, A., Pybus, O.G., and Holmes, E.C. (2002). Rates of molecular evolution in RNA viruses: a quantitative phylogenetic analysis. Journal of Molecular Evolution</w:t>
      </w:r>
      <w:r w:rsidRPr="00AF6FCD">
        <w:rPr>
          <w:i/>
        </w:rPr>
        <w:t xml:space="preserve"> 54</w:t>
      </w:r>
      <w:r w:rsidRPr="00AF6FCD">
        <w:t>, 156-165.</w:t>
      </w:r>
      <w:bookmarkEnd w:id="207"/>
    </w:p>
    <w:p w14:paraId="6529EC7A" w14:textId="77777777" w:rsidR="00AF6FCD" w:rsidRPr="00AF6FCD" w:rsidRDefault="00AF6FCD" w:rsidP="00AF6FCD">
      <w:pPr>
        <w:pStyle w:val="EndNoteBibliography"/>
        <w:spacing w:after="240"/>
      </w:pPr>
      <w:bookmarkStart w:id="208" w:name="_ENREF_61"/>
      <w:r w:rsidRPr="00AF6FCD">
        <w:t>Kalimuddin, S., Teh, Y.E., Wee, L.E., Paintal, S., Sasisekharan, R., Low, J.G., Sheth, S.K.</w:t>
      </w:r>
      <w:r w:rsidRPr="00AF6FCD">
        <w:rPr>
          <w:i/>
        </w:rPr>
        <w:t>, et al.</w:t>
      </w:r>
      <w:r w:rsidRPr="00AF6FCD">
        <w:t xml:space="preserve"> (2022). Chronic sequelae complicate convalescence from both dengue and acute viral respiratory illness. PLoS Neglected Tropical Diseases</w:t>
      </w:r>
      <w:r w:rsidRPr="00AF6FCD">
        <w:rPr>
          <w:i/>
        </w:rPr>
        <w:t xml:space="preserve"> 16</w:t>
      </w:r>
      <w:r w:rsidRPr="00AF6FCD">
        <w:t>, e0010724.</w:t>
      </w:r>
      <w:bookmarkEnd w:id="208"/>
    </w:p>
    <w:p w14:paraId="6747CA69" w14:textId="77777777" w:rsidR="00AF6FCD" w:rsidRPr="00AF6FCD" w:rsidRDefault="00AF6FCD" w:rsidP="00AF6FCD">
      <w:pPr>
        <w:pStyle w:val="EndNoteBibliography"/>
        <w:spacing w:after="240"/>
      </w:pPr>
      <w:bookmarkStart w:id="209" w:name="_ENREF_62"/>
      <w:r w:rsidRPr="00AF6FCD">
        <w:t>Kanthong, N., Khemnu, N., Pattanakitsakul, S.N., Malasit, P., and Flegel, T.W. (2010). Persistent, triple-virus co-infections in mosquito cells. BMC Microbiology</w:t>
      </w:r>
      <w:r w:rsidRPr="00AF6FCD">
        <w:rPr>
          <w:i/>
        </w:rPr>
        <w:t xml:space="preserve"> 10</w:t>
      </w:r>
      <w:r w:rsidRPr="00AF6FCD">
        <w:t>, 14.</w:t>
      </w:r>
      <w:bookmarkEnd w:id="209"/>
    </w:p>
    <w:p w14:paraId="774DC456" w14:textId="77777777" w:rsidR="00AF6FCD" w:rsidRPr="00AF6FCD" w:rsidRDefault="00AF6FCD" w:rsidP="00AF6FCD">
      <w:pPr>
        <w:pStyle w:val="EndNoteBibliography"/>
        <w:spacing w:after="240"/>
      </w:pPr>
      <w:bookmarkStart w:id="210" w:name="_ENREF_63"/>
      <w:r w:rsidRPr="00AF6FCD">
        <w:t>Khan, A.M., Heiny, A.T., Lee, K.X., Srinivasan, K.N., Tan, T.W., August, J.T., and Brusic, V. (2006). Large-scale analysis of antigenic diversity of T-cell epitopes in dengue virus. BMC Bioinformatics</w:t>
      </w:r>
      <w:r w:rsidRPr="00AF6FCD">
        <w:rPr>
          <w:i/>
        </w:rPr>
        <w:t xml:space="preserve"> 7 Suppl 5</w:t>
      </w:r>
      <w:r w:rsidRPr="00AF6FCD">
        <w:t>, S4.</w:t>
      </w:r>
      <w:bookmarkEnd w:id="210"/>
    </w:p>
    <w:p w14:paraId="7705BB1E" w14:textId="77777777" w:rsidR="00AF6FCD" w:rsidRPr="00AF6FCD" w:rsidRDefault="00AF6FCD" w:rsidP="00AF6FCD">
      <w:pPr>
        <w:pStyle w:val="EndNoteBibliography"/>
        <w:spacing w:after="240"/>
      </w:pPr>
      <w:bookmarkStart w:id="211" w:name="_ENREF_64"/>
      <w:r w:rsidRPr="00AF6FCD">
        <w:t xml:space="preserve">Khin, M.M., Jirakanjanakit, N., Yoksan, S., and Bhamarapravati, N. (1994). Infection, dissemination, transmission, and biological attributes of dengue-2 PDK53 candidate vaccine virus after oral infection in </w:t>
      </w:r>
      <w:r w:rsidRPr="00AF6FCD">
        <w:rPr>
          <w:i/>
        </w:rPr>
        <w:t>Aedes aegypti</w:t>
      </w:r>
      <w:r w:rsidRPr="00AF6FCD">
        <w:t>. The American Journal of Tropical Medicine and Hygiene</w:t>
      </w:r>
      <w:r w:rsidRPr="00AF6FCD">
        <w:rPr>
          <w:i/>
        </w:rPr>
        <w:t xml:space="preserve"> 51</w:t>
      </w:r>
      <w:r w:rsidRPr="00AF6FCD">
        <w:t>, 864-869.</w:t>
      </w:r>
      <w:bookmarkEnd w:id="211"/>
    </w:p>
    <w:p w14:paraId="1ADA1773" w14:textId="77777777" w:rsidR="00AF6FCD" w:rsidRPr="00AF6FCD" w:rsidRDefault="00AF6FCD" w:rsidP="00AF6FCD">
      <w:pPr>
        <w:pStyle w:val="EndNoteBibliography"/>
        <w:spacing w:after="240"/>
      </w:pPr>
      <w:bookmarkStart w:id="212" w:name="_ENREF_65"/>
      <w:r w:rsidRPr="00AF6FCD">
        <w:t>Kinney, R.M., Butrapet, S., Chang, G.J., Tsuchiya, K.R., Roehrig, J.T., Bhamarapravati, N., and Gubler, D.J. (1997). Construction of infectious cDNA clones for dengue 2 virus: strain 16681 and its attenuated vaccine derivative, strain PDK-53. Virology</w:t>
      </w:r>
      <w:r w:rsidRPr="00AF6FCD">
        <w:rPr>
          <w:i/>
        </w:rPr>
        <w:t xml:space="preserve"> 230</w:t>
      </w:r>
      <w:r w:rsidRPr="00AF6FCD">
        <w:t>, 300-308.</w:t>
      </w:r>
      <w:bookmarkEnd w:id="212"/>
    </w:p>
    <w:p w14:paraId="78908A04" w14:textId="77777777" w:rsidR="00AF6FCD" w:rsidRPr="00AF6FCD" w:rsidRDefault="00AF6FCD" w:rsidP="00AF6FCD">
      <w:pPr>
        <w:pStyle w:val="EndNoteBibliography"/>
        <w:spacing w:after="240"/>
      </w:pPr>
      <w:bookmarkStart w:id="213" w:name="_ENREF_66"/>
      <w:r w:rsidRPr="00AF6FCD">
        <w:t>Kramer, L.D., Chin, P., Cane, R.P., Kauffman, E.B., and Mackereth, G. (2011). Vector competence of New Zealand mosquitoes for selected arboviruses. The American Journal of Tropical Medicine and Hygiene</w:t>
      </w:r>
      <w:r w:rsidRPr="00AF6FCD">
        <w:rPr>
          <w:i/>
        </w:rPr>
        <w:t xml:space="preserve"> 85</w:t>
      </w:r>
      <w:r w:rsidRPr="00AF6FCD">
        <w:t>, 182-189.</w:t>
      </w:r>
      <w:bookmarkEnd w:id="213"/>
    </w:p>
    <w:p w14:paraId="1D5BEDEF" w14:textId="77777777" w:rsidR="00AF6FCD" w:rsidRPr="00AF6FCD" w:rsidRDefault="00AF6FCD" w:rsidP="00AF6FCD">
      <w:pPr>
        <w:pStyle w:val="EndNoteBibliography"/>
        <w:spacing w:after="240"/>
      </w:pPr>
      <w:bookmarkStart w:id="214" w:name="_ENREF_67"/>
      <w:r w:rsidRPr="00AF6FCD">
        <w:t xml:space="preserve">Kurnia, N., Kaitana, Y., Salaki, C.L., Mandey, L.C., Tuda, J.S.B., and Tallei, T.E. (2022). Study of Dengue Virus Transovarial Transmission in </w:t>
      </w:r>
      <w:r w:rsidRPr="00AF6FCD">
        <w:rPr>
          <w:i/>
        </w:rPr>
        <w:t>Aedes</w:t>
      </w:r>
      <w:r w:rsidRPr="00AF6FCD">
        <w:t xml:space="preserve"> spp. in Ternate City Using Streptavidin-Biotin-Peroxidase Complex Immunohistochemistry. Infectious Disease Reports</w:t>
      </w:r>
      <w:r w:rsidRPr="00AF6FCD">
        <w:rPr>
          <w:i/>
        </w:rPr>
        <w:t xml:space="preserve"> 14</w:t>
      </w:r>
      <w:r w:rsidRPr="00AF6FCD">
        <w:t>, 765-771.</w:t>
      </w:r>
      <w:bookmarkEnd w:id="214"/>
    </w:p>
    <w:p w14:paraId="4674B66E" w14:textId="77777777" w:rsidR="00AF6FCD" w:rsidRPr="00AF6FCD" w:rsidRDefault="00AF6FCD" w:rsidP="00AF6FCD">
      <w:pPr>
        <w:pStyle w:val="EndNoteBibliography"/>
        <w:spacing w:after="240"/>
      </w:pPr>
      <w:bookmarkStart w:id="215" w:name="_ENREF_68"/>
      <w:r w:rsidRPr="00AF6FCD">
        <w:t>Lalle, E., Colavita, F., Iannetta, M., Gebremeskel Tekle, S., Carletti, F., Scorzolini, L., Bordi, L.</w:t>
      </w:r>
      <w:r w:rsidRPr="00AF6FCD">
        <w:rPr>
          <w:i/>
        </w:rPr>
        <w:t>, et al.</w:t>
      </w:r>
      <w:r w:rsidRPr="00AF6FCD">
        <w:t xml:space="preserve"> (2018). Prolonged detection of dengue virus RNA in the semen of a man returning from Thailand to Italy, January 2018. Eurosurveillance</w:t>
      </w:r>
      <w:r w:rsidRPr="00AF6FCD">
        <w:rPr>
          <w:i/>
        </w:rPr>
        <w:t xml:space="preserve"> 23</w:t>
      </w:r>
      <w:r w:rsidRPr="00AF6FCD">
        <w:t>.</w:t>
      </w:r>
      <w:bookmarkEnd w:id="215"/>
    </w:p>
    <w:p w14:paraId="20B86225" w14:textId="77777777" w:rsidR="00AF6FCD" w:rsidRPr="00AF6FCD" w:rsidRDefault="00AF6FCD" w:rsidP="00AF6FCD">
      <w:pPr>
        <w:pStyle w:val="EndNoteBibliography"/>
        <w:spacing w:after="240"/>
      </w:pPr>
      <w:bookmarkStart w:id="216" w:name="_ENREF_69"/>
      <w:r w:rsidRPr="00AF6FCD">
        <w:t>Lataillade, L.G., Vazeille, M., Obadia, T., Madec, Y., Mousson, L., Kamgang, B., Chen, C.H.</w:t>
      </w:r>
      <w:r w:rsidRPr="00AF6FCD">
        <w:rPr>
          <w:i/>
        </w:rPr>
        <w:t>, et al.</w:t>
      </w:r>
      <w:r w:rsidRPr="00AF6FCD">
        <w:t xml:space="preserve"> (2020). Risk of yellow fever virus transmission in the Asia-Pacific region. Nature Communications</w:t>
      </w:r>
      <w:r w:rsidRPr="00AF6FCD">
        <w:rPr>
          <w:i/>
        </w:rPr>
        <w:t xml:space="preserve"> 11</w:t>
      </w:r>
      <w:r w:rsidRPr="00AF6FCD">
        <w:t>, 5801.</w:t>
      </w:r>
      <w:bookmarkEnd w:id="216"/>
    </w:p>
    <w:p w14:paraId="25C6D8E7" w14:textId="77777777" w:rsidR="00AF6FCD" w:rsidRPr="00AF6FCD" w:rsidRDefault="00AF6FCD" w:rsidP="00AF6FCD">
      <w:pPr>
        <w:pStyle w:val="EndNoteBibliography"/>
        <w:spacing w:after="240"/>
      </w:pPr>
      <w:bookmarkStart w:id="217" w:name="_ENREF_70"/>
      <w:r w:rsidRPr="00AF6FCD">
        <w:t>Lee, C., Jang, E.J., Kwon, D., Choi, H., Park, J.W., and Bae, G.R. (2016). Laboratory-acquired dengue virus infection by needlestick injury: a case report, South Korea, 2014. Annals of Occupational and Environmental Medicine</w:t>
      </w:r>
      <w:r w:rsidRPr="00AF6FCD">
        <w:rPr>
          <w:i/>
        </w:rPr>
        <w:t xml:space="preserve"> 28</w:t>
      </w:r>
      <w:r w:rsidRPr="00AF6FCD">
        <w:t>, 16.</w:t>
      </w:r>
      <w:bookmarkEnd w:id="217"/>
    </w:p>
    <w:p w14:paraId="22A19A12" w14:textId="77777777" w:rsidR="00AF6FCD" w:rsidRPr="00AF6FCD" w:rsidRDefault="00AF6FCD" w:rsidP="00AF6FCD">
      <w:pPr>
        <w:pStyle w:val="EndNoteBibliography"/>
        <w:spacing w:after="240"/>
      </w:pPr>
      <w:bookmarkStart w:id="218" w:name="_ENREF_71"/>
      <w:r w:rsidRPr="00AF6FCD">
        <w:t>Lee, C., and Lee, H. (2019). Probable female to male sexual transmission of dengue virus infection. Infectious Diseases (London, England)</w:t>
      </w:r>
      <w:r w:rsidRPr="00AF6FCD">
        <w:rPr>
          <w:i/>
        </w:rPr>
        <w:t xml:space="preserve"> 51</w:t>
      </w:r>
      <w:r w:rsidRPr="00AF6FCD">
        <w:t>, 150-152.</w:t>
      </w:r>
      <w:bookmarkEnd w:id="218"/>
    </w:p>
    <w:p w14:paraId="4696F474" w14:textId="77777777" w:rsidR="00AF6FCD" w:rsidRPr="00AF6FCD" w:rsidRDefault="00AF6FCD" w:rsidP="00AF6FCD">
      <w:pPr>
        <w:pStyle w:val="EndNoteBibliography"/>
        <w:spacing w:after="240"/>
      </w:pPr>
      <w:bookmarkStart w:id="219" w:name="_ENREF_72"/>
      <w:r w:rsidRPr="00AF6FCD">
        <w:t>Lin, H.E., Tsai, W.Y., Liu, I.J., Li, P.C., Liao, M.Y., Tsai, J.J., Wu, Y.C.</w:t>
      </w:r>
      <w:r w:rsidRPr="00AF6FCD">
        <w:rPr>
          <w:i/>
        </w:rPr>
        <w:t>, et al.</w:t>
      </w:r>
      <w:r w:rsidRPr="00AF6FCD">
        <w:t xml:space="preserve"> (2012). Analysis of epitopes on dengue virus envelope protein recognized by monoclonal antibodies and polyclonal human sera by a high throughput assay. PLoS Neglected Tropical Diseases</w:t>
      </w:r>
      <w:r w:rsidRPr="00AF6FCD">
        <w:rPr>
          <w:i/>
        </w:rPr>
        <w:t xml:space="preserve"> 6</w:t>
      </w:r>
      <w:r w:rsidRPr="00AF6FCD">
        <w:t>, e1447.</w:t>
      </w:r>
      <w:bookmarkEnd w:id="219"/>
    </w:p>
    <w:p w14:paraId="4CBFE005" w14:textId="77777777" w:rsidR="00AF6FCD" w:rsidRPr="00AF6FCD" w:rsidRDefault="00AF6FCD" w:rsidP="00AF6FCD">
      <w:pPr>
        <w:pStyle w:val="EndNoteBibliography"/>
        <w:spacing w:after="240"/>
      </w:pPr>
      <w:bookmarkStart w:id="220" w:name="_ENREF_73"/>
      <w:r w:rsidRPr="00AF6FCD">
        <w:lastRenderedPageBreak/>
        <w:t>Maia, S.H., Brasil, I.R., Esmeraldo Rde, M., Ponte, C.N., Costa, R.C., and Lira, R.A. (2015). Severe dengue in the early postoperative period after kidney transplantation: two case reports from Hospital Geral de Fortaleza. Revista da Sociedade Brasileira de Medicina Tropical</w:t>
      </w:r>
      <w:r w:rsidRPr="00AF6FCD">
        <w:rPr>
          <w:i/>
        </w:rPr>
        <w:t xml:space="preserve"> 48</w:t>
      </w:r>
      <w:r w:rsidRPr="00AF6FCD">
        <w:t>, 783-785.</w:t>
      </w:r>
      <w:bookmarkEnd w:id="220"/>
    </w:p>
    <w:p w14:paraId="4C687CCD" w14:textId="77777777" w:rsidR="00AF6FCD" w:rsidRPr="00AF6FCD" w:rsidRDefault="00AF6FCD" w:rsidP="00AF6FCD">
      <w:pPr>
        <w:pStyle w:val="EndNoteBibliography"/>
        <w:spacing w:after="240"/>
      </w:pPr>
      <w:bookmarkStart w:id="221" w:name="_ENREF_74"/>
      <w:r w:rsidRPr="00AF6FCD">
        <w:t>Matangkasombut, P., Manopwisedjaroen, K., Pitabut, N., Thaloengsok, S., Suraamornkul, S., Yingtaweesak, T., Duong, V.</w:t>
      </w:r>
      <w:r w:rsidRPr="00AF6FCD">
        <w:rPr>
          <w:i/>
        </w:rPr>
        <w:t>, et al.</w:t>
      </w:r>
      <w:r w:rsidRPr="00AF6FCD">
        <w:t xml:space="preserve"> (2020). Dengue viremia kinetics in asymptomatic and symptomatic infection. International Journal of Infectious Diseases</w:t>
      </w:r>
      <w:r w:rsidRPr="00AF6FCD">
        <w:rPr>
          <w:i/>
        </w:rPr>
        <w:t xml:space="preserve"> 101</w:t>
      </w:r>
      <w:r w:rsidRPr="00AF6FCD">
        <w:t>, 90-97.</w:t>
      </w:r>
      <w:bookmarkEnd w:id="221"/>
    </w:p>
    <w:p w14:paraId="5E5FAD21" w14:textId="77777777" w:rsidR="00AF6FCD" w:rsidRPr="00AF6FCD" w:rsidRDefault="00AF6FCD" w:rsidP="00AF6FCD">
      <w:pPr>
        <w:pStyle w:val="EndNoteBibliography"/>
        <w:spacing w:after="240"/>
      </w:pPr>
      <w:bookmarkStart w:id="222" w:name="_ENREF_75"/>
      <w:r w:rsidRPr="00AF6FCD">
        <w:t>McGee, C.E., Tsetsarkin, K., Vanlandingham, D.L., McElroy, K.L., Lang, J., Guy, B., Decelle, T.</w:t>
      </w:r>
      <w:r w:rsidRPr="00AF6FCD">
        <w:rPr>
          <w:i/>
        </w:rPr>
        <w:t>, et al.</w:t>
      </w:r>
      <w:r w:rsidRPr="00AF6FCD">
        <w:t xml:space="preserve"> (2008). Substitution of wild-type yellow fever Asibi sequences for 17D vaccine sequences in ChimeriVax-dengue 4 does not enhance infection of </w:t>
      </w:r>
      <w:r w:rsidRPr="00AF6FCD">
        <w:rPr>
          <w:i/>
        </w:rPr>
        <w:t xml:space="preserve">Aedes aegypti </w:t>
      </w:r>
      <w:r w:rsidRPr="00AF6FCD">
        <w:t>mosquitoes. Journal of Infectious Diseases</w:t>
      </w:r>
      <w:r w:rsidRPr="00AF6FCD">
        <w:rPr>
          <w:i/>
        </w:rPr>
        <w:t xml:space="preserve"> 197</w:t>
      </w:r>
      <w:r w:rsidRPr="00AF6FCD">
        <w:t>, 686-692.</w:t>
      </w:r>
      <w:bookmarkEnd w:id="222"/>
    </w:p>
    <w:p w14:paraId="3892677B" w14:textId="77777777" w:rsidR="00AF6FCD" w:rsidRPr="00AF6FCD" w:rsidRDefault="00AF6FCD" w:rsidP="00AF6FCD">
      <w:pPr>
        <w:pStyle w:val="EndNoteBibliography"/>
        <w:spacing w:after="240"/>
      </w:pPr>
      <w:bookmarkStart w:id="223" w:name="_ENREF_76"/>
      <w:r w:rsidRPr="00AF6FCD">
        <w:t xml:space="preserve">Mebus-Antunes, N.C., Ferreira, W.S., Barbosa, G.M., Neves-Martins, T.C., Weissmuller, G., Almeida, F.C.L., and Da Poian, A.T. (2022). The interaction of dengue virus capsid protein with negatively charged interfaces drives the </w:t>
      </w:r>
      <w:r w:rsidRPr="00AF6FCD">
        <w:rPr>
          <w:i/>
        </w:rPr>
        <w:t>in vitro</w:t>
      </w:r>
      <w:r w:rsidRPr="00AF6FCD">
        <w:t xml:space="preserve"> assembly of nucleocapsid-like particles. PLoS One</w:t>
      </w:r>
      <w:r w:rsidRPr="00AF6FCD">
        <w:rPr>
          <w:i/>
        </w:rPr>
        <w:t xml:space="preserve"> 17</w:t>
      </w:r>
      <w:r w:rsidRPr="00AF6FCD">
        <w:t>, e0264643.</w:t>
      </w:r>
      <w:bookmarkEnd w:id="223"/>
    </w:p>
    <w:p w14:paraId="669296BA" w14:textId="77777777" w:rsidR="00AF6FCD" w:rsidRPr="00AF6FCD" w:rsidRDefault="00AF6FCD" w:rsidP="00AF6FCD">
      <w:pPr>
        <w:pStyle w:val="EndNoteBibliography"/>
        <w:spacing w:after="240"/>
      </w:pPr>
      <w:bookmarkStart w:id="224" w:name="_ENREF_77"/>
      <w:r w:rsidRPr="00AF6FCD">
        <w:t>Men, R., Bray, M., Clark, D., Chanock, R.M., and Lai, C.J. (1996). Dengue type 4 virus mutants containing deletions in the 3' noncoding region of the RNA genome: analysis of growth restriction in cell culture and altered viremia pattern and immunogenicity in rhesus monkeys. Journal of Virology</w:t>
      </w:r>
      <w:r w:rsidRPr="00AF6FCD">
        <w:rPr>
          <w:i/>
        </w:rPr>
        <w:t xml:space="preserve"> 70</w:t>
      </w:r>
      <w:r w:rsidRPr="00AF6FCD">
        <w:t>, 3930-3937.</w:t>
      </w:r>
      <w:bookmarkEnd w:id="224"/>
    </w:p>
    <w:p w14:paraId="7CB1C672" w14:textId="77777777" w:rsidR="00AF6FCD" w:rsidRPr="00AF6FCD" w:rsidRDefault="00AF6FCD" w:rsidP="00AF6FCD">
      <w:pPr>
        <w:pStyle w:val="EndNoteBibliography"/>
        <w:spacing w:after="240"/>
      </w:pPr>
      <w:bookmarkStart w:id="225" w:name="_ENREF_78"/>
      <w:r w:rsidRPr="00AF6FCD">
        <w:t>Messina, J.P., Brady, O.J., Golding, N., Kraemer, M.U.G., Wint, G.R.W., Ray, S.E., Pigott, D.M.</w:t>
      </w:r>
      <w:r w:rsidRPr="00AF6FCD">
        <w:rPr>
          <w:i/>
        </w:rPr>
        <w:t>, et al.</w:t>
      </w:r>
      <w:r w:rsidRPr="00AF6FCD">
        <w:t xml:space="preserve"> (2019). The current and future global distribution and population at risk of dengue. Nature Microbiology</w:t>
      </w:r>
      <w:r w:rsidRPr="00AF6FCD">
        <w:rPr>
          <w:i/>
        </w:rPr>
        <w:t xml:space="preserve"> 4</w:t>
      </w:r>
      <w:r w:rsidRPr="00AF6FCD">
        <w:t>, 1508-1515.</w:t>
      </w:r>
      <w:bookmarkEnd w:id="225"/>
    </w:p>
    <w:p w14:paraId="4E3C5C83" w14:textId="77777777" w:rsidR="00AF6FCD" w:rsidRPr="00AF6FCD" w:rsidRDefault="00AF6FCD" w:rsidP="00AF6FCD">
      <w:pPr>
        <w:pStyle w:val="EndNoteBibliography"/>
        <w:spacing w:after="240"/>
      </w:pPr>
      <w:bookmarkStart w:id="226" w:name="_ENREF_79"/>
      <w:r w:rsidRPr="00AF6FCD">
        <w:t>Molton, J.S., Low, I., Choy, M.M.J., Aw, P.P.K., Hibberd, M.L., Tambyah, P.A., and Wilder-Smith, A. (2018). Dengue virus not detected in human semen. Journal of Travel Medicine</w:t>
      </w:r>
      <w:r w:rsidRPr="00AF6FCD">
        <w:rPr>
          <w:i/>
        </w:rPr>
        <w:t xml:space="preserve"> 25</w:t>
      </w:r>
      <w:r w:rsidRPr="00AF6FCD">
        <w:t>.</w:t>
      </w:r>
      <w:bookmarkEnd w:id="226"/>
    </w:p>
    <w:p w14:paraId="69E973B7" w14:textId="77777777" w:rsidR="00AF6FCD" w:rsidRPr="00AF6FCD" w:rsidRDefault="00AF6FCD" w:rsidP="00AF6FCD">
      <w:pPr>
        <w:pStyle w:val="EndNoteBibliography"/>
        <w:spacing w:after="240"/>
      </w:pPr>
      <w:bookmarkStart w:id="227" w:name="_ENREF_80"/>
      <w:r w:rsidRPr="00AF6FCD">
        <w:t>Mukhopadhyay, S., Kuhn, R.J., and Rossmann, M.G. (2005). A structural perspective of the flavivirus life cycle. Nature Reviews Microbiology</w:t>
      </w:r>
      <w:r w:rsidRPr="00AF6FCD">
        <w:rPr>
          <w:i/>
        </w:rPr>
        <w:t xml:space="preserve"> 3</w:t>
      </w:r>
      <w:r w:rsidRPr="00AF6FCD">
        <w:t>, 13-22.</w:t>
      </w:r>
      <w:bookmarkEnd w:id="227"/>
    </w:p>
    <w:p w14:paraId="11937987" w14:textId="77777777" w:rsidR="00AF6FCD" w:rsidRPr="00AF6FCD" w:rsidRDefault="00AF6FCD" w:rsidP="00AF6FCD">
      <w:pPr>
        <w:pStyle w:val="EndNoteBibliography"/>
        <w:spacing w:after="240"/>
      </w:pPr>
      <w:bookmarkStart w:id="228" w:name="_ENREF_81"/>
      <w:r w:rsidRPr="00AF6FCD">
        <w:t>Nasim, A., Anis, S., Baqi, S., Akhtar, S.F., and Baig-Ansari, N. (2013). Clinical presentation and outcome of dengue viral infection in live-related renal transplant recipients in Karachi, Pakistan. Transplant Infectious Disease</w:t>
      </w:r>
      <w:r w:rsidRPr="00AF6FCD">
        <w:rPr>
          <w:i/>
        </w:rPr>
        <w:t xml:space="preserve"> 15</w:t>
      </w:r>
      <w:r w:rsidRPr="00AF6FCD">
        <w:t>, 516-525.</w:t>
      </w:r>
      <w:bookmarkEnd w:id="228"/>
    </w:p>
    <w:p w14:paraId="309AC682" w14:textId="77777777" w:rsidR="00AF6FCD" w:rsidRPr="00AF6FCD" w:rsidRDefault="00AF6FCD" w:rsidP="00AF6FCD">
      <w:pPr>
        <w:pStyle w:val="EndNoteBibliography"/>
        <w:spacing w:after="240"/>
      </w:pPr>
      <w:bookmarkStart w:id="229" w:name="_ENREF_82"/>
      <w:r w:rsidRPr="00AF6FCD">
        <w:t>National Health and Medical Research Council (2019). Australian Guidelines for the Prevention and Control of Infection in Healthcare. (Canberra).</w:t>
      </w:r>
      <w:bookmarkEnd w:id="229"/>
    </w:p>
    <w:p w14:paraId="0ADBD731" w14:textId="77777777" w:rsidR="00AF6FCD" w:rsidRPr="00AF6FCD" w:rsidRDefault="00AF6FCD" w:rsidP="00AF6FCD">
      <w:pPr>
        <w:pStyle w:val="EndNoteBibliography"/>
        <w:spacing w:after="240"/>
      </w:pPr>
      <w:bookmarkStart w:id="230" w:name="_ENREF_83"/>
      <w:r w:rsidRPr="00AF6FCD">
        <w:t>Nava, A., Shimabukuro, J.S., Chmura, A.A., and Luz, S.L.B. (2017). The Impact of Global Environmental Changes on Infectious Disease Emergence with a Focus on Risks for Brazil. ILAR Journal</w:t>
      </w:r>
      <w:r w:rsidRPr="00AF6FCD">
        <w:rPr>
          <w:i/>
        </w:rPr>
        <w:t xml:space="preserve"> 58</w:t>
      </w:r>
      <w:r w:rsidRPr="00AF6FCD">
        <w:t>, 393-400.</w:t>
      </w:r>
      <w:bookmarkEnd w:id="230"/>
    </w:p>
    <w:p w14:paraId="27BFEA52" w14:textId="77777777" w:rsidR="00AF6FCD" w:rsidRPr="00AF6FCD" w:rsidRDefault="00AF6FCD" w:rsidP="00AF6FCD">
      <w:pPr>
        <w:pStyle w:val="EndNoteBibliography"/>
        <w:spacing w:after="240"/>
      </w:pPr>
      <w:bookmarkStart w:id="231" w:name="_ENREF_84"/>
      <w:r w:rsidRPr="00AF6FCD">
        <w:t>NCCTG (2011). Australian code of good wholesaling practice for medicines in schedules 2, 3, 4 &amp; 8. (Therapeutics Goods Adminstration) Accessed: July 2023.</w:t>
      </w:r>
      <w:bookmarkEnd w:id="231"/>
    </w:p>
    <w:p w14:paraId="42B8891B" w14:textId="77777777" w:rsidR="00AF6FCD" w:rsidRPr="00AF6FCD" w:rsidRDefault="00AF6FCD" w:rsidP="00AF6FCD">
      <w:pPr>
        <w:pStyle w:val="EndNoteBibliography"/>
        <w:spacing w:after="240"/>
      </w:pPr>
      <w:bookmarkStart w:id="232" w:name="_ENREF_85"/>
      <w:r w:rsidRPr="00AF6FCD">
        <w:t>Ng, W.C., Soto-Acosta, R., Bradrick, S.S., Garcia-Blanco, M.A., and Ooi, E.E. (2017). The 5' and 3' Untranslated Regions of the Flaviviral Genome. Viruses</w:t>
      </w:r>
      <w:r w:rsidRPr="00AF6FCD">
        <w:rPr>
          <w:i/>
        </w:rPr>
        <w:t xml:space="preserve"> 9</w:t>
      </w:r>
      <w:r w:rsidRPr="00AF6FCD">
        <w:t>.</w:t>
      </w:r>
      <w:bookmarkEnd w:id="232"/>
    </w:p>
    <w:p w14:paraId="4AFB6D4E" w14:textId="77777777" w:rsidR="00AF6FCD" w:rsidRPr="00AF6FCD" w:rsidRDefault="00AF6FCD" w:rsidP="00AF6FCD">
      <w:pPr>
        <w:pStyle w:val="EndNoteBibliography"/>
        <w:spacing w:after="240"/>
      </w:pPr>
      <w:bookmarkStart w:id="233" w:name="_ENREF_86"/>
      <w:r w:rsidRPr="00AF6FCD">
        <w:t>Nguyen, M.N., Duong, T.H., Trung, V.T., Nguyen, T.H., Tran, C.N., Long, V.T., Dui le, T.</w:t>
      </w:r>
      <w:r w:rsidRPr="00AF6FCD">
        <w:rPr>
          <w:i/>
        </w:rPr>
        <w:t>, et al.</w:t>
      </w:r>
      <w:r w:rsidRPr="00AF6FCD">
        <w:t xml:space="preserve"> (2013). Host and viral features of human dengue cases shape the population of infected and infectious </w:t>
      </w:r>
      <w:r w:rsidRPr="00AF6FCD">
        <w:rPr>
          <w:i/>
        </w:rPr>
        <w:t>Aedes aegypti</w:t>
      </w:r>
      <w:r w:rsidRPr="00AF6FCD">
        <w:t xml:space="preserve"> mosquitoes. Proceedings of the National Academy of Sciences of the United States of America</w:t>
      </w:r>
      <w:r w:rsidRPr="00AF6FCD">
        <w:rPr>
          <w:i/>
        </w:rPr>
        <w:t xml:space="preserve"> 110</w:t>
      </w:r>
      <w:r w:rsidRPr="00AF6FCD">
        <w:t>, 9072-9077.</w:t>
      </w:r>
      <w:bookmarkEnd w:id="233"/>
    </w:p>
    <w:p w14:paraId="7761F5A1" w14:textId="77777777" w:rsidR="00AF6FCD" w:rsidRPr="00AF6FCD" w:rsidRDefault="00AF6FCD" w:rsidP="00AF6FCD">
      <w:pPr>
        <w:pStyle w:val="EndNoteBibliography"/>
        <w:spacing w:after="240"/>
      </w:pPr>
      <w:bookmarkStart w:id="234" w:name="_ENREF_87"/>
      <w:r w:rsidRPr="00AF6FCD">
        <w:lastRenderedPageBreak/>
        <w:t>Nishiura, H., and Halstead, S.B. (2007). Natural history of dengue virus (DENV)-1 and DENV-4 infections: reanalysis of classic studies. Journal of Infectious Diseases</w:t>
      </w:r>
      <w:r w:rsidRPr="00AF6FCD">
        <w:rPr>
          <w:i/>
        </w:rPr>
        <w:t xml:space="preserve"> 195</w:t>
      </w:r>
      <w:r w:rsidRPr="00AF6FCD">
        <w:t>, 1007-1013.</w:t>
      </w:r>
      <w:bookmarkEnd w:id="234"/>
    </w:p>
    <w:p w14:paraId="12337FC7" w14:textId="77777777" w:rsidR="00AF6FCD" w:rsidRPr="00AF6FCD" w:rsidRDefault="00AF6FCD" w:rsidP="00AF6FCD">
      <w:pPr>
        <w:pStyle w:val="EndNoteBibliography"/>
        <w:spacing w:after="240"/>
      </w:pPr>
      <w:bookmarkStart w:id="235" w:name="_ENREF_88"/>
      <w:r w:rsidRPr="00AF6FCD">
        <w:t>Obadia, T., Gutierrez-Bugallo, G., Duong, V., Nunez, A.I., Fernandes, R.S., Kamgang, B., Hery, L.</w:t>
      </w:r>
      <w:r w:rsidRPr="00AF6FCD">
        <w:rPr>
          <w:i/>
        </w:rPr>
        <w:t>, et al.</w:t>
      </w:r>
      <w:r w:rsidRPr="00AF6FCD">
        <w:t xml:space="preserve"> (2022). Zika vector competence data reveals risks of outbreaks: the contribution of the European ZIKAlliance project. Nature Communications</w:t>
      </w:r>
      <w:r w:rsidRPr="00AF6FCD">
        <w:rPr>
          <w:i/>
        </w:rPr>
        <w:t xml:space="preserve"> 13</w:t>
      </w:r>
      <w:r w:rsidRPr="00AF6FCD">
        <w:t>, 4490.</w:t>
      </w:r>
      <w:bookmarkEnd w:id="235"/>
    </w:p>
    <w:p w14:paraId="768CEDD7" w14:textId="77777777" w:rsidR="00AF6FCD" w:rsidRPr="00AF6FCD" w:rsidRDefault="00AF6FCD" w:rsidP="00AF6FCD">
      <w:pPr>
        <w:pStyle w:val="EndNoteBibliography"/>
        <w:spacing w:after="240"/>
      </w:pPr>
      <w:bookmarkStart w:id="236" w:name="_ENREF_89"/>
      <w:r w:rsidRPr="00AF6FCD">
        <w:t>Ochsenreiter, R., Hofacker, I.L., and Wolfinger, M.T. (2019). Functional RNA Structures in the 3'UTR of Tick-Borne, Insect-Specific and No-Known-Vector Flaviviruses. Viruses</w:t>
      </w:r>
      <w:r w:rsidRPr="00AF6FCD">
        <w:rPr>
          <w:i/>
        </w:rPr>
        <w:t xml:space="preserve"> 11</w:t>
      </w:r>
      <w:r w:rsidRPr="00AF6FCD">
        <w:t>.</w:t>
      </w:r>
      <w:bookmarkEnd w:id="236"/>
    </w:p>
    <w:p w14:paraId="24582B4E" w14:textId="77777777" w:rsidR="00AF6FCD" w:rsidRPr="00AF6FCD" w:rsidRDefault="00AF6FCD" w:rsidP="00AF6FCD">
      <w:pPr>
        <w:pStyle w:val="EndNoteBibliography"/>
        <w:spacing w:after="240"/>
      </w:pPr>
      <w:bookmarkStart w:id="237" w:name="_ENREF_90"/>
      <w:r w:rsidRPr="00AF6FCD">
        <w:t>OGTR (2013). Risk Analysis Framework 2013, 4th edn (Canberra: Office of the Gene Technology Regulator).</w:t>
      </w:r>
      <w:bookmarkEnd w:id="237"/>
    </w:p>
    <w:p w14:paraId="02058FC1" w14:textId="77777777" w:rsidR="00AF6FCD" w:rsidRPr="00AF6FCD" w:rsidRDefault="00AF6FCD" w:rsidP="00AF6FCD">
      <w:pPr>
        <w:pStyle w:val="EndNoteBibliography"/>
        <w:spacing w:after="240"/>
      </w:pPr>
      <w:bookmarkStart w:id="238" w:name="_ENREF_91"/>
      <w:r w:rsidRPr="00AF6FCD">
        <w:t>Ogunlade, S.T., Meehan, M.T., Adekunle, A.I., and McBryde, E.S. (2023). A Systematic Review of Mathematical Models of Dengue Transmission and Vector Control: 2010-2020. Viruses</w:t>
      </w:r>
      <w:r w:rsidRPr="00AF6FCD">
        <w:rPr>
          <w:i/>
        </w:rPr>
        <w:t xml:space="preserve"> 15</w:t>
      </w:r>
      <w:r w:rsidRPr="00AF6FCD">
        <w:t>.</w:t>
      </w:r>
      <w:bookmarkEnd w:id="238"/>
    </w:p>
    <w:p w14:paraId="531F2E1F" w14:textId="77777777" w:rsidR="00AF6FCD" w:rsidRPr="00AF6FCD" w:rsidRDefault="00AF6FCD" w:rsidP="00AF6FCD">
      <w:pPr>
        <w:pStyle w:val="EndNoteBibliography"/>
        <w:spacing w:after="240"/>
      </w:pPr>
      <w:bookmarkStart w:id="239" w:name="_ENREF_92"/>
      <w:r w:rsidRPr="00AF6FCD">
        <w:t>Osorio, J.E., Brewoo, J.N., Silengo, S.J., Arguello, J., Moldovan, I.R., Tary-Lehmann, M., Powell, T.D.</w:t>
      </w:r>
      <w:r w:rsidRPr="00AF6FCD">
        <w:rPr>
          <w:i/>
        </w:rPr>
        <w:t>, et al.</w:t>
      </w:r>
      <w:r w:rsidRPr="00AF6FCD">
        <w:t xml:space="preserve"> (2011). Efficacy of a tetravalent chimeric dengue vaccine (DENVax) in Cynomolgus macaques. The American Journal of Tropical Medicine and Hygiene</w:t>
      </w:r>
      <w:r w:rsidRPr="00AF6FCD">
        <w:rPr>
          <w:i/>
        </w:rPr>
        <w:t xml:space="preserve"> 84</w:t>
      </w:r>
      <w:r w:rsidRPr="00AF6FCD">
        <w:t>, 978-987.</w:t>
      </w:r>
      <w:bookmarkEnd w:id="239"/>
    </w:p>
    <w:p w14:paraId="3EC3E013" w14:textId="77777777" w:rsidR="00AF6FCD" w:rsidRPr="00AF6FCD" w:rsidRDefault="00AF6FCD" w:rsidP="00AF6FCD">
      <w:pPr>
        <w:pStyle w:val="EndNoteBibliography"/>
        <w:spacing w:after="240"/>
      </w:pPr>
      <w:bookmarkStart w:id="240" w:name="_ENREF_93"/>
      <w:r w:rsidRPr="00AF6FCD">
        <w:t>Paris, V., Rane, R.V., Mee, P.T., Lynch, S.E., Hoffmann, A.A., and Schmidt, T.L. (2023). Urban population structure and dispersal of an Australian mosquito (</w:t>
      </w:r>
      <w:r w:rsidRPr="00AF6FCD">
        <w:rPr>
          <w:i/>
        </w:rPr>
        <w:t>Aedes notoscriptus</w:t>
      </w:r>
      <w:r w:rsidRPr="00AF6FCD">
        <w:t>) involved in disease transmission. Heredity</w:t>
      </w:r>
      <w:r w:rsidRPr="00AF6FCD">
        <w:rPr>
          <w:i/>
        </w:rPr>
        <w:t xml:space="preserve"> 130</w:t>
      </w:r>
      <w:r w:rsidRPr="00AF6FCD">
        <w:t>, 99-108.</w:t>
      </w:r>
      <w:bookmarkEnd w:id="240"/>
    </w:p>
    <w:p w14:paraId="482BF7EE" w14:textId="77777777" w:rsidR="00AF6FCD" w:rsidRPr="00AF6FCD" w:rsidRDefault="00AF6FCD" w:rsidP="00AF6FCD">
      <w:pPr>
        <w:pStyle w:val="EndNoteBibliography"/>
        <w:spacing w:after="240"/>
      </w:pPr>
      <w:bookmarkStart w:id="241" w:name="_ENREF_94"/>
      <w:r w:rsidRPr="00AF6FCD">
        <w:t>Patel, S.S., Rauscher, M., Kudela, M., and Pang, H. (2023). Clinical Safety Experience of TAK-003 for Dengue Fever: A New Tetravalent Live Attenuated Vaccine Candidate. Clinical Infectious Diseases</w:t>
      </w:r>
      <w:r w:rsidRPr="00AF6FCD">
        <w:rPr>
          <w:i/>
        </w:rPr>
        <w:t xml:space="preserve"> 76</w:t>
      </w:r>
      <w:r w:rsidRPr="00AF6FCD">
        <w:t>, e1350-e1359.</w:t>
      </w:r>
      <w:bookmarkEnd w:id="241"/>
    </w:p>
    <w:p w14:paraId="0C376F7C" w14:textId="77777777" w:rsidR="00AF6FCD" w:rsidRPr="00AF6FCD" w:rsidRDefault="00AF6FCD" w:rsidP="00AF6FCD">
      <w:pPr>
        <w:pStyle w:val="EndNoteBibliography"/>
        <w:spacing w:after="240"/>
      </w:pPr>
      <w:bookmarkStart w:id="242" w:name="_ENREF_95"/>
      <w:r w:rsidRPr="00AF6FCD">
        <w:t>Payne, S. (2017). Methods to Study Viruses. In Viruses, pp. 37-52.</w:t>
      </w:r>
      <w:bookmarkEnd w:id="242"/>
    </w:p>
    <w:p w14:paraId="7017504E" w14:textId="77777777" w:rsidR="00AF6FCD" w:rsidRPr="00AF6FCD" w:rsidRDefault="00AF6FCD" w:rsidP="00AF6FCD">
      <w:pPr>
        <w:pStyle w:val="EndNoteBibliography"/>
        <w:spacing w:after="240"/>
      </w:pPr>
      <w:bookmarkStart w:id="243" w:name="_ENREF_96"/>
      <w:r w:rsidRPr="00AF6FCD">
        <w:t>Peck, K.M., and Lauring, A.S. (2018). Complexities of Viral Mutation Rates. Journal of Virology</w:t>
      </w:r>
      <w:r w:rsidRPr="00AF6FCD">
        <w:rPr>
          <w:i/>
        </w:rPr>
        <w:t xml:space="preserve"> 92</w:t>
      </w:r>
      <w:r w:rsidRPr="00AF6FCD">
        <w:t>, 10.1128/jvi.01031-01017.</w:t>
      </w:r>
      <w:bookmarkEnd w:id="243"/>
    </w:p>
    <w:p w14:paraId="3823007D" w14:textId="77777777" w:rsidR="00AF6FCD" w:rsidRPr="00AF6FCD" w:rsidRDefault="00AF6FCD" w:rsidP="00AF6FCD">
      <w:pPr>
        <w:pStyle w:val="EndNoteBibliography"/>
        <w:spacing w:after="240"/>
      </w:pPr>
      <w:bookmarkStart w:id="244" w:name="_ENREF_97"/>
      <w:r w:rsidRPr="00AF6FCD">
        <w:t>Phongsamart, W., Yoksan, S., Vanaprapa, N., and Chokephaibulkit, K. (2008). Dengue virus infection in late pregnancy and transmission to the infants. The Pediatric Infectious Disease Journal</w:t>
      </w:r>
      <w:r w:rsidRPr="00AF6FCD">
        <w:rPr>
          <w:i/>
        </w:rPr>
        <w:t xml:space="preserve"> 27</w:t>
      </w:r>
      <w:r w:rsidRPr="00AF6FCD">
        <w:t>, 500-504.</w:t>
      </w:r>
      <w:bookmarkEnd w:id="244"/>
    </w:p>
    <w:p w14:paraId="6ECAA166" w14:textId="77777777" w:rsidR="00AF6FCD" w:rsidRPr="00AF6FCD" w:rsidRDefault="00AF6FCD" w:rsidP="00AF6FCD">
      <w:pPr>
        <w:pStyle w:val="EndNoteBibliography"/>
        <w:spacing w:after="240"/>
      </w:pPr>
      <w:bookmarkStart w:id="245" w:name="_ENREF_98"/>
      <w:r w:rsidRPr="00AF6FCD">
        <w:t>Pollett, S., Melendrez, M.C., Maljkovic Berry, I., Duchene, S., Salje, H., Cummings, D.A.T., and Jarman, R.G. (2018). Understanding dengue virus evolution to support epidemic surveillance and counter-measure development. Infection, Genetics and Evolution</w:t>
      </w:r>
      <w:r w:rsidRPr="00AF6FCD">
        <w:rPr>
          <w:i/>
        </w:rPr>
        <w:t xml:space="preserve"> 62</w:t>
      </w:r>
      <w:r w:rsidRPr="00AF6FCD">
        <w:t>, 279-295.</w:t>
      </w:r>
      <w:bookmarkEnd w:id="245"/>
    </w:p>
    <w:p w14:paraId="190795DB" w14:textId="77777777" w:rsidR="00AF6FCD" w:rsidRPr="00AF6FCD" w:rsidRDefault="00AF6FCD" w:rsidP="00AF6FCD">
      <w:pPr>
        <w:pStyle w:val="EndNoteBibliography"/>
        <w:spacing w:after="240"/>
      </w:pPr>
      <w:bookmarkStart w:id="246" w:name="_ENREF_99"/>
      <w:r w:rsidRPr="00AF6FCD">
        <w:t xml:space="preserve">Pongsiri, A., Ponlawat, A., Thaisomboonsuk, B., Jarman, R.G., Scott, T.W., and Lambrechts, L. (2014). Differential susceptibility of two field </w:t>
      </w:r>
      <w:r w:rsidRPr="00AF6FCD">
        <w:rPr>
          <w:i/>
        </w:rPr>
        <w:t>Aedes aegypti</w:t>
      </w:r>
      <w:r w:rsidRPr="00AF6FCD">
        <w:t xml:space="preserve"> populations to a low infectious dose of dengue virus. PLoS One</w:t>
      </w:r>
      <w:r w:rsidRPr="00AF6FCD">
        <w:rPr>
          <w:i/>
        </w:rPr>
        <w:t xml:space="preserve"> 9</w:t>
      </w:r>
      <w:r w:rsidRPr="00AF6FCD">
        <w:t>, e92971.</w:t>
      </w:r>
      <w:bookmarkEnd w:id="246"/>
    </w:p>
    <w:p w14:paraId="7E64CC8E" w14:textId="77777777" w:rsidR="00AF6FCD" w:rsidRPr="00AF6FCD" w:rsidRDefault="00AF6FCD" w:rsidP="00AF6FCD">
      <w:pPr>
        <w:pStyle w:val="EndNoteBibliography"/>
        <w:spacing w:after="240"/>
      </w:pPr>
      <w:bookmarkStart w:id="247" w:name="_ENREF_100"/>
      <w:r w:rsidRPr="00AF6FCD">
        <w:t xml:space="preserve">Ponlawat, A., and Harrington, L.C. (2005). Blood Feeding Patterns of </w:t>
      </w:r>
      <w:r w:rsidRPr="00AF6FCD">
        <w:rPr>
          <w:i/>
        </w:rPr>
        <w:t>Aedes aegypti</w:t>
      </w:r>
      <w:r w:rsidRPr="00AF6FCD">
        <w:t xml:space="preserve"> and </w:t>
      </w:r>
      <w:r w:rsidRPr="00AF6FCD">
        <w:rPr>
          <w:i/>
        </w:rPr>
        <w:t>Aedes albopictus</w:t>
      </w:r>
      <w:r w:rsidRPr="00AF6FCD">
        <w:t xml:space="preserve"> in Thailand. Journal of Medical Entomology</w:t>
      </w:r>
      <w:r w:rsidRPr="00AF6FCD">
        <w:rPr>
          <w:i/>
        </w:rPr>
        <w:t xml:space="preserve"> 42</w:t>
      </w:r>
      <w:r w:rsidRPr="00AF6FCD">
        <w:t>, 844-849.</w:t>
      </w:r>
      <w:bookmarkEnd w:id="247"/>
    </w:p>
    <w:p w14:paraId="3E356F6B" w14:textId="77777777" w:rsidR="00AF6FCD" w:rsidRPr="00AF6FCD" w:rsidRDefault="00AF6FCD" w:rsidP="00AF6FCD">
      <w:pPr>
        <w:pStyle w:val="EndNoteBibliography"/>
        <w:spacing w:after="240"/>
      </w:pPr>
      <w:bookmarkStart w:id="248" w:name="_ENREF_101"/>
      <w:r w:rsidRPr="00AF6FCD">
        <w:t>Prado, I., Rosario, D., Bernardo, L., Álvarez, M., Rodríguez, R., Vázquez, S., and Guzmán, M.G. (2005). PCR detection of dengue virus using dried whole blood spotted on filter paper. Journal of Virological Methods</w:t>
      </w:r>
      <w:r w:rsidRPr="00AF6FCD">
        <w:rPr>
          <w:i/>
        </w:rPr>
        <w:t xml:space="preserve"> 125</w:t>
      </w:r>
      <w:r w:rsidRPr="00AF6FCD">
        <w:t>, 75-81.</w:t>
      </w:r>
      <w:bookmarkEnd w:id="248"/>
    </w:p>
    <w:p w14:paraId="5AF0EF17" w14:textId="77777777" w:rsidR="00AF6FCD" w:rsidRPr="00AF6FCD" w:rsidRDefault="00AF6FCD" w:rsidP="00AF6FCD">
      <w:pPr>
        <w:pStyle w:val="EndNoteBibliography"/>
        <w:spacing w:after="240"/>
      </w:pPr>
      <w:bookmarkStart w:id="249" w:name="_ENREF_102"/>
      <w:r w:rsidRPr="00AF6FCD">
        <w:t>Prasad, N., Bhadauria, D., Sharma, R.K., Gupta, A., Kaul, A., and Srivastava, A. (2012). Dengue virus infection in renal allograft recipients: a case series during 2010 outbreak. Transplant Infectious Disease</w:t>
      </w:r>
      <w:r w:rsidRPr="00AF6FCD">
        <w:rPr>
          <w:i/>
        </w:rPr>
        <w:t xml:space="preserve"> 14</w:t>
      </w:r>
      <w:r w:rsidRPr="00AF6FCD">
        <w:t>, 163-168.</w:t>
      </w:r>
      <w:bookmarkEnd w:id="249"/>
    </w:p>
    <w:p w14:paraId="5BFB7AF5" w14:textId="77777777" w:rsidR="00AF6FCD" w:rsidRPr="00AF6FCD" w:rsidRDefault="00AF6FCD" w:rsidP="00AF6FCD">
      <w:pPr>
        <w:pStyle w:val="EndNoteBibliography"/>
        <w:spacing w:after="240"/>
      </w:pPr>
      <w:bookmarkStart w:id="250" w:name="_ENREF_103"/>
      <w:r w:rsidRPr="00AF6FCD">
        <w:lastRenderedPageBreak/>
        <w:t xml:space="preserve">Public Health Agency of Canada (2014) Dengue fever virus (DEN 1, DEN 2, DEN 3, DEN 4) - Pathogen Safety Data Sheet, Accessed: </w:t>
      </w:r>
      <w:bookmarkEnd w:id="250"/>
    </w:p>
    <w:p w14:paraId="24AC3C5A" w14:textId="77777777" w:rsidR="00AF6FCD" w:rsidRPr="00AF6FCD" w:rsidRDefault="00AF6FCD" w:rsidP="00AF6FCD">
      <w:pPr>
        <w:pStyle w:val="EndNoteBibliography"/>
        <w:spacing w:after="240"/>
      </w:pPr>
      <w:bookmarkStart w:id="251" w:name="_ENREF_104"/>
      <w:r w:rsidRPr="00AF6FCD">
        <w:t>Pugachev, K.V., Schwaiger, J., Brown, N., Zhang, Z.X., Catalan, J., Mitchell, F.S., Ocran, S.W.</w:t>
      </w:r>
      <w:r w:rsidRPr="00AF6FCD">
        <w:rPr>
          <w:i/>
        </w:rPr>
        <w:t>, et al.</w:t>
      </w:r>
      <w:r w:rsidRPr="00AF6FCD">
        <w:t xml:space="preserve"> (2007). Construction and biological characterization of artificial recombinants between a wild type flavivirus (Kunjin) and a live chimeric flavivirus vaccine (ChimeriVax-JE). Vaccine</w:t>
      </w:r>
      <w:r w:rsidRPr="00AF6FCD">
        <w:rPr>
          <w:i/>
        </w:rPr>
        <w:t xml:space="preserve"> 25</w:t>
      </w:r>
      <w:r w:rsidRPr="00AF6FCD">
        <w:t>, 6661-6671.</w:t>
      </w:r>
      <w:bookmarkEnd w:id="251"/>
    </w:p>
    <w:p w14:paraId="759CADD5" w14:textId="77777777" w:rsidR="00AF6FCD" w:rsidRPr="00AF6FCD" w:rsidRDefault="00AF6FCD" w:rsidP="00AF6FCD">
      <w:pPr>
        <w:pStyle w:val="EndNoteBibliography"/>
        <w:spacing w:after="240"/>
      </w:pPr>
      <w:bookmarkStart w:id="252" w:name="_ENREF_105"/>
      <w:r w:rsidRPr="00AF6FCD">
        <w:t>Queensland Health (2018). Mosquito-borne diseases in Queensland, 1 July 2012 – 30 June 2017. (State of Queensland).</w:t>
      </w:r>
      <w:bookmarkEnd w:id="252"/>
    </w:p>
    <w:p w14:paraId="38562504" w14:textId="77777777" w:rsidR="00AF6FCD" w:rsidRPr="00AF6FCD" w:rsidRDefault="00AF6FCD" w:rsidP="00AF6FCD">
      <w:pPr>
        <w:pStyle w:val="EndNoteBibliography"/>
        <w:spacing w:after="240"/>
      </w:pPr>
      <w:bookmarkStart w:id="253" w:name="_ENREF_106"/>
      <w:r w:rsidRPr="00AF6FCD">
        <w:t>Ramesh, K., Walvekar, V.A., Wong, B., Sayed, A.M.M., Misse, D., Kini, R.M., Mok, Y.K.</w:t>
      </w:r>
      <w:r w:rsidRPr="00AF6FCD">
        <w:rPr>
          <w:i/>
        </w:rPr>
        <w:t>, et al.</w:t>
      </w:r>
      <w:r w:rsidRPr="00AF6FCD">
        <w:t xml:space="preserve"> (2019). Increased Mosquito Midgut Infection by Dengue Virus Recruitment of Plasmin Is Blocked by an Endogenous Kazal-type Inhibitor. iScience</w:t>
      </w:r>
      <w:r w:rsidRPr="00AF6FCD">
        <w:rPr>
          <w:i/>
        </w:rPr>
        <w:t xml:space="preserve"> 21</w:t>
      </w:r>
      <w:r w:rsidRPr="00AF6FCD">
        <w:t>, 564-576.</w:t>
      </w:r>
      <w:bookmarkEnd w:id="253"/>
    </w:p>
    <w:p w14:paraId="5EB5FAC5" w14:textId="77777777" w:rsidR="00AF6FCD" w:rsidRPr="00AF6FCD" w:rsidRDefault="00AF6FCD" w:rsidP="00AF6FCD">
      <w:pPr>
        <w:pStyle w:val="EndNoteBibliography"/>
        <w:spacing w:after="240"/>
      </w:pPr>
      <w:bookmarkStart w:id="254" w:name="_ENREF_107"/>
      <w:r w:rsidRPr="00AF6FCD">
        <w:t>Renaud, C.J., Manjit, K., and Pary, S. (2007). Dengue has a benign presentation in renal transplant patients: a case series. Nephrology (Carlton)</w:t>
      </w:r>
      <w:r w:rsidRPr="00AF6FCD">
        <w:rPr>
          <w:i/>
        </w:rPr>
        <w:t xml:space="preserve"> 12</w:t>
      </w:r>
      <w:r w:rsidRPr="00AF6FCD">
        <w:t>, 305-307.</w:t>
      </w:r>
      <w:bookmarkEnd w:id="254"/>
    </w:p>
    <w:p w14:paraId="6913DD2C" w14:textId="77777777" w:rsidR="00AF6FCD" w:rsidRPr="00AF6FCD" w:rsidRDefault="00AF6FCD" w:rsidP="00AF6FCD">
      <w:pPr>
        <w:pStyle w:val="EndNoteBibliography"/>
        <w:spacing w:after="240"/>
      </w:pPr>
      <w:bookmarkStart w:id="255" w:name="_ENREF_108"/>
      <w:r w:rsidRPr="00AF6FCD">
        <w:t>Rigau-Pérez, J.G., Vorndam, A.V., and Clark, G.G. (2001). The dengue and dengue hemorrhagic fever epidemic in Puerto Rico, 1994-1995. The American Journal of Tropical Medicine and Hygiene</w:t>
      </w:r>
      <w:r w:rsidRPr="00AF6FCD">
        <w:rPr>
          <w:i/>
        </w:rPr>
        <w:t xml:space="preserve"> 64</w:t>
      </w:r>
      <w:r w:rsidRPr="00AF6FCD">
        <w:t>, 67-74.</w:t>
      </w:r>
      <w:bookmarkEnd w:id="255"/>
    </w:p>
    <w:p w14:paraId="561766ED" w14:textId="77777777" w:rsidR="00AF6FCD" w:rsidRPr="00AF6FCD" w:rsidRDefault="00AF6FCD" w:rsidP="00AF6FCD">
      <w:pPr>
        <w:pStyle w:val="EndNoteBibliography"/>
        <w:spacing w:after="240"/>
      </w:pPr>
      <w:bookmarkStart w:id="256" w:name="_ENREF_109"/>
      <w:r w:rsidRPr="00AF6FCD">
        <w:t>Ritchie, S.A., Pyke, A.T., Hall-Mendelin, S., Day, A., Mores, C.N., Christofferson, R.C., Gubler, D.J.</w:t>
      </w:r>
      <w:r w:rsidRPr="00AF6FCD">
        <w:rPr>
          <w:i/>
        </w:rPr>
        <w:t>, et al.</w:t>
      </w:r>
      <w:r w:rsidRPr="00AF6FCD">
        <w:t xml:space="preserve"> (2013). An explosive epidemic of DENV-3 in Cairns, Australia. PLoS One</w:t>
      </w:r>
      <w:r w:rsidRPr="00AF6FCD">
        <w:rPr>
          <w:i/>
        </w:rPr>
        <w:t xml:space="preserve"> 8</w:t>
      </w:r>
      <w:r w:rsidRPr="00AF6FCD">
        <w:t>, e68137.</w:t>
      </w:r>
      <w:bookmarkEnd w:id="256"/>
    </w:p>
    <w:p w14:paraId="47C5BD71" w14:textId="77777777" w:rsidR="00AF6FCD" w:rsidRPr="00AF6FCD" w:rsidRDefault="00AF6FCD" w:rsidP="00AF6FCD">
      <w:pPr>
        <w:pStyle w:val="EndNoteBibliography"/>
        <w:spacing w:after="240"/>
      </w:pPr>
      <w:bookmarkStart w:id="257" w:name="_ENREF_110"/>
      <w:r w:rsidRPr="00AF6FCD">
        <w:t>Rivera, L., Biswal, S., Saez-Llorens, X., Reynales, H., Lopez-Medina, E., Borja-Tabora, C., Bravo, L.</w:t>
      </w:r>
      <w:r w:rsidRPr="00AF6FCD">
        <w:rPr>
          <w:i/>
        </w:rPr>
        <w:t>, et al.</w:t>
      </w:r>
      <w:r w:rsidRPr="00AF6FCD">
        <w:t xml:space="preserve"> (2022). Three-year Efficacy and Safety of Takeda's Dengue Vaccine Candidate (TAK-003). Clinical Infectious Diseases</w:t>
      </w:r>
      <w:r w:rsidRPr="00AF6FCD">
        <w:rPr>
          <w:i/>
        </w:rPr>
        <w:t xml:space="preserve"> 75</w:t>
      </w:r>
      <w:r w:rsidRPr="00AF6FCD">
        <w:t>, 107-117.</w:t>
      </w:r>
      <w:bookmarkEnd w:id="257"/>
    </w:p>
    <w:p w14:paraId="3AA067D2" w14:textId="77777777" w:rsidR="00AF6FCD" w:rsidRPr="00AF6FCD" w:rsidRDefault="00AF6FCD" w:rsidP="00AF6FCD">
      <w:pPr>
        <w:pStyle w:val="EndNoteBibliography"/>
        <w:spacing w:after="240"/>
      </w:pPr>
      <w:bookmarkStart w:id="258" w:name="_ENREF_111"/>
      <w:r w:rsidRPr="00AF6FCD">
        <w:t>Rodrigues, A.F., Soares, H.R., Guerreiro, M.R., Alves, P.M., and Coroadinha, A.S. (2015). Viral vaccines and their manufacturing cell substrates: New trends and designs in modern vaccinology. Biotechnology Journal</w:t>
      </w:r>
      <w:r w:rsidRPr="00AF6FCD">
        <w:rPr>
          <w:i/>
        </w:rPr>
        <w:t xml:space="preserve"> 10</w:t>
      </w:r>
      <w:r w:rsidRPr="00AF6FCD">
        <w:t>, 1329-1344.</w:t>
      </w:r>
      <w:bookmarkEnd w:id="258"/>
    </w:p>
    <w:p w14:paraId="22FFF5A3" w14:textId="77777777" w:rsidR="00AF6FCD" w:rsidRPr="00AF6FCD" w:rsidRDefault="00AF6FCD" w:rsidP="00AF6FCD">
      <w:pPr>
        <w:pStyle w:val="EndNoteBibliography"/>
        <w:spacing w:after="240"/>
      </w:pPr>
      <w:bookmarkStart w:id="259" w:name="_ENREF_112"/>
      <w:r w:rsidRPr="00AF6FCD">
        <w:t>Ross, P.A., Ritchie, S.A., Axford, J.K., and Hoffmann, A.A. (2019). Loss of cytoplasmic incompatibility in Wolbachia-infected Aedes aegypti under field conditions. PLoS Neglected Tropical Diseases</w:t>
      </w:r>
      <w:r w:rsidRPr="00AF6FCD">
        <w:rPr>
          <w:i/>
        </w:rPr>
        <w:t xml:space="preserve"> 13</w:t>
      </w:r>
      <w:r w:rsidRPr="00AF6FCD">
        <w:t>, e0007357.</w:t>
      </w:r>
      <w:bookmarkEnd w:id="259"/>
    </w:p>
    <w:p w14:paraId="39FFA91C" w14:textId="77777777" w:rsidR="00AF6FCD" w:rsidRPr="00AF6FCD" w:rsidRDefault="00AF6FCD" w:rsidP="00AF6FCD">
      <w:pPr>
        <w:pStyle w:val="EndNoteBibliography"/>
        <w:spacing w:after="240"/>
      </w:pPr>
      <w:bookmarkStart w:id="260" w:name="_ENREF_113"/>
      <w:r w:rsidRPr="00AF6FCD">
        <w:t>Rosso, F., Sanz, A.M., Parra-Lara, L.G., Moncada, P.A., Velez, J.D., and Caicedo, L.A. (2019). Dengue Virus Infection in Solid Organ Transplant Recipients: A Case Series and Literature Review. The American Journal of Tropical Medicine and Hygiene</w:t>
      </w:r>
      <w:r w:rsidRPr="00AF6FCD">
        <w:rPr>
          <w:i/>
        </w:rPr>
        <w:t xml:space="preserve"> 101</w:t>
      </w:r>
      <w:r w:rsidRPr="00AF6FCD">
        <w:t>, 1226-1231.</w:t>
      </w:r>
      <w:bookmarkEnd w:id="260"/>
    </w:p>
    <w:p w14:paraId="6BCE566D" w14:textId="77777777" w:rsidR="00AF6FCD" w:rsidRPr="00AF6FCD" w:rsidRDefault="00AF6FCD" w:rsidP="00AF6FCD">
      <w:pPr>
        <w:pStyle w:val="EndNoteBibliography"/>
        <w:spacing w:after="240"/>
      </w:pPr>
      <w:bookmarkStart w:id="261" w:name="_ENREF_114"/>
      <w:r w:rsidRPr="00AF6FCD">
        <w:t>Ryan, P.A., Turley, A.P., Wilson, G., Hurst, T.P., Retzki, K., Brown-Kenyon, J., Hodgson, L.</w:t>
      </w:r>
      <w:r w:rsidRPr="00AF6FCD">
        <w:rPr>
          <w:i/>
        </w:rPr>
        <w:t>, et al.</w:t>
      </w:r>
      <w:r w:rsidRPr="00AF6FCD">
        <w:t xml:space="preserve"> (2019). Establishment of wMel Wolbachia in </w:t>
      </w:r>
      <w:r w:rsidRPr="00AF6FCD">
        <w:rPr>
          <w:i/>
        </w:rPr>
        <w:t>Aedes aegypti</w:t>
      </w:r>
      <w:r w:rsidRPr="00AF6FCD">
        <w:t xml:space="preserve"> mosquitoes and reduction of local dengue transmission in Cairns and surrounding locations in northern Queensland, Australia. Gates Open Research</w:t>
      </w:r>
      <w:r w:rsidRPr="00AF6FCD">
        <w:rPr>
          <w:i/>
        </w:rPr>
        <w:t xml:space="preserve"> 3</w:t>
      </w:r>
      <w:r w:rsidRPr="00AF6FCD">
        <w:t>.</w:t>
      </w:r>
      <w:bookmarkEnd w:id="261"/>
    </w:p>
    <w:p w14:paraId="71E2E8CF" w14:textId="77777777" w:rsidR="00AF6FCD" w:rsidRPr="00AF6FCD" w:rsidRDefault="00AF6FCD" w:rsidP="00AF6FCD">
      <w:pPr>
        <w:pStyle w:val="EndNoteBibliography"/>
        <w:spacing w:after="240"/>
      </w:pPr>
      <w:bookmarkStart w:id="262" w:name="_ENREF_115"/>
      <w:r w:rsidRPr="00AF6FCD">
        <w:t>Sabin, A.B. (1952). Research on Dengue during World War II. The American Journal of Tropical Medicine and Hygiene</w:t>
      </w:r>
      <w:r w:rsidRPr="00AF6FCD">
        <w:rPr>
          <w:i/>
        </w:rPr>
        <w:t xml:space="preserve"> 1</w:t>
      </w:r>
      <w:r w:rsidRPr="00AF6FCD">
        <w:t>, 30-50.</w:t>
      </w:r>
      <w:bookmarkEnd w:id="262"/>
    </w:p>
    <w:p w14:paraId="75263F46" w14:textId="77777777" w:rsidR="00AF6FCD" w:rsidRPr="00AF6FCD" w:rsidRDefault="00AF6FCD" w:rsidP="00AF6FCD">
      <w:pPr>
        <w:pStyle w:val="EndNoteBibliography"/>
        <w:spacing w:after="240"/>
      </w:pPr>
      <w:bookmarkStart w:id="263" w:name="_ENREF_116"/>
      <w:r w:rsidRPr="00AF6FCD">
        <w:t>Sabino, E.C., Loureiro, P., Lopes, M.E., Capuani, L., McClure, C., Chowdhury, D., Di-Lorenzo-Oliveira, C.</w:t>
      </w:r>
      <w:r w:rsidRPr="00AF6FCD">
        <w:rPr>
          <w:i/>
        </w:rPr>
        <w:t>, et al.</w:t>
      </w:r>
      <w:r w:rsidRPr="00AF6FCD">
        <w:t xml:space="preserve"> (2016). Transfusion-Transmitted Dengue and Associated Clinical Symptoms During the 2012 Epidemic in Brazil. Journal of Infectious Diseases</w:t>
      </w:r>
      <w:r w:rsidRPr="00AF6FCD">
        <w:rPr>
          <w:i/>
        </w:rPr>
        <w:t xml:space="preserve"> 213</w:t>
      </w:r>
      <w:r w:rsidRPr="00AF6FCD">
        <w:t>, 694-702.</w:t>
      </w:r>
      <w:bookmarkEnd w:id="263"/>
    </w:p>
    <w:p w14:paraId="50A25B0D" w14:textId="77777777" w:rsidR="00AF6FCD" w:rsidRPr="00AF6FCD" w:rsidRDefault="00AF6FCD" w:rsidP="00AF6FCD">
      <w:pPr>
        <w:pStyle w:val="EndNoteBibliography"/>
        <w:spacing w:after="240"/>
      </w:pPr>
      <w:bookmarkStart w:id="264" w:name="_ENREF_117"/>
      <w:r w:rsidRPr="00AF6FCD">
        <w:t>Saez-Llorens, X., Tricou, V., Yu, D., Rivera, L., Jimeno, J., Villarreal, A.C., Dato, E.</w:t>
      </w:r>
      <w:r w:rsidRPr="00AF6FCD">
        <w:rPr>
          <w:i/>
        </w:rPr>
        <w:t>, et al.</w:t>
      </w:r>
      <w:r w:rsidRPr="00AF6FCD">
        <w:t xml:space="preserve"> (2018). Immunogenicity and safety of one versus two doses of tetravalent dengue vaccine in healthy children </w:t>
      </w:r>
      <w:r w:rsidRPr="00AF6FCD">
        <w:lastRenderedPageBreak/>
        <w:t>aged 2-17 years in Asia and Latin America: 18-month interim data from a phase 2, randomised, placebo-controlled study. The Lancet Infectious Diseases</w:t>
      </w:r>
      <w:r w:rsidRPr="00AF6FCD">
        <w:rPr>
          <w:i/>
        </w:rPr>
        <w:t xml:space="preserve"> 18</w:t>
      </w:r>
      <w:r w:rsidRPr="00AF6FCD">
        <w:t>, 162-170.</w:t>
      </w:r>
      <w:bookmarkEnd w:id="264"/>
    </w:p>
    <w:p w14:paraId="33B51203" w14:textId="77777777" w:rsidR="00AF6FCD" w:rsidRPr="00AF6FCD" w:rsidRDefault="00AF6FCD" w:rsidP="00AF6FCD">
      <w:pPr>
        <w:pStyle w:val="EndNoteBibliography"/>
        <w:spacing w:after="240"/>
      </w:pPr>
      <w:bookmarkStart w:id="265" w:name="_ENREF_118"/>
      <w:r w:rsidRPr="00AF6FCD">
        <w:t>Salje, H., Cummings, D.A.T., Rodriguez-Barraquer, I., Katzelnick, L.C., Lessler, J., Klungthong, C., Thaisomboonsuk, B.</w:t>
      </w:r>
      <w:r w:rsidRPr="00AF6FCD">
        <w:rPr>
          <w:i/>
        </w:rPr>
        <w:t>, et al.</w:t>
      </w:r>
      <w:r w:rsidRPr="00AF6FCD">
        <w:t xml:space="preserve"> (2018). Reconstruction of antibody dynamics and infection histories to evaluate dengue risk. Nature</w:t>
      </w:r>
      <w:r w:rsidRPr="00AF6FCD">
        <w:rPr>
          <w:i/>
        </w:rPr>
        <w:t xml:space="preserve"> 557</w:t>
      </w:r>
      <w:r w:rsidRPr="00AF6FCD">
        <w:t>, 719-723.</w:t>
      </w:r>
      <w:bookmarkEnd w:id="265"/>
    </w:p>
    <w:p w14:paraId="479342A3" w14:textId="77777777" w:rsidR="00AF6FCD" w:rsidRPr="00AF6FCD" w:rsidRDefault="00AF6FCD" w:rsidP="00AF6FCD">
      <w:pPr>
        <w:pStyle w:val="EndNoteBibliography"/>
        <w:spacing w:after="240"/>
      </w:pPr>
      <w:bookmarkStart w:id="266" w:name="_ENREF_119"/>
      <w:r w:rsidRPr="00AF6FCD">
        <w:t>Schneider, B.S., and Higgs, S. (2008). The enhancement of arbovirus transmission and disease by mosquito saliva is associated with modulation of the host immune response. Transactions of the Royal Society of Tropical Medicine and Hygiene</w:t>
      </w:r>
      <w:r w:rsidRPr="00AF6FCD">
        <w:rPr>
          <w:i/>
        </w:rPr>
        <w:t xml:space="preserve"> 102</w:t>
      </w:r>
      <w:r w:rsidRPr="00AF6FCD">
        <w:t>, 400-408.</w:t>
      </w:r>
      <w:bookmarkEnd w:id="266"/>
    </w:p>
    <w:p w14:paraId="57F96C6E" w14:textId="77777777" w:rsidR="00AF6FCD" w:rsidRPr="00AF6FCD" w:rsidRDefault="00AF6FCD" w:rsidP="00AF6FCD">
      <w:pPr>
        <w:pStyle w:val="EndNoteBibliography"/>
        <w:spacing w:after="240"/>
      </w:pPr>
      <w:bookmarkStart w:id="267" w:name="_ENREF_120"/>
      <w:r w:rsidRPr="00AF6FCD">
        <w:t>Senaratne, U.T.N., Murugananthan, K., Sirisena, P., Carr, J.M., and Noordeen, F. (2020). Dengue virus co-infections with multiple serotypes do not result in a different clinical outcome compared to mono-infections. Epidemiology &amp; Infection</w:t>
      </w:r>
      <w:r w:rsidRPr="00AF6FCD">
        <w:rPr>
          <w:i/>
        </w:rPr>
        <w:t xml:space="preserve"> 148</w:t>
      </w:r>
      <w:r w:rsidRPr="00AF6FCD">
        <w:t>, e119.</w:t>
      </w:r>
      <w:bookmarkEnd w:id="267"/>
    </w:p>
    <w:p w14:paraId="5D303E0A" w14:textId="77777777" w:rsidR="00AF6FCD" w:rsidRPr="00AF6FCD" w:rsidRDefault="00AF6FCD" w:rsidP="00AF6FCD">
      <w:pPr>
        <w:pStyle w:val="EndNoteBibliography"/>
        <w:spacing w:after="240"/>
      </w:pPr>
      <w:bookmarkStart w:id="268" w:name="_ENREF_121"/>
      <w:r w:rsidRPr="00AF6FCD">
        <w:t>Shaji Mathew, J., Menon, V.P., Menon, V.P., Mallick, S., Sivasankara Pillai Thankamony Amma, B., Balakrishnan, D., Gopalakrishnan, U.</w:t>
      </w:r>
      <w:r w:rsidRPr="00AF6FCD">
        <w:rPr>
          <w:i/>
        </w:rPr>
        <w:t>, et al.</w:t>
      </w:r>
      <w:r w:rsidRPr="00AF6FCD">
        <w:t xml:space="preserve"> (2019). Dengue virus transmission from live donor liver graft. American Journal of Transplantation</w:t>
      </w:r>
      <w:r w:rsidRPr="00AF6FCD">
        <w:rPr>
          <w:i/>
        </w:rPr>
        <w:t xml:space="preserve"> 19</w:t>
      </w:r>
      <w:r w:rsidRPr="00AF6FCD">
        <w:t>, 1838-1846.</w:t>
      </w:r>
      <w:bookmarkEnd w:id="268"/>
    </w:p>
    <w:p w14:paraId="6C45C9DA" w14:textId="77777777" w:rsidR="00AF6FCD" w:rsidRPr="00AF6FCD" w:rsidRDefault="00AF6FCD" w:rsidP="00AF6FCD">
      <w:pPr>
        <w:pStyle w:val="EndNoteBibliography"/>
        <w:spacing w:after="240"/>
      </w:pPr>
      <w:bookmarkStart w:id="269" w:name="_ENREF_122"/>
      <w:r w:rsidRPr="00AF6FCD">
        <w:t>Simmonds, P., Becher, P., Bukh, J., Gould, E.A., Meyers, G., Monath, T., Muerhoff, S.</w:t>
      </w:r>
      <w:r w:rsidRPr="00AF6FCD">
        <w:rPr>
          <w:i/>
        </w:rPr>
        <w:t>, et al.</w:t>
      </w:r>
      <w:r w:rsidRPr="00AF6FCD">
        <w:t xml:space="preserve"> (2017). ICTV Virus Taxonomy Profile: </w:t>
      </w:r>
      <w:r w:rsidRPr="00AF6FCD">
        <w:rPr>
          <w:i/>
        </w:rPr>
        <w:t>Flaviviridae</w:t>
      </w:r>
      <w:r w:rsidRPr="00AF6FCD">
        <w:t>. The Journal of General Virology</w:t>
      </w:r>
      <w:r w:rsidRPr="00AF6FCD">
        <w:rPr>
          <w:i/>
        </w:rPr>
        <w:t xml:space="preserve"> 98</w:t>
      </w:r>
      <w:r w:rsidRPr="00AF6FCD">
        <w:t>, 2-3.</w:t>
      </w:r>
      <w:bookmarkEnd w:id="269"/>
    </w:p>
    <w:p w14:paraId="4DC5A77F" w14:textId="77777777" w:rsidR="00AF6FCD" w:rsidRPr="00AF6FCD" w:rsidRDefault="00AF6FCD" w:rsidP="00AF6FCD">
      <w:pPr>
        <w:pStyle w:val="EndNoteBibliography"/>
        <w:spacing w:after="240"/>
      </w:pPr>
      <w:bookmarkStart w:id="270" w:name="_ENREF_123"/>
      <w:r w:rsidRPr="00AF6FCD">
        <w:t>Singh, A., Seth, R., Singla, M., Kabra, S.K., and Lodha, R. (2017). Clinical Profile of Dengue Infection in Immune-compromised Children. Indian Pediatrics</w:t>
      </w:r>
      <w:r w:rsidRPr="00AF6FCD">
        <w:rPr>
          <w:i/>
        </w:rPr>
        <w:t xml:space="preserve"> 54</w:t>
      </w:r>
      <w:r w:rsidRPr="00AF6FCD">
        <w:t>, 330-331.</w:t>
      </w:r>
      <w:bookmarkEnd w:id="270"/>
    </w:p>
    <w:p w14:paraId="529DBA24" w14:textId="77777777" w:rsidR="00AF6FCD" w:rsidRPr="00AF6FCD" w:rsidRDefault="00AF6FCD" w:rsidP="00AF6FCD">
      <w:pPr>
        <w:pStyle w:val="EndNoteBibliography"/>
        <w:spacing w:after="240"/>
      </w:pPr>
      <w:bookmarkStart w:id="271" w:name="_ENREF_124"/>
      <w:r w:rsidRPr="00AF6FCD">
        <w:t>Skelton, E., Rances, E., Frentiu, F.D., Kusmintarsih, E.S., Iturbe-Ormaetxe, I., Caragata, E.P., Woolfit, M.</w:t>
      </w:r>
      <w:r w:rsidRPr="00AF6FCD">
        <w:rPr>
          <w:i/>
        </w:rPr>
        <w:t>, et al.</w:t>
      </w:r>
      <w:r w:rsidRPr="00AF6FCD">
        <w:t xml:space="preserve"> (2016). A Native Wolbachia Endosymbiont Does Not Limit Dengue Virus Infection in the Mosquito </w:t>
      </w:r>
      <w:r w:rsidRPr="00AF6FCD">
        <w:rPr>
          <w:i/>
        </w:rPr>
        <w:t>Aedes notoscriptus</w:t>
      </w:r>
      <w:r w:rsidRPr="00AF6FCD">
        <w:t xml:space="preserve"> (Diptera: </w:t>
      </w:r>
      <w:r w:rsidRPr="00AF6FCD">
        <w:rPr>
          <w:i/>
        </w:rPr>
        <w:t>Culicidae</w:t>
      </w:r>
      <w:r w:rsidRPr="00AF6FCD">
        <w:t>). Journal of Medical Entomology</w:t>
      </w:r>
      <w:r w:rsidRPr="00AF6FCD">
        <w:rPr>
          <w:i/>
        </w:rPr>
        <w:t xml:space="preserve"> 53</w:t>
      </w:r>
      <w:r w:rsidRPr="00AF6FCD">
        <w:t>, 401-408.</w:t>
      </w:r>
      <w:bookmarkEnd w:id="271"/>
    </w:p>
    <w:p w14:paraId="515FFE32" w14:textId="77777777" w:rsidR="00AF6FCD" w:rsidRPr="00AF6FCD" w:rsidRDefault="00AF6FCD" w:rsidP="00AF6FCD">
      <w:pPr>
        <w:pStyle w:val="EndNoteBibliography"/>
        <w:spacing w:after="240"/>
      </w:pPr>
      <w:bookmarkStart w:id="272" w:name="_ENREF_125"/>
      <w:r w:rsidRPr="00AF6FCD">
        <w:t>Slavov, S.N., Ciliao-Alves, D.C., Gonzaga, F.A.C., Moura, D.R., de Moura, A., de Noronha, L.A.G., Cassemiro, E.M.</w:t>
      </w:r>
      <w:r w:rsidRPr="00AF6FCD">
        <w:rPr>
          <w:i/>
        </w:rPr>
        <w:t>, et al.</w:t>
      </w:r>
      <w:r w:rsidRPr="00AF6FCD">
        <w:t xml:space="preserve"> (2019). Dengue seroprevalence among asymptomatic blood donors during an epidemic outbreak in Central-West Brazil. PLoS One</w:t>
      </w:r>
      <w:r w:rsidRPr="00AF6FCD">
        <w:rPr>
          <w:i/>
        </w:rPr>
        <w:t xml:space="preserve"> 14</w:t>
      </w:r>
      <w:r w:rsidRPr="00AF6FCD">
        <w:t>, e0213793.</w:t>
      </w:r>
      <w:bookmarkEnd w:id="272"/>
    </w:p>
    <w:p w14:paraId="38EE7499" w14:textId="77777777" w:rsidR="00AF6FCD" w:rsidRPr="00AF6FCD" w:rsidRDefault="00AF6FCD" w:rsidP="00AF6FCD">
      <w:pPr>
        <w:pStyle w:val="EndNoteBibliography"/>
        <w:spacing w:after="240"/>
      </w:pPr>
      <w:bookmarkStart w:id="273" w:name="_ENREF_126"/>
      <w:r w:rsidRPr="00AF6FCD">
        <w:t>Snow, G.E., Haaland, B., Ooi, E.E., and Gubler, D.J. (2014). Review article: Research on dengue during World War II revisited. The American Journal of Tropical Medicine and Hygiene</w:t>
      </w:r>
      <w:r w:rsidRPr="00AF6FCD">
        <w:rPr>
          <w:i/>
        </w:rPr>
        <w:t xml:space="preserve"> 91</w:t>
      </w:r>
      <w:r w:rsidRPr="00AF6FCD">
        <w:t>, 1203-1217.</w:t>
      </w:r>
      <w:bookmarkEnd w:id="273"/>
    </w:p>
    <w:p w14:paraId="0DC06B3C" w14:textId="77777777" w:rsidR="00AF6FCD" w:rsidRPr="00AF6FCD" w:rsidRDefault="00AF6FCD" w:rsidP="00AF6FCD">
      <w:pPr>
        <w:pStyle w:val="EndNoteBibliography"/>
        <w:spacing w:after="240"/>
      </w:pPr>
      <w:bookmarkStart w:id="274" w:name="_ENREF_127"/>
      <w:r w:rsidRPr="00AF6FCD">
        <w:t>Standards Australia/New Zealand (2010). Safety in laboratories - Microbiological safety and containment AS/NZS 2243.3:2010, AS/NZS 2243.3:2010 edn (Standards Australia/New Zealand).</w:t>
      </w:r>
      <w:bookmarkEnd w:id="274"/>
    </w:p>
    <w:p w14:paraId="5A2C40C8" w14:textId="77777777" w:rsidR="00AF6FCD" w:rsidRPr="00AF6FCD" w:rsidRDefault="00AF6FCD" w:rsidP="00AF6FCD">
      <w:pPr>
        <w:pStyle w:val="EndNoteBibliography"/>
        <w:spacing w:after="240"/>
      </w:pPr>
      <w:bookmarkStart w:id="275" w:name="_ENREF_128"/>
      <w:r w:rsidRPr="00AF6FCD">
        <w:t>Stiasny, K., and Heinz, F.X. (2006). Flavivirus membrane fusion. Journal of General Virology</w:t>
      </w:r>
      <w:r w:rsidRPr="00AF6FCD">
        <w:rPr>
          <w:i/>
        </w:rPr>
        <w:t xml:space="preserve"> 87</w:t>
      </w:r>
      <w:r w:rsidRPr="00AF6FCD">
        <w:t>, 2755-2766.</w:t>
      </w:r>
      <w:bookmarkEnd w:id="275"/>
    </w:p>
    <w:p w14:paraId="40A95220" w14:textId="77777777" w:rsidR="00AF6FCD" w:rsidRPr="00AF6FCD" w:rsidRDefault="00AF6FCD" w:rsidP="00AF6FCD">
      <w:pPr>
        <w:pStyle w:val="EndNoteBibliography"/>
        <w:spacing w:after="240"/>
      </w:pPr>
      <w:bookmarkStart w:id="276" w:name="_ENREF_129"/>
      <w:r w:rsidRPr="00AF6FCD">
        <w:t>Tan, P.C., Rajasingam, G., Devi, S., and Omar, S.Z. (2008). Dengue infection in pregnancy: prevalence, vertical transmission, and pregnancy outcome. Obstetrics &amp; Gynecology</w:t>
      </w:r>
      <w:r w:rsidRPr="00AF6FCD">
        <w:rPr>
          <w:i/>
        </w:rPr>
        <w:t xml:space="preserve"> 111</w:t>
      </w:r>
      <w:r w:rsidRPr="00AF6FCD">
        <w:t>, 1111-1117.</w:t>
      </w:r>
      <w:bookmarkEnd w:id="276"/>
    </w:p>
    <w:p w14:paraId="025EA6F8" w14:textId="77777777" w:rsidR="00AF6FCD" w:rsidRPr="00AF6FCD" w:rsidRDefault="00AF6FCD" w:rsidP="00AF6FCD">
      <w:pPr>
        <w:pStyle w:val="EndNoteBibliography"/>
        <w:spacing w:after="240"/>
      </w:pPr>
      <w:bookmarkStart w:id="277" w:name="_ENREF_130"/>
      <w:r w:rsidRPr="00AF6FCD">
        <w:t xml:space="preserve">Taucher, C., Berger, A., and Mandl, C.W. (2010). A </w:t>
      </w:r>
      <w:r w:rsidRPr="00AF6FCD">
        <w:rPr>
          <w:i/>
        </w:rPr>
        <w:t>trans</w:t>
      </w:r>
      <w:r w:rsidRPr="00AF6FCD">
        <w:t>-Complementing Recombination Trap Demonstrates a Low Propensity of Flaviviruses for Intermolecular Recombination. Journal of Virology</w:t>
      </w:r>
      <w:r w:rsidRPr="00AF6FCD">
        <w:rPr>
          <w:i/>
        </w:rPr>
        <w:t xml:space="preserve"> 84</w:t>
      </w:r>
      <w:r w:rsidRPr="00AF6FCD">
        <w:t>, 599-611.</w:t>
      </w:r>
      <w:bookmarkEnd w:id="277"/>
    </w:p>
    <w:p w14:paraId="005A40FC" w14:textId="77777777" w:rsidR="00AF6FCD" w:rsidRPr="00AF6FCD" w:rsidRDefault="00AF6FCD" w:rsidP="00AF6FCD">
      <w:pPr>
        <w:pStyle w:val="EndNoteBibliography"/>
        <w:spacing w:after="240"/>
      </w:pPr>
      <w:bookmarkStart w:id="278" w:name="_ENREF_131"/>
      <w:r w:rsidRPr="00AF6FCD">
        <w:t xml:space="preserve">Thavara, U., Siriyasatien, P., Tawatsin, A., Asavadachanukorn, P., Anantapreecha, S., Wongwanich, R., and Mulla, M.S. (2006). Double infection of heteroserotypes of dengue viruses in field populations of </w:t>
      </w:r>
      <w:r w:rsidRPr="00AF6FCD">
        <w:rPr>
          <w:i/>
        </w:rPr>
        <w:t>Aedes aegypt</w:t>
      </w:r>
      <w:r w:rsidRPr="00AF6FCD">
        <w:t xml:space="preserve">i and </w:t>
      </w:r>
      <w:r w:rsidRPr="00AF6FCD">
        <w:rPr>
          <w:i/>
        </w:rPr>
        <w:t>Aedes albopictus</w:t>
      </w:r>
      <w:r w:rsidRPr="00AF6FCD">
        <w:t xml:space="preserve"> (Diptera: </w:t>
      </w:r>
      <w:r w:rsidRPr="00AF6FCD">
        <w:rPr>
          <w:i/>
        </w:rPr>
        <w:t>Culicidae</w:t>
      </w:r>
      <w:r w:rsidRPr="00AF6FCD">
        <w:t>) and serological features of dengue viruses found in patients in southern Thailand. Southeast Asian J Trop Med Public Health</w:t>
      </w:r>
      <w:r w:rsidRPr="00AF6FCD">
        <w:rPr>
          <w:i/>
        </w:rPr>
        <w:t xml:space="preserve"> 37</w:t>
      </w:r>
      <w:r w:rsidRPr="00AF6FCD">
        <w:t>, 468-476.</w:t>
      </w:r>
      <w:bookmarkEnd w:id="278"/>
    </w:p>
    <w:p w14:paraId="6FF3888E" w14:textId="77777777" w:rsidR="00AF6FCD" w:rsidRPr="00AF6FCD" w:rsidRDefault="00AF6FCD" w:rsidP="00AF6FCD">
      <w:pPr>
        <w:pStyle w:val="EndNoteBibliography"/>
        <w:spacing w:after="240"/>
      </w:pPr>
      <w:bookmarkStart w:id="279" w:name="_ENREF_132"/>
      <w:r w:rsidRPr="00AF6FCD">
        <w:lastRenderedPageBreak/>
        <w:t>Therapeutic Goods Administration (2023). The Poisons Standard (</w:t>
      </w:r>
      <w:r w:rsidRPr="00AF6FCD">
        <w:rPr>
          <w:i/>
        </w:rPr>
        <w:t>SUSMP</w:t>
      </w:r>
      <w:r w:rsidRPr="00AF6FCD">
        <w:t>) - June 2023. In F2023L00617, D.o.H.a.A. Care, ed. (Department of Health and Aged Care).</w:t>
      </w:r>
      <w:bookmarkEnd w:id="279"/>
    </w:p>
    <w:p w14:paraId="34540653" w14:textId="77777777" w:rsidR="00AF6FCD" w:rsidRPr="00AF6FCD" w:rsidRDefault="00AF6FCD" w:rsidP="00AF6FCD">
      <w:pPr>
        <w:pStyle w:val="EndNoteBibliography"/>
        <w:spacing w:after="240"/>
      </w:pPr>
      <w:bookmarkStart w:id="280" w:name="_ENREF_133"/>
      <w:r w:rsidRPr="00AF6FCD">
        <w:t>Thomas, A., Thiono, D.J., Kudlacek, S.T., Forsberg, J., Premkumar, L., Tian, S., Kuhlman, B.</w:t>
      </w:r>
      <w:r w:rsidRPr="00AF6FCD">
        <w:rPr>
          <w:i/>
        </w:rPr>
        <w:t>, et al.</w:t>
      </w:r>
      <w:r w:rsidRPr="00AF6FCD">
        <w:t xml:space="preserve"> (2020). Dimerization of Dengue Virus E Subunits Impacts Antibody Function and Domain Focus. Journal of Virology</w:t>
      </w:r>
      <w:r w:rsidRPr="00AF6FCD">
        <w:rPr>
          <w:i/>
        </w:rPr>
        <w:t xml:space="preserve"> 94</w:t>
      </w:r>
      <w:r w:rsidRPr="00AF6FCD">
        <w:t>.</w:t>
      </w:r>
      <w:bookmarkEnd w:id="280"/>
    </w:p>
    <w:p w14:paraId="163D38FC" w14:textId="77777777" w:rsidR="00AF6FCD" w:rsidRPr="00AF6FCD" w:rsidRDefault="00AF6FCD" w:rsidP="00AF6FCD">
      <w:pPr>
        <w:pStyle w:val="EndNoteBibliography"/>
        <w:spacing w:after="240"/>
      </w:pPr>
      <w:bookmarkStart w:id="281" w:name="_ENREF_134"/>
      <w:r w:rsidRPr="00AF6FCD">
        <w:t>Tolou, H.J., Couissinier-Paris, P., Durand, J.P., Mercier, V., de Pina, J.J., de, M.P., Billoir, F.</w:t>
      </w:r>
      <w:r w:rsidRPr="00AF6FCD">
        <w:rPr>
          <w:i/>
        </w:rPr>
        <w:t>, et al.</w:t>
      </w:r>
      <w:r w:rsidRPr="00AF6FCD">
        <w:t xml:space="preserve"> (2001). Evidence for recombination in natural populations of dengue virus type 1 based on the analysis of complete genome sequences. Journal of General Virology</w:t>
      </w:r>
      <w:r w:rsidRPr="00AF6FCD">
        <w:rPr>
          <w:i/>
        </w:rPr>
        <w:t xml:space="preserve"> 82</w:t>
      </w:r>
      <w:r w:rsidRPr="00AF6FCD">
        <w:t>, 1283-1290.</w:t>
      </w:r>
      <w:bookmarkEnd w:id="281"/>
    </w:p>
    <w:p w14:paraId="69F1B0CC" w14:textId="77777777" w:rsidR="00AF6FCD" w:rsidRPr="00AF6FCD" w:rsidRDefault="00AF6FCD" w:rsidP="00AF6FCD">
      <w:pPr>
        <w:pStyle w:val="EndNoteBibliography"/>
        <w:spacing w:after="240"/>
      </w:pPr>
      <w:bookmarkStart w:id="282" w:name="_ENREF_135"/>
      <w:r w:rsidRPr="00AF6FCD">
        <w:t>Traylen, C.M., Patel, H.R., Fondaw, W., Mahatme, S., Williams, J.F., Walker, L.R., Dyson, O.F.</w:t>
      </w:r>
      <w:r w:rsidRPr="00AF6FCD">
        <w:rPr>
          <w:i/>
        </w:rPr>
        <w:t>, et al.</w:t>
      </w:r>
      <w:r w:rsidRPr="00AF6FCD">
        <w:t xml:space="preserve"> (2011). Virus reactivation: a panoramic view in human infections. Future Virology</w:t>
      </w:r>
      <w:r w:rsidRPr="00AF6FCD">
        <w:rPr>
          <w:i/>
        </w:rPr>
        <w:t xml:space="preserve"> 6</w:t>
      </w:r>
      <w:r w:rsidRPr="00AF6FCD">
        <w:t>, 451-463.</w:t>
      </w:r>
      <w:bookmarkEnd w:id="282"/>
    </w:p>
    <w:p w14:paraId="05B0BF9C" w14:textId="77777777" w:rsidR="00AF6FCD" w:rsidRPr="00AF6FCD" w:rsidRDefault="00AF6FCD" w:rsidP="00AF6FCD">
      <w:pPr>
        <w:pStyle w:val="EndNoteBibliography"/>
        <w:spacing w:after="240"/>
      </w:pPr>
      <w:bookmarkStart w:id="283" w:name="_ENREF_136"/>
      <w:r w:rsidRPr="00AF6FCD">
        <w:t xml:space="preserve">Trewin, B.J., Darbro, J.M., Jansen, C.C., Schellhorn, N.A., Zalucki, M.P., Hurst, T.P., and Devine, G.J. (2017). The elimination of the dengue vector, </w:t>
      </w:r>
      <w:r w:rsidRPr="00AF6FCD">
        <w:rPr>
          <w:i/>
        </w:rPr>
        <w:t>Aedes aegypti</w:t>
      </w:r>
      <w:r w:rsidRPr="00AF6FCD">
        <w:t>, from Brisbane, Australia: The role of surveillance, larval habitat removal and policy. PLoS Neglected Tropical Diseases</w:t>
      </w:r>
      <w:r w:rsidRPr="00AF6FCD">
        <w:rPr>
          <w:i/>
        </w:rPr>
        <w:t xml:space="preserve"> 11</w:t>
      </w:r>
      <w:r w:rsidRPr="00AF6FCD">
        <w:t>, e0005848.</w:t>
      </w:r>
      <w:bookmarkEnd w:id="283"/>
    </w:p>
    <w:p w14:paraId="03B8796B" w14:textId="77777777" w:rsidR="00AF6FCD" w:rsidRPr="00AF6FCD" w:rsidRDefault="00AF6FCD" w:rsidP="00AF6FCD">
      <w:pPr>
        <w:pStyle w:val="EndNoteBibliography"/>
        <w:spacing w:after="240"/>
      </w:pPr>
      <w:bookmarkStart w:id="284" w:name="_ENREF_137"/>
      <w:r w:rsidRPr="00AF6FCD">
        <w:t xml:space="preserve">Trewin, B.J., Montgomery, B.L., Hurst, T.P., Gilmore, J.S., Endersby-Harshman, N.M., and Crisp, G.J. (2022). Extensive public health initiatives drive the elimination of </w:t>
      </w:r>
      <w:r w:rsidRPr="00AF6FCD">
        <w:rPr>
          <w:i/>
        </w:rPr>
        <w:t>Aedes aegypt</w:t>
      </w:r>
      <w:r w:rsidRPr="00AF6FCD">
        <w:t xml:space="preserve">i (Diptera, </w:t>
      </w:r>
      <w:r w:rsidRPr="00AF6FCD">
        <w:rPr>
          <w:i/>
        </w:rPr>
        <w:t>Culicidae</w:t>
      </w:r>
      <w:r w:rsidRPr="00AF6FCD">
        <w:t>) from a town in regional Queensland: A case study from Gin Gin, Australia. PLoS Neglected Tropical Diseases</w:t>
      </w:r>
      <w:r w:rsidRPr="00AF6FCD">
        <w:rPr>
          <w:i/>
        </w:rPr>
        <w:t xml:space="preserve"> 16</w:t>
      </w:r>
      <w:r w:rsidRPr="00AF6FCD">
        <w:t>, e0010243.</w:t>
      </w:r>
      <w:bookmarkEnd w:id="284"/>
    </w:p>
    <w:p w14:paraId="622AFD36" w14:textId="77777777" w:rsidR="00AF6FCD" w:rsidRPr="00AF6FCD" w:rsidRDefault="00AF6FCD" w:rsidP="00AF6FCD">
      <w:pPr>
        <w:pStyle w:val="EndNoteBibliography"/>
        <w:spacing w:after="240"/>
      </w:pPr>
      <w:bookmarkStart w:id="285" w:name="_ENREF_138"/>
      <w:r w:rsidRPr="00AF6FCD">
        <w:t>Tricou, V., Low, J.G., Oh, H.M., Leo, Y.S., Kalimuddin, S., Wijaya, L., Pang, J.</w:t>
      </w:r>
      <w:r w:rsidRPr="00AF6FCD">
        <w:rPr>
          <w:i/>
        </w:rPr>
        <w:t>, et al.</w:t>
      </w:r>
      <w:r w:rsidRPr="00AF6FCD">
        <w:t xml:space="preserve"> (2020). Safety and immunogenicity of a single dose of a tetravalent dengue vaccine with two different serotype-2 potencies in adults in Singapore: A phase 2, double-blind, randomised, controlled trial. Vaccine</w:t>
      </w:r>
      <w:r w:rsidRPr="00AF6FCD">
        <w:rPr>
          <w:i/>
        </w:rPr>
        <w:t xml:space="preserve"> 38</w:t>
      </w:r>
      <w:r w:rsidRPr="00AF6FCD">
        <w:t>, 1513-1519.</w:t>
      </w:r>
      <w:bookmarkEnd w:id="285"/>
    </w:p>
    <w:p w14:paraId="01CAFCF9" w14:textId="77777777" w:rsidR="00AF6FCD" w:rsidRPr="00AF6FCD" w:rsidRDefault="00AF6FCD" w:rsidP="00AF6FCD">
      <w:pPr>
        <w:pStyle w:val="EndNoteBibliography"/>
        <w:spacing w:after="240"/>
      </w:pPr>
      <w:bookmarkStart w:id="286" w:name="_ENREF_139"/>
      <w:r w:rsidRPr="00AF6FCD">
        <w:t>Tricou, V., Minh, N.N., Farrar, J., Tran, H.T., and Simmons, C.P. (2011). Kinetics of viremia and NS1 antigenemia are shaped by immune status and virus serotype in adults with dengue. PLoS Neglected Tropical Diseases</w:t>
      </w:r>
      <w:r w:rsidRPr="00AF6FCD">
        <w:rPr>
          <w:i/>
        </w:rPr>
        <w:t xml:space="preserve"> 5</w:t>
      </w:r>
      <w:r w:rsidRPr="00AF6FCD">
        <w:t>, e1309.</w:t>
      </w:r>
      <w:bookmarkEnd w:id="286"/>
    </w:p>
    <w:p w14:paraId="07615293" w14:textId="77777777" w:rsidR="00AF6FCD" w:rsidRPr="00AF6FCD" w:rsidRDefault="00AF6FCD" w:rsidP="00AF6FCD">
      <w:pPr>
        <w:pStyle w:val="EndNoteBibliography"/>
        <w:spacing w:after="240"/>
      </w:pPr>
      <w:bookmarkStart w:id="287" w:name="_ENREF_140"/>
      <w:r w:rsidRPr="00AF6FCD">
        <w:t>Twiddy, S.S., and Holmes, E.C. (2003). The extent of homologous recombination in members of the genus Flavivirus. Journal of General Virology</w:t>
      </w:r>
      <w:r w:rsidRPr="00AF6FCD">
        <w:rPr>
          <w:i/>
        </w:rPr>
        <w:t xml:space="preserve"> 84</w:t>
      </w:r>
      <w:r w:rsidRPr="00AF6FCD">
        <w:t>, 429-440.</w:t>
      </w:r>
      <w:bookmarkEnd w:id="287"/>
    </w:p>
    <w:p w14:paraId="0ABD81F8" w14:textId="77777777" w:rsidR="00AF6FCD" w:rsidRPr="00AF6FCD" w:rsidRDefault="00AF6FCD" w:rsidP="00AF6FCD">
      <w:pPr>
        <w:pStyle w:val="EndNoteBibliography"/>
        <w:spacing w:after="240"/>
      </w:pPr>
      <w:bookmarkStart w:id="288" w:name="_ENREF_141"/>
      <w:r w:rsidRPr="00AF6FCD">
        <w:t>United States Food and Drug Administration (2010). Guidance for Industry: Characterization and Qualification of Cell Substrates and Other Biological Materials Used in the Production of Viral Vaccines for Infectious Disease Indications, Center for Biologics Evaluation and Research, ed.</w:t>
      </w:r>
      <w:bookmarkEnd w:id="288"/>
    </w:p>
    <w:p w14:paraId="41E0B792" w14:textId="77777777" w:rsidR="00AF6FCD" w:rsidRPr="00AF6FCD" w:rsidRDefault="00AF6FCD" w:rsidP="00AF6FCD">
      <w:pPr>
        <w:pStyle w:val="EndNoteBibliography"/>
        <w:spacing w:after="240"/>
      </w:pPr>
      <w:bookmarkStart w:id="289" w:name="_ENREF_142"/>
      <w:r w:rsidRPr="00AF6FCD">
        <w:t>van den Hurk, A.F., Nicholson, J., Beebe, N.W., Davis, J., Muzari, O.M., Russell, R.C., Devine, G.J.</w:t>
      </w:r>
      <w:r w:rsidRPr="00AF6FCD">
        <w:rPr>
          <w:i/>
        </w:rPr>
        <w:t>, et al.</w:t>
      </w:r>
      <w:r w:rsidRPr="00AF6FCD">
        <w:t xml:space="preserve"> (2016). Ten years of the Tiger: </w:t>
      </w:r>
      <w:r w:rsidRPr="00AF6FCD">
        <w:rPr>
          <w:i/>
        </w:rPr>
        <w:t>Aedes albopictus</w:t>
      </w:r>
      <w:r w:rsidRPr="00AF6FCD">
        <w:t xml:space="preserve"> presence in Australia since its discovery in the Torres Strait in 2005. One Health</w:t>
      </w:r>
      <w:r w:rsidRPr="00AF6FCD">
        <w:rPr>
          <w:i/>
        </w:rPr>
        <w:t xml:space="preserve"> 2</w:t>
      </w:r>
      <w:r w:rsidRPr="00AF6FCD">
        <w:t>, 19-24.</w:t>
      </w:r>
      <w:bookmarkEnd w:id="289"/>
    </w:p>
    <w:p w14:paraId="7B72B8B0" w14:textId="77777777" w:rsidR="00AF6FCD" w:rsidRPr="00AF6FCD" w:rsidRDefault="00AF6FCD" w:rsidP="00AF6FCD">
      <w:pPr>
        <w:pStyle w:val="EndNoteBibliography"/>
        <w:spacing w:after="240"/>
      </w:pPr>
      <w:bookmarkStart w:id="290" w:name="_ENREF_143"/>
      <w:r w:rsidRPr="00AF6FCD">
        <w:t>Vasilakis, N., Cardosa, J., Hanley, K.A., Holmes, E.C., and Weaver, S.C. (2011). Fever from the forest: prospects for the continued emergence of sylvatic dengue virus and its impact on public health. Nature Reviews Microbiology</w:t>
      </w:r>
      <w:r w:rsidRPr="00AF6FCD">
        <w:rPr>
          <w:i/>
        </w:rPr>
        <w:t xml:space="preserve"> 9</w:t>
      </w:r>
      <w:r w:rsidRPr="00AF6FCD">
        <w:t>, 532-541.</w:t>
      </w:r>
      <w:bookmarkEnd w:id="290"/>
    </w:p>
    <w:p w14:paraId="14B89DB1" w14:textId="77777777" w:rsidR="00AF6FCD" w:rsidRPr="00AF6FCD" w:rsidRDefault="00AF6FCD" w:rsidP="00AF6FCD">
      <w:pPr>
        <w:pStyle w:val="EndNoteBibliography"/>
        <w:spacing w:after="240"/>
      </w:pPr>
      <w:bookmarkStart w:id="291" w:name="_ENREF_144"/>
      <w:r w:rsidRPr="00AF6FCD">
        <w:t>Vaughn, D.W., Green, S., Kalayanarooj, S., Innis, B.L., Nimmannitya, S., Suntayakorn, S., Endy, T.P.</w:t>
      </w:r>
      <w:r w:rsidRPr="00AF6FCD">
        <w:rPr>
          <w:i/>
        </w:rPr>
        <w:t>, et al.</w:t>
      </w:r>
      <w:r w:rsidRPr="00AF6FCD">
        <w:t xml:space="preserve"> (2000). Dengue Viremia Titer, Antibody Response Pattern, and Virus Serotype Correlate with Disease Severity. The Journal of Infectious Diseases</w:t>
      </w:r>
      <w:r w:rsidRPr="00AF6FCD">
        <w:rPr>
          <w:i/>
        </w:rPr>
        <w:t xml:space="preserve"> 181</w:t>
      </w:r>
      <w:r w:rsidRPr="00AF6FCD">
        <w:t>, 2-9.</w:t>
      </w:r>
      <w:bookmarkEnd w:id="291"/>
    </w:p>
    <w:p w14:paraId="0126A22A" w14:textId="77777777" w:rsidR="00AF6FCD" w:rsidRPr="00AF6FCD" w:rsidRDefault="00AF6FCD" w:rsidP="00AF6FCD">
      <w:pPr>
        <w:pStyle w:val="EndNoteBibliography"/>
        <w:spacing w:after="240"/>
      </w:pPr>
      <w:bookmarkStart w:id="292" w:name="_ENREF_145"/>
      <w:r w:rsidRPr="00AF6FCD">
        <w:t>Vial, T., Marti, G., Misse, D., and Pompon, J. (2021). Lipid Interactions Between Flaviviruses and Mosquito Vectors. Frontiers in Physiology</w:t>
      </w:r>
      <w:r w:rsidRPr="00AF6FCD">
        <w:rPr>
          <w:i/>
        </w:rPr>
        <w:t xml:space="preserve"> 12</w:t>
      </w:r>
      <w:r w:rsidRPr="00AF6FCD">
        <w:t>, 763195.</w:t>
      </w:r>
      <w:bookmarkEnd w:id="292"/>
    </w:p>
    <w:p w14:paraId="6143CFF6" w14:textId="77777777" w:rsidR="00AF6FCD" w:rsidRPr="00AF6FCD" w:rsidRDefault="00AF6FCD" w:rsidP="00AF6FCD">
      <w:pPr>
        <w:pStyle w:val="EndNoteBibliography"/>
        <w:spacing w:after="240"/>
      </w:pPr>
      <w:bookmarkStart w:id="293" w:name="_ENREF_146"/>
      <w:r w:rsidRPr="00AF6FCD">
        <w:lastRenderedPageBreak/>
        <w:t>Wagner, D., de With, K., Huzly, D., Hufert, F., Weidmann, M., Breisinger, S., Eppinger, S.</w:t>
      </w:r>
      <w:r w:rsidRPr="00AF6FCD">
        <w:rPr>
          <w:i/>
        </w:rPr>
        <w:t>, et al.</w:t>
      </w:r>
      <w:r w:rsidRPr="00AF6FCD">
        <w:t xml:space="preserve"> (2004). Nosocomial acquisition of dengue. Emerging Infectious Diseases</w:t>
      </w:r>
      <w:r w:rsidRPr="00AF6FCD">
        <w:rPr>
          <w:i/>
        </w:rPr>
        <w:t xml:space="preserve"> 10</w:t>
      </w:r>
      <w:r w:rsidRPr="00AF6FCD">
        <w:t>, 1872-1873.</w:t>
      </w:r>
      <w:bookmarkEnd w:id="293"/>
    </w:p>
    <w:p w14:paraId="55D53A38" w14:textId="77777777" w:rsidR="00AF6FCD" w:rsidRPr="00AF6FCD" w:rsidRDefault="00AF6FCD" w:rsidP="00AF6FCD">
      <w:pPr>
        <w:pStyle w:val="EndNoteBibliography"/>
        <w:spacing w:after="240"/>
      </w:pPr>
      <w:bookmarkStart w:id="294" w:name="_ENREF_147"/>
      <w:r w:rsidRPr="00AF6FCD">
        <w:t>Walker, J., Pyke, A., Florian, P., Moore, F., Smoll, N., Adegbija, O., Khan, A.</w:t>
      </w:r>
      <w:r w:rsidRPr="00AF6FCD">
        <w:rPr>
          <w:i/>
        </w:rPr>
        <w:t>, et al.</w:t>
      </w:r>
      <w:r w:rsidRPr="00AF6FCD">
        <w:t xml:space="preserve"> (2021). Re-emergence of dengue virus in regional Queensland: 2019 dengue virus outbreak in Rockhampton, Central Queensland, Australia. Communicable Diseases Intelligence (2018)</w:t>
      </w:r>
      <w:r w:rsidRPr="00AF6FCD">
        <w:rPr>
          <w:i/>
        </w:rPr>
        <w:t xml:space="preserve"> 45</w:t>
      </w:r>
      <w:r w:rsidRPr="00AF6FCD">
        <w:t>.</w:t>
      </w:r>
      <w:bookmarkEnd w:id="294"/>
    </w:p>
    <w:p w14:paraId="00DB74C3" w14:textId="77777777" w:rsidR="00AF6FCD" w:rsidRPr="00AF6FCD" w:rsidRDefault="00AF6FCD" w:rsidP="00AF6FCD">
      <w:pPr>
        <w:pStyle w:val="EndNoteBibliography"/>
        <w:spacing w:after="240"/>
      </w:pPr>
      <w:bookmarkStart w:id="295" w:name="_ENREF_148"/>
      <w:r w:rsidRPr="00AF6FCD">
        <w:t>Walker, T., Johnson, P.H., Moreira, L.A., Iturbe-Ormaetxe, I., Frentiu, F.D., McMeniman, C.J., Leong, Y.S.</w:t>
      </w:r>
      <w:r w:rsidRPr="00AF6FCD">
        <w:rPr>
          <w:i/>
        </w:rPr>
        <w:t>, et al.</w:t>
      </w:r>
      <w:r w:rsidRPr="00AF6FCD">
        <w:t xml:space="preserve"> (2011). The wMel Wolbachia strain blocks dengue and invades caged </w:t>
      </w:r>
      <w:r w:rsidRPr="00AF6FCD">
        <w:rPr>
          <w:i/>
        </w:rPr>
        <w:t>Aedes aegypti</w:t>
      </w:r>
      <w:r w:rsidRPr="00AF6FCD">
        <w:t xml:space="preserve"> populations. Nature</w:t>
      </w:r>
      <w:r w:rsidRPr="00AF6FCD">
        <w:rPr>
          <w:i/>
        </w:rPr>
        <w:t xml:space="preserve"> 476</w:t>
      </w:r>
      <w:r w:rsidRPr="00AF6FCD">
        <w:t>, 450-453.</w:t>
      </w:r>
      <w:bookmarkEnd w:id="295"/>
    </w:p>
    <w:p w14:paraId="64ACAF50" w14:textId="77777777" w:rsidR="00AF6FCD" w:rsidRPr="00AF6FCD" w:rsidRDefault="00AF6FCD" w:rsidP="00AF6FCD">
      <w:pPr>
        <w:pStyle w:val="EndNoteBibliography"/>
        <w:spacing w:after="240"/>
      </w:pPr>
      <w:bookmarkStart w:id="296" w:name="_ENREF_149"/>
      <w:r w:rsidRPr="00AF6FCD">
        <w:t>Whitehorn, J., Kien, D.T., Nguyen, N.M., Nguyen, H.L., Kyrylos, P.P., Carrington, L.B., Tran, C.N.</w:t>
      </w:r>
      <w:r w:rsidRPr="00AF6FCD">
        <w:rPr>
          <w:i/>
        </w:rPr>
        <w:t>, et al.</w:t>
      </w:r>
      <w:r w:rsidRPr="00AF6FCD">
        <w:t xml:space="preserve"> (2015). Comparative Susceptibility of </w:t>
      </w:r>
      <w:r w:rsidRPr="00AF6FCD">
        <w:rPr>
          <w:i/>
        </w:rPr>
        <w:t>Aedes albopictus</w:t>
      </w:r>
      <w:r w:rsidRPr="00AF6FCD">
        <w:t xml:space="preserve"> and </w:t>
      </w:r>
      <w:r w:rsidRPr="00AF6FCD">
        <w:rPr>
          <w:i/>
        </w:rPr>
        <w:t>Aedes aegypti</w:t>
      </w:r>
      <w:r w:rsidRPr="00AF6FCD">
        <w:t xml:space="preserve"> to Dengue Virus Infection After Feeding on Blood of Viremic Humans: Implications for Public Health. The Journal of Infectious Diseases</w:t>
      </w:r>
      <w:r w:rsidRPr="00AF6FCD">
        <w:rPr>
          <w:i/>
        </w:rPr>
        <w:t xml:space="preserve"> 212</w:t>
      </w:r>
      <w:r w:rsidRPr="00AF6FCD">
        <w:t>, 1182-1190.</w:t>
      </w:r>
      <w:bookmarkEnd w:id="296"/>
    </w:p>
    <w:p w14:paraId="40082B9F" w14:textId="77777777" w:rsidR="00AF6FCD" w:rsidRPr="00AF6FCD" w:rsidRDefault="00AF6FCD" w:rsidP="00AF6FCD">
      <w:pPr>
        <w:pStyle w:val="EndNoteBibliography"/>
        <w:spacing w:after="240"/>
      </w:pPr>
      <w:bookmarkStart w:id="297" w:name="_ENREF_150"/>
      <w:r w:rsidRPr="00AF6FCD">
        <w:t>Wong, S.S., Haqshenas, G., Gowans, E.J., and Mackenzie, J. (2012). The dengue virus M protein localises to the endoplasmic reticulum and forms oligomers. FEBS Letters</w:t>
      </w:r>
      <w:r w:rsidRPr="00AF6FCD">
        <w:rPr>
          <w:i/>
        </w:rPr>
        <w:t xml:space="preserve"> 586</w:t>
      </w:r>
      <w:r w:rsidRPr="00AF6FCD">
        <w:t>, 1032-1037.</w:t>
      </w:r>
      <w:bookmarkEnd w:id="297"/>
    </w:p>
    <w:p w14:paraId="40D1E99D" w14:textId="77777777" w:rsidR="00AF6FCD" w:rsidRPr="00AF6FCD" w:rsidRDefault="00AF6FCD" w:rsidP="00AF6FCD">
      <w:pPr>
        <w:pStyle w:val="EndNoteBibliography"/>
      </w:pPr>
      <w:bookmarkStart w:id="298" w:name="_ENREF_151"/>
      <w:r w:rsidRPr="00AF6FCD">
        <w:t>World Health Organization (2009). Dengue: Guidelines for Diagnosis, Treatment, Prevention and Control: New Edition. In Dengue: Guidelines for Diagnosis, Treatment, Prevention and Control: New Edition (Geneva: World Health Organization</w:t>
      </w:r>
    </w:p>
    <w:p w14:paraId="14855C83" w14:textId="77777777" w:rsidR="00AF6FCD" w:rsidRPr="00AF6FCD" w:rsidRDefault="00AF6FCD" w:rsidP="00AF6FCD">
      <w:pPr>
        <w:pStyle w:val="EndNoteBibliography"/>
        <w:spacing w:after="240"/>
      </w:pPr>
      <w:r w:rsidRPr="00AF6FCD">
        <w:t>Copyright © 2009, World Health Organization.).</w:t>
      </w:r>
      <w:bookmarkEnd w:id="298"/>
    </w:p>
    <w:p w14:paraId="7A915DE0" w14:textId="77777777" w:rsidR="00AF6FCD" w:rsidRPr="00AF6FCD" w:rsidRDefault="00AF6FCD" w:rsidP="00AF6FCD">
      <w:pPr>
        <w:pStyle w:val="EndNoteBibliography"/>
        <w:spacing w:after="240"/>
      </w:pPr>
      <w:bookmarkStart w:id="299" w:name="_ENREF_152"/>
      <w:r w:rsidRPr="00AF6FCD">
        <w:t>World Health Organization (2020). TRS 1025 - Annex 7: Good storage and distribution practices for medical products.</w:t>
      </w:r>
      <w:bookmarkEnd w:id="299"/>
    </w:p>
    <w:p w14:paraId="4E59171A" w14:textId="77777777" w:rsidR="00AF6FCD" w:rsidRPr="00AF6FCD" w:rsidRDefault="00AF6FCD" w:rsidP="00AF6FCD">
      <w:pPr>
        <w:pStyle w:val="EndNoteBibliography"/>
        <w:spacing w:after="240"/>
      </w:pPr>
      <w:bookmarkStart w:id="300" w:name="_ENREF_153"/>
      <w:r w:rsidRPr="00AF6FCD">
        <w:t>Worobey, M., Rambaut, A., and Holmes, E.C. (1999). Widespread intra-serotype recombination in natural populations of dengue virus. Proceedings of the National Academy of Sciences of the United States of America</w:t>
      </w:r>
      <w:r w:rsidRPr="00AF6FCD">
        <w:rPr>
          <w:i/>
        </w:rPr>
        <w:t xml:space="preserve"> 96</w:t>
      </w:r>
      <w:r w:rsidRPr="00AF6FCD">
        <w:t>, 7352-7357.</w:t>
      </w:r>
      <w:bookmarkEnd w:id="300"/>
    </w:p>
    <w:p w14:paraId="6D2E68F1" w14:textId="77777777" w:rsidR="00AF6FCD" w:rsidRPr="00AF6FCD" w:rsidRDefault="00AF6FCD" w:rsidP="00AF6FCD">
      <w:pPr>
        <w:pStyle w:val="EndNoteBibliography"/>
        <w:spacing w:after="240"/>
      </w:pPr>
      <w:bookmarkStart w:id="301" w:name="_ENREF_154"/>
      <w:r w:rsidRPr="00AF6FCD">
        <w:t>Yang, X., Quam, M.B.M., Zhang, T., and Sang, S. (2021). Global burden for dengue and the evolving pattern in the past 30 years. Journal of Travel Medicine</w:t>
      </w:r>
      <w:r w:rsidRPr="00AF6FCD">
        <w:rPr>
          <w:i/>
        </w:rPr>
        <w:t xml:space="preserve"> 28</w:t>
      </w:r>
      <w:r w:rsidRPr="00AF6FCD">
        <w:t>.</w:t>
      </w:r>
      <w:bookmarkEnd w:id="301"/>
    </w:p>
    <w:p w14:paraId="6E152C1B" w14:textId="77777777" w:rsidR="00AF6FCD" w:rsidRPr="00AF6FCD" w:rsidRDefault="00AF6FCD" w:rsidP="00AF6FCD">
      <w:pPr>
        <w:pStyle w:val="EndNoteBibliography"/>
        <w:spacing w:after="240"/>
      </w:pPr>
      <w:bookmarkStart w:id="302" w:name="_ENREF_155"/>
      <w:r w:rsidRPr="00AF6FCD">
        <w:t>Ye, Y.H., Carrasco, A.M., Frentiu, F.D., Chenoweth, S.F., Beebe, N.W., van den Hurk, A.F., Simmons, C.P.</w:t>
      </w:r>
      <w:r w:rsidRPr="00AF6FCD">
        <w:rPr>
          <w:i/>
        </w:rPr>
        <w:t>, et al.</w:t>
      </w:r>
      <w:r w:rsidRPr="00AF6FCD">
        <w:t xml:space="preserve"> (2015). Wolbachia Reduces the Transmission Potential of Dengue-Infected </w:t>
      </w:r>
      <w:r w:rsidRPr="00AF6FCD">
        <w:rPr>
          <w:i/>
        </w:rPr>
        <w:t>Aedes aegypti</w:t>
      </w:r>
      <w:r w:rsidRPr="00AF6FCD">
        <w:t>. PLoS Neglected Tropical Diseases</w:t>
      </w:r>
      <w:r w:rsidRPr="00AF6FCD">
        <w:rPr>
          <w:i/>
        </w:rPr>
        <w:t xml:space="preserve"> 9</w:t>
      </w:r>
      <w:r w:rsidRPr="00AF6FCD">
        <w:t>, e0003894.</w:t>
      </w:r>
      <w:bookmarkEnd w:id="302"/>
    </w:p>
    <w:p w14:paraId="79294D8F" w14:textId="77777777" w:rsidR="00AF6FCD" w:rsidRPr="00AF6FCD" w:rsidRDefault="00AF6FCD" w:rsidP="00AF6FCD">
      <w:pPr>
        <w:pStyle w:val="EndNoteBibliography"/>
        <w:spacing w:after="240"/>
      </w:pPr>
      <w:bookmarkStart w:id="303" w:name="_ENREF_156"/>
      <w:r w:rsidRPr="00AF6FCD">
        <w:t>Yoksan, S., Bhamarapravati, N., and Halstead, S.B. (1986). Dengue virus vaccine development: study on biological markers of uncloned dengue 1-4 viruses serially passaged in primary kidney cells. Paper presented at: Arbovirus research in Australia (CSIRO/QIMR, Brisbane, Australia).</w:t>
      </w:r>
      <w:bookmarkEnd w:id="303"/>
    </w:p>
    <w:p w14:paraId="5D5AC5AC" w14:textId="77777777" w:rsidR="00AF6FCD" w:rsidRPr="00AF6FCD" w:rsidRDefault="00AF6FCD" w:rsidP="00AF6FCD">
      <w:pPr>
        <w:pStyle w:val="EndNoteBibliography"/>
        <w:spacing w:after="240"/>
      </w:pPr>
      <w:bookmarkStart w:id="304" w:name="_ENREF_157"/>
      <w:r w:rsidRPr="00AF6FCD">
        <w:t>Zeng, Z., Zhan, J., Chen, L., Chen, H., and Cheng, S. (2021). Global, regional, and national dengue burden from 1990 to 2017: A systematic analysis based on the global burden of disease study 2017. EClinicalMedicine</w:t>
      </w:r>
      <w:r w:rsidRPr="00AF6FCD">
        <w:rPr>
          <w:i/>
        </w:rPr>
        <w:t xml:space="preserve"> 32</w:t>
      </w:r>
      <w:r w:rsidRPr="00AF6FCD">
        <w:t>, 100712.</w:t>
      </w:r>
      <w:bookmarkEnd w:id="304"/>
    </w:p>
    <w:p w14:paraId="77801296" w14:textId="77777777" w:rsidR="00AF6FCD" w:rsidRPr="00AF6FCD" w:rsidRDefault="00AF6FCD" w:rsidP="00AF6FCD">
      <w:pPr>
        <w:pStyle w:val="EndNoteBibliography"/>
      </w:pPr>
      <w:bookmarkStart w:id="305" w:name="_ENREF_158"/>
      <w:r w:rsidRPr="00AF6FCD">
        <w:t>Zhang, Y., Zhang, W., Ogata, S., Clements, D., Strauss, J.H., Baker, T.S., Kuhn, R.J.</w:t>
      </w:r>
      <w:r w:rsidRPr="00AF6FCD">
        <w:rPr>
          <w:i/>
        </w:rPr>
        <w:t>, et al.</w:t>
      </w:r>
      <w:r w:rsidRPr="00AF6FCD">
        <w:t xml:space="preserve"> (2004). Conformational changes of the flavivirus E glycoprotein. Structure</w:t>
      </w:r>
      <w:r w:rsidRPr="00AF6FCD">
        <w:rPr>
          <w:i/>
        </w:rPr>
        <w:t xml:space="preserve"> 12</w:t>
      </w:r>
      <w:r w:rsidRPr="00AF6FCD">
        <w:t>, 1607-1618.</w:t>
      </w:r>
      <w:bookmarkEnd w:id="305"/>
    </w:p>
    <w:p w14:paraId="560D649A" w14:textId="037696B3" w:rsidR="00F60C1A" w:rsidRDefault="0029413A" w:rsidP="00C60C97">
      <w:r>
        <w:fldChar w:fldCharType="end"/>
      </w:r>
    </w:p>
    <w:p w14:paraId="0B8B415E" w14:textId="77777777" w:rsidR="00CC6E8D" w:rsidRDefault="00CC6E8D" w:rsidP="00C60C97">
      <w:pPr>
        <w:sectPr w:rsidR="00CC6E8D" w:rsidSect="00410BC5">
          <w:footerReference w:type="default" r:id="rId28"/>
          <w:pgSz w:w="11906" w:h="16838"/>
          <w:pgMar w:top="1247" w:right="1361" w:bottom="1247" w:left="1361" w:header="709" w:footer="709" w:gutter="0"/>
          <w:cols w:space="708"/>
          <w:docGrid w:linePitch="360"/>
        </w:sectPr>
      </w:pPr>
    </w:p>
    <w:p w14:paraId="3F1B3A4F" w14:textId="3BC6069A" w:rsidR="00CC6E8D" w:rsidRDefault="00CC6E8D" w:rsidP="00CC6E8D">
      <w:pPr>
        <w:pStyle w:val="Heading1"/>
      </w:pPr>
      <w:bookmarkStart w:id="306" w:name="_Toc141213200"/>
      <w:r>
        <w:lastRenderedPageBreak/>
        <w:t>Appendix A: Summary of submissions</w:t>
      </w:r>
      <w:bookmarkEnd w:id="306"/>
    </w:p>
    <w:p w14:paraId="36F80A8D" w14:textId="34535279" w:rsidR="00CC6E8D" w:rsidRDefault="00CC6E8D" w:rsidP="00C60C97">
      <w:r w:rsidRPr="00B278D8">
        <w:t>The Regulator received several submissions from prescribed experts, agencies</w:t>
      </w:r>
      <w:r w:rsidR="005841C9">
        <w:t>,</w:t>
      </w:r>
      <w:r w:rsidRPr="00B278D8">
        <w:t xml:space="preserve"> and authorities</w:t>
      </w:r>
      <w:r w:rsidRPr="00B278D8">
        <w:rPr>
          <w:vertAlign w:val="superscript"/>
        </w:rPr>
        <w:footnoteReference w:id="9"/>
      </w:r>
      <w:r w:rsidRPr="00B278D8">
        <w:t xml:space="preserve"> on matters relevant to preparation of the RARMP. All issues raised in submissions relating to risks to the health and safety of people and the environment were considered. These issues, and where they are addressed in the consultation RARMP, are summarised below.</w:t>
      </w:r>
    </w:p>
    <w:tbl>
      <w:tblPr>
        <w:tblStyle w:val="TableGrid"/>
        <w:tblW w:w="0" w:type="auto"/>
        <w:tblLook w:val="04A0" w:firstRow="1" w:lastRow="0" w:firstColumn="1" w:lastColumn="0" w:noHBand="0" w:noVBand="1"/>
      </w:tblPr>
      <w:tblGrid>
        <w:gridCol w:w="1161"/>
        <w:gridCol w:w="4084"/>
        <w:gridCol w:w="3939"/>
      </w:tblGrid>
      <w:tr w:rsidR="003B3E7B" w:rsidRPr="00EA090A" w14:paraId="6CD159A3" w14:textId="77777777" w:rsidTr="000C0B44">
        <w:trPr>
          <w:tblHeader/>
        </w:trPr>
        <w:tc>
          <w:tcPr>
            <w:tcW w:w="1161" w:type="dxa"/>
            <w:tcBorders>
              <w:top w:val="single" w:sz="4" w:space="0" w:color="auto"/>
              <w:left w:val="nil"/>
              <w:bottom w:val="single" w:sz="4" w:space="0" w:color="auto"/>
              <w:right w:val="nil"/>
            </w:tcBorders>
          </w:tcPr>
          <w:p w14:paraId="6F225878" w14:textId="04B98DE8" w:rsidR="003B3E7B" w:rsidRPr="00EA090A" w:rsidRDefault="003B3E7B" w:rsidP="003B3E7B">
            <w:pPr>
              <w:rPr>
                <w:b/>
                <w:bCs/>
                <w:sz w:val="20"/>
                <w:szCs w:val="20"/>
              </w:rPr>
            </w:pPr>
            <w:r w:rsidRPr="00EA090A">
              <w:rPr>
                <w:b/>
                <w:bCs/>
                <w:sz w:val="20"/>
                <w:szCs w:val="20"/>
              </w:rPr>
              <w:t>Submission</w:t>
            </w:r>
          </w:p>
        </w:tc>
        <w:tc>
          <w:tcPr>
            <w:tcW w:w="4084" w:type="dxa"/>
            <w:tcBorders>
              <w:top w:val="single" w:sz="4" w:space="0" w:color="auto"/>
              <w:left w:val="nil"/>
              <w:bottom w:val="single" w:sz="4" w:space="0" w:color="auto"/>
              <w:right w:val="nil"/>
            </w:tcBorders>
            <w:vAlign w:val="center"/>
          </w:tcPr>
          <w:p w14:paraId="13A8E8EF" w14:textId="13E3DB84" w:rsidR="003B3E7B" w:rsidRPr="00EA090A" w:rsidRDefault="003B3E7B" w:rsidP="003B3E7B">
            <w:pPr>
              <w:rPr>
                <w:sz w:val="20"/>
                <w:szCs w:val="20"/>
              </w:rPr>
            </w:pPr>
            <w:r w:rsidRPr="00EA090A">
              <w:rPr>
                <w:rFonts w:asciiTheme="minorHAnsi" w:hAnsiTheme="minorHAnsi" w:cstheme="minorHAnsi"/>
                <w:b/>
                <w:sz w:val="20"/>
                <w:szCs w:val="20"/>
              </w:rPr>
              <w:t>Summary of issues raised</w:t>
            </w:r>
          </w:p>
        </w:tc>
        <w:tc>
          <w:tcPr>
            <w:tcW w:w="3939" w:type="dxa"/>
            <w:tcBorders>
              <w:top w:val="single" w:sz="4" w:space="0" w:color="auto"/>
              <w:left w:val="nil"/>
              <w:bottom w:val="single" w:sz="4" w:space="0" w:color="auto"/>
              <w:right w:val="nil"/>
            </w:tcBorders>
            <w:vAlign w:val="center"/>
          </w:tcPr>
          <w:p w14:paraId="51FCDDAF" w14:textId="276925C8" w:rsidR="003B3E7B" w:rsidRPr="00EA090A" w:rsidRDefault="003B3E7B" w:rsidP="003B3E7B">
            <w:pPr>
              <w:rPr>
                <w:sz w:val="20"/>
                <w:szCs w:val="20"/>
              </w:rPr>
            </w:pPr>
            <w:r w:rsidRPr="00EA090A">
              <w:rPr>
                <w:rFonts w:asciiTheme="minorHAnsi" w:hAnsiTheme="minorHAnsi" w:cstheme="minorHAnsi"/>
                <w:b/>
                <w:sz w:val="20"/>
                <w:szCs w:val="20"/>
              </w:rPr>
              <w:t>Comment</w:t>
            </w:r>
          </w:p>
        </w:tc>
      </w:tr>
      <w:tr w:rsidR="003B3E7B" w:rsidRPr="00EA090A" w14:paraId="5EB6B079" w14:textId="77777777" w:rsidTr="008F0C1A">
        <w:tc>
          <w:tcPr>
            <w:tcW w:w="1161" w:type="dxa"/>
            <w:tcBorders>
              <w:top w:val="single" w:sz="4" w:space="0" w:color="auto"/>
              <w:left w:val="nil"/>
              <w:bottom w:val="single" w:sz="4" w:space="0" w:color="auto"/>
              <w:right w:val="nil"/>
            </w:tcBorders>
          </w:tcPr>
          <w:p w14:paraId="3668C4F7" w14:textId="1B31F635" w:rsidR="003B3E7B" w:rsidRPr="00EA090A" w:rsidRDefault="003B3E7B" w:rsidP="003B3E7B">
            <w:pPr>
              <w:rPr>
                <w:sz w:val="20"/>
                <w:szCs w:val="20"/>
              </w:rPr>
            </w:pPr>
            <w:r w:rsidRPr="00EA090A">
              <w:rPr>
                <w:sz w:val="20"/>
                <w:szCs w:val="20"/>
              </w:rPr>
              <w:t>1</w:t>
            </w:r>
          </w:p>
        </w:tc>
        <w:tc>
          <w:tcPr>
            <w:tcW w:w="4084" w:type="dxa"/>
            <w:tcBorders>
              <w:top w:val="single" w:sz="4" w:space="0" w:color="auto"/>
              <w:left w:val="nil"/>
              <w:bottom w:val="single" w:sz="4" w:space="0" w:color="auto"/>
              <w:right w:val="nil"/>
            </w:tcBorders>
          </w:tcPr>
          <w:p w14:paraId="07DB206F" w14:textId="77777777" w:rsidR="003B3E7B" w:rsidRPr="00EA090A" w:rsidRDefault="003B3E7B" w:rsidP="003B3E7B">
            <w:pPr>
              <w:pStyle w:val="TableTextRARMP"/>
              <w:spacing w:before="60" w:after="60"/>
              <w:ind w:right="227"/>
              <w:rPr>
                <w:rFonts w:asciiTheme="minorHAnsi" w:hAnsiTheme="minorHAnsi" w:cstheme="minorHAnsi"/>
                <w:szCs w:val="20"/>
              </w:rPr>
            </w:pPr>
            <w:r w:rsidRPr="00EA090A">
              <w:rPr>
                <w:rFonts w:asciiTheme="minorHAnsi" w:hAnsiTheme="minorHAnsi" w:cstheme="minorHAnsi"/>
                <w:szCs w:val="20"/>
              </w:rPr>
              <w:t>Agrees that the following key issues identified by the office should be considered when preparing the RARMP:</w:t>
            </w:r>
          </w:p>
          <w:p w14:paraId="7C77ED54" w14:textId="77777777" w:rsidR="003B3E7B" w:rsidRPr="00EA090A" w:rsidRDefault="003B3E7B" w:rsidP="000C0B44">
            <w:pPr>
              <w:pStyle w:val="TableTextRARMP"/>
              <w:numPr>
                <w:ilvl w:val="0"/>
                <w:numId w:val="31"/>
              </w:numPr>
              <w:ind w:left="357" w:right="227" w:hanging="357"/>
              <w:rPr>
                <w:rFonts w:asciiTheme="minorHAnsi" w:hAnsiTheme="minorHAnsi" w:cstheme="minorHAnsi"/>
                <w:szCs w:val="20"/>
              </w:rPr>
            </w:pPr>
            <w:r w:rsidRPr="00EA090A">
              <w:rPr>
                <w:rFonts w:asciiTheme="minorHAnsi" w:hAnsiTheme="minorHAnsi" w:cstheme="minorHAnsi"/>
                <w:szCs w:val="20"/>
              </w:rPr>
              <w:t xml:space="preserve">Potential for accidental exposure of humans and animals to the GMOs leading to </w:t>
            </w:r>
            <w:proofErr w:type="gramStart"/>
            <w:r w:rsidRPr="00EA090A">
              <w:rPr>
                <w:rFonts w:asciiTheme="minorHAnsi" w:hAnsiTheme="minorHAnsi" w:cstheme="minorHAnsi"/>
                <w:szCs w:val="20"/>
              </w:rPr>
              <w:t>harm</w:t>
            </w:r>
            <w:proofErr w:type="gramEnd"/>
          </w:p>
          <w:p w14:paraId="1FD8B9C3" w14:textId="77777777" w:rsidR="003B3E7B" w:rsidRPr="00EA090A" w:rsidRDefault="003B3E7B" w:rsidP="000C0B44">
            <w:pPr>
              <w:pStyle w:val="TableTextRARMP"/>
              <w:numPr>
                <w:ilvl w:val="0"/>
                <w:numId w:val="31"/>
              </w:numPr>
              <w:ind w:left="357" w:right="227" w:hanging="357"/>
              <w:rPr>
                <w:rFonts w:asciiTheme="minorHAnsi" w:hAnsiTheme="minorHAnsi" w:cstheme="minorHAnsi"/>
                <w:szCs w:val="20"/>
              </w:rPr>
            </w:pPr>
            <w:r w:rsidRPr="00EA090A">
              <w:rPr>
                <w:rFonts w:asciiTheme="minorHAnsi" w:hAnsiTheme="minorHAnsi" w:cstheme="minorHAnsi"/>
                <w:szCs w:val="20"/>
              </w:rPr>
              <w:t xml:space="preserve">Potential for recombination, reversion, or mutation events which change the viral characteristics and lead to a pathogenic </w:t>
            </w:r>
            <w:proofErr w:type="gramStart"/>
            <w:r w:rsidRPr="00EA090A">
              <w:rPr>
                <w:rFonts w:asciiTheme="minorHAnsi" w:hAnsiTheme="minorHAnsi" w:cstheme="minorHAnsi"/>
                <w:szCs w:val="20"/>
              </w:rPr>
              <w:t>phenotype</w:t>
            </w:r>
            <w:proofErr w:type="gramEnd"/>
          </w:p>
          <w:p w14:paraId="585B2642" w14:textId="77777777" w:rsidR="003B3E7B" w:rsidRPr="00EA090A" w:rsidRDefault="003B3E7B" w:rsidP="000C0B44">
            <w:pPr>
              <w:pStyle w:val="TableTextRARMP"/>
              <w:numPr>
                <w:ilvl w:val="0"/>
                <w:numId w:val="31"/>
              </w:numPr>
              <w:ind w:left="357" w:right="227" w:hanging="357"/>
              <w:rPr>
                <w:rFonts w:asciiTheme="minorHAnsi" w:hAnsiTheme="minorHAnsi" w:cstheme="minorHAnsi"/>
                <w:szCs w:val="20"/>
              </w:rPr>
            </w:pPr>
            <w:r w:rsidRPr="00EA090A">
              <w:rPr>
                <w:rFonts w:asciiTheme="minorHAnsi" w:hAnsiTheme="minorHAnsi" w:cstheme="minorHAnsi"/>
                <w:szCs w:val="20"/>
              </w:rPr>
              <w:t>Potential for the GMOs to be harmful to the environment.</w:t>
            </w:r>
          </w:p>
          <w:p w14:paraId="6C591038" w14:textId="3BD7A990" w:rsidR="003B3E7B" w:rsidRPr="00EA090A" w:rsidRDefault="003B3E7B" w:rsidP="003B3E7B">
            <w:pPr>
              <w:rPr>
                <w:sz w:val="20"/>
                <w:szCs w:val="20"/>
              </w:rPr>
            </w:pPr>
            <w:r w:rsidRPr="00EA090A">
              <w:rPr>
                <w:rFonts w:asciiTheme="minorHAnsi" w:hAnsiTheme="minorHAnsi" w:cstheme="minorHAnsi"/>
                <w:sz w:val="20"/>
                <w:szCs w:val="20"/>
              </w:rPr>
              <w:t>Did not identify additional relevant information that should be considered.</w:t>
            </w:r>
          </w:p>
        </w:tc>
        <w:tc>
          <w:tcPr>
            <w:tcW w:w="3939" w:type="dxa"/>
            <w:tcBorders>
              <w:top w:val="single" w:sz="4" w:space="0" w:color="auto"/>
              <w:left w:val="nil"/>
              <w:bottom w:val="single" w:sz="4" w:space="0" w:color="auto"/>
              <w:right w:val="nil"/>
            </w:tcBorders>
          </w:tcPr>
          <w:p w14:paraId="5B90CF41" w14:textId="7E3DABFC" w:rsidR="003B3E7B" w:rsidRPr="00EA090A" w:rsidRDefault="003B3E7B" w:rsidP="003B3E7B">
            <w:pPr>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The potential risks to animals are discussed in Chapter 2, Section</w:t>
            </w:r>
            <w:r w:rsidR="00C63F03">
              <w:rPr>
                <w:rFonts w:asciiTheme="minorHAnsi" w:hAnsiTheme="minorHAnsi" w:cstheme="minorHAnsi"/>
                <w:sz w:val="20"/>
                <w:szCs w:val="20"/>
              </w:rPr>
              <w:t xml:space="preserve">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49914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3</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xml:space="preserve">. The potential for accidental exposure to people is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2304247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4.1</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xml:space="preserve"> (Risk scenario 1).</w:t>
            </w:r>
          </w:p>
          <w:p w14:paraId="5D6BD790" w14:textId="4C3784C8" w:rsidR="003B3E7B" w:rsidRPr="00EA090A" w:rsidRDefault="003B3E7B" w:rsidP="003B3E7B">
            <w:pPr>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The potential for reversion and recombination is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49956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2FD0220A" w14:textId="0D546979" w:rsidR="003B3E7B" w:rsidRPr="00EA090A" w:rsidRDefault="003B3E7B" w:rsidP="003B3E7B">
            <w:pPr>
              <w:rPr>
                <w:sz w:val="20"/>
                <w:szCs w:val="20"/>
              </w:rPr>
            </w:pPr>
            <w:r w:rsidRPr="00EA090A">
              <w:rPr>
                <w:rFonts w:asciiTheme="minorHAnsi" w:hAnsiTheme="minorHAnsi" w:cstheme="minorHAnsi"/>
                <w:sz w:val="20"/>
                <w:szCs w:val="20"/>
              </w:rPr>
              <w:t xml:space="preserve">The potential for sustained transmission in the environment is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49962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tc>
      </w:tr>
      <w:tr w:rsidR="003B3E7B" w:rsidRPr="00EA090A" w14:paraId="7030DCB8" w14:textId="77777777" w:rsidTr="008F0C1A">
        <w:tc>
          <w:tcPr>
            <w:tcW w:w="1161" w:type="dxa"/>
            <w:tcBorders>
              <w:top w:val="single" w:sz="4" w:space="0" w:color="auto"/>
              <w:left w:val="nil"/>
              <w:bottom w:val="single" w:sz="4" w:space="0" w:color="auto"/>
              <w:right w:val="nil"/>
            </w:tcBorders>
          </w:tcPr>
          <w:p w14:paraId="219CFFCE" w14:textId="66BF0A38" w:rsidR="003B3E7B" w:rsidRPr="00EA090A" w:rsidRDefault="003B3E7B" w:rsidP="003B3E7B">
            <w:pPr>
              <w:rPr>
                <w:sz w:val="20"/>
                <w:szCs w:val="20"/>
              </w:rPr>
            </w:pPr>
            <w:r w:rsidRPr="00EA090A">
              <w:rPr>
                <w:sz w:val="20"/>
                <w:szCs w:val="20"/>
              </w:rPr>
              <w:t>2</w:t>
            </w:r>
          </w:p>
        </w:tc>
        <w:tc>
          <w:tcPr>
            <w:tcW w:w="4084" w:type="dxa"/>
            <w:tcBorders>
              <w:top w:val="single" w:sz="4" w:space="0" w:color="auto"/>
              <w:left w:val="nil"/>
              <w:bottom w:val="single" w:sz="4" w:space="0" w:color="auto"/>
              <w:right w:val="nil"/>
            </w:tcBorders>
          </w:tcPr>
          <w:p w14:paraId="1F0E4041" w14:textId="769C88D1" w:rsidR="003B3E7B" w:rsidRPr="00EA090A" w:rsidRDefault="003B3E7B" w:rsidP="003B3E7B">
            <w:pPr>
              <w:rPr>
                <w:sz w:val="20"/>
                <w:szCs w:val="20"/>
              </w:rPr>
            </w:pPr>
            <w:r w:rsidRPr="00EA090A">
              <w:rPr>
                <w:sz w:val="20"/>
                <w:szCs w:val="20"/>
              </w:rPr>
              <w:t>Has no comment or feedback at this time in relation to the application.</w:t>
            </w:r>
          </w:p>
        </w:tc>
        <w:tc>
          <w:tcPr>
            <w:tcW w:w="3939" w:type="dxa"/>
            <w:tcBorders>
              <w:top w:val="single" w:sz="4" w:space="0" w:color="auto"/>
              <w:left w:val="nil"/>
              <w:bottom w:val="single" w:sz="4" w:space="0" w:color="auto"/>
              <w:right w:val="nil"/>
            </w:tcBorders>
          </w:tcPr>
          <w:p w14:paraId="00C3BCDB" w14:textId="6E39A359" w:rsidR="003B3E7B" w:rsidRPr="00EA090A" w:rsidRDefault="003B3E7B" w:rsidP="003B3E7B">
            <w:pPr>
              <w:rPr>
                <w:sz w:val="20"/>
                <w:szCs w:val="20"/>
              </w:rPr>
            </w:pPr>
            <w:r w:rsidRPr="00EA090A">
              <w:rPr>
                <w:rFonts w:asciiTheme="minorHAnsi" w:hAnsiTheme="minorHAnsi" w:cstheme="minorHAnsi"/>
                <w:sz w:val="20"/>
                <w:szCs w:val="20"/>
              </w:rPr>
              <w:t>Noted.</w:t>
            </w:r>
          </w:p>
        </w:tc>
      </w:tr>
      <w:tr w:rsidR="003B3E7B" w:rsidRPr="00EA090A" w14:paraId="3A4886C6" w14:textId="77777777" w:rsidTr="008F0C1A">
        <w:tc>
          <w:tcPr>
            <w:tcW w:w="1161" w:type="dxa"/>
            <w:tcBorders>
              <w:top w:val="single" w:sz="4" w:space="0" w:color="auto"/>
              <w:left w:val="nil"/>
              <w:bottom w:val="single" w:sz="4" w:space="0" w:color="auto"/>
              <w:right w:val="nil"/>
            </w:tcBorders>
          </w:tcPr>
          <w:p w14:paraId="1D9083C5" w14:textId="43664C6F" w:rsidR="003B3E7B" w:rsidRPr="00EA090A" w:rsidRDefault="003B3E7B" w:rsidP="003B3E7B">
            <w:pPr>
              <w:rPr>
                <w:sz w:val="20"/>
                <w:szCs w:val="20"/>
              </w:rPr>
            </w:pPr>
            <w:r w:rsidRPr="00EA090A">
              <w:rPr>
                <w:sz w:val="20"/>
                <w:szCs w:val="20"/>
              </w:rPr>
              <w:t>3</w:t>
            </w:r>
          </w:p>
        </w:tc>
        <w:tc>
          <w:tcPr>
            <w:tcW w:w="4084" w:type="dxa"/>
            <w:tcBorders>
              <w:top w:val="single" w:sz="4" w:space="0" w:color="auto"/>
              <w:left w:val="nil"/>
              <w:bottom w:val="single" w:sz="4" w:space="0" w:color="auto"/>
              <w:right w:val="nil"/>
            </w:tcBorders>
          </w:tcPr>
          <w:p w14:paraId="4C1BE46C" w14:textId="6C812686" w:rsidR="003B3E7B" w:rsidRPr="00EA090A" w:rsidRDefault="003B3E7B" w:rsidP="003B3E7B">
            <w:pPr>
              <w:rPr>
                <w:sz w:val="20"/>
                <w:szCs w:val="20"/>
              </w:rPr>
            </w:pPr>
            <w:r w:rsidRPr="00EA090A">
              <w:rPr>
                <w:rFonts w:asciiTheme="minorHAnsi" w:hAnsiTheme="minorHAnsi" w:cstheme="minorHAnsi"/>
                <w:sz w:val="20"/>
                <w:szCs w:val="20"/>
              </w:rPr>
              <w:t>Does not have any comment at this stage.</w:t>
            </w:r>
          </w:p>
        </w:tc>
        <w:tc>
          <w:tcPr>
            <w:tcW w:w="3939" w:type="dxa"/>
            <w:tcBorders>
              <w:top w:val="single" w:sz="4" w:space="0" w:color="auto"/>
              <w:left w:val="nil"/>
              <w:bottom w:val="single" w:sz="4" w:space="0" w:color="auto"/>
              <w:right w:val="nil"/>
            </w:tcBorders>
          </w:tcPr>
          <w:p w14:paraId="6516E47D" w14:textId="31AFE162" w:rsidR="003B3E7B" w:rsidRPr="00EA090A" w:rsidRDefault="003B3E7B" w:rsidP="003B3E7B">
            <w:pPr>
              <w:rPr>
                <w:sz w:val="20"/>
                <w:szCs w:val="20"/>
              </w:rPr>
            </w:pPr>
            <w:r w:rsidRPr="00EA090A">
              <w:rPr>
                <w:rFonts w:asciiTheme="minorHAnsi" w:hAnsiTheme="minorHAnsi" w:cstheme="minorHAnsi"/>
                <w:sz w:val="20"/>
                <w:szCs w:val="20"/>
              </w:rPr>
              <w:t>Noted.</w:t>
            </w:r>
          </w:p>
        </w:tc>
      </w:tr>
      <w:tr w:rsidR="003B3E7B" w:rsidRPr="00EA090A" w14:paraId="53567355" w14:textId="77777777" w:rsidTr="008F0C1A">
        <w:tc>
          <w:tcPr>
            <w:tcW w:w="1161" w:type="dxa"/>
            <w:tcBorders>
              <w:top w:val="single" w:sz="4" w:space="0" w:color="auto"/>
              <w:left w:val="nil"/>
              <w:bottom w:val="nil"/>
              <w:right w:val="nil"/>
            </w:tcBorders>
          </w:tcPr>
          <w:p w14:paraId="0B671AF9" w14:textId="3FA40A98" w:rsidR="003B3E7B" w:rsidRPr="00EA090A" w:rsidRDefault="003B3E7B" w:rsidP="003B3E7B">
            <w:pPr>
              <w:rPr>
                <w:sz w:val="20"/>
                <w:szCs w:val="20"/>
              </w:rPr>
            </w:pPr>
            <w:r w:rsidRPr="00EA090A">
              <w:rPr>
                <w:sz w:val="20"/>
                <w:szCs w:val="20"/>
              </w:rPr>
              <w:t>4</w:t>
            </w:r>
          </w:p>
        </w:tc>
        <w:tc>
          <w:tcPr>
            <w:tcW w:w="4084" w:type="dxa"/>
            <w:tcBorders>
              <w:top w:val="single" w:sz="4" w:space="0" w:color="auto"/>
              <w:left w:val="nil"/>
              <w:bottom w:val="nil"/>
              <w:right w:val="nil"/>
            </w:tcBorders>
          </w:tcPr>
          <w:p w14:paraId="0D82690C" w14:textId="396E9A6F" w:rsidR="003B3E7B" w:rsidRPr="00EA090A" w:rsidRDefault="003B3E7B" w:rsidP="003B3E7B">
            <w:pPr>
              <w:rPr>
                <w:sz w:val="20"/>
                <w:szCs w:val="20"/>
              </w:rPr>
            </w:pPr>
            <w:r w:rsidRPr="00EA090A">
              <w:rPr>
                <w:rFonts w:asciiTheme="minorHAnsi" w:hAnsiTheme="minorHAnsi" w:cstheme="minorHAnsi"/>
                <w:sz w:val="20"/>
                <w:szCs w:val="20"/>
              </w:rPr>
              <w:t xml:space="preserve">Have the following commentary before </w:t>
            </w:r>
            <w:r w:rsidR="000C0B44">
              <w:rPr>
                <w:rFonts w:asciiTheme="minorHAnsi" w:hAnsiTheme="minorHAnsi" w:cstheme="minorHAnsi"/>
                <w:sz w:val="20"/>
                <w:szCs w:val="20"/>
              </w:rPr>
              <w:t>being able to</w:t>
            </w:r>
            <w:r w:rsidRPr="00EA090A">
              <w:rPr>
                <w:rFonts w:asciiTheme="minorHAnsi" w:hAnsiTheme="minorHAnsi" w:cstheme="minorHAnsi"/>
                <w:sz w:val="20"/>
                <w:szCs w:val="20"/>
              </w:rPr>
              <w:t xml:space="preserve"> provide valuable feedback on this matter:</w:t>
            </w:r>
          </w:p>
        </w:tc>
        <w:tc>
          <w:tcPr>
            <w:tcW w:w="3939" w:type="dxa"/>
            <w:tcBorders>
              <w:top w:val="single" w:sz="4" w:space="0" w:color="auto"/>
              <w:left w:val="nil"/>
              <w:bottom w:val="nil"/>
              <w:right w:val="nil"/>
            </w:tcBorders>
          </w:tcPr>
          <w:p w14:paraId="5F04B9BD" w14:textId="77777777" w:rsidR="003B3E7B" w:rsidRPr="00EA090A" w:rsidRDefault="003B3E7B" w:rsidP="003B3E7B">
            <w:pPr>
              <w:rPr>
                <w:sz w:val="20"/>
                <w:szCs w:val="20"/>
              </w:rPr>
            </w:pPr>
          </w:p>
        </w:tc>
      </w:tr>
      <w:tr w:rsidR="003B3E7B" w:rsidRPr="00EA090A" w14:paraId="049CA206" w14:textId="77777777" w:rsidTr="008F0C1A">
        <w:tc>
          <w:tcPr>
            <w:tcW w:w="1161" w:type="dxa"/>
            <w:tcBorders>
              <w:top w:val="nil"/>
              <w:left w:val="nil"/>
              <w:bottom w:val="nil"/>
              <w:right w:val="nil"/>
            </w:tcBorders>
          </w:tcPr>
          <w:p w14:paraId="36935E65" w14:textId="77777777" w:rsidR="003B3E7B" w:rsidRPr="00EA090A" w:rsidRDefault="003B3E7B" w:rsidP="003B3E7B">
            <w:pPr>
              <w:rPr>
                <w:sz w:val="20"/>
                <w:szCs w:val="20"/>
              </w:rPr>
            </w:pPr>
          </w:p>
        </w:tc>
        <w:tc>
          <w:tcPr>
            <w:tcW w:w="4084" w:type="dxa"/>
            <w:tcBorders>
              <w:top w:val="nil"/>
              <w:left w:val="nil"/>
              <w:bottom w:val="nil"/>
              <w:right w:val="nil"/>
            </w:tcBorders>
          </w:tcPr>
          <w:p w14:paraId="61555009" w14:textId="77777777" w:rsidR="003B3E7B" w:rsidRPr="00EA090A" w:rsidRDefault="003B3E7B" w:rsidP="000C0B44">
            <w:pPr>
              <w:pStyle w:val="ListParagraph"/>
              <w:numPr>
                <w:ilvl w:val="0"/>
                <w:numId w:val="32"/>
              </w:numPr>
              <w:spacing w:before="0" w:after="0"/>
              <w:ind w:left="357" w:hanging="357"/>
              <w:contextualSpacing w:val="0"/>
              <w:rPr>
                <w:rFonts w:eastAsia="Times New Roman"/>
                <w:sz w:val="20"/>
                <w:szCs w:val="20"/>
              </w:rPr>
            </w:pPr>
            <w:r w:rsidRPr="00EA090A">
              <w:rPr>
                <w:rFonts w:eastAsia="Times New Roman"/>
                <w:sz w:val="20"/>
                <w:szCs w:val="20"/>
              </w:rPr>
              <w:t>Further clarification is required in relation to the proposed recipients for this vaccine (such as gender, age etc.).</w:t>
            </w:r>
          </w:p>
          <w:p w14:paraId="4E990C5A" w14:textId="20EC4DE7" w:rsidR="003B3E7B" w:rsidRPr="00EA090A" w:rsidRDefault="003B3E7B" w:rsidP="000C0B44">
            <w:pPr>
              <w:pStyle w:val="ListParagraph"/>
              <w:numPr>
                <w:ilvl w:val="0"/>
                <w:numId w:val="32"/>
              </w:numPr>
              <w:spacing w:after="0"/>
              <w:ind w:left="357" w:hanging="357"/>
              <w:rPr>
                <w:sz w:val="20"/>
                <w:szCs w:val="20"/>
              </w:rPr>
            </w:pPr>
            <w:r w:rsidRPr="00EA090A">
              <w:rPr>
                <w:rFonts w:eastAsia="Times New Roman"/>
                <w:sz w:val="20"/>
                <w:szCs w:val="20"/>
              </w:rPr>
              <w:t>It is currently unclear if this vaccine is intended for persons who have previously been infected with one of four dengue serotypes or to all persons with no prior infection.</w:t>
            </w:r>
          </w:p>
        </w:tc>
        <w:tc>
          <w:tcPr>
            <w:tcW w:w="3939" w:type="dxa"/>
            <w:tcBorders>
              <w:top w:val="nil"/>
              <w:left w:val="nil"/>
              <w:bottom w:val="nil"/>
              <w:right w:val="nil"/>
            </w:tcBorders>
          </w:tcPr>
          <w:p w14:paraId="607BB35B" w14:textId="24754839" w:rsidR="003B3E7B" w:rsidRPr="00EA090A" w:rsidRDefault="003B3E7B" w:rsidP="00EA090A">
            <w:pPr>
              <w:spacing w:before="0"/>
              <w:rPr>
                <w:sz w:val="20"/>
                <w:szCs w:val="20"/>
              </w:rPr>
            </w:pPr>
            <w:r w:rsidRPr="00EA090A">
              <w:rPr>
                <w:rFonts w:asciiTheme="minorHAnsi" w:hAnsiTheme="minorHAnsi" w:cstheme="minorHAnsi"/>
                <w:sz w:val="20"/>
                <w:szCs w:val="20"/>
              </w:rPr>
              <w:t>The use of the vaccine in people, including conditions of use, falls within the regulatory responsibility of the Therapeutic Goods Administration (TGA).</w:t>
            </w:r>
          </w:p>
        </w:tc>
      </w:tr>
      <w:tr w:rsidR="003B3E7B" w:rsidRPr="00EA090A" w14:paraId="457FB9CF" w14:textId="77777777" w:rsidTr="008F0C1A">
        <w:tc>
          <w:tcPr>
            <w:tcW w:w="1161" w:type="dxa"/>
            <w:tcBorders>
              <w:top w:val="nil"/>
              <w:left w:val="nil"/>
              <w:bottom w:val="nil"/>
              <w:right w:val="nil"/>
            </w:tcBorders>
          </w:tcPr>
          <w:p w14:paraId="08006C3E" w14:textId="77777777" w:rsidR="003B3E7B" w:rsidRPr="00EA090A" w:rsidRDefault="003B3E7B" w:rsidP="003B3E7B">
            <w:pPr>
              <w:rPr>
                <w:sz w:val="20"/>
                <w:szCs w:val="20"/>
              </w:rPr>
            </w:pPr>
          </w:p>
        </w:tc>
        <w:tc>
          <w:tcPr>
            <w:tcW w:w="4084" w:type="dxa"/>
            <w:tcBorders>
              <w:top w:val="nil"/>
              <w:left w:val="nil"/>
              <w:bottom w:val="nil"/>
              <w:right w:val="nil"/>
            </w:tcBorders>
          </w:tcPr>
          <w:p w14:paraId="13453282" w14:textId="42607A1D" w:rsidR="003B3E7B" w:rsidRPr="00EA090A" w:rsidRDefault="003B3E7B" w:rsidP="000C0B44">
            <w:pPr>
              <w:pStyle w:val="ListParagraph"/>
              <w:numPr>
                <w:ilvl w:val="0"/>
                <w:numId w:val="34"/>
              </w:numPr>
              <w:spacing w:before="0" w:after="0"/>
              <w:ind w:left="357" w:hanging="357"/>
              <w:rPr>
                <w:sz w:val="20"/>
                <w:szCs w:val="20"/>
              </w:rPr>
            </w:pPr>
            <w:r w:rsidRPr="00EA090A">
              <w:rPr>
                <w:rFonts w:eastAsia="Times New Roman"/>
                <w:sz w:val="20"/>
                <w:szCs w:val="20"/>
              </w:rPr>
              <w:t>The vaccination uses live strains of dengue virus, as dengue mosquito capable of transmitting the virus is endemic in parts of Australia, would there be a requirement for the recipient of this vaccine to isolate?</w:t>
            </w:r>
          </w:p>
        </w:tc>
        <w:tc>
          <w:tcPr>
            <w:tcW w:w="3939" w:type="dxa"/>
            <w:tcBorders>
              <w:top w:val="nil"/>
              <w:left w:val="nil"/>
              <w:bottom w:val="nil"/>
              <w:right w:val="nil"/>
            </w:tcBorders>
          </w:tcPr>
          <w:p w14:paraId="0A398859" w14:textId="7D6261DC" w:rsidR="003B3E7B" w:rsidRPr="00EA090A" w:rsidRDefault="003B3E7B" w:rsidP="00EA090A">
            <w:pPr>
              <w:spacing w:before="0" w:after="0"/>
              <w:ind w:right="227"/>
              <w:rPr>
                <w:rFonts w:asciiTheme="minorHAnsi" w:hAnsiTheme="minorHAnsi" w:cstheme="minorHAnsi"/>
                <w:sz w:val="20"/>
                <w:szCs w:val="20"/>
              </w:rPr>
            </w:pPr>
            <w:r w:rsidRPr="00EA090A">
              <w:rPr>
                <w:rFonts w:asciiTheme="minorHAnsi" w:hAnsiTheme="minorHAnsi" w:cstheme="minorHAnsi"/>
                <w:sz w:val="20"/>
                <w:szCs w:val="20"/>
              </w:rPr>
              <w:t xml:space="preserve">The potential for transmission of the GMOs in the environment is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49970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60AF709A" w14:textId="5C3081B1" w:rsidR="003B3E7B" w:rsidRPr="00EA090A" w:rsidRDefault="003B3E7B" w:rsidP="00EA090A">
            <w:pPr>
              <w:spacing w:before="0" w:after="0"/>
              <w:rPr>
                <w:sz w:val="20"/>
                <w:szCs w:val="20"/>
              </w:rPr>
            </w:pPr>
            <w:r w:rsidRPr="00EA090A">
              <w:rPr>
                <w:rFonts w:asciiTheme="minorHAnsi" w:hAnsiTheme="minorHAnsi" w:cstheme="minorHAnsi"/>
                <w:sz w:val="20"/>
                <w:szCs w:val="20"/>
              </w:rPr>
              <w:t>Requirements on vaccinees post-vaccination fall within the regulatory responsibility of the TGA.</w:t>
            </w:r>
          </w:p>
        </w:tc>
      </w:tr>
      <w:tr w:rsidR="003B3E7B" w:rsidRPr="00EA090A" w14:paraId="5A9AA2CC" w14:textId="77777777" w:rsidTr="008F0C1A">
        <w:tc>
          <w:tcPr>
            <w:tcW w:w="1161" w:type="dxa"/>
            <w:tcBorders>
              <w:top w:val="nil"/>
              <w:left w:val="nil"/>
              <w:bottom w:val="nil"/>
              <w:right w:val="nil"/>
            </w:tcBorders>
          </w:tcPr>
          <w:p w14:paraId="50080953" w14:textId="77777777" w:rsidR="003B3E7B" w:rsidRPr="00EA090A" w:rsidRDefault="003B3E7B" w:rsidP="003B3E7B">
            <w:pPr>
              <w:rPr>
                <w:sz w:val="20"/>
                <w:szCs w:val="20"/>
              </w:rPr>
            </w:pPr>
          </w:p>
        </w:tc>
        <w:tc>
          <w:tcPr>
            <w:tcW w:w="4084" w:type="dxa"/>
            <w:tcBorders>
              <w:top w:val="nil"/>
              <w:left w:val="nil"/>
              <w:bottom w:val="nil"/>
              <w:right w:val="nil"/>
            </w:tcBorders>
          </w:tcPr>
          <w:p w14:paraId="4BEC4874" w14:textId="77777777" w:rsidR="003B3E7B" w:rsidRPr="00EA090A" w:rsidRDefault="003B3E7B" w:rsidP="000C0B44">
            <w:pPr>
              <w:pStyle w:val="ListParagraph"/>
              <w:numPr>
                <w:ilvl w:val="0"/>
                <w:numId w:val="33"/>
              </w:numPr>
              <w:spacing w:before="0" w:after="0"/>
              <w:ind w:left="357" w:hanging="357"/>
              <w:contextualSpacing w:val="0"/>
              <w:rPr>
                <w:rFonts w:eastAsia="Times New Roman"/>
                <w:sz w:val="20"/>
                <w:szCs w:val="20"/>
              </w:rPr>
            </w:pPr>
            <w:r w:rsidRPr="00EA090A">
              <w:rPr>
                <w:rFonts w:eastAsia="Times New Roman"/>
                <w:sz w:val="20"/>
                <w:szCs w:val="20"/>
              </w:rPr>
              <w:t xml:space="preserve">What is the estimated timeline for the release of this vaccine? </w:t>
            </w:r>
          </w:p>
          <w:p w14:paraId="42A46C39" w14:textId="19D5F65F" w:rsidR="003B3E7B" w:rsidRPr="00EA090A" w:rsidRDefault="003B3E7B" w:rsidP="000C0B44">
            <w:pPr>
              <w:pStyle w:val="ListParagraph"/>
              <w:numPr>
                <w:ilvl w:val="0"/>
                <w:numId w:val="33"/>
              </w:numPr>
              <w:spacing w:before="0" w:after="0"/>
              <w:ind w:left="357" w:hanging="357"/>
              <w:contextualSpacing w:val="0"/>
              <w:rPr>
                <w:rFonts w:eastAsia="Times New Roman"/>
                <w:sz w:val="20"/>
                <w:szCs w:val="20"/>
              </w:rPr>
            </w:pPr>
            <w:r w:rsidRPr="00EA090A">
              <w:rPr>
                <w:rFonts w:eastAsia="Times New Roman"/>
                <w:sz w:val="20"/>
                <w:szCs w:val="20"/>
              </w:rPr>
              <w:t>What is the estimated cost to the proposed recipient for this vaccine?</w:t>
            </w:r>
          </w:p>
          <w:p w14:paraId="5F5A87CC" w14:textId="7E1C6AD6" w:rsidR="003B3E7B" w:rsidRPr="00EA090A" w:rsidRDefault="003B3E7B" w:rsidP="000C0B44">
            <w:pPr>
              <w:pStyle w:val="ListParagraph"/>
              <w:numPr>
                <w:ilvl w:val="0"/>
                <w:numId w:val="33"/>
              </w:numPr>
              <w:spacing w:before="0" w:after="0"/>
              <w:ind w:left="357" w:hanging="357"/>
              <w:rPr>
                <w:sz w:val="20"/>
                <w:szCs w:val="20"/>
              </w:rPr>
            </w:pPr>
            <w:r w:rsidRPr="00EA090A">
              <w:rPr>
                <w:rFonts w:eastAsia="Times New Roman"/>
                <w:sz w:val="20"/>
                <w:szCs w:val="20"/>
              </w:rPr>
              <w:lastRenderedPageBreak/>
              <w:t xml:space="preserve">Is this vaccine going to be available in </w:t>
            </w:r>
            <w:r w:rsidR="000C0B44">
              <w:rPr>
                <w:rFonts w:eastAsia="Times New Roman"/>
                <w:sz w:val="20"/>
                <w:szCs w:val="20"/>
              </w:rPr>
              <w:t>our</w:t>
            </w:r>
            <w:r w:rsidRPr="00EA090A">
              <w:rPr>
                <w:rFonts w:eastAsia="Times New Roman"/>
                <w:sz w:val="20"/>
                <w:szCs w:val="20"/>
              </w:rPr>
              <w:t xml:space="preserve"> region?</w:t>
            </w:r>
          </w:p>
        </w:tc>
        <w:tc>
          <w:tcPr>
            <w:tcW w:w="3939" w:type="dxa"/>
            <w:tcBorders>
              <w:top w:val="nil"/>
              <w:left w:val="nil"/>
              <w:bottom w:val="nil"/>
              <w:right w:val="nil"/>
            </w:tcBorders>
          </w:tcPr>
          <w:p w14:paraId="2F18845D" w14:textId="683DDBEB" w:rsidR="003B3E7B" w:rsidRPr="00EA090A" w:rsidRDefault="003B3E7B" w:rsidP="00EA090A">
            <w:pPr>
              <w:spacing w:before="0" w:after="0"/>
              <w:rPr>
                <w:sz w:val="20"/>
                <w:szCs w:val="20"/>
              </w:rPr>
            </w:pPr>
            <w:r w:rsidRPr="00EA090A">
              <w:rPr>
                <w:rFonts w:asciiTheme="minorHAnsi" w:hAnsiTheme="minorHAnsi" w:cstheme="minorHAnsi"/>
                <w:sz w:val="20"/>
                <w:szCs w:val="20"/>
              </w:rPr>
              <w:lastRenderedPageBreak/>
              <w:t xml:space="preserve">Marketing and trade issues are outside the scope of the </w:t>
            </w:r>
            <w:r w:rsidRPr="00EA090A">
              <w:rPr>
                <w:rFonts w:asciiTheme="minorHAnsi" w:hAnsiTheme="minorHAnsi" w:cstheme="minorHAnsi"/>
                <w:i/>
                <w:iCs/>
                <w:sz w:val="20"/>
                <w:szCs w:val="20"/>
              </w:rPr>
              <w:t>Gene Technology Act 2000</w:t>
            </w:r>
            <w:r w:rsidRPr="00EA090A">
              <w:rPr>
                <w:rFonts w:asciiTheme="minorHAnsi" w:hAnsiTheme="minorHAnsi" w:cstheme="minorHAnsi"/>
                <w:sz w:val="20"/>
                <w:szCs w:val="20"/>
              </w:rPr>
              <w:t>.</w:t>
            </w:r>
          </w:p>
        </w:tc>
      </w:tr>
      <w:tr w:rsidR="003B3E7B" w:rsidRPr="00EA090A" w14:paraId="7C87B78E" w14:textId="77777777" w:rsidTr="008F0C1A">
        <w:tc>
          <w:tcPr>
            <w:tcW w:w="1161" w:type="dxa"/>
            <w:tcBorders>
              <w:top w:val="nil"/>
              <w:left w:val="nil"/>
              <w:bottom w:val="single" w:sz="4" w:space="0" w:color="auto"/>
              <w:right w:val="nil"/>
            </w:tcBorders>
          </w:tcPr>
          <w:p w14:paraId="204DC541" w14:textId="77777777" w:rsidR="003B3E7B" w:rsidRPr="00EA090A" w:rsidRDefault="003B3E7B" w:rsidP="003B3E7B">
            <w:pPr>
              <w:rPr>
                <w:sz w:val="20"/>
                <w:szCs w:val="20"/>
              </w:rPr>
            </w:pPr>
          </w:p>
        </w:tc>
        <w:tc>
          <w:tcPr>
            <w:tcW w:w="4084" w:type="dxa"/>
            <w:tcBorders>
              <w:top w:val="nil"/>
              <w:left w:val="nil"/>
              <w:bottom w:val="single" w:sz="4" w:space="0" w:color="auto"/>
              <w:right w:val="nil"/>
            </w:tcBorders>
          </w:tcPr>
          <w:p w14:paraId="62950516" w14:textId="6840615F" w:rsidR="003B3E7B" w:rsidRPr="00EA090A" w:rsidRDefault="003B3E7B" w:rsidP="000C0B44">
            <w:pPr>
              <w:pStyle w:val="ListParagraph"/>
              <w:numPr>
                <w:ilvl w:val="0"/>
                <w:numId w:val="35"/>
              </w:numPr>
              <w:spacing w:before="0" w:after="0"/>
              <w:ind w:left="357" w:hanging="357"/>
              <w:rPr>
                <w:sz w:val="20"/>
                <w:szCs w:val="20"/>
              </w:rPr>
            </w:pPr>
            <w:r w:rsidRPr="00EA090A">
              <w:rPr>
                <w:rFonts w:asciiTheme="minorHAnsi" w:hAnsiTheme="minorHAnsi" w:cstheme="minorHAnsi"/>
                <w:sz w:val="20"/>
                <w:szCs w:val="20"/>
              </w:rPr>
              <w:t>It is recommended that extensive community consultation be undertaken to adequately communicate the risk and benefits of the GM vaccine</w:t>
            </w:r>
            <w:r w:rsidR="008F0C1A">
              <w:rPr>
                <w:rFonts w:asciiTheme="minorHAnsi" w:hAnsiTheme="minorHAnsi" w:cstheme="minorHAnsi"/>
                <w:sz w:val="20"/>
                <w:szCs w:val="20"/>
              </w:rPr>
              <w:t>.</w:t>
            </w:r>
          </w:p>
        </w:tc>
        <w:tc>
          <w:tcPr>
            <w:tcW w:w="3939" w:type="dxa"/>
            <w:tcBorders>
              <w:top w:val="nil"/>
              <w:left w:val="nil"/>
              <w:bottom w:val="single" w:sz="4" w:space="0" w:color="auto"/>
              <w:right w:val="nil"/>
            </w:tcBorders>
          </w:tcPr>
          <w:p w14:paraId="0AC07635" w14:textId="77777777" w:rsidR="003B3E7B" w:rsidRPr="00EA090A" w:rsidRDefault="003B3E7B" w:rsidP="00EA090A">
            <w:pPr>
              <w:spacing w:before="0" w:after="0"/>
              <w:ind w:right="227"/>
              <w:rPr>
                <w:rFonts w:asciiTheme="minorHAnsi" w:hAnsiTheme="minorHAnsi" w:cstheme="minorHAnsi"/>
                <w:sz w:val="20"/>
                <w:szCs w:val="20"/>
              </w:rPr>
            </w:pPr>
            <w:r w:rsidRPr="00EA090A">
              <w:rPr>
                <w:rFonts w:asciiTheme="minorHAnsi" w:hAnsiTheme="minorHAnsi" w:cstheme="minorHAnsi"/>
                <w:sz w:val="20"/>
                <w:szCs w:val="20"/>
              </w:rPr>
              <w:t>Public consultation will be conducted for input on the draft RARMP.</w:t>
            </w:r>
          </w:p>
          <w:p w14:paraId="09F0F8DC" w14:textId="14839816" w:rsidR="003B3E7B" w:rsidRPr="00EA090A" w:rsidRDefault="003B3E7B" w:rsidP="00EA090A">
            <w:pPr>
              <w:spacing w:before="0" w:after="0"/>
              <w:rPr>
                <w:sz w:val="20"/>
                <w:szCs w:val="20"/>
              </w:rPr>
            </w:pPr>
            <w:r w:rsidRPr="00EA090A">
              <w:rPr>
                <w:rFonts w:asciiTheme="minorHAnsi" w:hAnsiTheme="minorHAnsi" w:cstheme="minorHAnsi"/>
                <w:sz w:val="20"/>
                <w:szCs w:val="20"/>
              </w:rPr>
              <w:t xml:space="preserve">Consideration of benefits is outside the scope of the </w:t>
            </w:r>
            <w:r w:rsidRPr="00EA090A">
              <w:rPr>
                <w:rFonts w:asciiTheme="minorHAnsi" w:hAnsiTheme="minorHAnsi" w:cstheme="minorHAnsi"/>
                <w:i/>
                <w:iCs/>
                <w:sz w:val="20"/>
                <w:szCs w:val="20"/>
              </w:rPr>
              <w:t>Gene Technology Act 2000</w:t>
            </w:r>
            <w:r w:rsidRPr="00EA090A">
              <w:rPr>
                <w:rFonts w:asciiTheme="minorHAnsi" w:hAnsiTheme="minorHAnsi" w:cstheme="minorHAnsi"/>
                <w:sz w:val="20"/>
                <w:szCs w:val="20"/>
              </w:rPr>
              <w:t>, which considers risks to the health and safety of people and the environment.</w:t>
            </w:r>
          </w:p>
        </w:tc>
      </w:tr>
      <w:tr w:rsidR="003B3E7B" w:rsidRPr="00EA090A" w14:paraId="4E68FB03" w14:textId="77777777" w:rsidTr="008F0C1A">
        <w:tc>
          <w:tcPr>
            <w:tcW w:w="1161" w:type="dxa"/>
            <w:tcBorders>
              <w:top w:val="single" w:sz="4" w:space="0" w:color="auto"/>
              <w:left w:val="nil"/>
              <w:bottom w:val="single" w:sz="4" w:space="0" w:color="auto"/>
              <w:right w:val="nil"/>
            </w:tcBorders>
          </w:tcPr>
          <w:p w14:paraId="29795AE3" w14:textId="3E7959D2" w:rsidR="003B3E7B" w:rsidRPr="00EA090A" w:rsidRDefault="003B3E7B" w:rsidP="003B3E7B">
            <w:pPr>
              <w:rPr>
                <w:sz w:val="20"/>
                <w:szCs w:val="20"/>
              </w:rPr>
            </w:pPr>
            <w:r w:rsidRPr="00EA090A">
              <w:rPr>
                <w:sz w:val="20"/>
                <w:szCs w:val="20"/>
              </w:rPr>
              <w:t>5</w:t>
            </w:r>
          </w:p>
        </w:tc>
        <w:tc>
          <w:tcPr>
            <w:tcW w:w="4084" w:type="dxa"/>
            <w:tcBorders>
              <w:top w:val="single" w:sz="4" w:space="0" w:color="auto"/>
              <w:left w:val="nil"/>
              <w:bottom w:val="single" w:sz="4" w:space="0" w:color="auto"/>
              <w:right w:val="nil"/>
            </w:tcBorders>
          </w:tcPr>
          <w:p w14:paraId="2FA089D8" w14:textId="3B63BEC0" w:rsidR="003B3E7B" w:rsidRPr="00EA090A" w:rsidRDefault="000C0B44" w:rsidP="003B3E7B">
            <w:pPr>
              <w:rPr>
                <w:sz w:val="20"/>
                <w:szCs w:val="20"/>
              </w:rPr>
            </w:pPr>
            <w:r>
              <w:rPr>
                <w:rFonts w:asciiTheme="minorHAnsi" w:hAnsiTheme="minorHAnsi" w:cstheme="minorHAnsi"/>
                <w:sz w:val="20"/>
                <w:szCs w:val="20"/>
              </w:rPr>
              <w:t>L</w:t>
            </w:r>
            <w:r w:rsidR="003B3E7B" w:rsidRPr="00EA090A">
              <w:rPr>
                <w:rFonts w:asciiTheme="minorHAnsi" w:hAnsiTheme="minorHAnsi" w:cstheme="minorHAnsi"/>
                <w:sz w:val="20"/>
                <w:szCs w:val="20"/>
              </w:rPr>
              <w:t>acks specialist scientific knowledge in this field but appreciates being informed about the application.</w:t>
            </w:r>
          </w:p>
        </w:tc>
        <w:tc>
          <w:tcPr>
            <w:tcW w:w="3939" w:type="dxa"/>
            <w:tcBorders>
              <w:top w:val="single" w:sz="4" w:space="0" w:color="auto"/>
              <w:left w:val="nil"/>
              <w:bottom w:val="single" w:sz="4" w:space="0" w:color="auto"/>
              <w:right w:val="nil"/>
            </w:tcBorders>
          </w:tcPr>
          <w:p w14:paraId="3CD4E52E" w14:textId="4C3593F1" w:rsidR="003B3E7B" w:rsidRPr="00EA090A" w:rsidRDefault="003B3E7B" w:rsidP="003B3E7B">
            <w:pPr>
              <w:rPr>
                <w:sz w:val="20"/>
                <w:szCs w:val="20"/>
              </w:rPr>
            </w:pPr>
            <w:r w:rsidRPr="00EA090A">
              <w:rPr>
                <w:rFonts w:asciiTheme="minorHAnsi" w:hAnsiTheme="minorHAnsi" w:cstheme="minorHAnsi"/>
                <w:sz w:val="20"/>
                <w:szCs w:val="20"/>
              </w:rPr>
              <w:t>Noted.</w:t>
            </w:r>
          </w:p>
        </w:tc>
      </w:tr>
      <w:tr w:rsidR="003B3E7B" w:rsidRPr="00EA090A" w14:paraId="6256B035" w14:textId="77777777" w:rsidTr="00C63F03">
        <w:trPr>
          <w:trHeight w:val="595"/>
        </w:trPr>
        <w:tc>
          <w:tcPr>
            <w:tcW w:w="1161" w:type="dxa"/>
            <w:tcBorders>
              <w:top w:val="single" w:sz="4" w:space="0" w:color="auto"/>
              <w:left w:val="nil"/>
              <w:bottom w:val="nil"/>
              <w:right w:val="nil"/>
            </w:tcBorders>
          </w:tcPr>
          <w:p w14:paraId="42A25345" w14:textId="7AD8FF0F" w:rsidR="003B3E7B" w:rsidRPr="00EA090A" w:rsidRDefault="003B3E7B" w:rsidP="003B3E7B">
            <w:pPr>
              <w:rPr>
                <w:sz w:val="20"/>
                <w:szCs w:val="20"/>
              </w:rPr>
            </w:pPr>
            <w:r w:rsidRPr="00EA090A">
              <w:rPr>
                <w:sz w:val="20"/>
                <w:szCs w:val="20"/>
              </w:rPr>
              <w:t>6</w:t>
            </w:r>
          </w:p>
        </w:tc>
        <w:tc>
          <w:tcPr>
            <w:tcW w:w="4084" w:type="dxa"/>
            <w:tcBorders>
              <w:top w:val="single" w:sz="4" w:space="0" w:color="auto"/>
              <w:left w:val="nil"/>
              <w:bottom w:val="nil"/>
              <w:right w:val="nil"/>
            </w:tcBorders>
          </w:tcPr>
          <w:p w14:paraId="68614339" w14:textId="769BB186" w:rsidR="003B3E7B" w:rsidRPr="00EA090A" w:rsidRDefault="003B3E7B" w:rsidP="003B3E7B">
            <w:pPr>
              <w:rPr>
                <w:sz w:val="20"/>
                <w:szCs w:val="20"/>
              </w:rPr>
            </w:pPr>
            <w:r w:rsidRPr="00EA090A">
              <w:rPr>
                <w:rFonts w:asciiTheme="minorHAnsi" w:hAnsiTheme="minorHAnsi" w:cstheme="minorHAnsi"/>
                <w:sz w:val="20"/>
                <w:szCs w:val="20"/>
              </w:rPr>
              <w:t>Recommends that the following information be including in the RARMP:</w:t>
            </w:r>
          </w:p>
        </w:tc>
        <w:tc>
          <w:tcPr>
            <w:tcW w:w="3939" w:type="dxa"/>
            <w:tcBorders>
              <w:top w:val="single" w:sz="4" w:space="0" w:color="auto"/>
              <w:left w:val="nil"/>
              <w:bottom w:val="nil"/>
              <w:right w:val="nil"/>
            </w:tcBorders>
          </w:tcPr>
          <w:p w14:paraId="765CD4A5" w14:textId="77777777" w:rsidR="003B3E7B" w:rsidRPr="00EA090A" w:rsidRDefault="003B3E7B" w:rsidP="003B3E7B">
            <w:pPr>
              <w:rPr>
                <w:sz w:val="20"/>
                <w:szCs w:val="20"/>
              </w:rPr>
            </w:pPr>
          </w:p>
        </w:tc>
      </w:tr>
      <w:tr w:rsidR="003B3E7B" w:rsidRPr="00EA090A" w14:paraId="00774C45" w14:textId="77777777" w:rsidTr="008F0C1A">
        <w:tc>
          <w:tcPr>
            <w:tcW w:w="1161" w:type="dxa"/>
            <w:tcBorders>
              <w:top w:val="nil"/>
              <w:left w:val="nil"/>
              <w:bottom w:val="nil"/>
              <w:right w:val="nil"/>
            </w:tcBorders>
          </w:tcPr>
          <w:p w14:paraId="789E129C" w14:textId="77777777" w:rsidR="003B3E7B" w:rsidRPr="00EA090A" w:rsidRDefault="003B3E7B" w:rsidP="003B3E7B">
            <w:pPr>
              <w:rPr>
                <w:sz w:val="20"/>
                <w:szCs w:val="20"/>
              </w:rPr>
            </w:pPr>
          </w:p>
        </w:tc>
        <w:tc>
          <w:tcPr>
            <w:tcW w:w="4084" w:type="dxa"/>
            <w:tcBorders>
              <w:top w:val="nil"/>
              <w:left w:val="nil"/>
              <w:bottom w:val="nil"/>
              <w:right w:val="nil"/>
            </w:tcBorders>
          </w:tcPr>
          <w:p w14:paraId="4DF65B36" w14:textId="77777777" w:rsidR="003B3E7B" w:rsidRPr="00EA090A" w:rsidRDefault="003B3E7B" w:rsidP="003B3E7B">
            <w:pPr>
              <w:pStyle w:val="TableTextRARMP"/>
              <w:spacing w:before="60" w:after="60"/>
              <w:ind w:right="227"/>
              <w:rPr>
                <w:rFonts w:asciiTheme="minorHAnsi" w:hAnsiTheme="minorHAnsi" w:cstheme="minorHAnsi"/>
                <w:szCs w:val="20"/>
              </w:rPr>
            </w:pPr>
            <w:r w:rsidRPr="00EA090A">
              <w:rPr>
                <w:rFonts w:asciiTheme="minorHAnsi" w:hAnsiTheme="minorHAnsi" w:cstheme="minorHAnsi"/>
                <w:szCs w:val="20"/>
              </w:rPr>
              <w:t>It is expected the environmental risk of exposure of non-target animals to the GM virus from the vaccinees or mosquito vector will be negligible. However, the following factors that impact the likelihood of transmission should be included in the RARMP:</w:t>
            </w:r>
          </w:p>
          <w:p w14:paraId="7F16186E" w14:textId="77777777" w:rsidR="003B3E7B" w:rsidRPr="00EA090A" w:rsidRDefault="003B3E7B" w:rsidP="000C0B44">
            <w:pPr>
              <w:pStyle w:val="TableTextRARMP"/>
              <w:numPr>
                <w:ilvl w:val="0"/>
                <w:numId w:val="36"/>
              </w:numPr>
              <w:ind w:left="357" w:right="227" w:hanging="357"/>
              <w:rPr>
                <w:rFonts w:asciiTheme="minorHAnsi" w:hAnsiTheme="minorHAnsi" w:cstheme="minorHAnsi"/>
                <w:szCs w:val="20"/>
              </w:rPr>
            </w:pPr>
            <w:r w:rsidRPr="00EA090A">
              <w:rPr>
                <w:rFonts w:asciiTheme="minorHAnsi" w:hAnsiTheme="minorHAnsi" w:cstheme="minorHAnsi"/>
                <w:szCs w:val="20"/>
              </w:rPr>
              <w:t>Shedding of the GMOs by humans</w:t>
            </w:r>
          </w:p>
          <w:p w14:paraId="0DB430CB" w14:textId="77777777" w:rsidR="003B3E7B" w:rsidRPr="00EA090A" w:rsidRDefault="003B3E7B" w:rsidP="000C0B44">
            <w:pPr>
              <w:pStyle w:val="TableTextRARMP"/>
              <w:numPr>
                <w:ilvl w:val="0"/>
                <w:numId w:val="36"/>
              </w:numPr>
              <w:ind w:left="357" w:right="227" w:hanging="357"/>
              <w:rPr>
                <w:rFonts w:asciiTheme="minorHAnsi" w:hAnsiTheme="minorHAnsi" w:cstheme="minorHAnsi"/>
                <w:szCs w:val="20"/>
              </w:rPr>
            </w:pPr>
            <w:r w:rsidRPr="00EA090A">
              <w:rPr>
                <w:rFonts w:asciiTheme="minorHAnsi" w:hAnsiTheme="minorHAnsi" w:cstheme="minorHAnsi"/>
                <w:szCs w:val="20"/>
              </w:rPr>
              <w:t>Survival and persistence of the GMOs</w:t>
            </w:r>
          </w:p>
          <w:p w14:paraId="633CEDF2" w14:textId="54C0A6E6" w:rsidR="003B3E7B" w:rsidRPr="008F0C1A" w:rsidRDefault="003B3E7B" w:rsidP="000C0B44">
            <w:pPr>
              <w:pStyle w:val="ListParagraph"/>
              <w:numPr>
                <w:ilvl w:val="0"/>
                <w:numId w:val="36"/>
              </w:numPr>
              <w:spacing w:before="0" w:after="0"/>
              <w:ind w:left="357" w:hanging="357"/>
              <w:rPr>
                <w:sz w:val="20"/>
                <w:szCs w:val="20"/>
              </w:rPr>
            </w:pPr>
            <w:r w:rsidRPr="008F0C1A">
              <w:rPr>
                <w:rFonts w:asciiTheme="minorHAnsi" w:hAnsiTheme="minorHAnsi" w:cstheme="minorHAnsi"/>
                <w:sz w:val="20"/>
                <w:szCs w:val="20"/>
              </w:rPr>
              <w:t>Presence of vectors and animal hosts in Australia.</w:t>
            </w:r>
          </w:p>
        </w:tc>
        <w:tc>
          <w:tcPr>
            <w:tcW w:w="3939" w:type="dxa"/>
            <w:tcBorders>
              <w:top w:val="nil"/>
              <w:left w:val="nil"/>
              <w:bottom w:val="nil"/>
              <w:right w:val="nil"/>
            </w:tcBorders>
          </w:tcPr>
          <w:p w14:paraId="7DCFA682" w14:textId="03AF7BAC" w:rsidR="003B3E7B" w:rsidRPr="00EA090A" w:rsidRDefault="003B3E7B" w:rsidP="003B3E7B">
            <w:pPr>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Shedding of the GMOs is discussed in Chapter 1,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02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4.3.5</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2233CB14" w14:textId="1BC4FF3E" w:rsidR="003B3E7B" w:rsidRPr="00EA090A" w:rsidRDefault="003B3E7B" w:rsidP="003B3E7B">
            <w:pPr>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Environment stability and decontamination of the GMOs is discussed in Chapter 1,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2304291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4.3.7</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33813FBF" w14:textId="485B2A55" w:rsidR="003B3E7B" w:rsidRPr="00EA090A" w:rsidRDefault="003B3E7B" w:rsidP="003B3E7B">
            <w:pPr>
              <w:rPr>
                <w:sz w:val="20"/>
                <w:szCs w:val="20"/>
              </w:rPr>
            </w:pPr>
            <w:r w:rsidRPr="00EA090A">
              <w:rPr>
                <w:rFonts w:asciiTheme="minorHAnsi" w:hAnsiTheme="minorHAnsi" w:cstheme="minorHAnsi"/>
                <w:sz w:val="20"/>
                <w:szCs w:val="20"/>
              </w:rPr>
              <w:t xml:space="preserve">The presence of animal hosts in Australia is discussed in Chapter 1,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2303678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3.7.1</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xml:space="preserve"> and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80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3</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xml:space="preserve">, and the presence of vectors in Chapter 1,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512406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3.7.6</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tc>
      </w:tr>
      <w:tr w:rsidR="003B3E7B" w:rsidRPr="00EA090A" w14:paraId="67584EE0" w14:textId="77777777" w:rsidTr="008F0C1A">
        <w:tc>
          <w:tcPr>
            <w:tcW w:w="1161" w:type="dxa"/>
            <w:tcBorders>
              <w:top w:val="nil"/>
              <w:left w:val="nil"/>
              <w:bottom w:val="single" w:sz="4" w:space="0" w:color="auto"/>
              <w:right w:val="nil"/>
            </w:tcBorders>
          </w:tcPr>
          <w:p w14:paraId="1A096A8B" w14:textId="77777777" w:rsidR="003B3E7B" w:rsidRPr="00EA090A" w:rsidRDefault="003B3E7B" w:rsidP="003B3E7B">
            <w:pPr>
              <w:rPr>
                <w:sz w:val="20"/>
                <w:szCs w:val="20"/>
              </w:rPr>
            </w:pPr>
          </w:p>
        </w:tc>
        <w:tc>
          <w:tcPr>
            <w:tcW w:w="4084" w:type="dxa"/>
            <w:tcBorders>
              <w:top w:val="nil"/>
              <w:left w:val="nil"/>
              <w:bottom w:val="single" w:sz="4" w:space="0" w:color="auto"/>
              <w:right w:val="nil"/>
            </w:tcBorders>
          </w:tcPr>
          <w:p w14:paraId="5555E3B5" w14:textId="77777777" w:rsidR="003B3E7B" w:rsidRPr="00EA090A" w:rsidRDefault="003B3E7B" w:rsidP="000C0B44">
            <w:pPr>
              <w:pStyle w:val="TableTextRARMP"/>
              <w:spacing w:before="60" w:after="60"/>
              <w:ind w:right="227"/>
              <w:rPr>
                <w:rFonts w:asciiTheme="minorHAnsi" w:hAnsiTheme="minorHAnsi" w:cstheme="minorHAnsi"/>
                <w:szCs w:val="20"/>
              </w:rPr>
            </w:pPr>
            <w:r w:rsidRPr="00EA090A">
              <w:rPr>
                <w:rFonts w:asciiTheme="minorHAnsi" w:hAnsiTheme="minorHAnsi" w:cstheme="minorHAnsi"/>
                <w:szCs w:val="20"/>
              </w:rPr>
              <w:t>It is expected that the risk of harm to non-target species will be negligible due to the narrow host range and the attenuated nature of the virus. However, the following factors should be included in the RARMP when considering potential consequences:</w:t>
            </w:r>
          </w:p>
          <w:p w14:paraId="5B0D6919" w14:textId="40AD1C93" w:rsidR="003B3E7B" w:rsidRPr="00EA090A" w:rsidRDefault="003B3E7B" w:rsidP="000C0B44">
            <w:pPr>
              <w:pStyle w:val="TableTextRARMP"/>
              <w:numPr>
                <w:ilvl w:val="0"/>
                <w:numId w:val="37"/>
              </w:numPr>
              <w:ind w:left="357" w:right="227" w:hanging="357"/>
              <w:rPr>
                <w:rFonts w:asciiTheme="minorHAnsi" w:hAnsiTheme="minorHAnsi" w:cstheme="minorHAnsi"/>
                <w:szCs w:val="20"/>
              </w:rPr>
            </w:pPr>
            <w:r w:rsidRPr="00EA090A">
              <w:rPr>
                <w:rFonts w:asciiTheme="minorHAnsi" w:hAnsiTheme="minorHAnsi" w:cstheme="minorHAnsi"/>
                <w:szCs w:val="20"/>
              </w:rPr>
              <w:t>The risk of reversion to virulence due to the genetic instability of attenuation mutations</w:t>
            </w:r>
          </w:p>
          <w:p w14:paraId="76490DCA" w14:textId="2C85D5D3" w:rsidR="003B3E7B" w:rsidRPr="008F0C1A" w:rsidRDefault="003B3E7B" w:rsidP="000C0B44">
            <w:pPr>
              <w:pStyle w:val="ListParagraph"/>
              <w:numPr>
                <w:ilvl w:val="0"/>
                <w:numId w:val="37"/>
              </w:numPr>
              <w:spacing w:before="0" w:after="60"/>
              <w:ind w:left="357" w:hanging="357"/>
              <w:rPr>
                <w:sz w:val="20"/>
                <w:szCs w:val="20"/>
              </w:rPr>
            </w:pPr>
            <w:r w:rsidRPr="008F0C1A">
              <w:rPr>
                <w:rFonts w:asciiTheme="minorHAnsi" w:hAnsiTheme="minorHAnsi" w:cstheme="minorHAnsi"/>
                <w:sz w:val="20"/>
                <w:szCs w:val="20"/>
              </w:rPr>
              <w:t>The risk of recombination with wild-type viruses (in the vector or host), other vaccine viruses in vaccinees, or other flaviviruses carried by the mosquito to produce recombinants with altered or increased replication ability, shedding, pathogenicity, and host range.</w:t>
            </w:r>
          </w:p>
        </w:tc>
        <w:tc>
          <w:tcPr>
            <w:tcW w:w="3939" w:type="dxa"/>
            <w:tcBorders>
              <w:top w:val="nil"/>
              <w:left w:val="nil"/>
              <w:bottom w:val="single" w:sz="4" w:space="0" w:color="auto"/>
              <w:right w:val="nil"/>
            </w:tcBorders>
          </w:tcPr>
          <w:p w14:paraId="6BA30088" w14:textId="4C50B4C8" w:rsidR="003B3E7B" w:rsidRPr="00EA090A" w:rsidRDefault="003B3E7B" w:rsidP="003B3E7B">
            <w:pPr>
              <w:rPr>
                <w:sz w:val="20"/>
                <w:szCs w:val="20"/>
              </w:rPr>
            </w:pPr>
            <w:r w:rsidRPr="00EA090A">
              <w:rPr>
                <w:rFonts w:asciiTheme="minorHAnsi" w:hAnsiTheme="minorHAnsi" w:cstheme="minorHAnsi"/>
                <w:sz w:val="20"/>
                <w:szCs w:val="20"/>
              </w:rPr>
              <w:t>The potential for reversion and recombination has been discussed in Chapter</w:t>
            </w:r>
            <w:r w:rsidR="008F0C1A">
              <w:rPr>
                <w:rFonts w:asciiTheme="minorHAnsi" w:hAnsiTheme="minorHAnsi" w:cstheme="minorHAnsi"/>
                <w:sz w:val="20"/>
                <w:szCs w:val="20"/>
              </w:rPr>
              <w:t> </w:t>
            </w:r>
            <w:r w:rsidRPr="00EA090A">
              <w:rPr>
                <w:rFonts w:asciiTheme="minorHAnsi" w:hAnsiTheme="minorHAnsi" w:cstheme="minorHAnsi"/>
                <w:sz w:val="20"/>
                <w:szCs w:val="20"/>
              </w:rPr>
              <w:t xml:space="preserve">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91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tc>
      </w:tr>
      <w:tr w:rsidR="003B3E7B" w:rsidRPr="00EA090A" w14:paraId="12153496" w14:textId="77777777" w:rsidTr="008F0C1A">
        <w:tc>
          <w:tcPr>
            <w:tcW w:w="1161" w:type="dxa"/>
            <w:tcBorders>
              <w:top w:val="single" w:sz="4" w:space="0" w:color="auto"/>
              <w:left w:val="nil"/>
              <w:bottom w:val="single" w:sz="4" w:space="0" w:color="auto"/>
              <w:right w:val="nil"/>
            </w:tcBorders>
          </w:tcPr>
          <w:p w14:paraId="3A7BC103" w14:textId="71BDC92C" w:rsidR="003B3E7B" w:rsidRPr="00EA090A" w:rsidRDefault="003B3E7B" w:rsidP="003B3E7B">
            <w:pPr>
              <w:rPr>
                <w:sz w:val="20"/>
                <w:szCs w:val="20"/>
              </w:rPr>
            </w:pPr>
            <w:r w:rsidRPr="00EA090A">
              <w:rPr>
                <w:sz w:val="20"/>
                <w:szCs w:val="20"/>
              </w:rPr>
              <w:t>7</w:t>
            </w:r>
          </w:p>
        </w:tc>
        <w:tc>
          <w:tcPr>
            <w:tcW w:w="4084" w:type="dxa"/>
            <w:tcBorders>
              <w:top w:val="single" w:sz="4" w:space="0" w:color="auto"/>
              <w:left w:val="nil"/>
              <w:bottom w:val="single" w:sz="4" w:space="0" w:color="auto"/>
              <w:right w:val="nil"/>
            </w:tcBorders>
          </w:tcPr>
          <w:p w14:paraId="38A86330" w14:textId="614CFE3E" w:rsidR="003B3E7B" w:rsidRPr="00EA090A" w:rsidRDefault="003B3E7B" w:rsidP="003B3E7B">
            <w:pPr>
              <w:rPr>
                <w:sz w:val="20"/>
                <w:szCs w:val="20"/>
              </w:rPr>
            </w:pPr>
            <w:r w:rsidRPr="00EA090A">
              <w:rPr>
                <w:rFonts w:asciiTheme="minorHAnsi" w:hAnsiTheme="minorHAnsi" w:cstheme="minorHAnsi"/>
                <w:sz w:val="20"/>
                <w:szCs w:val="20"/>
              </w:rPr>
              <w:t>At this stage, does not have specific advice on risks to the health and safety of people and the environment to be considered in the development of the consultation RARMP.</w:t>
            </w:r>
          </w:p>
        </w:tc>
        <w:tc>
          <w:tcPr>
            <w:tcW w:w="3939" w:type="dxa"/>
            <w:tcBorders>
              <w:top w:val="single" w:sz="4" w:space="0" w:color="auto"/>
              <w:left w:val="nil"/>
              <w:bottom w:val="single" w:sz="4" w:space="0" w:color="auto"/>
              <w:right w:val="nil"/>
            </w:tcBorders>
          </w:tcPr>
          <w:p w14:paraId="2EF1ECC6" w14:textId="61C26CE9" w:rsidR="003B3E7B" w:rsidRPr="00EA090A" w:rsidRDefault="003B3E7B" w:rsidP="003B3E7B">
            <w:pPr>
              <w:rPr>
                <w:sz w:val="20"/>
                <w:szCs w:val="20"/>
              </w:rPr>
            </w:pPr>
            <w:r w:rsidRPr="00EA090A">
              <w:rPr>
                <w:rFonts w:asciiTheme="minorHAnsi" w:hAnsiTheme="minorHAnsi" w:cstheme="minorHAnsi"/>
                <w:sz w:val="20"/>
                <w:szCs w:val="20"/>
              </w:rPr>
              <w:t>Noted.</w:t>
            </w:r>
          </w:p>
        </w:tc>
      </w:tr>
      <w:tr w:rsidR="003B3E7B" w:rsidRPr="00EA090A" w14:paraId="27FCC4DD" w14:textId="77777777" w:rsidTr="008F0C1A">
        <w:tc>
          <w:tcPr>
            <w:tcW w:w="1161" w:type="dxa"/>
            <w:tcBorders>
              <w:top w:val="single" w:sz="4" w:space="0" w:color="auto"/>
              <w:left w:val="nil"/>
              <w:bottom w:val="single" w:sz="4" w:space="0" w:color="auto"/>
              <w:right w:val="nil"/>
            </w:tcBorders>
          </w:tcPr>
          <w:p w14:paraId="75B13295" w14:textId="736E73E8" w:rsidR="003B3E7B" w:rsidRPr="00EA090A" w:rsidRDefault="00EA090A" w:rsidP="00EA090A">
            <w:pPr>
              <w:keepNext/>
              <w:rPr>
                <w:sz w:val="20"/>
                <w:szCs w:val="20"/>
              </w:rPr>
            </w:pPr>
            <w:r w:rsidRPr="00EA090A">
              <w:rPr>
                <w:sz w:val="20"/>
                <w:szCs w:val="20"/>
              </w:rPr>
              <w:lastRenderedPageBreak/>
              <w:t>8</w:t>
            </w:r>
          </w:p>
        </w:tc>
        <w:tc>
          <w:tcPr>
            <w:tcW w:w="4084" w:type="dxa"/>
            <w:tcBorders>
              <w:top w:val="single" w:sz="4" w:space="0" w:color="auto"/>
              <w:left w:val="nil"/>
              <w:bottom w:val="single" w:sz="4" w:space="0" w:color="auto"/>
              <w:right w:val="nil"/>
            </w:tcBorders>
          </w:tcPr>
          <w:p w14:paraId="6A7B914F" w14:textId="77777777" w:rsidR="003B3E7B" w:rsidRPr="00EA090A" w:rsidRDefault="003B3E7B" w:rsidP="00EA090A">
            <w:pPr>
              <w:pStyle w:val="TableTextRARMP"/>
              <w:keepNext/>
              <w:spacing w:before="60" w:after="60"/>
              <w:ind w:right="227"/>
              <w:rPr>
                <w:rFonts w:asciiTheme="minorHAnsi" w:hAnsiTheme="minorHAnsi" w:cstheme="minorHAnsi"/>
                <w:szCs w:val="20"/>
              </w:rPr>
            </w:pPr>
            <w:r w:rsidRPr="00EA090A">
              <w:rPr>
                <w:rFonts w:asciiTheme="minorHAnsi" w:hAnsiTheme="minorHAnsi" w:cstheme="minorHAnsi"/>
                <w:szCs w:val="20"/>
              </w:rPr>
              <w:t>The evaluation should consider:</w:t>
            </w:r>
          </w:p>
          <w:p w14:paraId="218272E5" w14:textId="77777777" w:rsidR="003B3E7B" w:rsidRPr="00EA090A" w:rsidRDefault="003B3E7B" w:rsidP="000C0B44">
            <w:pPr>
              <w:pStyle w:val="TableTextRARMP"/>
              <w:keepNext/>
              <w:numPr>
                <w:ilvl w:val="0"/>
                <w:numId w:val="38"/>
              </w:numPr>
              <w:spacing w:before="60" w:after="60"/>
              <w:ind w:left="357" w:right="227" w:hanging="357"/>
              <w:rPr>
                <w:rFonts w:asciiTheme="minorHAnsi" w:hAnsiTheme="minorHAnsi" w:cstheme="minorHAnsi"/>
                <w:szCs w:val="20"/>
              </w:rPr>
            </w:pPr>
            <w:r w:rsidRPr="00EA090A">
              <w:rPr>
                <w:rFonts w:asciiTheme="minorHAnsi" w:hAnsiTheme="minorHAnsi" w:cstheme="minorHAnsi"/>
                <w:szCs w:val="20"/>
              </w:rPr>
              <w:t xml:space="preserve">Risks to animals, including </w:t>
            </w:r>
            <w:proofErr w:type="gramStart"/>
            <w:r w:rsidRPr="00EA090A">
              <w:rPr>
                <w:rFonts w:asciiTheme="minorHAnsi" w:hAnsiTheme="minorHAnsi" w:cstheme="minorHAnsi"/>
                <w:szCs w:val="20"/>
              </w:rPr>
              <w:t>livestock</w:t>
            </w:r>
            <w:proofErr w:type="gramEnd"/>
          </w:p>
          <w:p w14:paraId="247E83F3" w14:textId="77777777" w:rsidR="003B3E7B" w:rsidRPr="00EA090A" w:rsidRDefault="003B3E7B" w:rsidP="000C0B44">
            <w:pPr>
              <w:pStyle w:val="TableTextRARMP"/>
              <w:keepNext/>
              <w:numPr>
                <w:ilvl w:val="0"/>
                <w:numId w:val="38"/>
              </w:numPr>
              <w:spacing w:before="60" w:after="60"/>
              <w:ind w:left="357" w:right="227" w:hanging="357"/>
              <w:rPr>
                <w:rFonts w:asciiTheme="minorHAnsi" w:hAnsiTheme="minorHAnsi" w:cstheme="minorHAnsi"/>
                <w:szCs w:val="20"/>
              </w:rPr>
            </w:pPr>
            <w:r w:rsidRPr="00EA090A">
              <w:rPr>
                <w:rFonts w:asciiTheme="minorHAnsi" w:hAnsiTheme="minorHAnsi" w:cstheme="minorHAnsi"/>
                <w:szCs w:val="20"/>
              </w:rPr>
              <w:t xml:space="preserve">Potential for the vaccine to be shed by </w:t>
            </w:r>
            <w:proofErr w:type="gramStart"/>
            <w:r w:rsidRPr="00EA090A">
              <w:rPr>
                <w:rFonts w:asciiTheme="minorHAnsi" w:hAnsiTheme="minorHAnsi" w:cstheme="minorHAnsi"/>
                <w:szCs w:val="20"/>
              </w:rPr>
              <w:t>people</w:t>
            </w:r>
            <w:proofErr w:type="gramEnd"/>
          </w:p>
          <w:p w14:paraId="2498C311" w14:textId="77777777" w:rsidR="003B3E7B" w:rsidRPr="00EA090A" w:rsidRDefault="003B3E7B" w:rsidP="000C0B44">
            <w:pPr>
              <w:pStyle w:val="TableTextRARMP"/>
              <w:keepNext/>
              <w:numPr>
                <w:ilvl w:val="0"/>
                <w:numId w:val="38"/>
              </w:numPr>
              <w:spacing w:before="60" w:after="60"/>
              <w:ind w:left="357" w:right="227" w:hanging="357"/>
              <w:rPr>
                <w:rFonts w:asciiTheme="minorHAnsi" w:hAnsiTheme="minorHAnsi" w:cstheme="minorHAnsi"/>
                <w:szCs w:val="20"/>
              </w:rPr>
            </w:pPr>
            <w:r w:rsidRPr="00EA090A">
              <w:rPr>
                <w:rFonts w:asciiTheme="minorHAnsi" w:hAnsiTheme="minorHAnsi" w:cstheme="minorHAnsi"/>
                <w:szCs w:val="20"/>
              </w:rPr>
              <w:t xml:space="preserve">Risks of exposure to people, including priority groups, people handling or administering the vaccine, transmission to mosquito populations and animal reservoirs, </w:t>
            </w:r>
            <w:r w:rsidRPr="00EA090A">
              <w:rPr>
                <w:szCs w:val="20"/>
              </w:rPr>
              <w:t>potential environmental contamination such as from household shedding and reversion of the genetically modified components</w:t>
            </w:r>
          </w:p>
          <w:p w14:paraId="13802916" w14:textId="77777777" w:rsidR="003B3E7B" w:rsidRPr="00EA090A" w:rsidRDefault="003B3E7B" w:rsidP="000C0B44">
            <w:pPr>
              <w:pStyle w:val="TableTextRARMP"/>
              <w:keepNext/>
              <w:numPr>
                <w:ilvl w:val="0"/>
                <w:numId w:val="38"/>
              </w:numPr>
              <w:spacing w:before="60" w:after="60"/>
              <w:ind w:left="357" w:right="227" w:hanging="357"/>
              <w:rPr>
                <w:rFonts w:asciiTheme="minorHAnsi" w:hAnsiTheme="minorHAnsi" w:cstheme="minorHAnsi"/>
                <w:szCs w:val="20"/>
              </w:rPr>
            </w:pPr>
            <w:r w:rsidRPr="00EA090A">
              <w:rPr>
                <w:szCs w:val="20"/>
              </w:rPr>
              <w:t>Long term monitoring and re-evaluation based on best available emerging evidence.</w:t>
            </w:r>
          </w:p>
          <w:p w14:paraId="29EE84ED" w14:textId="36B4F687" w:rsidR="003B3E7B" w:rsidRPr="00EA090A" w:rsidRDefault="003B3E7B" w:rsidP="00EA090A">
            <w:pPr>
              <w:keepNext/>
              <w:rPr>
                <w:sz w:val="20"/>
                <w:szCs w:val="20"/>
              </w:rPr>
            </w:pPr>
            <w:r w:rsidRPr="00EA090A">
              <w:rPr>
                <w:rFonts w:asciiTheme="minorHAnsi" w:hAnsiTheme="minorHAnsi" w:cstheme="minorHAnsi"/>
                <w:sz w:val="20"/>
                <w:szCs w:val="20"/>
              </w:rPr>
              <w:t xml:space="preserve">Dengue is a significant public health concern and notes that </w:t>
            </w:r>
            <w:proofErr w:type="spellStart"/>
            <w:r w:rsidRPr="00EA090A">
              <w:rPr>
                <w:rFonts w:asciiTheme="minorHAnsi" w:hAnsiTheme="minorHAnsi" w:cstheme="minorHAnsi"/>
                <w:sz w:val="20"/>
                <w:szCs w:val="20"/>
              </w:rPr>
              <w:t>Qdenga</w:t>
            </w:r>
            <w:proofErr w:type="spellEnd"/>
            <w:r w:rsidRPr="00EA090A">
              <w:rPr>
                <w:rFonts w:asciiTheme="minorHAnsi" w:hAnsiTheme="minorHAnsi" w:cstheme="minorHAnsi"/>
                <w:sz w:val="20"/>
                <w:szCs w:val="20"/>
              </w:rPr>
              <w:t xml:space="preserve"> has been approved in several regions internationally.</w:t>
            </w:r>
          </w:p>
        </w:tc>
        <w:tc>
          <w:tcPr>
            <w:tcW w:w="3939" w:type="dxa"/>
            <w:tcBorders>
              <w:top w:val="single" w:sz="4" w:space="0" w:color="auto"/>
              <w:left w:val="nil"/>
              <w:bottom w:val="single" w:sz="4" w:space="0" w:color="auto"/>
              <w:right w:val="nil"/>
            </w:tcBorders>
          </w:tcPr>
          <w:p w14:paraId="57626219" w14:textId="26F73391" w:rsidR="003B3E7B" w:rsidRPr="00EA090A" w:rsidRDefault="003B3E7B" w:rsidP="00EA090A">
            <w:pPr>
              <w:keepNext/>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Potential harms to animals are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80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3</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745A36BD" w14:textId="7D1F0566" w:rsidR="003B3E7B" w:rsidRPr="00EA090A" w:rsidRDefault="003B3E7B" w:rsidP="00EA090A">
            <w:pPr>
              <w:keepNext/>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Shedding of the </w:t>
            </w:r>
            <w:r w:rsidR="00C63F03">
              <w:rPr>
                <w:rFonts w:asciiTheme="minorHAnsi" w:hAnsiTheme="minorHAnsi" w:cstheme="minorHAnsi"/>
                <w:sz w:val="20"/>
                <w:szCs w:val="20"/>
              </w:rPr>
              <w:t>GMOs</w:t>
            </w:r>
            <w:r w:rsidRPr="00EA090A">
              <w:rPr>
                <w:rFonts w:asciiTheme="minorHAnsi" w:hAnsiTheme="minorHAnsi" w:cstheme="minorHAnsi"/>
                <w:sz w:val="20"/>
                <w:szCs w:val="20"/>
              </w:rPr>
              <w:t xml:space="preserve"> is discussed in Chapter 1,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02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4.3.5</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xml:space="preserve"> and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91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w:t>
            </w:r>
          </w:p>
          <w:p w14:paraId="43F2F2D0" w14:textId="4F86B722" w:rsidR="003B3E7B" w:rsidRPr="00EA090A" w:rsidRDefault="003B3E7B" w:rsidP="00EA090A">
            <w:pPr>
              <w:keepNext/>
              <w:spacing w:before="60" w:after="60"/>
              <w:ind w:right="227"/>
              <w:rPr>
                <w:rFonts w:asciiTheme="minorHAnsi" w:hAnsiTheme="minorHAnsi" w:cstheme="minorHAnsi"/>
                <w:sz w:val="20"/>
                <w:szCs w:val="20"/>
              </w:rPr>
            </w:pPr>
            <w:r w:rsidRPr="00EA090A">
              <w:rPr>
                <w:rFonts w:asciiTheme="minorHAnsi" w:hAnsiTheme="minorHAnsi" w:cstheme="minorHAnsi"/>
                <w:sz w:val="20"/>
                <w:szCs w:val="20"/>
              </w:rPr>
              <w:t xml:space="preserve">Potential routes of accidental exposure to the GMOs and the potential for reversion are discussed in Chapter 2, Section </w:t>
            </w:r>
            <w:r w:rsidR="00C63F03">
              <w:rPr>
                <w:rFonts w:asciiTheme="minorHAnsi" w:hAnsiTheme="minorHAnsi" w:cstheme="minorHAnsi"/>
                <w:sz w:val="20"/>
                <w:szCs w:val="20"/>
              </w:rPr>
              <w:fldChar w:fldCharType="begin"/>
            </w:r>
            <w:r w:rsidR="00C63F03">
              <w:rPr>
                <w:rFonts w:asciiTheme="minorHAnsi" w:hAnsiTheme="minorHAnsi" w:cstheme="minorHAnsi"/>
                <w:sz w:val="20"/>
                <w:szCs w:val="20"/>
              </w:rPr>
              <w:instrText xml:space="preserve"> REF _Ref143850091 \r \h </w:instrText>
            </w:r>
            <w:r w:rsidR="00C63F03">
              <w:rPr>
                <w:rFonts w:asciiTheme="minorHAnsi" w:hAnsiTheme="minorHAnsi" w:cstheme="minorHAnsi"/>
                <w:sz w:val="20"/>
                <w:szCs w:val="20"/>
              </w:rPr>
            </w:r>
            <w:r w:rsidR="00C63F03">
              <w:rPr>
                <w:rFonts w:asciiTheme="minorHAnsi" w:hAnsiTheme="minorHAnsi" w:cstheme="minorHAnsi"/>
                <w:sz w:val="20"/>
                <w:szCs w:val="20"/>
              </w:rPr>
              <w:fldChar w:fldCharType="separate"/>
            </w:r>
            <w:r w:rsidR="00C63F03">
              <w:rPr>
                <w:rFonts w:asciiTheme="minorHAnsi" w:hAnsiTheme="minorHAnsi" w:cstheme="minorHAnsi"/>
                <w:sz w:val="20"/>
                <w:szCs w:val="20"/>
              </w:rPr>
              <w:t>2.2</w:t>
            </w:r>
            <w:r w:rsidR="00C63F03">
              <w:rPr>
                <w:rFonts w:asciiTheme="minorHAnsi" w:hAnsiTheme="minorHAnsi" w:cstheme="minorHAnsi"/>
                <w:sz w:val="20"/>
                <w:szCs w:val="20"/>
              </w:rPr>
              <w:fldChar w:fldCharType="end"/>
            </w:r>
            <w:r w:rsidRPr="00EA090A">
              <w:rPr>
                <w:rFonts w:asciiTheme="minorHAnsi" w:hAnsiTheme="minorHAnsi" w:cstheme="minorHAnsi"/>
                <w:sz w:val="20"/>
                <w:szCs w:val="20"/>
              </w:rPr>
              <w:t>. It is noted that the genetic modifications do not relate to the attenuated phenotype of the GMOs.</w:t>
            </w:r>
          </w:p>
          <w:p w14:paraId="3E6E493F" w14:textId="5A59DCAB" w:rsidR="003B3E7B" w:rsidRPr="00EA090A" w:rsidRDefault="003B3E7B" w:rsidP="00EA090A">
            <w:pPr>
              <w:keepNext/>
              <w:rPr>
                <w:sz w:val="20"/>
                <w:szCs w:val="20"/>
              </w:rPr>
            </w:pPr>
            <w:r w:rsidRPr="00EA090A">
              <w:rPr>
                <w:rFonts w:asciiTheme="minorHAnsi" w:hAnsiTheme="minorHAnsi"/>
                <w:sz w:val="20"/>
                <w:szCs w:val="20"/>
              </w:rPr>
              <w:t>Licence conditions drafted in the consultation RARMP ensure that there is ongoing oversight of the release.</w:t>
            </w:r>
          </w:p>
        </w:tc>
      </w:tr>
    </w:tbl>
    <w:p w14:paraId="1B15E9E0" w14:textId="3111E639" w:rsidR="00CC6E8D" w:rsidRPr="00F85A0B" w:rsidRDefault="00CC6E8D" w:rsidP="00C60C97"/>
    <w:sectPr w:rsidR="00CC6E8D" w:rsidRPr="00F85A0B" w:rsidSect="00410BC5">
      <w:footerReference w:type="default" r:id="rId29"/>
      <w:pgSz w:w="11906" w:h="16838"/>
      <w:pgMar w:top="1247"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03586" w14:textId="77777777" w:rsidR="00927A1D" w:rsidRDefault="00927A1D" w:rsidP="00C642EA">
      <w:pPr>
        <w:spacing w:after="0"/>
      </w:pPr>
      <w:r>
        <w:separator/>
      </w:r>
    </w:p>
  </w:endnote>
  <w:endnote w:type="continuationSeparator" w:id="0">
    <w:p w14:paraId="45146867" w14:textId="77777777" w:rsidR="00927A1D" w:rsidRDefault="00927A1D" w:rsidP="00C642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D0D8C" w14:textId="5C855C21" w:rsidR="0077357E" w:rsidRPr="00410BC5" w:rsidRDefault="0077357E" w:rsidP="00410BC5">
    <w:pPr>
      <w:pStyle w:val="Footer"/>
      <w:pBdr>
        <w:top w:val="single" w:sz="4" w:space="1" w:color="auto"/>
      </w:pBdr>
      <w:tabs>
        <w:tab w:val="right" w:pos="9214"/>
      </w:tabs>
      <w:rPr>
        <w:sz w:val="16"/>
        <w:szCs w:val="10"/>
      </w:rPr>
    </w:pP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885209"/>
      <w:docPartObj>
        <w:docPartGallery w:val="Page Numbers (Bottom of Page)"/>
        <w:docPartUnique/>
      </w:docPartObj>
    </w:sdtPr>
    <w:sdtEndPr>
      <w:rPr>
        <w:noProof/>
      </w:rPr>
    </w:sdtEndPr>
    <w:sdtContent>
      <w:p w14:paraId="45FD8F4C" w14:textId="63ADFCEE" w:rsidR="0077357E" w:rsidRDefault="007735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DF24E9" w14:textId="77777777" w:rsidR="0077357E" w:rsidRDefault="007735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6833C" w14:textId="77777777" w:rsidR="00C4712E" w:rsidRPr="00410BC5" w:rsidRDefault="00C4712E"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1</w:t>
    </w:r>
    <w:r w:rsidRPr="00410BC5">
      <w:rPr>
        <w:sz w:val="16"/>
        <w:szCs w:val="10"/>
      </w:rPr>
      <w:t xml:space="preserve"> – Risk assessment context </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5080F" w14:textId="69FECCB6" w:rsidR="0077357E" w:rsidRPr="00410BC5" w:rsidRDefault="0077357E"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2</w:t>
    </w:r>
    <w:r w:rsidRPr="00410BC5">
      <w:rPr>
        <w:sz w:val="16"/>
        <w:szCs w:val="10"/>
      </w:rPr>
      <w:t xml:space="preserve"> – Risk assessment</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0E8F6" w14:textId="49DA0BA5" w:rsidR="005F35E7" w:rsidRPr="00410BC5" w:rsidRDefault="005F35E7"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3</w:t>
    </w:r>
    <w:r w:rsidRPr="00410BC5">
      <w:rPr>
        <w:sz w:val="16"/>
        <w:szCs w:val="10"/>
      </w:rPr>
      <w:t xml:space="preserve"> – Risk </w:t>
    </w:r>
    <w:r>
      <w:rPr>
        <w:sz w:val="16"/>
        <w:szCs w:val="10"/>
      </w:rPr>
      <w:t>management plan</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E6E0B" w14:textId="5E3CD326" w:rsidR="005F35E7" w:rsidRPr="00410BC5" w:rsidRDefault="005F35E7" w:rsidP="00410BC5">
    <w:pPr>
      <w:pStyle w:val="Footer"/>
      <w:pBdr>
        <w:top w:val="single" w:sz="4" w:space="1" w:color="auto"/>
      </w:pBdr>
      <w:tabs>
        <w:tab w:val="right" w:pos="9214"/>
      </w:tabs>
      <w:rPr>
        <w:sz w:val="16"/>
        <w:szCs w:val="10"/>
      </w:rPr>
    </w:pPr>
    <w:r w:rsidRPr="00410BC5">
      <w:rPr>
        <w:sz w:val="16"/>
        <w:szCs w:val="10"/>
      </w:rPr>
      <w:t xml:space="preserve">Chapter </w:t>
    </w:r>
    <w:r>
      <w:rPr>
        <w:sz w:val="16"/>
        <w:szCs w:val="10"/>
      </w:rPr>
      <w:t>4</w:t>
    </w:r>
    <w:r w:rsidRPr="00410BC5">
      <w:rPr>
        <w:sz w:val="16"/>
        <w:szCs w:val="10"/>
      </w:rPr>
      <w:t xml:space="preserve"> – </w:t>
    </w:r>
    <w:r>
      <w:rPr>
        <w:sz w:val="16"/>
        <w:szCs w:val="10"/>
      </w:rPr>
      <w:t>Proposed licence conditions</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3E484" w14:textId="0119F5A0" w:rsidR="005F35E7" w:rsidRPr="00410BC5" w:rsidRDefault="005F35E7" w:rsidP="00410BC5">
    <w:pPr>
      <w:pStyle w:val="Footer"/>
      <w:pBdr>
        <w:top w:val="single" w:sz="4" w:space="1" w:color="auto"/>
      </w:pBdr>
      <w:tabs>
        <w:tab w:val="right" w:pos="9214"/>
      </w:tabs>
      <w:rPr>
        <w:sz w:val="16"/>
        <w:szCs w:val="10"/>
      </w:rPr>
    </w:pPr>
    <w:r>
      <w:rPr>
        <w:sz w:val="16"/>
        <w:szCs w:val="10"/>
      </w:rPr>
      <w:t>References</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C3095" w14:textId="5E137F20" w:rsidR="00A73D3E" w:rsidRPr="00410BC5" w:rsidRDefault="00A73D3E" w:rsidP="00410BC5">
    <w:pPr>
      <w:pStyle w:val="Footer"/>
      <w:pBdr>
        <w:top w:val="single" w:sz="4" w:space="1" w:color="auto"/>
      </w:pBdr>
      <w:tabs>
        <w:tab w:val="right" w:pos="9214"/>
      </w:tabs>
      <w:rPr>
        <w:sz w:val="16"/>
        <w:szCs w:val="10"/>
      </w:rPr>
    </w:pPr>
    <w:r>
      <w:rPr>
        <w:sz w:val="16"/>
        <w:szCs w:val="10"/>
      </w:rPr>
      <w:t>Attachment A</w:t>
    </w:r>
    <w:r w:rsidRPr="00410BC5">
      <w:rPr>
        <w:sz w:val="16"/>
        <w:szCs w:val="10"/>
      </w:rPr>
      <w:tab/>
    </w:r>
    <w:r w:rsidRPr="00410BC5">
      <w:rPr>
        <w:sz w:val="16"/>
        <w:szCs w:val="10"/>
      </w:rPr>
      <w:tab/>
    </w:r>
    <w:r w:rsidRPr="00410BC5">
      <w:rPr>
        <w:sz w:val="16"/>
        <w:szCs w:val="10"/>
      </w:rPr>
      <w:fldChar w:fldCharType="begin"/>
    </w:r>
    <w:r w:rsidRPr="00410BC5">
      <w:rPr>
        <w:sz w:val="16"/>
        <w:szCs w:val="10"/>
      </w:rPr>
      <w:instrText xml:space="preserve"> PAGE </w:instrText>
    </w:r>
    <w:r w:rsidRPr="00410BC5">
      <w:rPr>
        <w:sz w:val="16"/>
        <w:szCs w:val="10"/>
      </w:rPr>
      <w:fldChar w:fldCharType="separate"/>
    </w:r>
    <w:r w:rsidRPr="00410BC5">
      <w:rPr>
        <w:sz w:val="16"/>
        <w:szCs w:val="10"/>
      </w:rPr>
      <w:t>3</w:t>
    </w:r>
    <w:r w:rsidRPr="00410BC5">
      <w:rPr>
        <w:sz w:val="16"/>
        <w:szCs w:val="1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A7B2E" w14:textId="77777777" w:rsidR="00927A1D" w:rsidRDefault="00927A1D" w:rsidP="00C642EA">
      <w:pPr>
        <w:spacing w:after="0"/>
      </w:pPr>
      <w:r>
        <w:separator/>
      </w:r>
    </w:p>
  </w:footnote>
  <w:footnote w:type="continuationSeparator" w:id="0">
    <w:p w14:paraId="7CA16083" w14:textId="77777777" w:rsidR="00927A1D" w:rsidRDefault="00927A1D" w:rsidP="00C642EA">
      <w:pPr>
        <w:spacing w:after="0"/>
      </w:pPr>
      <w:r>
        <w:continuationSeparator/>
      </w:r>
    </w:p>
  </w:footnote>
  <w:footnote w:id="1">
    <w:p w14:paraId="34E33E5A" w14:textId="66DCBF69" w:rsidR="008451DB" w:rsidRDefault="008451DB" w:rsidP="008451DB">
      <w:pPr>
        <w:pStyle w:val="FootnoteText"/>
      </w:pPr>
      <w:r>
        <w:rPr>
          <w:rStyle w:val="FootnoteReference"/>
        </w:rPr>
        <w:footnoteRef/>
      </w:r>
      <w:r>
        <w:t xml:space="preserve"> </w:t>
      </w:r>
      <w:r w:rsidRPr="004062BB">
        <w:rPr>
          <w:b/>
          <w:bCs/>
        </w:rPr>
        <w:t xml:space="preserve">Attenuated </w:t>
      </w:r>
      <w:r w:rsidRPr="004062BB">
        <w:t xml:space="preserve">viruses </w:t>
      </w:r>
      <w:r>
        <w:t xml:space="preserve">are weakened strains compared to the </w:t>
      </w:r>
      <w:r w:rsidR="00A41296">
        <w:t>WT</w:t>
      </w:r>
      <w:r>
        <w:t xml:space="preserve"> </w:t>
      </w:r>
      <w:r w:rsidR="000514CE">
        <w:t>counterpart and</w:t>
      </w:r>
      <w:r>
        <w:t xml:space="preserve"> produce no or little disease upon host infection.</w:t>
      </w:r>
    </w:p>
  </w:footnote>
  <w:footnote w:id="2">
    <w:p w14:paraId="744D3BEE" w14:textId="58CF9FFC" w:rsidR="00F770F4" w:rsidRDefault="00F770F4" w:rsidP="00F770F4">
      <w:pPr>
        <w:pStyle w:val="FootnoteText"/>
      </w:pPr>
      <w:r>
        <w:rPr>
          <w:rStyle w:val="FootnoteReference"/>
        </w:rPr>
        <w:footnoteRef/>
      </w:r>
      <w:r>
        <w:t xml:space="preserve"> In the </w:t>
      </w:r>
      <w:r w:rsidRPr="00E83A9E">
        <w:rPr>
          <w:i/>
          <w:iCs/>
        </w:rPr>
        <w:t xml:space="preserve">Therapeutic Goods </w:t>
      </w:r>
      <w:r>
        <w:rPr>
          <w:i/>
          <w:iCs/>
        </w:rPr>
        <w:t xml:space="preserve">- </w:t>
      </w:r>
      <w:r w:rsidRPr="00E83A9E">
        <w:rPr>
          <w:i/>
          <w:iCs/>
        </w:rPr>
        <w:t>Poisons Standard</w:t>
      </w:r>
      <w:r>
        <w:t xml:space="preserve">, dengue vaccines are listed as Schedule 4: Prescription only medicines </w:t>
      </w:r>
      <w:r>
        <w:fldChar w:fldCharType="begin"/>
      </w:r>
      <w:r>
        <w:instrText xml:space="preserve"> ADDIN EN.CITE &lt;EndNote&gt;&lt;Cite&gt;&lt;Author&gt;Therapeutic Goods Administration&lt;/Author&gt;&lt;Year&gt;2023&lt;/Year&gt;&lt;RecNum&gt;62&lt;/RecNum&gt;&lt;DisplayText&gt;(Therapeutic Goods Administration, 2023)&lt;/DisplayText&gt;&lt;record&gt;&lt;rec-number&gt;62&lt;/rec-number&gt;&lt;foreign-keys&gt;&lt;key app="EN" db-id="xdvttrsx1z22a6etzw5pttv1fpe52099wrxs" timestamp="1687309301"&gt;62&lt;/key&gt;&lt;/foreign-keys&gt;&lt;ref-type name="Legal Rule or Regulation"&gt;50&lt;/ref-type&gt;&lt;contributors&gt;&lt;authors&gt;&lt;author&gt;Therapeutic Goods Administration,&lt;/author&gt;&lt;/authors&gt;&lt;secondary-authors&gt;&lt;author&gt;Department of Health and Aged Care&lt;/author&gt;&lt;/secondary-authors&gt;&lt;/contributors&gt;&lt;titles&gt;&lt;title&gt;&lt;style face="normal" font="default" size="100%"&gt;The Poisons Standard (&lt;/style&gt;&lt;style face="italic" font="default" size="100%"&gt;SUSMP&lt;/style&gt;&lt;style face="normal" font="default" size="100%"&gt;) - June 2023&lt;/style&gt;&lt;/title&gt;&lt;secondary-title&gt;F2023L00617&lt;/secondary-title&gt;&lt;/titles&gt;&lt;keywords&gt;&lt;keyword&gt;Adoption&lt;/keyword&gt;&lt;keyword&gt;agricultural&lt;/keyword&gt;&lt;keyword&gt;Australia&lt;/keyword&gt;&lt;keyword&gt;classification&lt;/keyword&gt;&lt;keyword&gt;control&lt;/keyword&gt;&lt;keyword&gt;Drug&lt;/keyword&gt;&lt;keyword&gt;General&lt;/keyword&gt;&lt;keyword&gt;labelling&lt;/keyword&gt;&lt;keyword&gt;Laboratories&lt;/keyword&gt;&lt;keyword&gt;Medicine&lt;/keyword&gt;&lt;keyword&gt;of&lt;/keyword&gt;&lt;keyword&gt;PRODUCTS&lt;/keyword&gt;&lt;keyword&gt;regulation&lt;/keyword&gt;&lt;keyword&gt;STATE&lt;/keyword&gt;&lt;keyword&gt;veterinary&lt;/keyword&gt;&lt;/keywords&gt;&lt;dates&gt;&lt;year&gt;2023&lt;/year&gt;&lt;pub-dates&gt;&lt;date&gt;2023&lt;/date&gt;&lt;/pub-dates&gt;&lt;/dates&gt;&lt;publisher&gt;Department of Health and Aged Care&lt;/publisher&gt;&lt;label&gt;5523&lt;/label&gt;&lt;urls&gt;&lt;related-urls&gt;&lt;url&gt;https://www.legislation.gov.au/Details/F2023L00617&lt;/url&gt;&lt;/related-urls&gt;&lt;/urls&gt;&lt;/record&gt;&lt;/Cite&gt;&lt;/EndNote&gt;</w:instrText>
      </w:r>
      <w:r>
        <w:fldChar w:fldCharType="separate"/>
      </w:r>
      <w:r>
        <w:rPr>
          <w:noProof/>
        </w:rPr>
        <w:t>(</w:t>
      </w:r>
      <w:hyperlink w:anchor="_ENREF_132" w:tooltip="Therapeutic Goods Administration, 2023 #62" w:history="1">
        <w:r w:rsidR="00AF6FCD">
          <w:rPr>
            <w:noProof/>
          </w:rPr>
          <w:t>Therapeutic Goods Administration, 2023</w:t>
        </w:r>
      </w:hyperlink>
      <w:r>
        <w:rPr>
          <w:noProof/>
        </w:rPr>
        <w:t>)</w:t>
      </w:r>
      <w:r>
        <w:fldChar w:fldCharType="end"/>
      </w:r>
      <w:r>
        <w:t>.</w:t>
      </w:r>
    </w:p>
  </w:footnote>
  <w:footnote w:id="3">
    <w:p w14:paraId="23813465" w14:textId="72EDF803" w:rsidR="0056642B" w:rsidRDefault="0056642B">
      <w:pPr>
        <w:pStyle w:val="FootnoteText"/>
      </w:pPr>
      <w:r>
        <w:rPr>
          <w:rStyle w:val="FootnoteReference"/>
        </w:rPr>
        <w:footnoteRef/>
      </w:r>
      <w:r>
        <w:t xml:space="preserve"> Definition of</w:t>
      </w:r>
      <w:r w:rsidR="00486263">
        <w:t xml:space="preserve"> a</w:t>
      </w:r>
      <w:r>
        <w:t xml:space="preserve"> </w:t>
      </w:r>
      <w:r w:rsidRPr="00486263">
        <w:rPr>
          <w:b/>
          <w:bCs/>
        </w:rPr>
        <w:t>Risk Group 2</w:t>
      </w:r>
      <w:r>
        <w:t xml:space="preserve"> organism </w:t>
      </w:r>
      <w:r>
        <w:fldChar w:fldCharType="begin"/>
      </w:r>
      <w:r>
        <w:instrText xml:space="preserve"> ADDIN EN.CITE &lt;EndNote&gt;&lt;Cite&gt;&lt;Author&gt;Standards Australia/New Zealand&lt;/Author&gt;&lt;Year&gt;2010&lt;/Year&gt;&lt;RecNum&gt;4&lt;/RecNum&gt;&lt;DisplayText&gt;(Standards Australia/New Zealand, 2010)&lt;/DisplayText&gt;&lt;record&gt;&lt;rec-number&gt;4&lt;/rec-number&gt;&lt;foreign-keys&gt;&lt;key app="EN" db-id="xdvttrsx1z22a6etzw5pttv1fpe52099wrxs" timestamp="1685510557"&gt;4&lt;/key&gt;&lt;/foreign-keys&gt;&lt;ref-type name="Book"&gt;6&lt;/ref-type&gt;&lt;contributors&gt;&lt;authors&gt;&lt;author&gt;Standards Australia/New Zealand,&lt;/author&gt;&lt;/authors&gt;&lt;/contributors&gt;&lt;titles&gt;&lt;title&gt;Safety in laboratories - Microbiological safety and containment AS/NZS 2243.3:2010&lt;/title&gt;&lt;/titles&gt;&lt;edition&gt;AS/NZS 2243.3:2010&lt;/edition&gt;&lt;reprint-edition&gt;Not in File&lt;/reprint-edition&gt;&lt;keywords&gt;&lt;keyword&gt;Safety&lt;/keyword&gt;&lt;keyword&gt;and&lt;/keyword&gt;&lt;/keywords&gt;&lt;dates&gt;&lt;year&gt;2010&lt;/year&gt;&lt;pub-dates&gt;&lt;date&gt;2010&lt;/date&gt;&lt;/pub-dates&gt;&lt;/dates&gt;&lt;publisher&gt;Standards Australia/New Zealand&lt;/publisher&gt;&lt;isbn&gt;978-0-7337-6996-2&lt;/isbn&gt;&lt;label&gt;3761&lt;/label&gt;&lt;urls&gt;&lt;/urls&gt;&lt;/record&gt;&lt;/Cite&gt;&lt;/EndNote&gt;</w:instrText>
      </w:r>
      <w:r>
        <w:fldChar w:fldCharType="separate"/>
      </w:r>
      <w:r>
        <w:rPr>
          <w:noProof/>
        </w:rPr>
        <w:t>(</w:t>
      </w:r>
      <w:hyperlink w:anchor="_ENREF_127" w:tooltip="Standards Australia/New Zealand, 2010 #4" w:history="1">
        <w:r w:rsidR="00AF6FCD">
          <w:rPr>
            <w:noProof/>
          </w:rPr>
          <w:t>Standards Australia/New Zealand, 2010</w:t>
        </w:r>
      </w:hyperlink>
      <w:r>
        <w:rPr>
          <w:noProof/>
        </w:rPr>
        <w:t>)</w:t>
      </w:r>
      <w:r>
        <w:fldChar w:fldCharType="end"/>
      </w:r>
      <w:r>
        <w:t>: “Moderate individual risk, limited community risk – a microorganism that is unlikely to be a significant risk to laboratory workers, the community, livestock, or the environment; laboratory exposures may cause infection, but effective treatment and preventative measures are available, and the risk of spread is limited”.</w:t>
      </w:r>
    </w:p>
  </w:footnote>
  <w:footnote w:id="4">
    <w:p w14:paraId="2F83DC64" w14:textId="38FA9CAD" w:rsidR="006F1FC8" w:rsidRDefault="006F1FC8">
      <w:pPr>
        <w:pStyle w:val="FootnoteText"/>
      </w:pPr>
      <w:r>
        <w:rPr>
          <w:rStyle w:val="FootnoteReference"/>
        </w:rPr>
        <w:footnoteRef/>
      </w:r>
      <w:r>
        <w:t xml:space="preserve"> See </w:t>
      </w:r>
      <w:r w:rsidRPr="008F1E95">
        <w:t xml:space="preserve">the </w:t>
      </w:r>
      <w:hyperlink r:id="rId1" w:history="1">
        <w:r w:rsidRPr="008F1E95">
          <w:rPr>
            <w:rStyle w:val="Hyperlink"/>
            <w:color w:val="auto"/>
          </w:rPr>
          <w:t>Department of Health and Aged Care website</w:t>
        </w:r>
      </w:hyperlink>
      <w:r w:rsidRPr="008F1E95">
        <w:t xml:space="preserve"> for </w:t>
      </w:r>
      <w:r>
        <w:t>further information about notifiable diseases and the NNDSS.</w:t>
      </w:r>
    </w:p>
  </w:footnote>
  <w:footnote w:id="5">
    <w:p w14:paraId="69D598A0" w14:textId="77777777" w:rsidR="00181FBD" w:rsidRDefault="00181FBD" w:rsidP="00181FBD">
      <w:pPr>
        <w:pStyle w:val="FootnoteText"/>
      </w:pPr>
      <w:r>
        <w:rPr>
          <w:rStyle w:val="FootnoteReference"/>
        </w:rPr>
        <w:footnoteRef/>
      </w:r>
      <w:r>
        <w:t xml:space="preserve"> </w:t>
      </w:r>
      <w:r w:rsidRPr="004062BB">
        <w:rPr>
          <w:b/>
          <w:bCs/>
        </w:rPr>
        <w:t>Passaging</w:t>
      </w:r>
      <w:r>
        <w:t xml:space="preserve"> is a process of subculturing cells in tissue culture by harvesting and reseeding the cells into a new culture flask/dish.</w:t>
      </w:r>
    </w:p>
  </w:footnote>
  <w:footnote w:id="6">
    <w:p w14:paraId="72EA405B" w14:textId="6FCE7E93" w:rsidR="00C819E0" w:rsidRDefault="00C819E0">
      <w:pPr>
        <w:pStyle w:val="FootnoteText"/>
      </w:pPr>
      <w:r>
        <w:rPr>
          <w:rStyle w:val="FootnoteReference"/>
        </w:rPr>
        <w:footnoteRef/>
      </w:r>
      <w:r>
        <w:t xml:space="preserve"> </w:t>
      </w:r>
      <w:r w:rsidR="0011509D">
        <w:t xml:space="preserve">Numbers </w:t>
      </w:r>
      <w:r w:rsidR="00D8469F">
        <w:t>supplied by the applicant were</w:t>
      </w:r>
      <w:r w:rsidR="00F86C2E">
        <w:t xml:space="preserve"> in log</w:t>
      </w:r>
      <w:r w:rsidR="004A0D79">
        <w:t>arithmic form</w:t>
      </w:r>
      <w:r w:rsidR="00F86C2E">
        <w:t xml:space="preserve"> and were</w:t>
      </w:r>
      <w:r>
        <w:t xml:space="preserve"> TDV-1: </w:t>
      </w:r>
      <w:r w:rsidRPr="00225B54">
        <w:t>≥3.3 log</w:t>
      </w:r>
      <w:r w:rsidRPr="00225B54">
        <w:rPr>
          <w:vertAlign w:val="subscript"/>
        </w:rPr>
        <w:t>10</w:t>
      </w:r>
      <w:r w:rsidRPr="00225B54">
        <w:t xml:space="preserve"> PFU/dose</w:t>
      </w:r>
      <w:r>
        <w:t xml:space="preserve">, TDV-2: </w:t>
      </w:r>
      <w:r w:rsidRPr="00225B54">
        <w:t>≥</w:t>
      </w:r>
      <w:r>
        <w:t>2.7</w:t>
      </w:r>
      <w:r w:rsidRPr="00225B54">
        <w:t xml:space="preserve"> log</w:t>
      </w:r>
      <w:r w:rsidRPr="00225B54">
        <w:rPr>
          <w:vertAlign w:val="subscript"/>
        </w:rPr>
        <w:t>10</w:t>
      </w:r>
      <w:r w:rsidRPr="00225B54">
        <w:t xml:space="preserve"> PFU/dose</w:t>
      </w:r>
      <w:r>
        <w:t xml:space="preserve">, TDV-3: </w:t>
      </w:r>
      <w:r w:rsidRPr="00225B54">
        <w:t>≥4.0 log</w:t>
      </w:r>
      <w:r w:rsidRPr="00225B54">
        <w:rPr>
          <w:vertAlign w:val="subscript"/>
        </w:rPr>
        <w:t>10</w:t>
      </w:r>
      <w:r w:rsidRPr="00225B54">
        <w:t xml:space="preserve"> PFU/dose</w:t>
      </w:r>
      <w:r>
        <w:t xml:space="preserve">, and TDV-4: </w:t>
      </w:r>
      <w:r w:rsidRPr="00225B54">
        <w:t>≥4.5 log</w:t>
      </w:r>
      <w:r w:rsidRPr="00225B54">
        <w:rPr>
          <w:vertAlign w:val="subscript"/>
        </w:rPr>
        <w:t>10</w:t>
      </w:r>
      <w:r w:rsidRPr="00225B54">
        <w:t xml:space="preserve"> PFU/dose</w:t>
      </w:r>
      <w:r>
        <w:t>.</w:t>
      </w:r>
    </w:p>
  </w:footnote>
  <w:footnote w:id="7">
    <w:p w14:paraId="5E81053C" w14:textId="4963E99F" w:rsidR="00E0537A" w:rsidRDefault="00E0537A" w:rsidP="00E0537A">
      <w:pPr>
        <w:pStyle w:val="FootnoteText"/>
      </w:pPr>
      <w:r>
        <w:rPr>
          <w:rStyle w:val="FootnoteReference"/>
        </w:rPr>
        <w:footnoteRef/>
      </w:r>
      <w:r>
        <w:t xml:space="preserve"> A more detailed discussion is contained in the Regulator’s Risk Analysis Framework available </w:t>
      </w:r>
      <w:r w:rsidRPr="00E0537A">
        <w:t xml:space="preserve">from the </w:t>
      </w:r>
      <w:hyperlink r:id="rId2" w:history="1">
        <w:r w:rsidRPr="00E0537A">
          <w:rPr>
            <w:rStyle w:val="Hyperlink"/>
            <w:color w:val="auto"/>
          </w:rPr>
          <w:t>OGTR website</w:t>
        </w:r>
      </w:hyperlink>
      <w:r>
        <w:t xml:space="preserve"> or via Free call 1800 181 030.</w:t>
      </w:r>
    </w:p>
  </w:footnote>
  <w:footnote w:id="8">
    <w:p w14:paraId="0D6B0F79" w14:textId="74697E1B" w:rsidR="008A2CAD" w:rsidRDefault="008A2CAD" w:rsidP="008A2CAD">
      <w:pPr>
        <w:pStyle w:val="FootnoteText"/>
      </w:pPr>
      <w:r>
        <w:rPr>
          <w:rStyle w:val="FootnoteReference"/>
        </w:rPr>
        <w:footnoteRef/>
      </w:r>
      <w:r>
        <w:t xml:space="preserve"> As none of the proposed dealings are considered to pose a significant risk to people or the environment, Section</w:t>
      </w:r>
      <w:r w:rsidR="009A127D">
        <w:t> </w:t>
      </w:r>
      <w:r>
        <w:t>52(2)(d)(ii) of the Act mandates a minimum period of 30 days for consultation on the RARMP.</w:t>
      </w:r>
    </w:p>
  </w:footnote>
  <w:footnote w:id="9">
    <w:p w14:paraId="3FD99FD7" w14:textId="77777777" w:rsidR="00CC6E8D" w:rsidRDefault="00CC6E8D" w:rsidP="00CC6E8D">
      <w:r w:rsidRPr="00090EF5">
        <w:rPr>
          <w:rFonts w:eastAsiaTheme="majorEastAsia"/>
          <w:sz w:val="20"/>
          <w:vertAlign w:val="superscript"/>
        </w:rPr>
        <w:footnoteRef/>
      </w:r>
      <w:r w:rsidRPr="00090EF5">
        <w:rPr>
          <w:sz w:val="20"/>
          <w:vertAlign w:val="superscript"/>
        </w:rPr>
        <w:t xml:space="preserve"> </w:t>
      </w:r>
      <w:r w:rsidRPr="00090EF5">
        <w:rPr>
          <w:sz w:val="20"/>
        </w:rPr>
        <w:t xml:space="preserve">Prescribed </w:t>
      </w:r>
      <w:r>
        <w:rPr>
          <w:sz w:val="20"/>
        </w:rPr>
        <w:t xml:space="preserve">experts, </w:t>
      </w:r>
      <w:r w:rsidRPr="00090EF5">
        <w:rPr>
          <w:sz w:val="20"/>
        </w:rPr>
        <w:t xml:space="preserve">agencies </w:t>
      </w:r>
      <w:r>
        <w:rPr>
          <w:sz w:val="20"/>
        </w:rPr>
        <w:t xml:space="preserve">and authorities </w:t>
      </w:r>
      <w:r w:rsidRPr="00090EF5">
        <w:rPr>
          <w:sz w:val="20"/>
        </w:rPr>
        <w:t>include GTTAC, State and Territory Governments, relevant local governments, Australian government agencies and the Minister for the Environment</w:t>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06E8C" w14:textId="14F9EE1E" w:rsidR="0077357E" w:rsidRDefault="0077357E">
    <w:pPr>
      <w:pStyle w:val="Header"/>
    </w:pPr>
    <w:r>
      <w:rPr>
        <w:noProof/>
      </w:rPr>
      <w:drawing>
        <wp:inline distT="0" distB="0" distL="0" distR="0" wp14:anchorId="62FD935E" wp14:editId="21D9B532">
          <wp:extent cx="3330000" cy="763200"/>
          <wp:effectExtent l="0" t="0" r="3810" b="0"/>
          <wp:docPr id="4" name="Picture 4"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of the Office of the Gene Technology Regulator"/>
                  <pic:cNvPicPr/>
                </pic:nvPicPr>
                <pic:blipFill>
                  <a:blip r:embed="rId1">
                    <a:extLst>
                      <a:ext uri="{28A0092B-C50C-407E-A947-70E740481C1C}">
                        <a14:useLocalDpi xmlns:a14="http://schemas.microsoft.com/office/drawing/2010/main" val="0"/>
                      </a:ext>
                    </a:extLst>
                  </a:blip>
                  <a:stretch>
                    <a:fillRect/>
                  </a:stretch>
                </pic:blipFill>
                <pic:spPr>
                  <a:xfrm>
                    <a:off x="0" y="0"/>
                    <a:ext cx="3330000" cy="763200"/>
                  </a:xfrm>
                  <a:prstGeom prst="rect">
                    <a:avLst/>
                  </a:prstGeom>
                </pic:spPr>
              </pic:pic>
            </a:graphicData>
          </a:graphic>
        </wp:inline>
      </w:drawing>
    </w:r>
  </w:p>
  <w:p w14:paraId="7B9F396B" w14:textId="157CA2CF" w:rsidR="0077357E" w:rsidRDefault="001B120D" w:rsidP="00C642EA">
    <w:pPr>
      <w:pStyle w:val="Header"/>
      <w:jc w:val="right"/>
    </w:pPr>
    <w:r w:rsidRPr="00DE44F9">
      <w:t>August</w:t>
    </w:r>
    <w:r w:rsidR="0077357E" w:rsidRPr="00DE44F9">
      <w:t xml:space="preserve"> 202</w:t>
    </w:r>
    <w:r w:rsidR="001500A7" w:rsidRPr="00DE44F9">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5D8EA" w14:textId="01C83244" w:rsidR="0077357E" w:rsidRPr="00A011C9" w:rsidRDefault="0077357E" w:rsidP="00A011C9">
    <w:pPr>
      <w:pBdr>
        <w:bottom w:val="single" w:sz="4" w:space="1" w:color="auto"/>
      </w:pBdr>
      <w:tabs>
        <w:tab w:val="right" w:pos="9639"/>
      </w:tabs>
      <w:ind w:right="-2"/>
      <w:rPr>
        <w:rFonts w:eastAsia="SimSun"/>
        <w:sz w:val="16"/>
        <w:szCs w:val="16"/>
      </w:rPr>
    </w:pPr>
    <w:r>
      <w:rPr>
        <w:rFonts w:eastAsia="SimSun"/>
        <w:sz w:val="16"/>
        <w:szCs w:val="16"/>
      </w:rPr>
      <w:t>DIR 19</w:t>
    </w:r>
    <w:r w:rsidR="00F73C5D">
      <w:rPr>
        <w:rFonts w:eastAsia="SimSun"/>
        <w:sz w:val="16"/>
        <w:szCs w:val="16"/>
      </w:rPr>
      <w:t>6</w:t>
    </w:r>
    <w:r w:rsidRPr="004A2E0D">
      <w:rPr>
        <w:rFonts w:eastAsia="SimSun"/>
        <w:sz w:val="16"/>
        <w:szCs w:val="16"/>
      </w:rPr>
      <w:t xml:space="preserve"> – Risk Assessment and Risk </w:t>
    </w:r>
    <w:r w:rsidRPr="00457A27">
      <w:rPr>
        <w:rFonts w:eastAsia="SimSun"/>
        <w:sz w:val="16"/>
        <w:szCs w:val="16"/>
      </w:rPr>
      <w:t xml:space="preserve">Management </w:t>
    </w:r>
    <w:r w:rsidRPr="00DE44F9">
      <w:rPr>
        <w:rFonts w:eastAsia="SimSun"/>
        <w:sz w:val="16"/>
        <w:szCs w:val="16"/>
      </w:rPr>
      <w:t>Plan (</w:t>
    </w:r>
    <w:r w:rsidR="00AA216C" w:rsidRPr="00DE44F9">
      <w:rPr>
        <w:rFonts w:eastAsia="SimSun"/>
        <w:sz w:val="16"/>
        <w:szCs w:val="16"/>
      </w:rPr>
      <w:t>August</w:t>
    </w:r>
    <w:r w:rsidR="00F73C5D" w:rsidRPr="00DE44F9">
      <w:rPr>
        <w:rFonts w:eastAsia="SimSun"/>
        <w:sz w:val="16"/>
        <w:szCs w:val="16"/>
      </w:rPr>
      <w:t xml:space="preserve"> </w:t>
    </w:r>
    <w:r w:rsidRPr="00DE44F9">
      <w:rPr>
        <w:rFonts w:eastAsia="SimSun"/>
        <w:sz w:val="16"/>
        <w:szCs w:val="16"/>
      </w:rPr>
      <w:t>202</w:t>
    </w:r>
    <w:r w:rsidR="00F73C5D" w:rsidRPr="00DE44F9">
      <w:rPr>
        <w:rFonts w:eastAsia="SimSun"/>
        <w:sz w:val="16"/>
        <w:szCs w:val="16"/>
      </w:rPr>
      <w:t>3</w:t>
    </w:r>
    <w:r w:rsidRPr="00457A27">
      <w:rPr>
        <w:rFonts w:eastAsia="SimSun"/>
        <w:sz w:val="16"/>
        <w:szCs w:val="16"/>
      </w:rPr>
      <w:t>)</w:t>
    </w:r>
    <w:r w:rsidRPr="004A2E0D">
      <w:rPr>
        <w:rFonts w:eastAsia="SimSun"/>
        <w:sz w:val="16"/>
        <w:szCs w:val="16"/>
      </w:rPr>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42B4A"/>
    <w:multiLevelType w:val="hybridMultilevel"/>
    <w:tmpl w:val="0414AC0C"/>
    <w:lvl w:ilvl="0" w:tplc="96D03906">
      <w:start w:val="1"/>
      <w:numFmt w:val="lowerRoman"/>
      <w:pStyle w:val="Conditionlevel3"/>
      <w:lvlText w:val="%1."/>
      <w:lvlJc w:val="righ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985875"/>
    <w:multiLevelType w:val="hybridMultilevel"/>
    <w:tmpl w:val="A4A26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F55CC"/>
    <w:multiLevelType w:val="multilevel"/>
    <w:tmpl w:val="BD9C9020"/>
    <w:lvl w:ilvl="0">
      <w:start w:val="1"/>
      <w:numFmt w:val="decimal"/>
      <w:pStyle w:val="Sectionheading1"/>
      <w:lvlText w:val="Section %1"/>
      <w:lvlJc w:val="left"/>
      <w:pPr>
        <w:ind w:left="357" w:hanging="357"/>
      </w:pPr>
      <w:rPr>
        <w:rFonts w:hint="default"/>
        <w:i w:val="0"/>
      </w:rPr>
    </w:lvl>
    <w:lvl w:ilvl="1">
      <w:start w:val="1"/>
      <w:numFmt w:val="decimal"/>
      <w:pStyle w:val="Sectionheading2"/>
      <w:lvlText w:val="%1.%2"/>
      <w:lvlJc w:val="left"/>
      <w:pPr>
        <w:ind w:left="357" w:hanging="357"/>
      </w:pPr>
      <w:rPr>
        <w:rFonts w:hint="default"/>
      </w:rPr>
    </w:lvl>
    <w:lvl w:ilvl="2">
      <w:start w:val="1"/>
      <w:numFmt w:val="decimal"/>
      <w:pStyle w:val="Sectionheading3"/>
      <w:lvlText w:val="%1.%2.%3"/>
      <w:lvlJc w:val="left"/>
      <w:pPr>
        <w:ind w:left="357" w:hanging="357"/>
      </w:pPr>
      <w:rPr>
        <w:rFonts w:hint="default"/>
      </w:rPr>
    </w:lvl>
    <w:lvl w:ilvl="3">
      <w:start w:val="1"/>
      <w:numFmt w:val="decimal"/>
      <w:pStyle w:val="Sectionheading4"/>
      <w:lvlText w:val="%1.%2.%3.%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3" w15:restartNumberingAfterBreak="0">
    <w:nsid w:val="091B02FF"/>
    <w:multiLevelType w:val="hybridMultilevel"/>
    <w:tmpl w:val="43BC0400"/>
    <w:lvl w:ilvl="0" w:tplc="EEA02FB4">
      <w:start w:val="1"/>
      <w:numFmt w:val="decimal"/>
      <w:pStyle w:val="RARMPparagraph"/>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4" w15:restartNumberingAfterBreak="0">
    <w:nsid w:val="0B2548D4"/>
    <w:multiLevelType w:val="hybridMultilevel"/>
    <w:tmpl w:val="490E0280"/>
    <w:lvl w:ilvl="0" w:tplc="10AE21FC">
      <w:start w:val="1"/>
      <w:numFmt w:val="lowerLetter"/>
      <w:pStyle w:val="Lista"/>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DF60A7"/>
    <w:multiLevelType w:val="hybridMultilevel"/>
    <w:tmpl w:val="564ADEB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B0A0C31"/>
    <w:multiLevelType w:val="hybridMultilevel"/>
    <w:tmpl w:val="CC52E854"/>
    <w:lvl w:ilvl="0" w:tplc="7BBEC7C4">
      <w:start w:val="1"/>
      <w:numFmt w:val="decimal"/>
      <w:pStyle w:val="List1"/>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9A6F1D"/>
    <w:multiLevelType w:val="hybridMultilevel"/>
    <w:tmpl w:val="2BBAC8BE"/>
    <w:lvl w:ilvl="0" w:tplc="A442E470">
      <w:start w:val="1"/>
      <w:numFmt w:val="lowerLetter"/>
      <w:pStyle w:val="Conditionlevel2"/>
      <w:lvlText w:val="(%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C712B6E"/>
    <w:multiLevelType w:val="hybridMultilevel"/>
    <w:tmpl w:val="9BE8C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2CC0787"/>
    <w:multiLevelType w:val="hybridMultilevel"/>
    <w:tmpl w:val="CCEAE8C6"/>
    <w:lvl w:ilvl="0" w:tplc="77709EDE">
      <w:start w:val="1"/>
      <w:numFmt w:val="decimal"/>
      <w:pStyle w:val="Chapterheading"/>
      <w:lvlText w:val="Chapter %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407103AA"/>
    <w:multiLevelType w:val="hybridMultilevel"/>
    <w:tmpl w:val="6F988E30"/>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11"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2" w15:restartNumberingAfterBreak="0">
    <w:nsid w:val="41DD7046"/>
    <w:multiLevelType w:val="multilevel"/>
    <w:tmpl w:val="391A15C6"/>
    <w:lvl w:ilvl="0">
      <w:start w:val="1"/>
      <w:numFmt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pStyle w:val="TableListi"/>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430D0491"/>
    <w:multiLevelType w:val="hybridMultilevel"/>
    <w:tmpl w:val="F2EA986A"/>
    <w:lvl w:ilvl="0" w:tplc="B4C447DC">
      <w:start w:val="1"/>
      <w:numFmt w:val="decimal"/>
      <w:pStyle w:val="RARMPnumberedparagraphs"/>
      <w:lvlText w:val="%1."/>
      <w:lvlJc w:val="left"/>
      <w:pPr>
        <w:ind w:left="4187"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655" w:hanging="360"/>
      </w:pPr>
    </w:lvl>
    <w:lvl w:ilvl="2" w:tplc="0C09001B">
      <w:start w:val="1"/>
      <w:numFmt w:val="lowerRoman"/>
      <w:lvlText w:val="%3."/>
      <w:lvlJc w:val="right"/>
      <w:pPr>
        <w:ind w:left="1375" w:hanging="180"/>
      </w:pPr>
    </w:lvl>
    <w:lvl w:ilvl="3" w:tplc="0C09000F" w:tentative="1">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14" w15:restartNumberingAfterBreak="0">
    <w:nsid w:val="448901CB"/>
    <w:multiLevelType w:val="hybridMultilevel"/>
    <w:tmpl w:val="564ADEB8"/>
    <w:lvl w:ilvl="0" w:tplc="14C2A0E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0F59FA"/>
    <w:multiLevelType w:val="hybridMultilevel"/>
    <w:tmpl w:val="629C703A"/>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16" w15:restartNumberingAfterBreak="0">
    <w:nsid w:val="49ED3D66"/>
    <w:multiLevelType w:val="hybridMultilevel"/>
    <w:tmpl w:val="69DC952E"/>
    <w:lvl w:ilvl="0" w:tplc="0C090001">
      <w:start w:val="1"/>
      <w:numFmt w:val="bullet"/>
      <w:lvlText w:val=""/>
      <w:lvlJc w:val="left"/>
      <w:pPr>
        <w:ind w:left="1077" w:hanging="360"/>
      </w:pPr>
      <w:rPr>
        <w:rFonts w:ascii="Symbol" w:hAnsi="Symbol" w:hint="default"/>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17" w15:restartNumberingAfterBreak="0">
    <w:nsid w:val="5851525A"/>
    <w:multiLevelType w:val="hybridMultilevel"/>
    <w:tmpl w:val="2C10AF88"/>
    <w:lvl w:ilvl="0" w:tplc="6F6CF40A">
      <w:start w:val="1"/>
      <w:numFmt w:val="bullet"/>
      <w:pStyle w:val="List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8B7F4F"/>
    <w:multiLevelType w:val="hybridMultilevel"/>
    <w:tmpl w:val="EF344DB6"/>
    <w:lvl w:ilvl="0" w:tplc="0C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5DFC692B"/>
    <w:multiLevelType w:val="hybridMultilevel"/>
    <w:tmpl w:val="F32A2394"/>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0" w15:restartNumberingAfterBreak="0">
    <w:nsid w:val="60C36481"/>
    <w:multiLevelType w:val="hybridMultilevel"/>
    <w:tmpl w:val="EFB6B9CA"/>
    <w:lvl w:ilvl="0" w:tplc="0C090001">
      <w:start w:val="1"/>
      <w:numFmt w:val="bullet"/>
      <w:lvlText w:val=""/>
      <w:lvlJc w:val="left"/>
      <w:pPr>
        <w:ind w:left="933" w:hanging="360"/>
      </w:pPr>
      <w:rPr>
        <w:rFonts w:ascii="Symbol" w:hAnsi="Symbol" w:hint="default"/>
      </w:rPr>
    </w:lvl>
    <w:lvl w:ilvl="1" w:tplc="0C090003" w:tentative="1">
      <w:start w:val="1"/>
      <w:numFmt w:val="bullet"/>
      <w:lvlText w:val="o"/>
      <w:lvlJc w:val="left"/>
      <w:pPr>
        <w:ind w:left="1653" w:hanging="360"/>
      </w:pPr>
      <w:rPr>
        <w:rFonts w:ascii="Courier New" w:hAnsi="Courier New" w:cs="Courier New" w:hint="default"/>
      </w:rPr>
    </w:lvl>
    <w:lvl w:ilvl="2" w:tplc="0C090005" w:tentative="1">
      <w:start w:val="1"/>
      <w:numFmt w:val="bullet"/>
      <w:lvlText w:val=""/>
      <w:lvlJc w:val="left"/>
      <w:pPr>
        <w:ind w:left="2373" w:hanging="360"/>
      </w:pPr>
      <w:rPr>
        <w:rFonts w:ascii="Wingdings" w:hAnsi="Wingdings" w:hint="default"/>
      </w:rPr>
    </w:lvl>
    <w:lvl w:ilvl="3" w:tplc="0C090001" w:tentative="1">
      <w:start w:val="1"/>
      <w:numFmt w:val="bullet"/>
      <w:lvlText w:val=""/>
      <w:lvlJc w:val="left"/>
      <w:pPr>
        <w:ind w:left="3093" w:hanging="360"/>
      </w:pPr>
      <w:rPr>
        <w:rFonts w:ascii="Symbol" w:hAnsi="Symbol" w:hint="default"/>
      </w:rPr>
    </w:lvl>
    <w:lvl w:ilvl="4" w:tplc="0C090003" w:tentative="1">
      <w:start w:val="1"/>
      <w:numFmt w:val="bullet"/>
      <w:lvlText w:val="o"/>
      <w:lvlJc w:val="left"/>
      <w:pPr>
        <w:ind w:left="3813" w:hanging="360"/>
      </w:pPr>
      <w:rPr>
        <w:rFonts w:ascii="Courier New" w:hAnsi="Courier New" w:cs="Courier New" w:hint="default"/>
      </w:rPr>
    </w:lvl>
    <w:lvl w:ilvl="5" w:tplc="0C090005" w:tentative="1">
      <w:start w:val="1"/>
      <w:numFmt w:val="bullet"/>
      <w:lvlText w:val=""/>
      <w:lvlJc w:val="left"/>
      <w:pPr>
        <w:ind w:left="4533" w:hanging="360"/>
      </w:pPr>
      <w:rPr>
        <w:rFonts w:ascii="Wingdings" w:hAnsi="Wingdings" w:hint="default"/>
      </w:rPr>
    </w:lvl>
    <w:lvl w:ilvl="6" w:tplc="0C090001" w:tentative="1">
      <w:start w:val="1"/>
      <w:numFmt w:val="bullet"/>
      <w:lvlText w:val=""/>
      <w:lvlJc w:val="left"/>
      <w:pPr>
        <w:ind w:left="5253" w:hanging="360"/>
      </w:pPr>
      <w:rPr>
        <w:rFonts w:ascii="Symbol" w:hAnsi="Symbol" w:hint="default"/>
      </w:rPr>
    </w:lvl>
    <w:lvl w:ilvl="7" w:tplc="0C090003" w:tentative="1">
      <w:start w:val="1"/>
      <w:numFmt w:val="bullet"/>
      <w:lvlText w:val="o"/>
      <w:lvlJc w:val="left"/>
      <w:pPr>
        <w:ind w:left="5973" w:hanging="360"/>
      </w:pPr>
      <w:rPr>
        <w:rFonts w:ascii="Courier New" w:hAnsi="Courier New" w:cs="Courier New" w:hint="default"/>
      </w:rPr>
    </w:lvl>
    <w:lvl w:ilvl="8" w:tplc="0C090005" w:tentative="1">
      <w:start w:val="1"/>
      <w:numFmt w:val="bullet"/>
      <w:lvlText w:val=""/>
      <w:lvlJc w:val="left"/>
      <w:pPr>
        <w:ind w:left="6693" w:hanging="360"/>
      </w:pPr>
      <w:rPr>
        <w:rFonts w:ascii="Wingdings" w:hAnsi="Wingdings" w:hint="default"/>
      </w:rPr>
    </w:lvl>
  </w:abstractNum>
  <w:abstractNum w:abstractNumId="21" w15:restartNumberingAfterBreak="0">
    <w:nsid w:val="63A628A3"/>
    <w:multiLevelType w:val="hybridMultilevel"/>
    <w:tmpl w:val="7382C0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8C42FD"/>
    <w:multiLevelType w:val="hybridMultilevel"/>
    <w:tmpl w:val="64BA91DA"/>
    <w:lvl w:ilvl="0" w:tplc="4DA4ED08">
      <w:start w:val="1"/>
      <w:numFmt w:val="decimal"/>
      <w:pStyle w:val="Conditionlevel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846AD1"/>
    <w:multiLevelType w:val="hybridMultilevel"/>
    <w:tmpl w:val="516CEDA4"/>
    <w:lvl w:ilvl="0" w:tplc="0C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4" w15:restartNumberingAfterBreak="0">
    <w:nsid w:val="7227098F"/>
    <w:multiLevelType w:val="hybridMultilevel"/>
    <w:tmpl w:val="2766E5CE"/>
    <w:lvl w:ilvl="0" w:tplc="00B0DC2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651627"/>
    <w:multiLevelType w:val="multilevel"/>
    <w:tmpl w:val="ABBE4230"/>
    <w:lvl w:ilvl="0">
      <w:start w:val="1"/>
      <w:numFmt w:val="upperRoman"/>
      <w:lvlText w:val="%1."/>
      <w:lvlJc w:val="right"/>
      <w:pPr>
        <w:ind w:left="1077" w:hanging="360"/>
      </w:pPr>
    </w:lvl>
    <w:lvl w:ilvl="1">
      <w:start w:val="2"/>
      <w:numFmt w:val="decimal"/>
      <w:isLgl/>
      <w:lvlText w:val="%1.%2"/>
      <w:lvlJc w:val="left"/>
      <w:pPr>
        <w:ind w:left="1167" w:hanging="450"/>
      </w:pPr>
      <w:rPr>
        <w:rFonts w:hint="default"/>
      </w:rPr>
    </w:lvl>
    <w:lvl w:ilvl="2">
      <w:start w:val="1"/>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26" w15:restartNumberingAfterBreak="0">
    <w:nsid w:val="798401C4"/>
    <w:multiLevelType w:val="hybridMultilevel"/>
    <w:tmpl w:val="C8DEA1A6"/>
    <w:lvl w:ilvl="0" w:tplc="10362940">
      <w:start w:val="1"/>
      <w:numFmt w:val="lowerRoman"/>
      <w:pStyle w:val="Listi"/>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B8030AE"/>
    <w:multiLevelType w:val="hybridMultilevel"/>
    <w:tmpl w:val="7AA44CB4"/>
    <w:lvl w:ilvl="0" w:tplc="0C090003">
      <w:start w:val="1"/>
      <w:numFmt w:val="lowerLetter"/>
      <w:lvlText w:val="(%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82108307">
    <w:abstractNumId w:val="9"/>
  </w:num>
  <w:num w:numId="2" w16cid:durableId="227541725">
    <w:abstractNumId w:val="3"/>
  </w:num>
  <w:num w:numId="3" w16cid:durableId="1890409681">
    <w:abstractNumId w:val="2"/>
  </w:num>
  <w:num w:numId="4" w16cid:durableId="277832858">
    <w:abstractNumId w:val="2"/>
    <w:lvlOverride w:ilvl="0">
      <w:startOverride w:val="1"/>
    </w:lvlOverride>
  </w:num>
  <w:num w:numId="5" w16cid:durableId="1105148567">
    <w:abstractNumId w:val="25"/>
  </w:num>
  <w:num w:numId="6" w16cid:durableId="1063063394">
    <w:abstractNumId w:val="17"/>
  </w:num>
  <w:num w:numId="7" w16cid:durableId="562453097">
    <w:abstractNumId w:val="2"/>
    <w:lvlOverride w:ilvl="0">
      <w:startOverride w:val="1"/>
    </w:lvlOverride>
  </w:num>
  <w:num w:numId="8" w16cid:durableId="797455342">
    <w:abstractNumId w:val="4"/>
  </w:num>
  <w:num w:numId="9" w16cid:durableId="531849082">
    <w:abstractNumId w:val="6"/>
  </w:num>
  <w:num w:numId="10" w16cid:durableId="1812667818">
    <w:abstractNumId w:val="26"/>
  </w:num>
  <w:num w:numId="11" w16cid:durableId="1737822503">
    <w:abstractNumId w:val="12"/>
  </w:num>
  <w:num w:numId="12" w16cid:durableId="2081825318">
    <w:abstractNumId w:val="21"/>
  </w:num>
  <w:num w:numId="13" w16cid:durableId="426267730">
    <w:abstractNumId w:val="7"/>
  </w:num>
  <w:num w:numId="14" w16cid:durableId="1445728938">
    <w:abstractNumId w:val="2"/>
    <w:lvlOverride w:ilvl="0">
      <w:startOverride w:val="1"/>
    </w:lvlOverride>
  </w:num>
  <w:num w:numId="15" w16cid:durableId="1540318614">
    <w:abstractNumId w:val="22"/>
  </w:num>
  <w:num w:numId="16" w16cid:durableId="1318535821">
    <w:abstractNumId w:val="7"/>
    <w:lvlOverride w:ilvl="0">
      <w:startOverride w:val="1"/>
    </w:lvlOverride>
  </w:num>
  <w:num w:numId="17" w16cid:durableId="1916279249">
    <w:abstractNumId w:val="7"/>
    <w:lvlOverride w:ilvl="0">
      <w:startOverride w:val="1"/>
    </w:lvlOverride>
  </w:num>
  <w:num w:numId="18" w16cid:durableId="1960796691">
    <w:abstractNumId w:val="0"/>
  </w:num>
  <w:num w:numId="19" w16cid:durableId="208684862">
    <w:abstractNumId w:val="7"/>
    <w:lvlOverride w:ilvl="0">
      <w:startOverride w:val="1"/>
    </w:lvlOverride>
  </w:num>
  <w:num w:numId="20" w16cid:durableId="933972215">
    <w:abstractNumId w:val="7"/>
    <w:lvlOverride w:ilvl="0">
      <w:startOverride w:val="1"/>
    </w:lvlOverride>
  </w:num>
  <w:num w:numId="21" w16cid:durableId="1557355296">
    <w:abstractNumId w:val="27"/>
  </w:num>
  <w:num w:numId="22" w16cid:durableId="1751803271">
    <w:abstractNumId w:val="7"/>
    <w:lvlOverride w:ilvl="0">
      <w:startOverride w:val="1"/>
    </w:lvlOverride>
  </w:num>
  <w:num w:numId="23" w16cid:durableId="1964534634">
    <w:abstractNumId w:val="7"/>
    <w:lvlOverride w:ilvl="0">
      <w:startOverride w:val="1"/>
    </w:lvlOverride>
  </w:num>
  <w:num w:numId="24" w16cid:durableId="1320887938">
    <w:abstractNumId w:val="11"/>
  </w:num>
  <w:num w:numId="25" w16cid:durableId="201984944">
    <w:abstractNumId w:val="13"/>
  </w:num>
  <w:num w:numId="26" w16cid:durableId="687369866">
    <w:abstractNumId w:val="16"/>
  </w:num>
  <w:num w:numId="27" w16cid:durableId="1634093175">
    <w:abstractNumId w:val="24"/>
  </w:num>
  <w:num w:numId="28" w16cid:durableId="942497898">
    <w:abstractNumId w:val="4"/>
    <w:lvlOverride w:ilvl="0">
      <w:startOverride w:val="1"/>
    </w:lvlOverride>
  </w:num>
  <w:num w:numId="29" w16cid:durableId="1531411556">
    <w:abstractNumId w:val="14"/>
  </w:num>
  <w:num w:numId="30" w16cid:durableId="719478983">
    <w:abstractNumId w:val="5"/>
  </w:num>
  <w:num w:numId="31" w16cid:durableId="1213007968">
    <w:abstractNumId w:val="20"/>
  </w:num>
  <w:num w:numId="32" w16cid:durableId="533494764">
    <w:abstractNumId w:val="23"/>
  </w:num>
  <w:num w:numId="33" w16cid:durableId="1789545220">
    <w:abstractNumId w:val="18"/>
  </w:num>
  <w:num w:numId="34" w16cid:durableId="2067216795">
    <w:abstractNumId w:val="8"/>
  </w:num>
  <w:num w:numId="35" w16cid:durableId="1945192405">
    <w:abstractNumId w:val="1"/>
  </w:num>
  <w:num w:numId="36" w16cid:durableId="50934200">
    <w:abstractNumId w:val="15"/>
  </w:num>
  <w:num w:numId="37" w16cid:durableId="368069927">
    <w:abstractNumId w:val="19"/>
  </w:num>
  <w:num w:numId="38" w16cid:durableId="955868836">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dvttrsx1z22a6etzw5pttv1fpe52099wrxs&quot;&gt;DIR-196 -  EndNote Library&lt;record-ids&gt;&lt;item&gt;1&lt;/item&gt;&lt;item&gt;2&lt;/item&gt;&lt;item&gt;3&lt;/item&gt;&lt;item&gt;4&lt;/item&gt;&lt;item&gt;5&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1&lt;/item&gt;&lt;item&gt;52&lt;/item&gt;&lt;item&gt;54&lt;/item&gt;&lt;item&gt;55&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6&lt;/item&gt;&lt;item&gt;98&lt;/item&gt;&lt;item&gt;100&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7&lt;/item&gt;&lt;item&gt;138&lt;/item&gt;&lt;item&gt;139&lt;/item&gt;&lt;item&gt;140&lt;/item&gt;&lt;item&gt;142&lt;/item&gt;&lt;item&gt;143&lt;/item&gt;&lt;item&gt;145&lt;/item&gt;&lt;item&gt;146&lt;/item&gt;&lt;item&gt;147&lt;/item&gt;&lt;item&gt;149&lt;/item&gt;&lt;item&gt;150&lt;/item&gt;&lt;item&gt;152&lt;/item&gt;&lt;item&gt;154&lt;/item&gt;&lt;item&gt;155&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1&lt;/item&gt;&lt;item&gt;182&lt;/item&gt;&lt;/record-ids&gt;&lt;/item&gt;&lt;/Libraries&gt;"/>
  </w:docVars>
  <w:rsids>
    <w:rsidRoot w:val="00C642EA"/>
    <w:rsid w:val="00001F19"/>
    <w:rsid w:val="00002E75"/>
    <w:rsid w:val="00002F45"/>
    <w:rsid w:val="000030D2"/>
    <w:rsid w:val="00003BCC"/>
    <w:rsid w:val="0000455E"/>
    <w:rsid w:val="00004C2A"/>
    <w:rsid w:val="00005CDD"/>
    <w:rsid w:val="0000718D"/>
    <w:rsid w:val="00007293"/>
    <w:rsid w:val="00007371"/>
    <w:rsid w:val="00007843"/>
    <w:rsid w:val="00007A7A"/>
    <w:rsid w:val="000124D6"/>
    <w:rsid w:val="000131F1"/>
    <w:rsid w:val="00013916"/>
    <w:rsid w:val="00013EB0"/>
    <w:rsid w:val="00013EB9"/>
    <w:rsid w:val="00014789"/>
    <w:rsid w:val="000148ED"/>
    <w:rsid w:val="00014C7D"/>
    <w:rsid w:val="00014CE2"/>
    <w:rsid w:val="00015896"/>
    <w:rsid w:val="00016D1D"/>
    <w:rsid w:val="00017D0F"/>
    <w:rsid w:val="00017F1A"/>
    <w:rsid w:val="000210D0"/>
    <w:rsid w:val="0002190A"/>
    <w:rsid w:val="00021C1D"/>
    <w:rsid w:val="00022373"/>
    <w:rsid w:val="00022F3C"/>
    <w:rsid w:val="00024029"/>
    <w:rsid w:val="000243B4"/>
    <w:rsid w:val="000269C4"/>
    <w:rsid w:val="00026CDA"/>
    <w:rsid w:val="0002731B"/>
    <w:rsid w:val="000302A2"/>
    <w:rsid w:val="000306F4"/>
    <w:rsid w:val="0003087E"/>
    <w:rsid w:val="00030BD9"/>
    <w:rsid w:val="000328FB"/>
    <w:rsid w:val="00033AF8"/>
    <w:rsid w:val="00034323"/>
    <w:rsid w:val="00034961"/>
    <w:rsid w:val="00035C83"/>
    <w:rsid w:val="000377D5"/>
    <w:rsid w:val="00040AB8"/>
    <w:rsid w:val="00040ECC"/>
    <w:rsid w:val="00041B2D"/>
    <w:rsid w:val="00041C42"/>
    <w:rsid w:val="00042103"/>
    <w:rsid w:val="000445AC"/>
    <w:rsid w:val="00045ADE"/>
    <w:rsid w:val="000463E8"/>
    <w:rsid w:val="00046C3A"/>
    <w:rsid w:val="000503DF"/>
    <w:rsid w:val="00050A0F"/>
    <w:rsid w:val="00050EE4"/>
    <w:rsid w:val="000514CE"/>
    <w:rsid w:val="0005340B"/>
    <w:rsid w:val="000537DA"/>
    <w:rsid w:val="00053887"/>
    <w:rsid w:val="00053E84"/>
    <w:rsid w:val="00054645"/>
    <w:rsid w:val="000547B1"/>
    <w:rsid w:val="00054A22"/>
    <w:rsid w:val="00054B66"/>
    <w:rsid w:val="0005630F"/>
    <w:rsid w:val="00057017"/>
    <w:rsid w:val="00057546"/>
    <w:rsid w:val="00060162"/>
    <w:rsid w:val="00063AD6"/>
    <w:rsid w:val="00065764"/>
    <w:rsid w:val="000674C9"/>
    <w:rsid w:val="000676D4"/>
    <w:rsid w:val="00070D58"/>
    <w:rsid w:val="00070E35"/>
    <w:rsid w:val="00071070"/>
    <w:rsid w:val="000712BB"/>
    <w:rsid w:val="00071B1D"/>
    <w:rsid w:val="00071D10"/>
    <w:rsid w:val="00072036"/>
    <w:rsid w:val="00072232"/>
    <w:rsid w:val="000738D6"/>
    <w:rsid w:val="000748C1"/>
    <w:rsid w:val="00075A7F"/>
    <w:rsid w:val="00075B5D"/>
    <w:rsid w:val="00076061"/>
    <w:rsid w:val="00076613"/>
    <w:rsid w:val="00076EC8"/>
    <w:rsid w:val="00080296"/>
    <w:rsid w:val="00081726"/>
    <w:rsid w:val="00083538"/>
    <w:rsid w:val="0008370C"/>
    <w:rsid w:val="00083837"/>
    <w:rsid w:val="000843DE"/>
    <w:rsid w:val="000845F1"/>
    <w:rsid w:val="0008514C"/>
    <w:rsid w:val="000854CA"/>
    <w:rsid w:val="00085608"/>
    <w:rsid w:val="00085904"/>
    <w:rsid w:val="00086B99"/>
    <w:rsid w:val="00086FD1"/>
    <w:rsid w:val="000906C8"/>
    <w:rsid w:val="0009097D"/>
    <w:rsid w:val="000915DF"/>
    <w:rsid w:val="00091889"/>
    <w:rsid w:val="00091929"/>
    <w:rsid w:val="00091941"/>
    <w:rsid w:val="000927E7"/>
    <w:rsid w:val="00092CB0"/>
    <w:rsid w:val="00093BBF"/>
    <w:rsid w:val="000943DF"/>
    <w:rsid w:val="0009537C"/>
    <w:rsid w:val="00095F72"/>
    <w:rsid w:val="0009610D"/>
    <w:rsid w:val="000971E0"/>
    <w:rsid w:val="00097AAB"/>
    <w:rsid w:val="00097DF1"/>
    <w:rsid w:val="000A0497"/>
    <w:rsid w:val="000A1A44"/>
    <w:rsid w:val="000A55B9"/>
    <w:rsid w:val="000A655F"/>
    <w:rsid w:val="000A6FA7"/>
    <w:rsid w:val="000B08CB"/>
    <w:rsid w:val="000B0B67"/>
    <w:rsid w:val="000B2749"/>
    <w:rsid w:val="000B3B4A"/>
    <w:rsid w:val="000B4209"/>
    <w:rsid w:val="000B60AF"/>
    <w:rsid w:val="000B6448"/>
    <w:rsid w:val="000B6576"/>
    <w:rsid w:val="000B6B56"/>
    <w:rsid w:val="000B6CFA"/>
    <w:rsid w:val="000B6DBC"/>
    <w:rsid w:val="000B6EB1"/>
    <w:rsid w:val="000B71BD"/>
    <w:rsid w:val="000B7801"/>
    <w:rsid w:val="000C0B44"/>
    <w:rsid w:val="000C1FCB"/>
    <w:rsid w:val="000C2085"/>
    <w:rsid w:val="000C26D9"/>
    <w:rsid w:val="000C3479"/>
    <w:rsid w:val="000C372F"/>
    <w:rsid w:val="000C60C2"/>
    <w:rsid w:val="000C7000"/>
    <w:rsid w:val="000C7E7F"/>
    <w:rsid w:val="000D0148"/>
    <w:rsid w:val="000D2828"/>
    <w:rsid w:val="000D29E7"/>
    <w:rsid w:val="000D2F89"/>
    <w:rsid w:val="000D4EB5"/>
    <w:rsid w:val="000D5C3D"/>
    <w:rsid w:val="000D5EF3"/>
    <w:rsid w:val="000D675B"/>
    <w:rsid w:val="000D721F"/>
    <w:rsid w:val="000E09DD"/>
    <w:rsid w:val="000E0BE9"/>
    <w:rsid w:val="000E0D6D"/>
    <w:rsid w:val="000E1271"/>
    <w:rsid w:val="000E1335"/>
    <w:rsid w:val="000E146B"/>
    <w:rsid w:val="000E1791"/>
    <w:rsid w:val="000E17DB"/>
    <w:rsid w:val="000E1BCD"/>
    <w:rsid w:val="000E1FE6"/>
    <w:rsid w:val="000E2FA3"/>
    <w:rsid w:val="000E3533"/>
    <w:rsid w:val="000E4361"/>
    <w:rsid w:val="000E461D"/>
    <w:rsid w:val="000E55DA"/>
    <w:rsid w:val="000F1AD5"/>
    <w:rsid w:val="000F2F6B"/>
    <w:rsid w:val="000F3251"/>
    <w:rsid w:val="000F50A6"/>
    <w:rsid w:val="000F567F"/>
    <w:rsid w:val="000F59D4"/>
    <w:rsid w:val="000F5E85"/>
    <w:rsid w:val="000F6CA9"/>
    <w:rsid w:val="000F75CB"/>
    <w:rsid w:val="00100829"/>
    <w:rsid w:val="00100996"/>
    <w:rsid w:val="001018AF"/>
    <w:rsid w:val="00103200"/>
    <w:rsid w:val="00103A3F"/>
    <w:rsid w:val="00103E9E"/>
    <w:rsid w:val="001047F7"/>
    <w:rsid w:val="00104805"/>
    <w:rsid w:val="00104CB0"/>
    <w:rsid w:val="00104FDC"/>
    <w:rsid w:val="001063A3"/>
    <w:rsid w:val="001069BA"/>
    <w:rsid w:val="001076C1"/>
    <w:rsid w:val="001107D9"/>
    <w:rsid w:val="001111DC"/>
    <w:rsid w:val="00111319"/>
    <w:rsid w:val="00111AF0"/>
    <w:rsid w:val="0011369D"/>
    <w:rsid w:val="00113C20"/>
    <w:rsid w:val="00114229"/>
    <w:rsid w:val="00114B55"/>
    <w:rsid w:val="0011509D"/>
    <w:rsid w:val="00116227"/>
    <w:rsid w:val="00116B35"/>
    <w:rsid w:val="001202D0"/>
    <w:rsid w:val="00121444"/>
    <w:rsid w:val="00122A53"/>
    <w:rsid w:val="00122FD0"/>
    <w:rsid w:val="00123E00"/>
    <w:rsid w:val="00124194"/>
    <w:rsid w:val="00124CF1"/>
    <w:rsid w:val="0012542D"/>
    <w:rsid w:val="00125C30"/>
    <w:rsid w:val="00125D50"/>
    <w:rsid w:val="00125E7A"/>
    <w:rsid w:val="00125FCD"/>
    <w:rsid w:val="00126741"/>
    <w:rsid w:val="00126AE3"/>
    <w:rsid w:val="00126B5F"/>
    <w:rsid w:val="0012708A"/>
    <w:rsid w:val="00127450"/>
    <w:rsid w:val="0012745E"/>
    <w:rsid w:val="00130964"/>
    <w:rsid w:val="001309D0"/>
    <w:rsid w:val="0013178C"/>
    <w:rsid w:val="0013248E"/>
    <w:rsid w:val="00132D83"/>
    <w:rsid w:val="00133D72"/>
    <w:rsid w:val="00133E79"/>
    <w:rsid w:val="0013466C"/>
    <w:rsid w:val="00134ADF"/>
    <w:rsid w:val="001356F7"/>
    <w:rsid w:val="00135FDF"/>
    <w:rsid w:val="0013700F"/>
    <w:rsid w:val="00137A69"/>
    <w:rsid w:val="00137BE6"/>
    <w:rsid w:val="001410BE"/>
    <w:rsid w:val="00142B6D"/>
    <w:rsid w:val="00143012"/>
    <w:rsid w:val="0014335D"/>
    <w:rsid w:val="001435A8"/>
    <w:rsid w:val="00145E14"/>
    <w:rsid w:val="00146960"/>
    <w:rsid w:val="00146BDE"/>
    <w:rsid w:val="0014762E"/>
    <w:rsid w:val="00147B40"/>
    <w:rsid w:val="00147CF2"/>
    <w:rsid w:val="001500A7"/>
    <w:rsid w:val="00150437"/>
    <w:rsid w:val="0015094E"/>
    <w:rsid w:val="00151437"/>
    <w:rsid w:val="00157A24"/>
    <w:rsid w:val="0016103E"/>
    <w:rsid w:val="00161D98"/>
    <w:rsid w:val="001639E3"/>
    <w:rsid w:val="00164217"/>
    <w:rsid w:val="00164339"/>
    <w:rsid w:val="00165F2F"/>
    <w:rsid w:val="00167142"/>
    <w:rsid w:val="00167178"/>
    <w:rsid w:val="0016735A"/>
    <w:rsid w:val="001675F7"/>
    <w:rsid w:val="00167CFB"/>
    <w:rsid w:val="00170255"/>
    <w:rsid w:val="00170583"/>
    <w:rsid w:val="00170E98"/>
    <w:rsid w:val="00171C2D"/>
    <w:rsid w:val="00171D48"/>
    <w:rsid w:val="00173837"/>
    <w:rsid w:val="00174659"/>
    <w:rsid w:val="00174F9D"/>
    <w:rsid w:val="0017586B"/>
    <w:rsid w:val="001768F6"/>
    <w:rsid w:val="001776C0"/>
    <w:rsid w:val="00177DD7"/>
    <w:rsid w:val="00180086"/>
    <w:rsid w:val="001809EB"/>
    <w:rsid w:val="00180DF5"/>
    <w:rsid w:val="00181DCE"/>
    <w:rsid w:val="00181EF5"/>
    <w:rsid w:val="00181FBD"/>
    <w:rsid w:val="00183855"/>
    <w:rsid w:val="00183AAB"/>
    <w:rsid w:val="00183DA8"/>
    <w:rsid w:val="00183E54"/>
    <w:rsid w:val="00184D25"/>
    <w:rsid w:val="00185CD7"/>
    <w:rsid w:val="00186902"/>
    <w:rsid w:val="00191806"/>
    <w:rsid w:val="00192C48"/>
    <w:rsid w:val="00193221"/>
    <w:rsid w:val="0019376F"/>
    <w:rsid w:val="001939FE"/>
    <w:rsid w:val="00194063"/>
    <w:rsid w:val="00194798"/>
    <w:rsid w:val="0019490F"/>
    <w:rsid w:val="00194911"/>
    <w:rsid w:val="001963B9"/>
    <w:rsid w:val="00196957"/>
    <w:rsid w:val="001976E1"/>
    <w:rsid w:val="001A0109"/>
    <w:rsid w:val="001A155D"/>
    <w:rsid w:val="001A1DD6"/>
    <w:rsid w:val="001A24E1"/>
    <w:rsid w:val="001A3075"/>
    <w:rsid w:val="001A38C7"/>
    <w:rsid w:val="001A4B5E"/>
    <w:rsid w:val="001A53E5"/>
    <w:rsid w:val="001A5C59"/>
    <w:rsid w:val="001B06E8"/>
    <w:rsid w:val="001B120D"/>
    <w:rsid w:val="001B2701"/>
    <w:rsid w:val="001B37D0"/>
    <w:rsid w:val="001B424F"/>
    <w:rsid w:val="001B6443"/>
    <w:rsid w:val="001B7AE3"/>
    <w:rsid w:val="001B7FF8"/>
    <w:rsid w:val="001C15FB"/>
    <w:rsid w:val="001C191F"/>
    <w:rsid w:val="001C1B59"/>
    <w:rsid w:val="001C2E56"/>
    <w:rsid w:val="001C3908"/>
    <w:rsid w:val="001C3ADA"/>
    <w:rsid w:val="001C580F"/>
    <w:rsid w:val="001C6732"/>
    <w:rsid w:val="001C7279"/>
    <w:rsid w:val="001C7B9D"/>
    <w:rsid w:val="001C7D69"/>
    <w:rsid w:val="001D018F"/>
    <w:rsid w:val="001D09BF"/>
    <w:rsid w:val="001D0F2F"/>
    <w:rsid w:val="001D11E2"/>
    <w:rsid w:val="001D184A"/>
    <w:rsid w:val="001D18EE"/>
    <w:rsid w:val="001D22E0"/>
    <w:rsid w:val="001D276D"/>
    <w:rsid w:val="001D4AB2"/>
    <w:rsid w:val="001D5782"/>
    <w:rsid w:val="001D66A8"/>
    <w:rsid w:val="001D782A"/>
    <w:rsid w:val="001E00FE"/>
    <w:rsid w:val="001E045F"/>
    <w:rsid w:val="001E0544"/>
    <w:rsid w:val="001E1646"/>
    <w:rsid w:val="001E1A64"/>
    <w:rsid w:val="001E1B95"/>
    <w:rsid w:val="001E270A"/>
    <w:rsid w:val="001E4396"/>
    <w:rsid w:val="001E47A7"/>
    <w:rsid w:val="001E5054"/>
    <w:rsid w:val="001E5F4A"/>
    <w:rsid w:val="001E68CD"/>
    <w:rsid w:val="001E78D9"/>
    <w:rsid w:val="001F0CBF"/>
    <w:rsid w:val="001F0F98"/>
    <w:rsid w:val="001F125F"/>
    <w:rsid w:val="001F16E8"/>
    <w:rsid w:val="001F1728"/>
    <w:rsid w:val="001F1FDB"/>
    <w:rsid w:val="001F26FE"/>
    <w:rsid w:val="001F3015"/>
    <w:rsid w:val="001F3CF3"/>
    <w:rsid w:val="001F5B65"/>
    <w:rsid w:val="001F6197"/>
    <w:rsid w:val="001F61E9"/>
    <w:rsid w:val="00201014"/>
    <w:rsid w:val="00202FED"/>
    <w:rsid w:val="00203CE3"/>
    <w:rsid w:val="0020578A"/>
    <w:rsid w:val="00206E43"/>
    <w:rsid w:val="00210449"/>
    <w:rsid w:val="00210D2A"/>
    <w:rsid w:val="0021157D"/>
    <w:rsid w:val="00212649"/>
    <w:rsid w:val="00213511"/>
    <w:rsid w:val="0021482D"/>
    <w:rsid w:val="00214F4D"/>
    <w:rsid w:val="00216501"/>
    <w:rsid w:val="00216916"/>
    <w:rsid w:val="0022046A"/>
    <w:rsid w:val="002206BE"/>
    <w:rsid w:val="0022173A"/>
    <w:rsid w:val="00222A2F"/>
    <w:rsid w:val="00224413"/>
    <w:rsid w:val="002246E3"/>
    <w:rsid w:val="00225B54"/>
    <w:rsid w:val="002262C3"/>
    <w:rsid w:val="00226F48"/>
    <w:rsid w:val="002301D8"/>
    <w:rsid w:val="00230525"/>
    <w:rsid w:val="00230E1E"/>
    <w:rsid w:val="002316B8"/>
    <w:rsid w:val="00231DC6"/>
    <w:rsid w:val="0023235E"/>
    <w:rsid w:val="00232A99"/>
    <w:rsid w:val="002337D9"/>
    <w:rsid w:val="00234F5B"/>
    <w:rsid w:val="00235903"/>
    <w:rsid w:val="00235D15"/>
    <w:rsid w:val="00235EDA"/>
    <w:rsid w:val="00236C58"/>
    <w:rsid w:val="00236EF6"/>
    <w:rsid w:val="00241523"/>
    <w:rsid w:val="00241A16"/>
    <w:rsid w:val="00241CFA"/>
    <w:rsid w:val="0024352A"/>
    <w:rsid w:val="0024686A"/>
    <w:rsid w:val="00247484"/>
    <w:rsid w:val="00247CEC"/>
    <w:rsid w:val="00247D46"/>
    <w:rsid w:val="00250017"/>
    <w:rsid w:val="00250A8A"/>
    <w:rsid w:val="002527A0"/>
    <w:rsid w:val="00252C75"/>
    <w:rsid w:val="002533C7"/>
    <w:rsid w:val="002535B4"/>
    <w:rsid w:val="0025361F"/>
    <w:rsid w:val="00255535"/>
    <w:rsid w:val="00256845"/>
    <w:rsid w:val="002569A2"/>
    <w:rsid w:val="00257265"/>
    <w:rsid w:val="00257675"/>
    <w:rsid w:val="00261685"/>
    <w:rsid w:val="00261EE6"/>
    <w:rsid w:val="00262145"/>
    <w:rsid w:val="00262A11"/>
    <w:rsid w:val="00262CC3"/>
    <w:rsid w:val="00263C2B"/>
    <w:rsid w:val="00265430"/>
    <w:rsid w:val="00265E4D"/>
    <w:rsid w:val="002660BC"/>
    <w:rsid w:val="002660F3"/>
    <w:rsid w:val="00266F49"/>
    <w:rsid w:val="0026748D"/>
    <w:rsid w:val="00267B03"/>
    <w:rsid w:val="00270334"/>
    <w:rsid w:val="00271A1F"/>
    <w:rsid w:val="002723F2"/>
    <w:rsid w:val="00273886"/>
    <w:rsid w:val="00273DAB"/>
    <w:rsid w:val="002748EF"/>
    <w:rsid w:val="00275FB5"/>
    <w:rsid w:val="00276088"/>
    <w:rsid w:val="00276365"/>
    <w:rsid w:val="00277420"/>
    <w:rsid w:val="00281C1E"/>
    <w:rsid w:val="00281FA1"/>
    <w:rsid w:val="002821EA"/>
    <w:rsid w:val="002837EA"/>
    <w:rsid w:val="00283D99"/>
    <w:rsid w:val="0028457A"/>
    <w:rsid w:val="00287558"/>
    <w:rsid w:val="00287983"/>
    <w:rsid w:val="00290E71"/>
    <w:rsid w:val="002917D3"/>
    <w:rsid w:val="00292BAA"/>
    <w:rsid w:val="00293277"/>
    <w:rsid w:val="0029413A"/>
    <w:rsid w:val="00295BEE"/>
    <w:rsid w:val="0029628E"/>
    <w:rsid w:val="0029678D"/>
    <w:rsid w:val="00296F66"/>
    <w:rsid w:val="00296FDC"/>
    <w:rsid w:val="00297B2B"/>
    <w:rsid w:val="00297F66"/>
    <w:rsid w:val="002A0FDB"/>
    <w:rsid w:val="002A1859"/>
    <w:rsid w:val="002A199A"/>
    <w:rsid w:val="002A21D8"/>
    <w:rsid w:val="002A2DEC"/>
    <w:rsid w:val="002A39CC"/>
    <w:rsid w:val="002A3DC3"/>
    <w:rsid w:val="002A4C49"/>
    <w:rsid w:val="002A5297"/>
    <w:rsid w:val="002A5DA1"/>
    <w:rsid w:val="002A5EE7"/>
    <w:rsid w:val="002A7E19"/>
    <w:rsid w:val="002A7FBB"/>
    <w:rsid w:val="002B0067"/>
    <w:rsid w:val="002B0343"/>
    <w:rsid w:val="002B4DFD"/>
    <w:rsid w:val="002B5185"/>
    <w:rsid w:val="002B678B"/>
    <w:rsid w:val="002B7CAE"/>
    <w:rsid w:val="002C1701"/>
    <w:rsid w:val="002C176E"/>
    <w:rsid w:val="002C2119"/>
    <w:rsid w:val="002C2793"/>
    <w:rsid w:val="002C2C0E"/>
    <w:rsid w:val="002C3197"/>
    <w:rsid w:val="002C35C7"/>
    <w:rsid w:val="002C3B08"/>
    <w:rsid w:val="002C3B68"/>
    <w:rsid w:val="002C4002"/>
    <w:rsid w:val="002C4703"/>
    <w:rsid w:val="002C4EE8"/>
    <w:rsid w:val="002C5DB5"/>
    <w:rsid w:val="002C5F32"/>
    <w:rsid w:val="002C64F8"/>
    <w:rsid w:val="002C660D"/>
    <w:rsid w:val="002C6659"/>
    <w:rsid w:val="002D03DC"/>
    <w:rsid w:val="002D16BD"/>
    <w:rsid w:val="002D1882"/>
    <w:rsid w:val="002D2B07"/>
    <w:rsid w:val="002D4283"/>
    <w:rsid w:val="002D48C9"/>
    <w:rsid w:val="002D495E"/>
    <w:rsid w:val="002D575C"/>
    <w:rsid w:val="002D5840"/>
    <w:rsid w:val="002D5A6C"/>
    <w:rsid w:val="002D7417"/>
    <w:rsid w:val="002D7681"/>
    <w:rsid w:val="002E081E"/>
    <w:rsid w:val="002E09BE"/>
    <w:rsid w:val="002E1815"/>
    <w:rsid w:val="002E1F55"/>
    <w:rsid w:val="002E3508"/>
    <w:rsid w:val="002E44C4"/>
    <w:rsid w:val="002E5273"/>
    <w:rsid w:val="002E535E"/>
    <w:rsid w:val="002E573D"/>
    <w:rsid w:val="002E6CE8"/>
    <w:rsid w:val="002E70B0"/>
    <w:rsid w:val="002E759A"/>
    <w:rsid w:val="002E7C6E"/>
    <w:rsid w:val="002E7EC1"/>
    <w:rsid w:val="002F0A6C"/>
    <w:rsid w:val="002F2155"/>
    <w:rsid w:val="002F26A9"/>
    <w:rsid w:val="002F2A2F"/>
    <w:rsid w:val="002F2FF8"/>
    <w:rsid w:val="002F3E2B"/>
    <w:rsid w:val="002F4D7C"/>
    <w:rsid w:val="002F5571"/>
    <w:rsid w:val="002F61A6"/>
    <w:rsid w:val="002F66BF"/>
    <w:rsid w:val="002F756B"/>
    <w:rsid w:val="003005AD"/>
    <w:rsid w:val="00300C5E"/>
    <w:rsid w:val="00300E69"/>
    <w:rsid w:val="00301C91"/>
    <w:rsid w:val="00302051"/>
    <w:rsid w:val="0030245F"/>
    <w:rsid w:val="00302DA0"/>
    <w:rsid w:val="00302DCA"/>
    <w:rsid w:val="00303D0D"/>
    <w:rsid w:val="00303F2C"/>
    <w:rsid w:val="0030457D"/>
    <w:rsid w:val="00304922"/>
    <w:rsid w:val="003055D7"/>
    <w:rsid w:val="00305E3A"/>
    <w:rsid w:val="00306B37"/>
    <w:rsid w:val="00306BAE"/>
    <w:rsid w:val="0031050B"/>
    <w:rsid w:val="00310E4F"/>
    <w:rsid w:val="00311170"/>
    <w:rsid w:val="00313729"/>
    <w:rsid w:val="00313E5D"/>
    <w:rsid w:val="00314F7C"/>
    <w:rsid w:val="0031516C"/>
    <w:rsid w:val="00317E31"/>
    <w:rsid w:val="00317E45"/>
    <w:rsid w:val="0032003A"/>
    <w:rsid w:val="003242B0"/>
    <w:rsid w:val="003259DA"/>
    <w:rsid w:val="00330112"/>
    <w:rsid w:val="00331AA0"/>
    <w:rsid w:val="003337BB"/>
    <w:rsid w:val="00333B48"/>
    <w:rsid w:val="00334476"/>
    <w:rsid w:val="003349BC"/>
    <w:rsid w:val="00334A99"/>
    <w:rsid w:val="00334CCE"/>
    <w:rsid w:val="00335118"/>
    <w:rsid w:val="00335515"/>
    <w:rsid w:val="003357D1"/>
    <w:rsid w:val="00340215"/>
    <w:rsid w:val="00341570"/>
    <w:rsid w:val="00342DC8"/>
    <w:rsid w:val="003442AA"/>
    <w:rsid w:val="003452D2"/>
    <w:rsid w:val="00345CF9"/>
    <w:rsid w:val="00346B5D"/>
    <w:rsid w:val="00347B57"/>
    <w:rsid w:val="00347D1E"/>
    <w:rsid w:val="003501B6"/>
    <w:rsid w:val="003504EC"/>
    <w:rsid w:val="00350707"/>
    <w:rsid w:val="0035381D"/>
    <w:rsid w:val="00353F84"/>
    <w:rsid w:val="0035715F"/>
    <w:rsid w:val="00357607"/>
    <w:rsid w:val="00360238"/>
    <w:rsid w:val="00360345"/>
    <w:rsid w:val="00360F82"/>
    <w:rsid w:val="0036286F"/>
    <w:rsid w:val="003630D9"/>
    <w:rsid w:val="00363145"/>
    <w:rsid w:val="00363F58"/>
    <w:rsid w:val="00364341"/>
    <w:rsid w:val="0036461E"/>
    <w:rsid w:val="00366692"/>
    <w:rsid w:val="00367757"/>
    <w:rsid w:val="00370533"/>
    <w:rsid w:val="0037081A"/>
    <w:rsid w:val="00370CBE"/>
    <w:rsid w:val="0037141E"/>
    <w:rsid w:val="00371653"/>
    <w:rsid w:val="00372273"/>
    <w:rsid w:val="003730BE"/>
    <w:rsid w:val="0037358F"/>
    <w:rsid w:val="00373591"/>
    <w:rsid w:val="00373BB4"/>
    <w:rsid w:val="00374428"/>
    <w:rsid w:val="00374A84"/>
    <w:rsid w:val="00374C19"/>
    <w:rsid w:val="00374D51"/>
    <w:rsid w:val="00374E08"/>
    <w:rsid w:val="003756AF"/>
    <w:rsid w:val="00375E0E"/>
    <w:rsid w:val="00376E13"/>
    <w:rsid w:val="00377009"/>
    <w:rsid w:val="00377430"/>
    <w:rsid w:val="003777BA"/>
    <w:rsid w:val="0038011D"/>
    <w:rsid w:val="00380680"/>
    <w:rsid w:val="00382176"/>
    <w:rsid w:val="003844CB"/>
    <w:rsid w:val="00385445"/>
    <w:rsid w:val="00385A96"/>
    <w:rsid w:val="00386780"/>
    <w:rsid w:val="003867DC"/>
    <w:rsid w:val="00386CCB"/>
    <w:rsid w:val="00386DBF"/>
    <w:rsid w:val="00390B3A"/>
    <w:rsid w:val="00391919"/>
    <w:rsid w:val="00391C63"/>
    <w:rsid w:val="00391DEC"/>
    <w:rsid w:val="003921FA"/>
    <w:rsid w:val="003926FF"/>
    <w:rsid w:val="00392DE8"/>
    <w:rsid w:val="003938E5"/>
    <w:rsid w:val="0039458D"/>
    <w:rsid w:val="0039620B"/>
    <w:rsid w:val="0039717F"/>
    <w:rsid w:val="00397831"/>
    <w:rsid w:val="0039797D"/>
    <w:rsid w:val="003A0933"/>
    <w:rsid w:val="003A0BC9"/>
    <w:rsid w:val="003A0EC5"/>
    <w:rsid w:val="003A17D8"/>
    <w:rsid w:val="003A181B"/>
    <w:rsid w:val="003A266B"/>
    <w:rsid w:val="003A2D9C"/>
    <w:rsid w:val="003A2FC9"/>
    <w:rsid w:val="003A3C3A"/>
    <w:rsid w:val="003A4286"/>
    <w:rsid w:val="003A6B6E"/>
    <w:rsid w:val="003A6F61"/>
    <w:rsid w:val="003A71AE"/>
    <w:rsid w:val="003A75DA"/>
    <w:rsid w:val="003B0303"/>
    <w:rsid w:val="003B1469"/>
    <w:rsid w:val="003B23C6"/>
    <w:rsid w:val="003B2BFB"/>
    <w:rsid w:val="003B3134"/>
    <w:rsid w:val="003B3C91"/>
    <w:rsid w:val="003B3E7B"/>
    <w:rsid w:val="003B419F"/>
    <w:rsid w:val="003B646E"/>
    <w:rsid w:val="003B6623"/>
    <w:rsid w:val="003B7F19"/>
    <w:rsid w:val="003C02C1"/>
    <w:rsid w:val="003C06B3"/>
    <w:rsid w:val="003C1049"/>
    <w:rsid w:val="003C13EA"/>
    <w:rsid w:val="003C20F5"/>
    <w:rsid w:val="003C37E4"/>
    <w:rsid w:val="003C457D"/>
    <w:rsid w:val="003C7ABB"/>
    <w:rsid w:val="003C7D14"/>
    <w:rsid w:val="003C7FFC"/>
    <w:rsid w:val="003D02D8"/>
    <w:rsid w:val="003D16BF"/>
    <w:rsid w:val="003D1ED3"/>
    <w:rsid w:val="003D2D3A"/>
    <w:rsid w:val="003D36D1"/>
    <w:rsid w:val="003D374E"/>
    <w:rsid w:val="003D3ED6"/>
    <w:rsid w:val="003D51C8"/>
    <w:rsid w:val="003D5308"/>
    <w:rsid w:val="003D5D45"/>
    <w:rsid w:val="003D5E3C"/>
    <w:rsid w:val="003D5FEC"/>
    <w:rsid w:val="003D6676"/>
    <w:rsid w:val="003D7D6E"/>
    <w:rsid w:val="003E021E"/>
    <w:rsid w:val="003E0634"/>
    <w:rsid w:val="003E0721"/>
    <w:rsid w:val="003E0BE4"/>
    <w:rsid w:val="003E0F9F"/>
    <w:rsid w:val="003E16A4"/>
    <w:rsid w:val="003E1964"/>
    <w:rsid w:val="003E220A"/>
    <w:rsid w:val="003E2B1A"/>
    <w:rsid w:val="003E36DC"/>
    <w:rsid w:val="003E37C3"/>
    <w:rsid w:val="003E4EC9"/>
    <w:rsid w:val="003E5724"/>
    <w:rsid w:val="003E5865"/>
    <w:rsid w:val="003E61BB"/>
    <w:rsid w:val="003E75B9"/>
    <w:rsid w:val="003F1613"/>
    <w:rsid w:val="003F18AE"/>
    <w:rsid w:val="003F2ABE"/>
    <w:rsid w:val="003F3247"/>
    <w:rsid w:val="003F4AE9"/>
    <w:rsid w:val="003F526B"/>
    <w:rsid w:val="003F5774"/>
    <w:rsid w:val="003F6CB8"/>
    <w:rsid w:val="004004FE"/>
    <w:rsid w:val="00400A6E"/>
    <w:rsid w:val="00400C66"/>
    <w:rsid w:val="0040101F"/>
    <w:rsid w:val="00401830"/>
    <w:rsid w:val="00402441"/>
    <w:rsid w:val="0040245B"/>
    <w:rsid w:val="004044D5"/>
    <w:rsid w:val="004053EC"/>
    <w:rsid w:val="0040621B"/>
    <w:rsid w:val="004062BB"/>
    <w:rsid w:val="00406320"/>
    <w:rsid w:val="00406808"/>
    <w:rsid w:val="00407D31"/>
    <w:rsid w:val="004100B1"/>
    <w:rsid w:val="004108DC"/>
    <w:rsid w:val="00410BC5"/>
    <w:rsid w:val="00411054"/>
    <w:rsid w:val="00411A8B"/>
    <w:rsid w:val="004123A6"/>
    <w:rsid w:val="00413DA3"/>
    <w:rsid w:val="0041446E"/>
    <w:rsid w:val="00414F0E"/>
    <w:rsid w:val="0041530E"/>
    <w:rsid w:val="00415455"/>
    <w:rsid w:val="004166A8"/>
    <w:rsid w:val="00417446"/>
    <w:rsid w:val="00417F3A"/>
    <w:rsid w:val="00420726"/>
    <w:rsid w:val="00423164"/>
    <w:rsid w:val="00423784"/>
    <w:rsid w:val="00423C38"/>
    <w:rsid w:val="0042527F"/>
    <w:rsid w:val="00426676"/>
    <w:rsid w:val="004266F4"/>
    <w:rsid w:val="00427627"/>
    <w:rsid w:val="00427E68"/>
    <w:rsid w:val="00430989"/>
    <w:rsid w:val="00430A16"/>
    <w:rsid w:val="00431FA2"/>
    <w:rsid w:val="00432F29"/>
    <w:rsid w:val="0043427A"/>
    <w:rsid w:val="00434945"/>
    <w:rsid w:val="00435314"/>
    <w:rsid w:val="004355E8"/>
    <w:rsid w:val="00435B85"/>
    <w:rsid w:val="00435CB2"/>
    <w:rsid w:val="00440DC8"/>
    <w:rsid w:val="00441DD7"/>
    <w:rsid w:val="0044283C"/>
    <w:rsid w:val="004442FD"/>
    <w:rsid w:val="00444B87"/>
    <w:rsid w:val="00444BBE"/>
    <w:rsid w:val="00445C0B"/>
    <w:rsid w:val="004467BE"/>
    <w:rsid w:val="004506A2"/>
    <w:rsid w:val="00450DB0"/>
    <w:rsid w:val="00452B6F"/>
    <w:rsid w:val="004540CA"/>
    <w:rsid w:val="00454840"/>
    <w:rsid w:val="00454A42"/>
    <w:rsid w:val="00454FBD"/>
    <w:rsid w:val="00456D04"/>
    <w:rsid w:val="00461057"/>
    <w:rsid w:val="00462289"/>
    <w:rsid w:val="00462D92"/>
    <w:rsid w:val="0046397C"/>
    <w:rsid w:val="00464D06"/>
    <w:rsid w:val="00465380"/>
    <w:rsid w:val="00465417"/>
    <w:rsid w:val="00465F4D"/>
    <w:rsid w:val="00466D11"/>
    <w:rsid w:val="0046707B"/>
    <w:rsid w:val="00467712"/>
    <w:rsid w:val="004677E5"/>
    <w:rsid w:val="00467CE2"/>
    <w:rsid w:val="00467F00"/>
    <w:rsid w:val="00467F4F"/>
    <w:rsid w:val="004701A6"/>
    <w:rsid w:val="004714CF"/>
    <w:rsid w:val="004716BA"/>
    <w:rsid w:val="0047188E"/>
    <w:rsid w:val="004722A4"/>
    <w:rsid w:val="00472695"/>
    <w:rsid w:val="00473710"/>
    <w:rsid w:val="00473E13"/>
    <w:rsid w:val="0047464D"/>
    <w:rsid w:val="00474A85"/>
    <w:rsid w:val="00474C0D"/>
    <w:rsid w:val="004755AD"/>
    <w:rsid w:val="004762FF"/>
    <w:rsid w:val="00476667"/>
    <w:rsid w:val="00477122"/>
    <w:rsid w:val="0047738A"/>
    <w:rsid w:val="00477722"/>
    <w:rsid w:val="00477A1B"/>
    <w:rsid w:val="004805A8"/>
    <w:rsid w:val="00481437"/>
    <w:rsid w:val="00482487"/>
    <w:rsid w:val="004824B8"/>
    <w:rsid w:val="0048256B"/>
    <w:rsid w:val="00482E38"/>
    <w:rsid w:val="0048393B"/>
    <w:rsid w:val="00484FA7"/>
    <w:rsid w:val="0048571F"/>
    <w:rsid w:val="004859FC"/>
    <w:rsid w:val="00486263"/>
    <w:rsid w:val="00487114"/>
    <w:rsid w:val="004873FF"/>
    <w:rsid w:val="00487E86"/>
    <w:rsid w:val="004900EA"/>
    <w:rsid w:val="004901B6"/>
    <w:rsid w:val="00490A17"/>
    <w:rsid w:val="00490C53"/>
    <w:rsid w:val="00491485"/>
    <w:rsid w:val="004925E4"/>
    <w:rsid w:val="0049296D"/>
    <w:rsid w:val="00492998"/>
    <w:rsid w:val="00493F65"/>
    <w:rsid w:val="00494DB6"/>
    <w:rsid w:val="0049700E"/>
    <w:rsid w:val="004A0594"/>
    <w:rsid w:val="004A0A05"/>
    <w:rsid w:val="004A0D79"/>
    <w:rsid w:val="004A12F8"/>
    <w:rsid w:val="004A198E"/>
    <w:rsid w:val="004A1E93"/>
    <w:rsid w:val="004A47BE"/>
    <w:rsid w:val="004A4E11"/>
    <w:rsid w:val="004A531A"/>
    <w:rsid w:val="004A5354"/>
    <w:rsid w:val="004A54B2"/>
    <w:rsid w:val="004A57C3"/>
    <w:rsid w:val="004A612E"/>
    <w:rsid w:val="004A651C"/>
    <w:rsid w:val="004A7004"/>
    <w:rsid w:val="004A7755"/>
    <w:rsid w:val="004B0D5E"/>
    <w:rsid w:val="004B222A"/>
    <w:rsid w:val="004B278A"/>
    <w:rsid w:val="004B2BB6"/>
    <w:rsid w:val="004B2C18"/>
    <w:rsid w:val="004B31AA"/>
    <w:rsid w:val="004B5BCD"/>
    <w:rsid w:val="004B65C1"/>
    <w:rsid w:val="004B7389"/>
    <w:rsid w:val="004B7D54"/>
    <w:rsid w:val="004C0A71"/>
    <w:rsid w:val="004C0FEB"/>
    <w:rsid w:val="004C28E2"/>
    <w:rsid w:val="004C3419"/>
    <w:rsid w:val="004C3FDA"/>
    <w:rsid w:val="004C5496"/>
    <w:rsid w:val="004C598C"/>
    <w:rsid w:val="004C5E27"/>
    <w:rsid w:val="004C6BF1"/>
    <w:rsid w:val="004D00BE"/>
    <w:rsid w:val="004D011A"/>
    <w:rsid w:val="004D032D"/>
    <w:rsid w:val="004D09E6"/>
    <w:rsid w:val="004D16DF"/>
    <w:rsid w:val="004D1F51"/>
    <w:rsid w:val="004D2D7C"/>
    <w:rsid w:val="004D312D"/>
    <w:rsid w:val="004D3CBD"/>
    <w:rsid w:val="004D4BE2"/>
    <w:rsid w:val="004D4E74"/>
    <w:rsid w:val="004D797F"/>
    <w:rsid w:val="004D7AEC"/>
    <w:rsid w:val="004E0083"/>
    <w:rsid w:val="004E1319"/>
    <w:rsid w:val="004E15DC"/>
    <w:rsid w:val="004E2D90"/>
    <w:rsid w:val="004E3A8C"/>
    <w:rsid w:val="004E3EA9"/>
    <w:rsid w:val="004E49D6"/>
    <w:rsid w:val="004E62D3"/>
    <w:rsid w:val="004E68C5"/>
    <w:rsid w:val="004E7227"/>
    <w:rsid w:val="004E7666"/>
    <w:rsid w:val="004F298E"/>
    <w:rsid w:val="004F61DC"/>
    <w:rsid w:val="004F64E4"/>
    <w:rsid w:val="004F798B"/>
    <w:rsid w:val="0050077B"/>
    <w:rsid w:val="00500F4F"/>
    <w:rsid w:val="00500F68"/>
    <w:rsid w:val="00501B1B"/>
    <w:rsid w:val="005024BC"/>
    <w:rsid w:val="00502649"/>
    <w:rsid w:val="0050296E"/>
    <w:rsid w:val="005033B5"/>
    <w:rsid w:val="00503B4E"/>
    <w:rsid w:val="0050444F"/>
    <w:rsid w:val="00505634"/>
    <w:rsid w:val="0050690D"/>
    <w:rsid w:val="00506B00"/>
    <w:rsid w:val="00506BFF"/>
    <w:rsid w:val="00507340"/>
    <w:rsid w:val="00507737"/>
    <w:rsid w:val="00507938"/>
    <w:rsid w:val="00510E49"/>
    <w:rsid w:val="00511E9D"/>
    <w:rsid w:val="0051261F"/>
    <w:rsid w:val="0051286A"/>
    <w:rsid w:val="005137E8"/>
    <w:rsid w:val="00513B1F"/>
    <w:rsid w:val="0051434C"/>
    <w:rsid w:val="0051441E"/>
    <w:rsid w:val="00515102"/>
    <w:rsid w:val="0051527F"/>
    <w:rsid w:val="00515998"/>
    <w:rsid w:val="00516D5C"/>
    <w:rsid w:val="005216F1"/>
    <w:rsid w:val="005221D4"/>
    <w:rsid w:val="00522FEA"/>
    <w:rsid w:val="00523468"/>
    <w:rsid w:val="00525563"/>
    <w:rsid w:val="0052603C"/>
    <w:rsid w:val="0052686D"/>
    <w:rsid w:val="00526F96"/>
    <w:rsid w:val="005309D5"/>
    <w:rsid w:val="00531110"/>
    <w:rsid w:val="00533134"/>
    <w:rsid w:val="00533158"/>
    <w:rsid w:val="00533CB0"/>
    <w:rsid w:val="00533D4F"/>
    <w:rsid w:val="005351A5"/>
    <w:rsid w:val="00535393"/>
    <w:rsid w:val="00535565"/>
    <w:rsid w:val="00535996"/>
    <w:rsid w:val="005364D9"/>
    <w:rsid w:val="0053673B"/>
    <w:rsid w:val="005373CF"/>
    <w:rsid w:val="005376D5"/>
    <w:rsid w:val="005402F1"/>
    <w:rsid w:val="00541FAF"/>
    <w:rsid w:val="005449FA"/>
    <w:rsid w:val="005450AD"/>
    <w:rsid w:val="0054557A"/>
    <w:rsid w:val="00545FD5"/>
    <w:rsid w:val="00546913"/>
    <w:rsid w:val="005469BF"/>
    <w:rsid w:val="00550F57"/>
    <w:rsid w:val="0055119E"/>
    <w:rsid w:val="005528D7"/>
    <w:rsid w:val="0055310F"/>
    <w:rsid w:val="00553EE3"/>
    <w:rsid w:val="00555282"/>
    <w:rsid w:val="00555D1D"/>
    <w:rsid w:val="00557ABD"/>
    <w:rsid w:val="00562396"/>
    <w:rsid w:val="005623C1"/>
    <w:rsid w:val="005636A3"/>
    <w:rsid w:val="00563EA0"/>
    <w:rsid w:val="005640E6"/>
    <w:rsid w:val="00564853"/>
    <w:rsid w:val="00564B1B"/>
    <w:rsid w:val="005656B5"/>
    <w:rsid w:val="0056642B"/>
    <w:rsid w:val="005665FA"/>
    <w:rsid w:val="00566789"/>
    <w:rsid w:val="005669ED"/>
    <w:rsid w:val="0056714D"/>
    <w:rsid w:val="00567791"/>
    <w:rsid w:val="00570CB5"/>
    <w:rsid w:val="00571B53"/>
    <w:rsid w:val="005720D1"/>
    <w:rsid w:val="005729BD"/>
    <w:rsid w:val="005739A7"/>
    <w:rsid w:val="00575D56"/>
    <w:rsid w:val="0057645A"/>
    <w:rsid w:val="005779F5"/>
    <w:rsid w:val="00581ACC"/>
    <w:rsid w:val="00581EA8"/>
    <w:rsid w:val="00581EBA"/>
    <w:rsid w:val="00582AC9"/>
    <w:rsid w:val="00583BC8"/>
    <w:rsid w:val="005841C9"/>
    <w:rsid w:val="00584C21"/>
    <w:rsid w:val="00584E2C"/>
    <w:rsid w:val="0058582A"/>
    <w:rsid w:val="00586ED4"/>
    <w:rsid w:val="00587822"/>
    <w:rsid w:val="0059045A"/>
    <w:rsid w:val="00592996"/>
    <w:rsid w:val="00593F9D"/>
    <w:rsid w:val="005959E3"/>
    <w:rsid w:val="00595C72"/>
    <w:rsid w:val="00595EEF"/>
    <w:rsid w:val="00596640"/>
    <w:rsid w:val="00597CD7"/>
    <w:rsid w:val="005A0E0A"/>
    <w:rsid w:val="005A14E2"/>
    <w:rsid w:val="005A1765"/>
    <w:rsid w:val="005A1859"/>
    <w:rsid w:val="005A189D"/>
    <w:rsid w:val="005A1D05"/>
    <w:rsid w:val="005A2283"/>
    <w:rsid w:val="005A3641"/>
    <w:rsid w:val="005A4089"/>
    <w:rsid w:val="005A4182"/>
    <w:rsid w:val="005A490E"/>
    <w:rsid w:val="005A4D32"/>
    <w:rsid w:val="005A5AF7"/>
    <w:rsid w:val="005A5C9B"/>
    <w:rsid w:val="005A5D67"/>
    <w:rsid w:val="005B00DB"/>
    <w:rsid w:val="005B1BA2"/>
    <w:rsid w:val="005B4A39"/>
    <w:rsid w:val="005B59D6"/>
    <w:rsid w:val="005B630C"/>
    <w:rsid w:val="005B692A"/>
    <w:rsid w:val="005B6AFC"/>
    <w:rsid w:val="005B6E13"/>
    <w:rsid w:val="005B6FC6"/>
    <w:rsid w:val="005B71AF"/>
    <w:rsid w:val="005B7C1B"/>
    <w:rsid w:val="005C07D5"/>
    <w:rsid w:val="005C11C4"/>
    <w:rsid w:val="005C14F4"/>
    <w:rsid w:val="005C2290"/>
    <w:rsid w:val="005C3C29"/>
    <w:rsid w:val="005C4382"/>
    <w:rsid w:val="005C5D79"/>
    <w:rsid w:val="005C6C86"/>
    <w:rsid w:val="005D0616"/>
    <w:rsid w:val="005D0630"/>
    <w:rsid w:val="005D2697"/>
    <w:rsid w:val="005D27B7"/>
    <w:rsid w:val="005D2EA0"/>
    <w:rsid w:val="005D33A9"/>
    <w:rsid w:val="005D3C8C"/>
    <w:rsid w:val="005D4F89"/>
    <w:rsid w:val="005D5D12"/>
    <w:rsid w:val="005D7596"/>
    <w:rsid w:val="005D7FB7"/>
    <w:rsid w:val="005E0240"/>
    <w:rsid w:val="005E0252"/>
    <w:rsid w:val="005E31A5"/>
    <w:rsid w:val="005E3275"/>
    <w:rsid w:val="005E5AF0"/>
    <w:rsid w:val="005E62DB"/>
    <w:rsid w:val="005E7653"/>
    <w:rsid w:val="005E7731"/>
    <w:rsid w:val="005E7F97"/>
    <w:rsid w:val="005F02FB"/>
    <w:rsid w:val="005F1F53"/>
    <w:rsid w:val="005F2314"/>
    <w:rsid w:val="005F2F9C"/>
    <w:rsid w:val="005F32BE"/>
    <w:rsid w:val="005F35E7"/>
    <w:rsid w:val="005F37B2"/>
    <w:rsid w:val="005F4CCE"/>
    <w:rsid w:val="005F4EB2"/>
    <w:rsid w:val="005F4FE0"/>
    <w:rsid w:val="005F7092"/>
    <w:rsid w:val="005F785F"/>
    <w:rsid w:val="005F7BAD"/>
    <w:rsid w:val="005F7DEF"/>
    <w:rsid w:val="006021AC"/>
    <w:rsid w:val="00603AB8"/>
    <w:rsid w:val="00603E30"/>
    <w:rsid w:val="00603F2A"/>
    <w:rsid w:val="00605E92"/>
    <w:rsid w:val="006114DC"/>
    <w:rsid w:val="00611836"/>
    <w:rsid w:val="00613BCC"/>
    <w:rsid w:val="00613D76"/>
    <w:rsid w:val="00614711"/>
    <w:rsid w:val="00615552"/>
    <w:rsid w:val="00616025"/>
    <w:rsid w:val="00616A5A"/>
    <w:rsid w:val="006175DB"/>
    <w:rsid w:val="00617A2C"/>
    <w:rsid w:val="00617DB5"/>
    <w:rsid w:val="00621DED"/>
    <w:rsid w:val="00621FE2"/>
    <w:rsid w:val="006227E9"/>
    <w:rsid w:val="00622B74"/>
    <w:rsid w:val="00622D98"/>
    <w:rsid w:val="00623B9D"/>
    <w:rsid w:val="00624366"/>
    <w:rsid w:val="00625160"/>
    <w:rsid w:val="00625A83"/>
    <w:rsid w:val="00625EF7"/>
    <w:rsid w:val="0062603A"/>
    <w:rsid w:val="00626D95"/>
    <w:rsid w:val="00626DA5"/>
    <w:rsid w:val="00631476"/>
    <w:rsid w:val="0063215B"/>
    <w:rsid w:val="00633A49"/>
    <w:rsid w:val="00634451"/>
    <w:rsid w:val="00634F0A"/>
    <w:rsid w:val="00635916"/>
    <w:rsid w:val="00635BED"/>
    <w:rsid w:val="00636EDF"/>
    <w:rsid w:val="0063725E"/>
    <w:rsid w:val="006375B8"/>
    <w:rsid w:val="00637D03"/>
    <w:rsid w:val="00641496"/>
    <w:rsid w:val="00641532"/>
    <w:rsid w:val="006417C4"/>
    <w:rsid w:val="0064205A"/>
    <w:rsid w:val="00646627"/>
    <w:rsid w:val="00647809"/>
    <w:rsid w:val="00647988"/>
    <w:rsid w:val="0065003D"/>
    <w:rsid w:val="00650534"/>
    <w:rsid w:val="00650698"/>
    <w:rsid w:val="00650A6F"/>
    <w:rsid w:val="006514D1"/>
    <w:rsid w:val="00651C1A"/>
    <w:rsid w:val="00651DAF"/>
    <w:rsid w:val="00653D08"/>
    <w:rsid w:val="0065405E"/>
    <w:rsid w:val="006540C9"/>
    <w:rsid w:val="00654A9A"/>
    <w:rsid w:val="00655CF4"/>
    <w:rsid w:val="00655F03"/>
    <w:rsid w:val="00656ACB"/>
    <w:rsid w:val="00657134"/>
    <w:rsid w:val="00657CC9"/>
    <w:rsid w:val="00657CDD"/>
    <w:rsid w:val="00661026"/>
    <w:rsid w:val="006617F3"/>
    <w:rsid w:val="006619BF"/>
    <w:rsid w:val="00661BB8"/>
    <w:rsid w:val="0066443D"/>
    <w:rsid w:val="00664AD5"/>
    <w:rsid w:val="00664CB7"/>
    <w:rsid w:val="0066634F"/>
    <w:rsid w:val="00667DC6"/>
    <w:rsid w:val="006706E1"/>
    <w:rsid w:val="006719B1"/>
    <w:rsid w:val="00671D4B"/>
    <w:rsid w:val="006737C5"/>
    <w:rsid w:val="0067645B"/>
    <w:rsid w:val="006764C7"/>
    <w:rsid w:val="00677E85"/>
    <w:rsid w:val="006800C1"/>
    <w:rsid w:val="0068074E"/>
    <w:rsid w:val="00680D31"/>
    <w:rsid w:val="00682527"/>
    <w:rsid w:val="006825D6"/>
    <w:rsid w:val="00683E11"/>
    <w:rsid w:val="00683FB5"/>
    <w:rsid w:val="00691829"/>
    <w:rsid w:val="006919AB"/>
    <w:rsid w:val="00692340"/>
    <w:rsid w:val="006928D2"/>
    <w:rsid w:val="006929D1"/>
    <w:rsid w:val="0069367A"/>
    <w:rsid w:val="006952F1"/>
    <w:rsid w:val="006955CD"/>
    <w:rsid w:val="00696B20"/>
    <w:rsid w:val="00696FFF"/>
    <w:rsid w:val="006A06C8"/>
    <w:rsid w:val="006A1520"/>
    <w:rsid w:val="006A481C"/>
    <w:rsid w:val="006A4FB9"/>
    <w:rsid w:val="006A50DD"/>
    <w:rsid w:val="006A534D"/>
    <w:rsid w:val="006A5534"/>
    <w:rsid w:val="006A611F"/>
    <w:rsid w:val="006A6888"/>
    <w:rsid w:val="006A781D"/>
    <w:rsid w:val="006B1496"/>
    <w:rsid w:val="006B1B69"/>
    <w:rsid w:val="006B2D78"/>
    <w:rsid w:val="006B3545"/>
    <w:rsid w:val="006B4359"/>
    <w:rsid w:val="006B48A1"/>
    <w:rsid w:val="006B4B86"/>
    <w:rsid w:val="006B5E35"/>
    <w:rsid w:val="006B67E0"/>
    <w:rsid w:val="006B70E4"/>
    <w:rsid w:val="006C0901"/>
    <w:rsid w:val="006C2605"/>
    <w:rsid w:val="006C331C"/>
    <w:rsid w:val="006C33C6"/>
    <w:rsid w:val="006C3BA8"/>
    <w:rsid w:val="006C3CD3"/>
    <w:rsid w:val="006C4817"/>
    <w:rsid w:val="006C5AA2"/>
    <w:rsid w:val="006C5F23"/>
    <w:rsid w:val="006C61D9"/>
    <w:rsid w:val="006C6807"/>
    <w:rsid w:val="006C7513"/>
    <w:rsid w:val="006C78AC"/>
    <w:rsid w:val="006C7AFF"/>
    <w:rsid w:val="006D002E"/>
    <w:rsid w:val="006D009C"/>
    <w:rsid w:val="006D01AE"/>
    <w:rsid w:val="006D29D1"/>
    <w:rsid w:val="006D39EB"/>
    <w:rsid w:val="006D61FF"/>
    <w:rsid w:val="006D63D3"/>
    <w:rsid w:val="006D7E1F"/>
    <w:rsid w:val="006E024C"/>
    <w:rsid w:val="006E028A"/>
    <w:rsid w:val="006E056C"/>
    <w:rsid w:val="006E080A"/>
    <w:rsid w:val="006E0AE7"/>
    <w:rsid w:val="006E0FA5"/>
    <w:rsid w:val="006E1306"/>
    <w:rsid w:val="006E1880"/>
    <w:rsid w:val="006E1947"/>
    <w:rsid w:val="006E3F67"/>
    <w:rsid w:val="006E42A0"/>
    <w:rsid w:val="006E59E5"/>
    <w:rsid w:val="006E6932"/>
    <w:rsid w:val="006F00C5"/>
    <w:rsid w:val="006F0581"/>
    <w:rsid w:val="006F059B"/>
    <w:rsid w:val="006F0C42"/>
    <w:rsid w:val="006F0E3F"/>
    <w:rsid w:val="006F0E8B"/>
    <w:rsid w:val="006F163B"/>
    <w:rsid w:val="006F1FC8"/>
    <w:rsid w:val="006F201E"/>
    <w:rsid w:val="006F25FD"/>
    <w:rsid w:val="006F5121"/>
    <w:rsid w:val="006F6BC3"/>
    <w:rsid w:val="006F6E8A"/>
    <w:rsid w:val="006F6EC8"/>
    <w:rsid w:val="006F7059"/>
    <w:rsid w:val="00700B7F"/>
    <w:rsid w:val="007013FA"/>
    <w:rsid w:val="00701DCE"/>
    <w:rsid w:val="00701DF3"/>
    <w:rsid w:val="00701F33"/>
    <w:rsid w:val="00702258"/>
    <w:rsid w:val="0070228F"/>
    <w:rsid w:val="007028B0"/>
    <w:rsid w:val="00702B99"/>
    <w:rsid w:val="00703C54"/>
    <w:rsid w:val="00703E83"/>
    <w:rsid w:val="00704148"/>
    <w:rsid w:val="00704DF3"/>
    <w:rsid w:val="00705938"/>
    <w:rsid w:val="00706902"/>
    <w:rsid w:val="00707D56"/>
    <w:rsid w:val="007113EF"/>
    <w:rsid w:val="00712275"/>
    <w:rsid w:val="00712FE2"/>
    <w:rsid w:val="00714274"/>
    <w:rsid w:val="00714833"/>
    <w:rsid w:val="007148F2"/>
    <w:rsid w:val="00716697"/>
    <w:rsid w:val="00717477"/>
    <w:rsid w:val="00717E2E"/>
    <w:rsid w:val="00720A15"/>
    <w:rsid w:val="00720AA6"/>
    <w:rsid w:val="00720D3A"/>
    <w:rsid w:val="0072313F"/>
    <w:rsid w:val="0072383B"/>
    <w:rsid w:val="0072482A"/>
    <w:rsid w:val="00725B06"/>
    <w:rsid w:val="00725CD0"/>
    <w:rsid w:val="00727B62"/>
    <w:rsid w:val="00731403"/>
    <w:rsid w:val="007318FC"/>
    <w:rsid w:val="00731A98"/>
    <w:rsid w:val="0073205A"/>
    <w:rsid w:val="00732437"/>
    <w:rsid w:val="007345C9"/>
    <w:rsid w:val="00734C59"/>
    <w:rsid w:val="00735D18"/>
    <w:rsid w:val="0073607D"/>
    <w:rsid w:val="0073651D"/>
    <w:rsid w:val="00736666"/>
    <w:rsid w:val="0073687D"/>
    <w:rsid w:val="007369FC"/>
    <w:rsid w:val="007376F6"/>
    <w:rsid w:val="00740AC8"/>
    <w:rsid w:val="00743375"/>
    <w:rsid w:val="00745138"/>
    <w:rsid w:val="00745E49"/>
    <w:rsid w:val="00746278"/>
    <w:rsid w:val="007473B1"/>
    <w:rsid w:val="00747DB8"/>
    <w:rsid w:val="00751762"/>
    <w:rsid w:val="00751915"/>
    <w:rsid w:val="00752246"/>
    <w:rsid w:val="00752687"/>
    <w:rsid w:val="00753589"/>
    <w:rsid w:val="007542D4"/>
    <w:rsid w:val="0075525C"/>
    <w:rsid w:val="007553FF"/>
    <w:rsid w:val="007558BA"/>
    <w:rsid w:val="0075642C"/>
    <w:rsid w:val="00757844"/>
    <w:rsid w:val="00760BD0"/>
    <w:rsid w:val="007614AC"/>
    <w:rsid w:val="00762A2B"/>
    <w:rsid w:val="007648CC"/>
    <w:rsid w:val="00764E5F"/>
    <w:rsid w:val="0076504C"/>
    <w:rsid w:val="00765F04"/>
    <w:rsid w:val="00766162"/>
    <w:rsid w:val="00766FC0"/>
    <w:rsid w:val="00767F1B"/>
    <w:rsid w:val="00771136"/>
    <w:rsid w:val="007718E4"/>
    <w:rsid w:val="00771B70"/>
    <w:rsid w:val="00771B8E"/>
    <w:rsid w:val="007726AE"/>
    <w:rsid w:val="007730D2"/>
    <w:rsid w:val="00773362"/>
    <w:rsid w:val="0077357E"/>
    <w:rsid w:val="007755E9"/>
    <w:rsid w:val="0077656E"/>
    <w:rsid w:val="00776A4C"/>
    <w:rsid w:val="00776AEC"/>
    <w:rsid w:val="00777600"/>
    <w:rsid w:val="00780FF7"/>
    <w:rsid w:val="007810CC"/>
    <w:rsid w:val="00783027"/>
    <w:rsid w:val="00784B8A"/>
    <w:rsid w:val="0078513D"/>
    <w:rsid w:val="00786473"/>
    <w:rsid w:val="007874CD"/>
    <w:rsid w:val="007902B8"/>
    <w:rsid w:val="00791EE9"/>
    <w:rsid w:val="00792028"/>
    <w:rsid w:val="00793811"/>
    <w:rsid w:val="00795909"/>
    <w:rsid w:val="00795C1B"/>
    <w:rsid w:val="007967B1"/>
    <w:rsid w:val="0079773A"/>
    <w:rsid w:val="007A060D"/>
    <w:rsid w:val="007A1697"/>
    <w:rsid w:val="007A1E38"/>
    <w:rsid w:val="007A23FA"/>
    <w:rsid w:val="007A4C58"/>
    <w:rsid w:val="007A58F3"/>
    <w:rsid w:val="007A678E"/>
    <w:rsid w:val="007A73D6"/>
    <w:rsid w:val="007B011F"/>
    <w:rsid w:val="007B0943"/>
    <w:rsid w:val="007B0ED3"/>
    <w:rsid w:val="007B191F"/>
    <w:rsid w:val="007B1ADE"/>
    <w:rsid w:val="007B1CD3"/>
    <w:rsid w:val="007B22E1"/>
    <w:rsid w:val="007B2A0E"/>
    <w:rsid w:val="007B2C68"/>
    <w:rsid w:val="007B341F"/>
    <w:rsid w:val="007B3AE7"/>
    <w:rsid w:val="007B53DE"/>
    <w:rsid w:val="007B568A"/>
    <w:rsid w:val="007B678D"/>
    <w:rsid w:val="007B6E68"/>
    <w:rsid w:val="007B7990"/>
    <w:rsid w:val="007B7ECF"/>
    <w:rsid w:val="007C0438"/>
    <w:rsid w:val="007C0DD2"/>
    <w:rsid w:val="007C17BB"/>
    <w:rsid w:val="007C17D9"/>
    <w:rsid w:val="007C1E2B"/>
    <w:rsid w:val="007C20C7"/>
    <w:rsid w:val="007C245D"/>
    <w:rsid w:val="007C25C9"/>
    <w:rsid w:val="007C2AAE"/>
    <w:rsid w:val="007C30F4"/>
    <w:rsid w:val="007C4F0B"/>
    <w:rsid w:val="007C5609"/>
    <w:rsid w:val="007C797D"/>
    <w:rsid w:val="007D02E8"/>
    <w:rsid w:val="007D0D9C"/>
    <w:rsid w:val="007D1975"/>
    <w:rsid w:val="007D2DA5"/>
    <w:rsid w:val="007D35FF"/>
    <w:rsid w:val="007D3985"/>
    <w:rsid w:val="007D454E"/>
    <w:rsid w:val="007D4CDF"/>
    <w:rsid w:val="007D5317"/>
    <w:rsid w:val="007D5CCB"/>
    <w:rsid w:val="007D6FF3"/>
    <w:rsid w:val="007E1353"/>
    <w:rsid w:val="007E190A"/>
    <w:rsid w:val="007E4389"/>
    <w:rsid w:val="007E5EDF"/>
    <w:rsid w:val="007E6248"/>
    <w:rsid w:val="007E6568"/>
    <w:rsid w:val="007E6866"/>
    <w:rsid w:val="007E6F03"/>
    <w:rsid w:val="007E722B"/>
    <w:rsid w:val="007E7F9B"/>
    <w:rsid w:val="007F04CE"/>
    <w:rsid w:val="007F0623"/>
    <w:rsid w:val="007F0780"/>
    <w:rsid w:val="007F15BB"/>
    <w:rsid w:val="007F2471"/>
    <w:rsid w:val="007F2B38"/>
    <w:rsid w:val="007F2B85"/>
    <w:rsid w:val="007F2E99"/>
    <w:rsid w:val="007F3871"/>
    <w:rsid w:val="007F4106"/>
    <w:rsid w:val="007F4D76"/>
    <w:rsid w:val="007F53B9"/>
    <w:rsid w:val="007F54B1"/>
    <w:rsid w:val="007F6082"/>
    <w:rsid w:val="007F623E"/>
    <w:rsid w:val="007F6283"/>
    <w:rsid w:val="007F7598"/>
    <w:rsid w:val="007F75D4"/>
    <w:rsid w:val="007F75F0"/>
    <w:rsid w:val="007F7E1D"/>
    <w:rsid w:val="008007AD"/>
    <w:rsid w:val="00800B79"/>
    <w:rsid w:val="00801044"/>
    <w:rsid w:val="00801580"/>
    <w:rsid w:val="00801F3E"/>
    <w:rsid w:val="00801FF5"/>
    <w:rsid w:val="00802DBD"/>
    <w:rsid w:val="008037A8"/>
    <w:rsid w:val="008051E2"/>
    <w:rsid w:val="00805661"/>
    <w:rsid w:val="0080581D"/>
    <w:rsid w:val="00805903"/>
    <w:rsid w:val="00806461"/>
    <w:rsid w:val="00806722"/>
    <w:rsid w:val="008068A9"/>
    <w:rsid w:val="008069B2"/>
    <w:rsid w:val="00806C85"/>
    <w:rsid w:val="008071AB"/>
    <w:rsid w:val="00807288"/>
    <w:rsid w:val="00810042"/>
    <w:rsid w:val="00811ED8"/>
    <w:rsid w:val="008131E4"/>
    <w:rsid w:val="00813776"/>
    <w:rsid w:val="00813B24"/>
    <w:rsid w:val="008140B5"/>
    <w:rsid w:val="00814C4B"/>
    <w:rsid w:val="00814E19"/>
    <w:rsid w:val="008157D9"/>
    <w:rsid w:val="00816359"/>
    <w:rsid w:val="00816742"/>
    <w:rsid w:val="00816933"/>
    <w:rsid w:val="00816B01"/>
    <w:rsid w:val="00816F12"/>
    <w:rsid w:val="0082051A"/>
    <w:rsid w:val="00820800"/>
    <w:rsid w:val="0082089B"/>
    <w:rsid w:val="00820CC5"/>
    <w:rsid w:val="00820F94"/>
    <w:rsid w:val="00822106"/>
    <w:rsid w:val="0082244D"/>
    <w:rsid w:val="00822732"/>
    <w:rsid w:val="00822B46"/>
    <w:rsid w:val="008232E2"/>
    <w:rsid w:val="00823DF4"/>
    <w:rsid w:val="00824515"/>
    <w:rsid w:val="00824F1E"/>
    <w:rsid w:val="008258F9"/>
    <w:rsid w:val="00825EEE"/>
    <w:rsid w:val="00826870"/>
    <w:rsid w:val="008268C6"/>
    <w:rsid w:val="00826D51"/>
    <w:rsid w:val="00826FA9"/>
    <w:rsid w:val="00827DF6"/>
    <w:rsid w:val="00830351"/>
    <w:rsid w:val="0083054E"/>
    <w:rsid w:val="00830839"/>
    <w:rsid w:val="00830A4C"/>
    <w:rsid w:val="0083114B"/>
    <w:rsid w:val="00834BDE"/>
    <w:rsid w:val="00834FA3"/>
    <w:rsid w:val="00835A45"/>
    <w:rsid w:val="00835E76"/>
    <w:rsid w:val="00836C31"/>
    <w:rsid w:val="00840528"/>
    <w:rsid w:val="0084105B"/>
    <w:rsid w:val="008417CB"/>
    <w:rsid w:val="00841CFA"/>
    <w:rsid w:val="00841FA8"/>
    <w:rsid w:val="00842B0C"/>
    <w:rsid w:val="00842B97"/>
    <w:rsid w:val="00843236"/>
    <w:rsid w:val="00843439"/>
    <w:rsid w:val="00843CBD"/>
    <w:rsid w:val="008442E2"/>
    <w:rsid w:val="00844908"/>
    <w:rsid w:val="008451DB"/>
    <w:rsid w:val="0084704C"/>
    <w:rsid w:val="0084768F"/>
    <w:rsid w:val="0085029D"/>
    <w:rsid w:val="00852B52"/>
    <w:rsid w:val="00853622"/>
    <w:rsid w:val="00853A18"/>
    <w:rsid w:val="00854408"/>
    <w:rsid w:val="00854584"/>
    <w:rsid w:val="00855152"/>
    <w:rsid w:val="0085560E"/>
    <w:rsid w:val="0085656F"/>
    <w:rsid w:val="008565C7"/>
    <w:rsid w:val="00856BE8"/>
    <w:rsid w:val="00857C50"/>
    <w:rsid w:val="008613F4"/>
    <w:rsid w:val="0086204F"/>
    <w:rsid w:val="008624CB"/>
    <w:rsid w:val="00862A56"/>
    <w:rsid w:val="00862E77"/>
    <w:rsid w:val="008630C8"/>
    <w:rsid w:val="008641D8"/>
    <w:rsid w:val="00866703"/>
    <w:rsid w:val="00867A25"/>
    <w:rsid w:val="00871DFA"/>
    <w:rsid w:val="00871E0F"/>
    <w:rsid w:val="00873826"/>
    <w:rsid w:val="008738FE"/>
    <w:rsid w:val="00874323"/>
    <w:rsid w:val="008748CF"/>
    <w:rsid w:val="008755FE"/>
    <w:rsid w:val="00875A77"/>
    <w:rsid w:val="00875AC2"/>
    <w:rsid w:val="0087698B"/>
    <w:rsid w:val="00877E36"/>
    <w:rsid w:val="00880152"/>
    <w:rsid w:val="00880313"/>
    <w:rsid w:val="008803D2"/>
    <w:rsid w:val="00880B8D"/>
    <w:rsid w:val="00881ED8"/>
    <w:rsid w:val="00882443"/>
    <w:rsid w:val="00885721"/>
    <w:rsid w:val="008858BC"/>
    <w:rsid w:val="00891032"/>
    <w:rsid w:val="008929A0"/>
    <w:rsid w:val="00892FF1"/>
    <w:rsid w:val="00895292"/>
    <w:rsid w:val="00895984"/>
    <w:rsid w:val="00895AC2"/>
    <w:rsid w:val="008973F5"/>
    <w:rsid w:val="00897641"/>
    <w:rsid w:val="008A02B1"/>
    <w:rsid w:val="008A03A7"/>
    <w:rsid w:val="008A0DD5"/>
    <w:rsid w:val="008A0F9B"/>
    <w:rsid w:val="008A1543"/>
    <w:rsid w:val="008A2CAD"/>
    <w:rsid w:val="008A3914"/>
    <w:rsid w:val="008A4307"/>
    <w:rsid w:val="008A46EC"/>
    <w:rsid w:val="008A6715"/>
    <w:rsid w:val="008A6C65"/>
    <w:rsid w:val="008A7ECB"/>
    <w:rsid w:val="008B0189"/>
    <w:rsid w:val="008B0982"/>
    <w:rsid w:val="008B128B"/>
    <w:rsid w:val="008B1E94"/>
    <w:rsid w:val="008B25AA"/>
    <w:rsid w:val="008B2CE9"/>
    <w:rsid w:val="008B3048"/>
    <w:rsid w:val="008B4CAD"/>
    <w:rsid w:val="008B56F7"/>
    <w:rsid w:val="008B5C7D"/>
    <w:rsid w:val="008B692E"/>
    <w:rsid w:val="008B6B07"/>
    <w:rsid w:val="008B6FBF"/>
    <w:rsid w:val="008B7155"/>
    <w:rsid w:val="008B7AC4"/>
    <w:rsid w:val="008B7E60"/>
    <w:rsid w:val="008C008C"/>
    <w:rsid w:val="008C0F16"/>
    <w:rsid w:val="008C1807"/>
    <w:rsid w:val="008C40DD"/>
    <w:rsid w:val="008C5736"/>
    <w:rsid w:val="008C7088"/>
    <w:rsid w:val="008C7922"/>
    <w:rsid w:val="008D1527"/>
    <w:rsid w:val="008D1CA9"/>
    <w:rsid w:val="008D3722"/>
    <w:rsid w:val="008D3B3B"/>
    <w:rsid w:val="008D4C7A"/>
    <w:rsid w:val="008D6C9F"/>
    <w:rsid w:val="008D712F"/>
    <w:rsid w:val="008E000E"/>
    <w:rsid w:val="008E05C9"/>
    <w:rsid w:val="008E0C99"/>
    <w:rsid w:val="008E203A"/>
    <w:rsid w:val="008E2D60"/>
    <w:rsid w:val="008E4766"/>
    <w:rsid w:val="008E4ABE"/>
    <w:rsid w:val="008E5858"/>
    <w:rsid w:val="008E6256"/>
    <w:rsid w:val="008E70D6"/>
    <w:rsid w:val="008F0598"/>
    <w:rsid w:val="008F0C1A"/>
    <w:rsid w:val="008F0F63"/>
    <w:rsid w:val="008F14A4"/>
    <w:rsid w:val="008F15E6"/>
    <w:rsid w:val="008F1AC2"/>
    <w:rsid w:val="008F1E95"/>
    <w:rsid w:val="008F2054"/>
    <w:rsid w:val="008F37BE"/>
    <w:rsid w:val="008F4B84"/>
    <w:rsid w:val="008F6C80"/>
    <w:rsid w:val="008F77D6"/>
    <w:rsid w:val="00900745"/>
    <w:rsid w:val="00901C4A"/>
    <w:rsid w:val="009068DB"/>
    <w:rsid w:val="00906A04"/>
    <w:rsid w:val="00906F19"/>
    <w:rsid w:val="009071F8"/>
    <w:rsid w:val="00907846"/>
    <w:rsid w:val="00910680"/>
    <w:rsid w:val="009106A0"/>
    <w:rsid w:val="009106FE"/>
    <w:rsid w:val="00911CFD"/>
    <w:rsid w:val="00911FAD"/>
    <w:rsid w:val="00911FF4"/>
    <w:rsid w:val="0091205E"/>
    <w:rsid w:val="00914399"/>
    <w:rsid w:val="009143E5"/>
    <w:rsid w:val="00914CD8"/>
    <w:rsid w:val="00920CA4"/>
    <w:rsid w:val="0092144C"/>
    <w:rsid w:val="009218CA"/>
    <w:rsid w:val="00922D09"/>
    <w:rsid w:val="00922E61"/>
    <w:rsid w:val="00923C7D"/>
    <w:rsid w:val="0092431D"/>
    <w:rsid w:val="00924601"/>
    <w:rsid w:val="00925BB2"/>
    <w:rsid w:val="009275ED"/>
    <w:rsid w:val="00927A1D"/>
    <w:rsid w:val="0093251D"/>
    <w:rsid w:val="00932D83"/>
    <w:rsid w:val="009331F7"/>
    <w:rsid w:val="00933505"/>
    <w:rsid w:val="00933626"/>
    <w:rsid w:val="00933D18"/>
    <w:rsid w:val="00934AA1"/>
    <w:rsid w:val="00934B04"/>
    <w:rsid w:val="0093520B"/>
    <w:rsid w:val="009358AE"/>
    <w:rsid w:val="00935E99"/>
    <w:rsid w:val="00937B55"/>
    <w:rsid w:val="00940119"/>
    <w:rsid w:val="00940574"/>
    <w:rsid w:val="00941481"/>
    <w:rsid w:val="00941F2D"/>
    <w:rsid w:val="00942E6D"/>
    <w:rsid w:val="00943220"/>
    <w:rsid w:val="00943D5F"/>
    <w:rsid w:val="009440D3"/>
    <w:rsid w:val="0094478D"/>
    <w:rsid w:val="00944F8C"/>
    <w:rsid w:val="0094505E"/>
    <w:rsid w:val="009453E5"/>
    <w:rsid w:val="00946275"/>
    <w:rsid w:val="00946D4E"/>
    <w:rsid w:val="009471A3"/>
    <w:rsid w:val="009473F5"/>
    <w:rsid w:val="009479FE"/>
    <w:rsid w:val="00950BD0"/>
    <w:rsid w:val="009515FD"/>
    <w:rsid w:val="00951C3E"/>
    <w:rsid w:val="00952704"/>
    <w:rsid w:val="0095309A"/>
    <w:rsid w:val="00953551"/>
    <w:rsid w:val="009535C8"/>
    <w:rsid w:val="00953CBD"/>
    <w:rsid w:val="009542FF"/>
    <w:rsid w:val="00956165"/>
    <w:rsid w:val="00956A83"/>
    <w:rsid w:val="009573FC"/>
    <w:rsid w:val="00957FAE"/>
    <w:rsid w:val="009621A3"/>
    <w:rsid w:val="0096332D"/>
    <w:rsid w:val="00963DEC"/>
    <w:rsid w:val="00964882"/>
    <w:rsid w:val="0096610C"/>
    <w:rsid w:val="009670F4"/>
    <w:rsid w:val="00967770"/>
    <w:rsid w:val="00970B10"/>
    <w:rsid w:val="00970DB6"/>
    <w:rsid w:val="00972796"/>
    <w:rsid w:val="00973B1D"/>
    <w:rsid w:val="009745FB"/>
    <w:rsid w:val="009761B9"/>
    <w:rsid w:val="00977C9B"/>
    <w:rsid w:val="00977F63"/>
    <w:rsid w:val="009809D9"/>
    <w:rsid w:val="00980B48"/>
    <w:rsid w:val="009811CC"/>
    <w:rsid w:val="00981C31"/>
    <w:rsid w:val="00981FCF"/>
    <w:rsid w:val="009820B1"/>
    <w:rsid w:val="009848AC"/>
    <w:rsid w:val="0098506E"/>
    <w:rsid w:val="0098541C"/>
    <w:rsid w:val="00985909"/>
    <w:rsid w:val="00986C88"/>
    <w:rsid w:val="00986CB3"/>
    <w:rsid w:val="00987E53"/>
    <w:rsid w:val="009932A5"/>
    <w:rsid w:val="0099331F"/>
    <w:rsid w:val="00993322"/>
    <w:rsid w:val="00993627"/>
    <w:rsid w:val="0099423B"/>
    <w:rsid w:val="00994D4A"/>
    <w:rsid w:val="009957A2"/>
    <w:rsid w:val="009965CE"/>
    <w:rsid w:val="009966B5"/>
    <w:rsid w:val="0099672E"/>
    <w:rsid w:val="00996C70"/>
    <w:rsid w:val="0099722F"/>
    <w:rsid w:val="00997508"/>
    <w:rsid w:val="0099750A"/>
    <w:rsid w:val="00997C09"/>
    <w:rsid w:val="00997F67"/>
    <w:rsid w:val="009A1037"/>
    <w:rsid w:val="009A127D"/>
    <w:rsid w:val="009A14A4"/>
    <w:rsid w:val="009A1AA2"/>
    <w:rsid w:val="009A2B4A"/>
    <w:rsid w:val="009A2EDB"/>
    <w:rsid w:val="009A4ED3"/>
    <w:rsid w:val="009A541C"/>
    <w:rsid w:val="009A6408"/>
    <w:rsid w:val="009A71A0"/>
    <w:rsid w:val="009A7209"/>
    <w:rsid w:val="009A7244"/>
    <w:rsid w:val="009A786A"/>
    <w:rsid w:val="009A7F79"/>
    <w:rsid w:val="009B0DF9"/>
    <w:rsid w:val="009B2478"/>
    <w:rsid w:val="009B3877"/>
    <w:rsid w:val="009B390E"/>
    <w:rsid w:val="009B3CD4"/>
    <w:rsid w:val="009B3E3C"/>
    <w:rsid w:val="009B7792"/>
    <w:rsid w:val="009C05C8"/>
    <w:rsid w:val="009C089C"/>
    <w:rsid w:val="009C114D"/>
    <w:rsid w:val="009C21B0"/>
    <w:rsid w:val="009C38BF"/>
    <w:rsid w:val="009C41ED"/>
    <w:rsid w:val="009C5724"/>
    <w:rsid w:val="009C5D25"/>
    <w:rsid w:val="009C722A"/>
    <w:rsid w:val="009D0967"/>
    <w:rsid w:val="009D0985"/>
    <w:rsid w:val="009D1A6F"/>
    <w:rsid w:val="009D1AB6"/>
    <w:rsid w:val="009D2D78"/>
    <w:rsid w:val="009D3617"/>
    <w:rsid w:val="009D4B5A"/>
    <w:rsid w:val="009D6606"/>
    <w:rsid w:val="009D671F"/>
    <w:rsid w:val="009D794D"/>
    <w:rsid w:val="009D7A29"/>
    <w:rsid w:val="009E0E0F"/>
    <w:rsid w:val="009E13D7"/>
    <w:rsid w:val="009E1EC7"/>
    <w:rsid w:val="009E2526"/>
    <w:rsid w:val="009E38D8"/>
    <w:rsid w:val="009E3BC9"/>
    <w:rsid w:val="009E5374"/>
    <w:rsid w:val="009E653A"/>
    <w:rsid w:val="009E68FE"/>
    <w:rsid w:val="009F0177"/>
    <w:rsid w:val="009F074B"/>
    <w:rsid w:val="009F1523"/>
    <w:rsid w:val="009F18B7"/>
    <w:rsid w:val="009F1A9A"/>
    <w:rsid w:val="009F3EB5"/>
    <w:rsid w:val="009F4C76"/>
    <w:rsid w:val="009F4D8C"/>
    <w:rsid w:val="009F5ED7"/>
    <w:rsid w:val="009F6966"/>
    <w:rsid w:val="009F6CC9"/>
    <w:rsid w:val="009F72AD"/>
    <w:rsid w:val="009F74BC"/>
    <w:rsid w:val="009F771B"/>
    <w:rsid w:val="00A00C52"/>
    <w:rsid w:val="00A011C9"/>
    <w:rsid w:val="00A01D2D"/>
    <w:rsid w:val="00A03601"/>
    <w:rsid w:val="00A0370C"/>
    <w:rsid w:val="00A03EAE"/>
    <w:rsid w:val="00A064D6"/>
    <w:rsid w:val="00A06B28"/>
    <w:rsid w:val="00A06D7C"/>
    <w:rsid w:val="00A07455"/>
    <w:rsid w:val="00A07C67"/>
    <w:rsid w:val="00A07D43"/>
    <w:rsid w:val="00A115D0"/>
    <w:rsid w:val="00A15D34"/>
    <w:rsid w:val="00A16117"/>
    <w:rsid w:val="00A16864"/>
    <w:rsid w:val="00A16AE5"/>
    <w:rsid w:val="00A17308"/>
    <w:rsid w:val="00A176D2"/>
    <w:rsid w:val="00A23083"/>
    <w:rsid w:val="00A234C5"/>
    <w:rsid w:val="00A24F18"/>
    <w:rsid w:val="00A251EA"/>
    <w:rsid w:val="00A255AA"/>
    <w:rsid w:val="00A2722B"/>
    <w:rsid w:val="00A27369"/>
    <w:rsid w:val="00A27378"/>
    <w:rsid w:val="00A27427"/>
    <w:rsid w:val="00A27AC2"/>
    <w:rsid w:val="00A27BE1"/>
    <w:rsid w:val="00A30F49"/>
    <w:rsid w:val="00A311E3"/>
    <w:rsid w:val="00A3130B"/>
    <w:rsid w:val="00A32E7C"/>
    <w:rsid w:val="00A3311A"/>
    <w:rsid w:val="00A33D21"/>
    <w:rsid w:val="00A33D8D"/>
    <w:rsid w:val="00A3412F"/>
    <w:rsid w:val="00A347A2"/>
    <w:rsid w:val="00A347AC"/>
    <w:rsid w:val="00A35BDD"/>
    <w:rsid w:val="00A36BFC"/>
    <w:rsid w:val="00A36E03"/>
    <w:rsid w:val="00A403D1"/>
    <w:rsid w:val="00A40F1E"/>
    <w:rsid w:val="00A41296"/>
    <w:rsid w:val="00A42E20"/>
    <w:rsid w:val="00A43BFE"/>
    <w:rsid w:val="00A4412F"/>
    <w:rsid w:val="00A4574C"/>
    <w:rsid w:val="00A5169A"/>
    <w:rsid w:val="00A52075"/>
    <w:rsid w:val="00A52604"/>
    <w:rsid w:val="00A53CDB"/>
    <w:rsid w:val="00A54BF4"/>
    <w:rsid w:val="00A54E42"/>
    <w:rsid w:val="00A5513A"/>
    <w:rsid w:val="00A567B3"/>
    <w:rsid w:val="00A5688F"/>
    <w:rsid w:val="00A60805"/>
    <w:rsid w:val="00A60D29"/>
    <w:rsid w:val="00A615BE"/>
    <w:rsid w:val="00A6221B"/>
    <w:rsid w:val="00A62697"/>
    <w:rsid w:val="00A63174"/>
    <w:rsid w:val="00A6370F"/>
    <w:rsid w:val="00A63B7C"/>
    <w:rsid w:val="00A642E1"/>
    <w:rsid w:val="00A65985"/>
    <w:rsid w:val="00A65ECF"/>
    <w:rsid w:val="00A65F79"/>
    <w:rsid w:val="00A66199"/>
    <w:rsid w:val="00A67115"/>
    <w:rsid w:val="00A707B9"/>
    <w:rsid w:val="00A729DE"/>
    <w:rsid w:val="00A73D3E"/>
    <w:rsid w:val="00A7413F"/>
    <w:rsid w:val="00A75378"/>
    <w:rsid w:val="00A763DD"/>
    <w:rsid w:val="00A766B8"/>
    <w:rsid w:val="00A80A56"/>
    <w:rsid w:val="00A80D2F"/>
    <w:rsid w:val="00A8133A"/>
    <w:rsid w:val="00A81348"/>
    <w:rsid w:val="00A8224C"/>
    <w:rsid w:val="00A82F90"/>
    <w:rsid w:val="00A836C5"/>
    <w:rsid w:val="00A8428A"/>
    <w:rsid w:val="00A855D1"/>
    <w:rsid w:val="00A85992"/>
    <w:rsid w:val="00A863FE"/>
    <w:rsid w:val="00A87DC9"/>
    <w:rsid w:val="00A87E4A"/>
    <w:rsid w:val="00A90377"/>
    <w:rsid w:val="00A9049B"/>
    <w:rsid w:val="00A92286"/>
    <w:rsid w:val="00A92CA4"/>
    <w:rsid w:val="00A92D85"/>
    <w:rsid w:val="00A9325F"/>
    <w:rsid w:val="00A939CE"/>
    <w:rsid w:val="00A93DF9"/>
    <w:rsid w:val="00A93F3C"/>
    <w:rsid w:val="00A967CC"/>
    <w:rsid w:val="00A96E29"/>
    <w:rsid w:val="00A97EDC"/>
    <w:rsid w:val="00AA04DA"/>
    <w:rsid w:val="00AA06BC"/>
    <w:rsid w:val="00AA0B4E"/>
    <w:rsid w:val="00AA13A8"/>
    <w:rsid w:val="00AA1F39"/>
    <w:rsid w:val="00AA216C"/>
    <w:rsid w:val="00AA3A0A"/>
    <w:rsid w:val="00AA46D0"/>
    <w:rsid w:val="00AA49EA"/>
    <w:rsid w:val="00AA4C6F"/>
    <w:rsid w:val="00AA6536"/>
    <w:rsid w:val="00AA6C22"/>
    <w:rsid w:val="00AA6FB9"/>
    <w:rsid w:val="00AA70B3"/>
    <w:rsid w:val="00AB0399"/>
    <w:rsid w:val="00AB2597"/>
    <w:rsid w:val="00AB35D9"/>
    <w:rsid w:val="00AB387A"/>
    <w:rsid w:val="00AB3CCE"/>
    <w:rsid w:val="00AB4B8C"/>
    <w:rsid w:val="00AB703D"/>
    <w:rsid w:val="00AB7859"/>
    <w:rsid w:val="00AC10C9"/>
    <w:rsid w:val="00AC2591"/>
    <w:rsid w:val="00AC3BAB"/>
    <w:rsid w:val="00AC3CED"/>
    <w:rsid w:val="00AC49DE"/>
    <w:rsid w:val="00AC50FD"/>
    <w:rsid w:val="00AC60EF"/>
    <w:rsid w:val="00AC637C"/>
    <w:rsid w:val="00AC71B3"/>
    <w:rsid w:val="00AD0A86"/>
    <w:rsid w:val="00AD0D4C"/>
    <w:rsid w:val="00AD19C5"/>
    <w:rsid w:val="00AD1A8A"/>
    <w:rsid w:val="00AD1B59"/>
    <w:rsid w:val="00AD1CE4"/>
    <w:rsid w:val="00AD249C"/>
    <w:rsid w:val="00AD2E7B"/>
    <w:rsid w:val="00AD3AAD"/>
    <w:rsid w:val="00AD3F7D"/>
    <w:rsid w:val="00AD4827"/>
    <w:rsid w:val="00AD5905"/>
    <w:rsid w:val="00AD6AA8"/>
    <w:rsid w:val="00AD6ADD"/>
    <w:rsid w:val="00AD7F60"/>
    <w:rsid w:val="00AE0259"/>
    <w:rsid w:val="00AE1A32"/>
    <w:rsid w:val="00AE1D08"/>
    <w:rsid w:val="00AE2132"/>
    <w:rsid w:val="00AE27E6"/>
    <w:rsid w:val="00AE3F69"/>
    <w:rsid w:val="00AE41DE"/>
    <w:rsid w:val="00AE4D72"/>
    <w:rsid w:val="00AE5F9A"/>
    <w:rsid w:val="00AE757A"/>
    <w:rsid w:val="00AE7657"/>
    <w:rsid w:val="00AF0ED0"/>
    <w:rsid w:val="00AF145C"/>
    <w:rsid w:val="00AF4CF6"/>
    <w:rsid w:val="00AF6191"/>
    <w:rsid w:val="00AF6FCD"/>
    <w:rsid w:val="00AF7DD3"/>
    <w:rsid w:val="00AF7FA2"/>
    <w:rsid w:val="00B00A5A"/>
    <w:rsid w:val="00B01CAB"/>
    <w:rsid w:val="00B03B5B"/>
    <w:rsid w:val="00B04333"/>
    <w:rsid w:val="00B0448C"/>
    <w:rsid w:val="00B04E6D"/>
    <w:rsid w:val="00B04EA0"/>
    <w:rsid w:val="00B058BE"/>
    <w:rsid w:val="00B06277"/>
    <w:rsid w:val="00B107E6"/>
    <w:rsid w:val="00B119CD"/>
    <w:rsid w:val="00B11C7B"/>
    <w:rsid w:val="00B12751"/>
    <w:rsid w:val="00B13A76"/>
    <w:rsid w:val="00B13CEB"/>
    <w:rsid w:val="00B13F00"/>
    <w:rsid w:val="00B14065"/>
    <w:rsid w:val="00B14816"/>
    <w:rsid w:val="00B15507"/>
    <w:rsid w:val="00B15E3E"/>
    <w:rsid w:val="00B172C3"/>
    <w:rsid w:val="00B17D70"/>
    <w:rsid w:val="00B17F09"/>
    <w:rsid w:val="00B17F5C"/>
    <w:rsid w:val="00B17FEA"/>
    <w:rsid w:val="00B20705"/>
    <w:rsid w:val="00B20859"/>
    <w:rsid w:val="00B20AE7"/>
    <w:rsid w:val="00B22B9D"/>
    <w:rsid w:val="00B22F63"/>
    <w:rsid w:val="00B242B4"/>
    <w:rsid w:val="00B24439"/>
    <w:rsid w:val="00B24477"/>
    <w:rsid w:val="00B24751"/>
    <w:rsid w:val="00B259F7"/>
    <w:rsid w:val="00B262D0"/>
    <w:rsid w:val="00B263D0"/>
    <w:rsid w:val="00B26E4F"/>
    <w:rsid w:val="00B26F53"/>
    <w:rsid w:val="00B2795E"/>
    <w:rsid w:val="00B27EB5"/>
    <w:rsid w:val="00B30E88"/>
    <w:rsid w:val="00B32427"/>
    <w:rsid w:val="00B32B71"/>
    <w:rsid w:val="00B33597"/>
    <w:rsid w:val="00B3463C"/>
    <w:rsid w:val="00B3463D"/>
    <w:rsid w:val="00B34BD9"/>
    <w:rsid w:val="00B35A4B"/>
    <w:rsid w:val="00B35DA8"/>
    <w:rsid w:val="00B3681E"/>
    <w:rsid w:val="00B36B62"/>
    <w:rsid w:val="00B40606"/>
    <w:rsid w:val="00B41762"/>
    <w:rsid w:val="00B419B9"/>
    <w:rsid w:val="00B42107"/>
    <w:rsid w:val="00B42B56"/>
    <w:rsid w:val="00B4303B"/>
    <w:rsid w:val="00B4325D"/>
    <w:rsid w:val="00B4356B"/>
    <w:rsid w:val="00B43943"/>
    <w:rsid w:val="00B44E42"/>
    <w:rsid w:val="00B4511B"/>
    <w:rsid w:val="00B46488"/>
    <w:rsid w:val="00B47122"/>
    <w:rsid w:val="00B508A6"/>
    <w:rsid w:val="00B50FBF"/>
    <w:rsid w:val="00B51D48"/>
    <w:rsid w:val="00B521CA"/>
    <w:rsid w:val="00B52491"/>
    <w:rsid w:val="00B52659"/>
    <w:rsid w:val="00B526DB"/>
    <w:rsid w:val="00B53356"/>
    <w:rsid w:val="00B53520"/>
    <w:rsid w:val="00B542CE"/>
    <w:rsid w:val="00B54BA7"/>
    <w:rsid w:val="00B55925"/>
    <w:rsid w:val="00B55E8F"/>
    <w:rsid w:val="00B5611E"/>
    <w:rsid w:val="00B569DF"/>
    <w:rsid w:val="00B56E38"/>
    <w:rsid w:val="00B575CA"/>
    <w:rsid w:val="00B576EA"/>
    <w:rsid w:val="00B57A41"/>
    <w:rsid w:val="00B57EB9"/>
    <w:rsid w:val="00B60A75"/>
    <w:rsid w:val="00B61FA0"/>
    <w:rsid w:val="00B62166"/>
    <w:rsid w:val="00B62964"/>
    <w:rsid w:val="00B63F77"/>
    <w:rsid w:val="00B64CDD"/>
    <w:rsid w:val="00B64F31"/>
    <w:rsid w:val="00B651D9"/>
    <w:rsid w:val="00B652C5"/>
    <w:rsid w:val="00B65F18"/>
    <w:rsid w:val="00B661DE"/>
    <w:rsid w:val="00B6726D"/>
    <w:rsid w:val="00B70607"/>
    <w:rsid w:val="00B70A1E"/>
    <w:rsid w:val="00B70C99"/>
    <w:rsid w:val="00B70D74"/>
    <w:rsid w:val="00B712A7"/>
    <w:rsid w:val="00B7180F"/>
    <w:rsid w:val="00B73B24"/>
    <w:rsid w:val="00B73E92"/>
    <w:rsid w:val="00B744BB"/>
    <w:rsid w:val="00B75F85"/>
    <w:rsid w:val="00B765D5"/>
    <w:rsid w:val="00B766AD"/>
    <w:rsid w:val="00B8171A"/>
    <w:rsid w:val="00B8184C"/>
    <w:rsid w:val="00B81871"/>
    <w:rsid w:val="00B818FC"/>
    <w:rsid w:val="00B81E47"/>
    <w:rsid w:val="00B839A3"/>
    <w:rsid w:val="00B83DC7"/>
    <w:rsid w:val="00B83F88"/>
    <w:rsid w:val="00B8425A"/>
    <w:rsid w:val="00B84396"/>
    <w:rsid w:val="00B84E96"/>
    <w:rsid w:val="00B854CC"/>
    <w:rsid w:val="00B85E63"/>
    <w:rsid w:val="00B871CC"/>
    <w:rsid w:val="00B90AE1"/>
    <w:rsid w:val="00B91C59"/>
    <w:rsid w:val="00B92D22"/>
    <w:rsid w:val="00B92DB6"/>
    <w:rsid w:val="00B92F00"/>
    <w:rsid w:val="00B932E7"/>
    <w:rsid w:val="00B95634"/>
    <w:rsid w:val="00B9573F"/>
    <w:rsid w:val="00B96315"/>
    <w:rsid w:val="00B96B09"/>
    <w:rsid w:val="00B97A5C"/>
    <w:rsid w:val="00B97B35"/>
    <w:rsid w:val="00BA068D"/>
    <w:rsid w:val="00BA16C1"/>
    <w:rsid w:val="00BA184A"/>
    <w:rsid w:val="00BA2E86"/>
    <w:rsid w:val="00BA2FB0"/>
    <w:rsid w:val="00BA3A4C"/>
    <w:rsid w:val="00BA3DEA"/>
    <w:rsid w:val="00BA417A"/>
    <w:rsid w:val="00BA4424"/>
    <w:rsid w:val="00BA4684"/>
    <w:rsid w:val="00BA4B87"/>
    <w:rsid w:val="00BA50DC"/>
    <w:rsid w:val="00BA5922"/>
    <w:rsid w:val="00BB03CF"/>
    <w:rsid w:val="00BB0A8F"/>
    <w:rsid w:val="00BB1A04"/>
    <w:rsid w:val="00BB23CB"/>
    <w:rsid w:val="00BB2675"/>
    <w:rsid w:val="00BB5448"/>
    <w:rsid w:val="00BB5C83"/>
    <w:rsid w:val="00BB600A"/>
    <w:rsid w:val="00BB7F19"/>
    <w:rsid w:val="00BB7F70"/>
    <w:rsid w:val="00BC0566"/>
    <w:rsid w:val="00BC0F1F"/>
    <w:rsid w:val="00BC2C45"/>
    <w:rsid w:val="00BC31A7"/>
    <w:rsid w:val="00BC3B73"/>
    <w:rsid w:val="00BC3B83"/>
    <w:rsid w:val="00BC6036"/>
    <w:rsid w:val="00BC6BA5"/>
    <w:rsid w:val="00BC749D"/>
    <w:rsid w:val="00BD117E"/>
    <w:rsid w:val="00BD19F0"/>
    <w:rsid w:val="00BD25EE"/>
    <w:rsid w:val="00BD2DFD"/>
    <w:rsid w:val="00BD3839"/>
    <w:rsid w:val="00BD4E48"/>
    <w:rsid w:val="00BE11E8"/>
    <w:rsid w:val="00BE137D"/>
    <w:rsid w:val="00BE5349"/>
    <w:rsid w:val="00BE623A"/>
    <w:rsid w:val="00BE7709"/>
    <w:rsid w:val="00BE7DF7"/>
    <w:rsid w:val="00BE7F14"/>
    <w:rsid w:val="00BF0EE8"/>
    <w:rsid w:val="00BF2C79"/>
    <w:rsid w:val="00BF3EDE"/>
    <w:rsid w:val="00BF5681"/>
    <w:rsid w:val="00BF6881"/>
    <w:rsid w:val="00BF6AE1"/>
    <w:rsid w:val="00C00994"/>
    <w:rsid w:val="00C00C52"/>
    <w:rsid w:val="00C01A10"/>
    <w:rsid w:val="00C01F7E"/>
    <w:rsid w:val="00C027AC"/>
    <w:rsid w:val="00C0302E"/>
    <w:rsid w:val="00C05479"/>
    <w:rsid w:val="00C06279"/>
    <w:rsid w:val="00C10CE1"/>
    <w:rsid w:val="00C11134"/>
    <w:rsid w:val="00C123C1"/>
    <w:rsid w:val="00C128F5"/>
    <w:rsid w:val="00C14A8C"/>
    <w:rsid w:val="00C16935"/>
    <w:rsid w:val="00C1782B"/>
    <w:rsid w:val="00C2017F"/>
    <w:rsid w:val="00C20A81"/>
    <w:rsid w:val="00C20AAA"/>
    <w:rsid w:val="00C21113"/>
    <w:rsid w:val="00C21E11"/>
    <w:rsid w:val="00C22CB3"/>
    <w:rsid w:val="00C22CFA"/>
    <w:rsid w:val="00C235CB"/>
    <w:rsid w:val="00C23B66"/>
    <w:rsid w:val="00C24369"/>
    <w:rsid w:val="00C24A46"/>
    <w:rsid w:val="00C24B39"/>
    <w:rsid w:val="00C256B6"/>
    <w:rsid w:val="00C26752"/>
    <w:rsid w:val="00C271BE"/>
    <w:rsid w:val="00C27F1E"/>
    <w:rsid w:val="00C3096A"/>
    <w:rsid w:val="00C32966"/>
    <w:rsid w:val="00C345B9"/>
    <w:rsid w:val="00C34A9A"/>
    <w:rsid w:val="00C35167"/>
    <w:rsid w:val="00C357F0"/>
    <w:rsid w:val="00C366DC"/>
    <w:rsid w:val="00C3719E"/>
    <w:rsid w:val="00C42C10"/>
    <w:rsid w:val="00C43056"/>
    <w:rsid w:val="00C4323B"/>
    <w:rsid w:val="00C4392E"/>
    <w:rsid w:val="00C43E7E"/>
    <w:rsid w:val="00C43F30"/>
    <w:rsid w:val="00C445C8"/>
    <w:rsid w:val="00C45748"/>
    <w:rsid w:val="00C46AB2"/>
    <w:rsid w:val="00C46FBB"/>
    <w:rsid w:val="00C4712E"/>
    <w:rsid w:val="00C507C1"/>
    <w:rsid w:val="00C50FDD"/>
    <w:rsid w:val="00C512A4"/>
    <w:rsid w:val="00C51367"/>
    <w:rsid w:val="00C5185C"/>
    <w:rsid w:val="00C52643"/>
    <w:rsid w:val="00C5277E"/>
    <w:rsid w:val="00C52F04"/>
    <w:rsid w:val="00C5346B"/>
    <w:rsid w:val="00C54803"/>
    <w:rsid w:val="00C56B32"/>
    <w:rsid w:val="00C56BB7"/>
    <w:rsid w:val="00C56DBB"/>
    <w:rsid w:val="00C5760B"/>
    <w:rsid w:val="00C57F84"/>
    <w:rsid w:val="00C607A8"/>
    <w:rsid w:val="00C60C97"/>
    <w:rsid w:val="00C62DE5"/>
    <w:rsid w:val="00C637E2"/>
    <w:rsid w:val="00C63B95"/>
    <w:rsid w:val="00C63F03"/>
    <w:rsid w:val="00C642EA"/>
    <w:rsid w:val="00C64751"/>
    <w:rsid w:val="00C649A2"/>
    <w:rsid w:val="00C66E72"/>
    <w:rsid w:val="00C67439"/>
    <w:rsid w:val="00C67494"/>
    <w:rsid w:val="00C67BC8"/>
    <w:rsid w:val="00C718D6"/>
    <w:rsid w:val="00C72A54"/>
    <w:rsid w:val="00C7408C"/>
    <w:rsid w:val="00C7492B"/>
    <w:rsid w:val="00C74FA3"/>
    <w:rsid w:val="00C759C0"/>
    <w:rsid w:val="00C76A00"/>
    <w:rsid w:val="00C819E0"/>
    <w:rsid w:val="00C81D44"/>
    <w:rsid w:val="00C836A5"/>
    <w:rsid w:val="00C84A80"/>
    <w:rsid w:val="00C84CC1"/>
    <w:rsid w:val="00C84DFB"/>
    <w:rsid w:val="00C8520B"/>
    <w:rsid w:val="00C85BD3"/>
    <w:rsid w:val="00C866B7"/>
    <w:rsid w:val="00C906DD"/>
    <w:rsid w:val="00C915B2"/>
    <w:rsid w:val="00C91E3C"/>
    <w:rsid w:val="00C927DA"/>
    <w:rsid w:val="00C92B1F"/>
    <w:rsid w:val="00C95F8F"/>
    <w:rsid w:val="00C97481"/>
    <w:rsid w:val="00C977A5"/>
    <w:rsid w:val="00CA03BD"/>
    <w:rsid w:val="00CA0412"/>
    <w:rsid w:val="00CA05D4"/>
    <w:rsid w:val="00CA0B57"/>
    <w:rsid w:val="00CA1064"/>
    <w:rsid w:val="00CA169B"/>
    <w:rsid w:val="00CA28AF"/>
    <w:rsid w:val="00CA2AB0"/>
    <w:rsid w:val="00CA2CCA"/>
    <w:rsid w:val="00CA34CF"/>
    <w:rsid w:val="00CA3FCE"/>
    <w:rsid w:val="00CA49A1"/>
    <w:rsid w:val="00CA558F"/>
    <w:rsid w:val="00CA55D5"/>
    <w:rsid w:val="00CA5B16"/>
    <w:rsid w:val="00CB18D2"/>
    <w:rsid w:val="00CB2F49"/>
    <w:rsid w:val="00CB3268"/>
    <w:rsid w:val="00CB33B9"/>
    <w:rsid w:val="00CB43EC"/>
    <w:rsid w:val="00CB5966"/>
    <w:rsid w:val="00CB5B3D"/>
    <w:rsid w:val="00CB60B6"/>
    <w:rsid w:val="00CB6DD5"/>
    <w:rsid w:val="00CB6FB5"/>
    <w:rsid w:val="00CC0217"/>
    <w:rsid w:val="00CC1719"/>
    <w:rsid w:val="00CC17A7"/>
    <w:rsid w:val="00CC215E"/>
    <w:rsid w:val="00CC4087"/>
    <w:rsid w:val="00CC4D94"/>
    <w:rsid w:val="00CC6349"/>
    <w:rsid w:val="00CC6448"/>
    <w:rsid w:val="00CC6812"/>
    <w:rsid w:val="00CC6E8D"/>
    <w:rsid w:val="00CC755D"/>
    <w:rsid w:val="00CD011C"/>
    <w:rsid w:val="00CD1ECD"/>
    <w:rsid w:val="00CD22DB"/>
    <w:rsid w:val="00CD31E6"/>
    <w:rsid w:val="00CD3768"/>
    <w:rsid w:val="00CD51C8"/>
    <w:rsid w:val="00CD55F7"/>
    <w:rsid w:val="00CD71D5"/>
    <w:rsid w:val="00CE1470"/>
    <w:rsid w:val="00CE16BB"/>
    <w:rsid w:val="00CE19A5"/>
    <w:rsid w:val="00CE215C"/>
    <w:rsid w:val="00CE2258"/>
    <w:rsid w:val="00CE33A9"/>
    <w:rsid w:val="00CE37A2"/>
    <w:rsid w:val="00CE37EB"/>
    <w:rsid w:val="00CE462E"/>
    <w:rsid w:val="00CE4D84"/>
    <w:rsid w:val="00CE4DB2"/>
    <w:rsid w:val="00CE520D"/>
    <w:rsid w:val="00CE6629"/>
    <w:rsid w:val="00CE6D21"/>
    <w:rsid w:val="00CE7A27"/>
    <w:rsid w:val="00CF024C"/>
    <w:rsid w:val="00CF035B"/>
    <w:rsid w:val="00CF051C"/>
    <w:rsid w:val="00CF1CA7"/>
    <w:rsid w:val="00CF22BF"/>
    <w:rsid w:val="00CF45C0"/>
    <w:rsid w:val="00CF4FE7"/>
    <w:rsid w:val="00CF75BD"/>
    <w:rsid w:val="00D007E0"/>
    <w:rsid w:val="00D0101C"/>
    <w:rsid w:val="00D011A5"/>
    <w:rsid w:val="00D0185B"/>
    <w:rsid w:val="00D01BDB"/>
    <w:rsid w:val="00D04591"/>
    <w:rsid w:val="00D0463E"/>
    <w:rsid w:val="00D0499B"/>
    <w:rsid w:val="00D05350"/>
    <w:rsid w:val="00D06014"/>
    <w:rsid w:val="00D078B7"/>
    <w:rsid w:val="00D07EC5"/>
    <w:rsid w:val="00D12260"/>
    <w:rsid w:val="00D122EC"/>
    <w:rsid w:val="00D122FB"/>
    <w:rsid w:val="00D125F2"/>
    <w:rsid w:val="00D13CD2"/>
    <w:rsid w:val="00D140FB"/>
    <w:rsid w:val="00D14209"/>
    <w:rsid w:val="00D1454D"/>
    <w:rsid w:val="00D148F7"/>
    <w:rsid w:val="00D14BA9"/>
    <w:rsid w:val="00D14C58"/>
    <w:rsid w:val="00D15946"/>
    <w:rsid w:val="00D205E9"/>
    <w:rsid w:val="00D2069C"/>
    <w:rsid w:val="00D20E27"/>
    <w:rsid w:val="00D21C55"/>
    <w:rsid w:val="00D21F62"/>
    <w:rsid w:val="00D22DF4"/>
    <w:rsid w:val="00D22E79"/>
    <w:rsid w:val="00D231F0"/>
    <w:rsid w:val="00D23CCE"/>
    <w:rsid w:val="00D24C09"/>
    <w:rsid w:val="00D2518C"/>
    <w:rsid w:val="00D253CC"/>
    <w:rsid w:val="00D25959"/>
    <w:rsid w:val="00D25A91"/>
    <w:rsid w:val="00D26D9C"/>
    <w:rsid w:val="00D270C5"/>
    <w:rsid w:val="00D2727A"/>
    <w:rsid w:val="00D273EB"/>
    <w:rsid w:val="00D2740F"/>
    <w:rsid w:val="00D27BF2"/>
    <w:rsid w:val="00D3025F"/>
    <w:rsid w:val="00D307EE"/>
    <w:rsid w:val="00D30BCD"/>
    <w:rsid w:val="00D3111D"/>
    <w:rsid w:val="00D323A6"/>
    <w:rsid w:val="00D32B10"/>
    <w:rsid w:val="00D32EB4"/>
    <w:rsid w:val="00D33494"/>
    <w:rsid w:val="00D33701"/>
    <w:rsid w:val="00D343DC"/>
    <w:rsid w:val="00D34FA7"/>
    <w:rsid w:val="00D35AE1"/>
    <w:rsid w:val="00D361F4"/>
    <w:rsid w:val="00D36B2A"/>
    <w:rsid w:val="00D377A6"/>
    <w:rsid w:val="00D40CE1"/>
    <w:rsid w:val="00D41434"/>
    <w:rsid w:val="00D41B45"/>
    <w:rsid w:val="00D435B5"/>
    <w:rsid w:val="00D43CAD"/>
    <w:rsid w:val="00D4412E"/>
    <w:rsid w:val="00D44A47"/>
    <w:rsid w:val="00D45CAA"/>
    <w:rsid w:val="00D471BC"/>
    <w:rsid w:val="00D474B2"/>
    <w:rsid w:val="00D477F4"/>
    <w:rsid w:val="00D50EB4"/>
    <w:rsid w:val="00D5131E"/>
    <w:rsid w:val="00D51A55"/>
    <w:rsid w:val="00D5237B"/>
    <w:rsid w:val="00D5336C"/>
    <w:rsid w:val="00D53FED"/>
    <w:rsid w:val="00D54AA6"/>
    <w:rsid w:val="00D54EC4"/>
    <w:rsid w:val="00D55A4E"/>
    <w:rsid w:val="00D56EDA"/>
    <w:rsid w:val="00D571D6"/>
    <w:rsid w:val="00D57983"/>
    <w:rsid w:val="00D6084B"/>
    <w:rsid w:val="00D62345"/>
    <w:rsid w:val="00D62AEC"/>
    <w:rsid w:val="00D62C8A"/>
    <w:rsid w:val="00D64CFE"/>
    <w:rsid w:val="00D64F4A"/>
    <w:rsid w:val="00D65D92"/>
    <w:rsid w:val="00D66338"/>
    <w:rsid w:val="00D668DC"/>
    <w:rsid w:val="00D66EBA"/>
    <w:rsid w:val="00D70874"/>
    <w:rsid w:val="00D715D0"/>
    <w:rsid w:val="00D72B25"/>
    <w:rsid w:val="00D73915"/>
    <w:rsid w:val="00D73A6B"/>
    <w:rsid w:val="00D743E6"/>
    <w:rsid w:val="00D76F2D"/>
    <w:rsid w:val="00D77F13"/>
    <w:rsid w:val="00D80901"/>
    <w:rsid w:val="00D829D2"/>
    <w:rsid w:val="00D835DF"/>
    <w:rsid w:val="00D839FD"/>
    <w:rsid w:val="00D8469F"/>
    <w:rsid w:val="00D85AE9"/>
    <w:rsid w:val="00D8796C"/>
    <w:rsid w:val="00D90383"/>
    <w:rsid w:val="00D90E53"/>
    <w:rsid w:val="00D91A23"/>
    <w:rsid w:val="00D9291A"/>
    <w:rsid w:val="00D94F27"/>
    <w:rsid w:val="00D962CD"/>
    <w:rsid w:val="00D9694D"/>
    <w:rsid w:val="00D975E1"/>
    <w:rsid w:val="00D97E01"/>
    <w:rsid w:val="00D97FA1"/>
    <w:rsid w:val="00DA3955"/>
    <w:rsid w:val="00DA619D"/>
    <w:rsid w:val="00DA6A42"/>
    <w:rsid w:val="00DA761F"/>
    <w:rsid w:val="00DB0138"/>
    <w:rsid w:val="00DB015C"/>
    <w:rsid w:val="00DB0189"/>
    <w:rsid w:val="00DB047B"/>
    <w:rsid w:val="00DB1480"/>
    <w:rsid w:val="00DB18B1"/>
    <w:rsid w:val="00DB22A1"/>
    <w:rsid w:val="00DB2C2B"/>
    <w:rsid w:val="00DB31C9"/>
    <w:rsid w:val="00DB3280"/>
    <w:rsid w:val="00DB5DA7"/>
    <w:rsid w:val="00DB6198"/>
    <w:rsid w:val="00DB6865"/>
    <w:rsid w:val="00DB6A8D"/>
    <w:rsid w:val="00DB6ECF"/>
    <w:rsid w:val="00DC082D"/>
    <w:rsid w:val="00DC143B"/>
    <w:rsid w:val="00DC20E5"/>
    <w:rsid w:val="00DC2206"/>
    <w:rsid w:val="00DC2FCE"/>
    <w:rsid w:val="00DC3745"/>
    <w:rsid w:val="00DC3CF8"/>
    <w:rsid w:val="00DC3EAC"/>
    <w:rsid w:val="00DC526E"/>
    <w:rsid w:val="00DC5F3E"/>
    <w:rsid w:val="00DC7251"/>
    <w:rsid w:val="00DD1171"/>
    <w:rsid w:val="00DD1562"/>
    <w:rsid w:val="00DD1BD3"/>
    <w:rsid w:val="00DD22D0"/>
    <w:rsid w:val="00DD263C"/>
    <w:rsid w:val="00DD2742"/>
    <w:rsid w:val="00DD61FC"/>
    <w:rsid w:val="00DD66A3"/>
    <w:rsid w:val="00DD7396"/>
    <w:rsid w:val="00DD759C"/>
    <w:rsid w:val="00DE2400"/>
    <w:rsid w:val="00DE3196"/>
    <w:rsid w:val="00DE33EC"/>
    <w:rsid w:val="00DE443F"/>
    <w:rsid w:val="00DE44F9"/>
    <w:rsid w:val="00DE4955"/>
    <w:rsid w:val="00DE4969"/>
    <w:rsid w:val="00DE606F"/>
    <w:rsid w:val="00DE6587"/>
    <w:rsid w:val="00DE6687"/>
    <w:rsid w:val="00DE66DA"/>
    <w:rsid w:val="00DE7550"/>
    <w:rsid w:val="00DF0373"/>
    <w:rsid w:val="00DF0FF1"/>
    <w:rsid w:val="00DF1162"/>
    <w:rsid w:val="00DF1558"/>
    <w:rsid w:val="00DF2886"/>
    <w:rsid w:val="00DF52D9"/>
    <w:rsid w:val="00DF565A"/>
    <w:rsid w:val="00DF70C8"/>
    <w:rsid w:val="00DF71AC"/>
    <w:rsid w:val="00DF71D5"/>
    <w:rsid w:val="00E02501"/>
    <w:rsid w:val="00E026E1"/>
    <w:rsid w:val="00E0397C"/>
    <w:rsid w:val="00E042FA"/>
    <w:rsid w:val="00E0529D"/>
    <w:rsid w:val="00E0537A"/>
    <w:rsid w:val="00E06B26"/>
    <w:rsid w:val="00E07DD5"/>
    <w:rsid w:val="00E07E81"/>
    <w:rsid w:val="00E10C6B"/>
    <w:rsid w:val="00E116CB"/>
    <w:rsid w:val="00E118AC"/>
    <w:rsid w:val="00E12F12"/>
    <w:rsid w:val="00E15781"/>
    <w:rsid w:val="00E164BC"/>
    <w:rsid w:val="00E1697B"/>
    <w:rsid w:val="00E16CA6"/>
    <w:rsid w:val="00E17855"/>
    <w:rsid w:val="00E21BA0"/>
    <w:rsid w:val="00E21D07"/>
    <w:rsid w:val="00E222C2"/>
    <w:rsid w:val="00E238AA"/>
    <w:rsid w:val="00E23D18"/>
    <w:rsid w:val="00E24792"/>
    <w:rsid w:val="00E254CC"/>
    <w:rsid w:val="00E25A6E"/>
    <w:rsid w:val="00E27063"/>
    <w:rsid w:val="00E300C8"/>
    <w:rsid w:val="00E3136D"/>
    <w:rsid w:val="00E318E8"/>
    <w:rsid w:val="00E31B5C"/>
    <w:rsid w:val="00E325C9"/>
    <w:rsid w:val="00E325F1"/>
    <w:rsid w:val="00E35108"/>
    <w:rsid w:val="00E35936"/>
    <w:rsid w:val="00E35E62"/>
    <w:rsid w:val="00E37949"/>
    <w:rsid w:val="00E37A17"/>
    <w:rsid w:val="00E37C6A"/>
    <w:rsid w:val="00E37FA6"/>
    <w:rsid w:val="00E40572"/>
    <w:rsid w:val="00E41260"/>
    <w:rsid w:val="00E41D72"/>
    <w:rsid w:val="00E422C7"/>
    <w:rsid w:val="00E422DC"/>
    <w:rsid w:val="00E42795"/>
    <w:rsid w:val="00E43464"/>
    <w:rsid w:val="00E43FB5"/>
    <w:rsid w:val="00E44DEF"/>
    <w:rsid w:val="00E45FCB"/>
    <w:rsid w:val="00E46475"/>
    <w:rsid w:val="00E4799B"/>
    <w:rsid w:val="00E50185"/>
    <w:rsid w:val="00E50638"/>
    <w:rsid w:val="00E52A0D"/>
    <w:rsid w:val="00E537AF"/>
    <w:rsid w:val="00E54827"/>
    <w:rsid w:val="00E549EC"/>
    <w:rsid w:val="00E60055"/>
    <w:rsid w:val="00E60442"/>
    <w:rsid w:val="00E60692"/>
    <w:rsid w:val="00E626BB"/>
    <w:rsid w:val="00E62850"/>
    <w:rsid w:val="00E632A3"/>
    <w:rsid w:val="00E65164"/>
    <w:rsid w:val="00E6539B"/>
    <w:rsid w:val="00E65467"/>
    <w:rsid w:val="00E65D22"/>
    <w:rsid w:val="00E67220"/>
    <w:rsid w:val="00E70260"/>
    <w:rsid w:val="00E7037F"/>
    <w:rsid w:val="00E71452"/>
    <w:rsid w:val="00E718FB"/>
    <w:rsid w:val="00E71EF6"/>
    <w:rsid w:val="00E72814"/>
    <w:rsid w:val="00E74887"/>
    <w:rsid w:val="00E75083"/>
    <w:rsid w:val="00E80812"/>
    <w:rsid w:val="00E81A37"/>
    <w:rsid w:val="00E81CEF"/>
    <w:rsid w:val="00E83A9E"/>
    <w:rsid w:val="00E84B9A"/>
    <w:rsid w:val="00E86102"/>
    <w:rsid w:val="00E86FC1"/>
    <w:rsid w:val="00E87F07"/>
    <w:rsid w:val="00E9112A"/>
    <w:rsid w:val="00E9165E"/>
    <w:rsid w:val="00E91E70"/>
    <w:rsid w:val="00E9227C"/>
    <w:rsid w:val="00E92DE6"/>
    <w:rsid w:val="00E93E84"/>
    <w:rsid w:val="00E953D1"/>
    <w:rsid w:val="00E96781"/>
    <w:rsid w:val="00E97550"/>
    <w:rsid w:val="00EA090A"/>
    <w:rsid w:val="00EA117A"/>
    <w:rsid w:val="00EA17BC"/>
    <w:rsid w:val="00EA1D73"/>
    <w:rsid w:val="00EA1DE3"/>
    <w:rsid w:val="00EA298A"/>
    <w:rsid w:val="00EA2D75"/>
    <w:rsid w:val="00EA328C"/>
    <w:rsid w:val="00EA36BB"/>
    <w:rsid w:val="00EA4822"/>
    <w:rsid w:val="00EA496D"/>
    <w:rsid w:val="00EA49BC"/>
    <w:rsid w:val="00EA54D3"/>
    <w:rsid w:val="00EA7652"/>
    <w:rsid w:val="00EA7EF8"/>
    <w:rsid w:val="00EB0D9F"/>
    <w:rsid w:val="00EB1163"/>
    <w:rsid w:val="00EB15D1"/>
    <w:rsid w:val="00EB1742"/>
    <w:rsid w:val="00EB302C"/>
    <w:rsid w:val="00EB3218"/>
    <w:rsid w:val="00EB35BD"/>
    <w:rsid w:val="00EB4277"/>
    <w:rsid w:val="00EB616A"/>
    <w:rsid w:val="00EB6494"/>
    <w:rsid w:val="00EB7EBA"/>
    <w:rsid w:val="00EC0ADB"/>
    <w:rsid w:val="00EC1694"/>
    <w:rsid w:val="00EC239B"/>
    <w:rsid w:val="00EC28A1"/>
    <w:rsid w:val="00EC2EF5"/>
    <w:rsid w:val="00EC3EA8"/>
    <w:rsid w:val="00EC4959"/>
    <w:rsid w:val="00EC4FFA"/>
    <w:rsid w:val="00EC5A0C"/>
    <w:rsid w:val="00EC72E6"/>
    <w:rsid w:val="00ED0D73"/>
    <w:rsid w:val="00ED22ED"/>
    <w:rsid w:val="00ED4C01"/>
    <w:rsid w:val="00ED6BBD"/>
    <w:rsid w:val="00ED6BD6"/>
    <w:rsid w:val="00ED7875"/>
    <w:rsid w:val="00ED7BD5"/>
    <w:rsid w:val="00EE0352"/>
    <w:rsid w:val="00EE1C74"/>
    <w:rsid w:val="00EE2256"/>
    <w:rsid w:val="00EE2A72"/>
    <w:rsid w:val="00EE36AB"/>
    <w:rsid w:val="00EE46E6"/>
    <w:rsid w:val="00EE6681"/>
    <w:rsid w:val="00EE7359"/>
    <w:rsid w:val="00EE76BC"/>
    <w:rsid w:val="00EF01A3"/>
    <w:rsid w:val="00EF1025"/>
    <w:rsid w:val="00EF1AF2"/>
    <w:rsid w:val="00EF3614"/>
    <w:rsid w:val="00EF4216"/>
    <w:rsid w:val="00EF4794"/>
    <w:rsid w:val="00EF58A8"/>
    <w:rsid w:val="00F003D2"/>
    <w:rsid w:val="00F01386"/>
    <w:rsid w:val="00F01A35"/>
    <w:rsid w:val="00F01D8E"/>
    <w:rsid w:val="00F01FF3"/>
    <w:rsid w:val="00F031CF"/>
    <w:rsid w:val="00F04637"/>
    <w:rsid w:val="00F04CBE"/>
    <w:rsid w:val="00F05823"/>
    <w:rsid w:val="00F067A4"/>
    <w:rsid w:val="00F07BC1"/>
    <w:rsid w:val="00F1100A"/>
    <w:rsid w:val="00F11389"/>
    <w:rsid w:val="00F1247D"/>
    <w:rsid w:val="00F13FAE"/>
    <w:rsid w:val="00F1400F"/>
    <w:rsid w:val="00F1423F"/>
    <w:rsid w:val="00F14BF4"/>
    <w:rsid w:val="00F15594"/>
    <w:rsid w:val="00F15FBF"/>
    <w:rsid w:val="00F1601D"/>
    <w:rsid w:val="00F16450"/>
    <w:rsid w:val="00F1675F"/>
    <w:rsid w:val="00F17C4C"/>
    <w:rsid w:val="00F207A7"/>
    <w:rsid w:val="00F20DB0"/>
    <w:rsid w:val="00F2221B"/>
    <w:rsid w:val="00F2347D"/>
    <w:rsid w:val="00F236EC"/>
    <w:rsid w:val="00F2484C"/>
    <w:rsid w:val="00F24A23"/>
    <w:rsid w:val="00F2521E"/>
    <w:rsid w:val="00F25983"/>
    <w:rsid w:val="00F25A4E"/>
    <w:rsid w:val="00F26044"/>
    <w:rsid w:val="00F26CFB"/>
    <w:rsid w:val="00F26F01"/>
    <w:rsid w:val="00F278B7"/>
    <w:rsid w:val="00F27BB4"/>
    <w:rsid w:val="00F3004F"/>
    <w:rsid w:val="00F30246"/>
    <w:rsid w:val="00F30DAC"/>
    <w:rsid w:val="00F30DF2"/>
    <w:rsid w:val="00F314F1"/>
    <w:rsid w:val="00F33437"/>
    <w:rsid w:val="00F34CAB"/>
    <w:rsid w:val="00F36980"/>
    <w:rsid w:val="00F36BF0"/>
    <w:rsid w:val="00F36DA0"/>
    <w:rsid w:val="00F3723A"/>
    <w:rsid w:val="00F3735A"/>
    <w:rsid w:val="00F379C5"/>
    <w:rsid w:val="00F37E5D"/>
    <w:rsid w:val="00F40764"/>
    <w:rsid w:val="00F423DD"/>
    <w:rsid w:val="00F4254C"/>
    <w:rsid w:val="00F42923"/>
    <w:rsid w:val="00F45417"/>
    <w:rsid w:val="00F45AC7"/>
    <w:rsid w:val="00F45E8D"/>
    <w:rsid w:val="00F46210"/>
    <w:rsid w:val="00F50E90"/>
    <w:rsid w:val="00F50EF1"/>
    <w:rsid w:val="00F517F7"/>
    <w:rsid w:val="00F51857"/>
    <w:rsid w:val="00F52C1E"/>
    <w:rsid w:val="00F52ECE"/>
    <w:rsid w:val="00F54630"/>
    <w:rsid w:val="00F547B6"/>
    <w:rsid w:val="00F5489E"/>
    <w:rsid w:val="00F54D31"/>
    <w:rsid w:val="00F55C6C"/>
    <w:rsid w:val="00F57231"/>
    <w:rsid w:val="00F57493"/>
    <w:rsid w:val="00F60C1A"/>
    <w:rsid w:val="00F610B2"/>
    <w:rsid w:val="00F613C4"/>
    <w:rsid w:val="00F6268A"/>
    <w:rsid w:val="00F63C6A"/>
    <w:rsid w:val="00F650DC"/>
    <w:rsid w:val="00F65E05"/>
    <w:rsid w:val="00F66102"/>
    <w:rsid w:val="00F663A9"/>
    <w:rsid w:val="00F66856"/>
    <w:rsid w:val="00F668A2"/>
    <w:rsid w:val="00F707BA"/>
    <w:rsid w:val="00F709DA"/>
    <w:rsid w:val="00F726E8"/>
    <w:rsid w:val="00F733F1"/>
    <w:rsid w:val="00F73C5D"/>
    <w:rsid w:val="00F73D33"/>
    <w:rsid w:val="00F744D7"/>
    <w:rsid w:val="00F749D9"/>
    <w:rsid w:val="00F770F4"/>
    <w:rsid w:val="00F80C11"/>
    <w:rsid w:val="00F81891"/>
    <w:rsid w:val="00F818D7"/>
    <w:rsid w:val="00F82F1B"/>
    <w:rsid w:val="00F8338D"/>
    <w:rsid w:val="00F839E2"/>
    <w:rsid w:val="00F83D0E"/>
    <w:rsid w:val="00F83FBD"/>
    <w:rsid w:val="00F85A0B"/>
    <w:rsid w:val="00F85A9A"/>
    <w:rsid w:val="00F861D3"/>
    <w:rsid w:val="00F86457"/>
    <w:rsid w:val="00F86C2E"/>
    <w:rsid w:val="00F86C95"/>
    <w:rsid w:val="00F87354"/>
    <w:rsid w:val="00F901D5"/>
    <w:rsid w:val="00F9178C"/>
    <w:rsid w:val="00F9191A"/>
    <w:rsid w:val="00F91F81"/>
    <w:rsid w:val="00F928FB"/>
    <w:rsid w:val="00F933AF"/>
    <w:rsid w:val="00F94403"/>
    <w:rsid w:val="00F94A7A"/>
    <w:rsid w:val="00F961FB"/>
    <w:rsid w:val="00F96C9E"/>
    <w:rsid w:val="00F97425"/>
    <w:rsid w:val="00F976E8"/>
    <w:rsid w:val="00FA02E6"/>
    <w:rsid w:val="00FA168D"/>
    <w:rsid w:val="00FA1758"/>
    <w:rsid w:val="00FA221A"/>
    <w:rsid w:val="00FA226C"/>
    <w:rsid w:val="00FA2EA3"/>
    <w:rsid w:val="00FA396E"/>
    <w:rsid w:val="00FA4DE4"/>
    <w:rsid w:val="00FA51AC"/>
    <w:rsid w:val="00FA5C8C"/>
    <w:rsid w:val="00FA6EEE"/>
    <w:rsid w:val="00FB0B74"/>
    <w:rsid w:val="00FB141D"/>
    <w:rsid w:val="00FB1FDF"/>
    <w:rsid w:val="00FB208E"/>
    <w:rsid w:val="00FB2571"/>
    <w:rsid w:val="00FB292B"/>
    <w:rsid w:val="00FB3947"/>
    <w:rsid w:val="00FB72CE"/>
    <w:rsid w:val="00FB7BF6"/>
    <w:rsid w:val="00FC00AD"/>
    <w:rsid w:val="00FC212A"/>
    <w:rsid w:val="00FC2395"/>
    <w:rsid w:val="00FC2F0C"/>
    <w:rsid w:val="00FC3602"/>
    <w:rsid w:val="00FC3B83"/>
    <w:rsid w:val="00FC60C8"/>
    <w:rsid w:val="00FC75A5"/>
    <w:rsid w:val="00FD073A"/>
    <w:rsid w:val="00FD0E42"/>
    <w:rsid w:val="00FD2FD6"/>
    <w:rsid w:val="00FD39BD"/>
    <w:rsid w:val="00FD3FAD"/>
    <w:rsid w:val="00FD4A12"/>
    <w:rsid w:val="00FD4ACE"/>
    <w:rsid w:val="00FD5BD0"/>
    <w:rsid w:val="00FD65D0"/>
    <w:rsid w:val="00FD68FA"/>
    <w:rsid w:val="00FD6B26"/>
    <w:rsid w:val="00FE0006"/>
    <w:rsid w:val="00FE01AA"/>
    <w:rsid w:val="00FE1391"/>
    <w:rsid w:val="00FE1420"/>
    <w:rsid w:val="00FE1ED1"/>
    <w:rsid w:val="00FE2436"/>
    <w:rsid w:val="00FE4134"/>
    <w:rsid w:val="00FE5096"/>
    <w:rsid w:val="00FE65BC"/>
    <w:rsid w:val="00FE6C07"/>
    <w:rsid w:val="00FE762F"/>
    <w:rsid w:val="00FE7A48"/>
    <w:rsid w:val="00FE7F07"/>
    <w:rsid w:val="00FF02FF"/>
    <w:rsid w:val="00FF0CC3"/>
    <w:rsid w:val="00FF1D54"/>
    <w:rsid w:val="00FF3057"/>
    <w:rsid w:val="00FF4929"/>
    <w:rsid w:val="00FF5F5C"/>
    <w:rsid w:val="00FF6696"/>
    <w:rsid w:val="00FF6F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46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E36"/>
    <w:pPr>
      <w:spacing w:before="120" w:after="120" w:line="240" w:lineRule="auto"/>
    </w:pPr>
    <w:rPr>
      <w:rFonts w:ascii="Calibri" w:hAnsi="Calibri"/>
    </w:rPr>
  </w:style>
  <w:style w:type="paragraph" w:styleId="Heading1">
    <w:name w:val="heading 1"/>
    <w:basedOn w:val="Normal"/>
    <w:next w:val="Normal"/>
    <w:link w:val="Heading1Char"/>
    <w:qFormat/>
    <w:rsid w:val="0075525C"/>
    <w:pPr>
      <w:keepNext/>
      <w:keepLines/>
      <w:spacing w:before="240" w:after="360"/>
      <w:outlineLvl w:val="0"/>
    </w:pPr>
    <w:rPr>
      <w:rFonts w:eastAsiaTheme="majorEastAsia" w:cstheme="majorBidi"/>
      <w:b/>
      <w:sz w:val="36"/>
      <w:szCs w:val="32"/>
    </w:rPr>
  </w:style>
  <w:style w:type="paragraph" w:styleId="Heading2">
    <w:name w:val="heading 2"/>
    <w:basedOn w:val="Normal"/>
    <w:next w:val="Normal"/>
    <w:link w:val="Heading2Char"/>
    <w:unhideWhenUsed/>
    <w:qFormat/>
    <w:rsid w:val="00D35AE1"/>
    <w:pPr>
      <w:keepNext/>
      <w:keepLines/>
      <w:spacing w:after="240"/>
      <w:outlineLvl w:val="1"/>
    </w:pPr>
    <w:rPr>
      <w:rFonts w:eastAsiaTheme="majorEastAsia" w:cstheme="majorBidi"/>
      <w:b/>
      <w:sz w:val="28"/>
      <w:szCs w:val="26"/>
    </w:rPr>
  </w:style>
  <w:style w:type="paragraph" w:styleId="Heading3">
    <w:name w:val="heading 3"/>
    <w:basedOn w:val="Normal"/>
    <w:next w:val="Normal"/>
    <w:link w:val="Heading3Char"/>
    <w:unhideWhenUsed/>
    <w:qFormat/>
    <w:rsid w:val="007E6866"/>
    <w:pPr>
      <w:keepNext/>
      <w:keepLines/>
      <w:spacing w:before="240"/>
      <w:outlineLvl w:val="2"/>
    </w:pPr>
    <w:rPr>
      <w:rFonts w:eastAsiaTheme="majorEastAsia" w:cstheme="majorBidi"/>
      <w:b/>
      <w:i/>
      <w:szCs w:val="24"/>
    </w:rPr>
  </w:style>
  <w:style w:type="paragraph" w:styleId="Heading4">
    <w:name w:val="heading 4"/>
    <w:basedOn w:val="Normal"/>
    <w:next w:val="Normal"/>
    <w:link w:val="Heading4Char"/>
    <w:unhideWhenUsed/>
    <w:qFormat/>
    <w:rsid w:val="00DE66DA"/>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C6749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5376D5"/>
    <w:pPr>
      <w:keepNext/>
      <w:spacing w:before="240" w:after="60"/>
      <w:outlineLvl w:val="5"/>
    </w:pPr>
    <w:rPr>
      <w:rFonts w:ascii="Times New Roman" w:eastAsia="Times New Roman" w:hAnsi="Times New Roman" w:cs="Times New Roman"/>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42EA"/>
    <w:pPr>
      <w:tabs>
        <w:tab w:val="center" w:pos="4513"/>
        <w:tab w:val="right" w:pos="9026"/>
      </w:tabs>
      <w:spacing w:after="0"/>
    </w:pPr>
  </w:style>
  <w:style w:type="character" w:customStyle="1" w:styleId="HeaderChar">
    <w:name w:val="Header Char"/>
    <w:basedOn w:val="DefaultParagraphFont"/>
    <w:link w:val="Header"/>
    <w:uiPriority w:val="99"/>
    <w:rsid w:val="00C642EA"/>
  </w:style>
  <w:style w:type="paragraph" w:styleId="Footer">
    <w:name w:val="footer"/>
    <w:basedOn w:val="Normal"/>
    <w:link w:val="FooterChar"/>
    <w:uiPriority w:val="99"/>
    <w:unhideWhenUsed/>
    <w:rsid w:val="00C642EA"/>
    <w:pPr>
      <w:tabs>
        <w:tab w:val="center" w:pos="4513"/>
        <w:tab w:val="right" w:pos="9026"/>
      </w:tabs>
      <w:spacing w:after="0"/>
    </w:pPr>
  </w:style>
  <w:style w:type="character" w:customStyle="1" w:styleId="FooterChar">
    <w:name w:val="Footer Char"/>
    <w:basedOn w:val="DefaultParagraphFont"/>
    <w:link w:val="Footer"/>
    <w:uiPriority w:val="99"/>
    <w:rsid w:val="00C642EA"/>
  </w:style>
  <w:style w:type="character" w:customStyle="1" w:styleId="Heading1Char">
    <w:name w:val="Heading 1 Char"/>
    <w:basedOn w:val="DefaultParagraphFont"/>
    <w:link w:val="Heading1"/>
    <w:rsid w:val="0075525C"/>
    <w:rPr>
      <w:rFonts w:ascii="Calibri" w:eastAsiaTheme="majorEastAsia" w:hAnsi="Calibri" w:cstheme="majorBidi"/>
      <w:b/>
      <w:sz w:val="36"/>
      <w:szCs w:val="32"/>
    </w:rPr>
  </w:style>
  <w:style w:type="paragraph" w:styleId="TOCHeading">
    <w:name w:val="TOC Heading"/>
    <w:basedOn w:val="Heading1"/>
    <w:next w:val="Normal"/>
    <w:uiPriority w:val="39"/>
    <w:unhideWhenUsed/>
    <w:qFormat/>
    <w:rsid w:val="00C642EA"/>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53887"/>
    <w:pPr>
      <w:tabs>
        <w:tab w:val="right" w:leader="dot" w:pos="9628"/>
      </w:tabs>
      <w:spacing w:after="100"/>
    </w:pPr>
    <w:rPr>
      <w:b/>
    </w:rPr>
  </w:style>
  <w:style w:type="character" w:styleId="Hyperlink">
    <w:name w:val="Hyperlink"/>
    <w:basedOn w:val="DefaultParagraphFont"/>
    <w:uiPriority w:val="99"/>
    <w:unhideWhenUsed/>
    <w:rsid w:val="00C642EA"/>
    <w:rPr>
      <w:color w:val="0563C1" w:themeColor="hyperlink"/>
      <w:u w:val="single"/>
    </w:rPr>
  </w:style>
  <w:style w:type="paragraph" w:styleId="TOC2">
    <w:name w:val="toc 2"/>
    <w:basedOn w:val="Normal"/>
    <w:next w:val="Normal"/>
    <w:autoRedefine/>
    <w:uiPriority w:val="39"/>
    <w:unhideWhenUsed/>
    <w:rsid w:val="00C42C10"/>
    <w:pPr>
      <w:spacing w:before="0" w:after="0"/>
      <w:ind w:left="221"/>
    </w:pPr>
  </w:style>
  <w:style w:type="paragraph" w:styleId="TOC3">
    <w:name w:val="toc 3"/>
    <w:basedOn w:val="Normal"/>
    <w:next w:val="Normal"/>
    <w:autoRedefine/>
    <w:uiPriority w:val="39"/>
    <w:unhideWhenUsed/>
    <w:rsid w:val="00C42C10"/>
    <w:pPr>
      <w:spacing w:before="0" w:after="0"/>
      <w:ind w:left="442"/>
    </w:pPr>
  </w:style>
  <w:style w:type="table" w:styleId="TableGrid">
    <w:name w:val="Table Grid"/>
    <w:basedOn w:val="TableNormal"/>
    <w:uiPriority w:val="59"/>
    <w:rsid w:val="00755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525C"/>
    <w:pPr>
      <w:ind w:left="720"/>
      <w:contextualSpacing/>
    </w:pPr>
  </w:style>
  <w:style w:type="paragraph" w:customStyle="1" w:styleId="Chapterheading">
    <w:name w:val="Chapter heading"/>
    <w:basedOn w:val="Heading1"/>
    <w:qFormat/>
    <w:rsid w:val="007376F6"/>
    <w:pPr>
      <w:numPr>
        <w:numId w:val="1"/>
      </w:numPr>
      <w:spacing w:after="240"/>
      <w:ind w:left="357" w:hanging="357"/>
    </w:pPr>
    <w:rPr>
      <w:bCs/>
      <w:szCs w:val="36"/>
    </w:rPr>
  </w:style>
  <w:style w:type="paragraph" w:customStyle="1" w:styleId="RARMPparagraph">
    <w:name w:val="RARMP paragraph"/>
    <w:basedOn w:val="Normal"/>
    <w:link w:val="RARMPparagraphChar"/>
    <w:qFormat/>
    <w:rsid w:val="003F5774"/>
    <w:pPr>
      <w:numPr>
        <w:numId w:val="2"/>
      </w:numPr>
      <w:ind w:left="0" w:firstLine="0"/>
    </w:pPr>
  </w:style>
  <w:style w:type="character" w:customStyle="1" w:styleId="Heading2Char">
    <w:name w:val="Heading 2 Char"/>
    <w:basedOn w:val="DefaultParagraphFont"/>
    <w:link w:val="Heading2"/>
    <w:rsid w:val="00D35AE1"/>
    <w:rPr>
      <w:rFonts w:ascii="Calibri" w:eastAsiaTheme="majorEastAsia" w:hAnsi="Calibri" w:cstheme="majorBidi"/>
      <w:b/>
      <w:sz w:val="28"/>
      <w:szCs w:val="26"/>
    </w:rPr>
  </w:style>
  <w:style w:type="paragraph" w:customStyle="1" w:styleId="Sectionheading1">
    <w:name w:val="Section heading 1"/>
    <w:basedOn w:val="Heading2"/>
    <w:next w:val="Normal"/>
    <w:qFormat/>
    <w:rsid w:val="005F35E7"/>
    <w:pPr>
      <w:numPr>
        <w:numId w:val="3"/>
      </w:numPr>
    </w:pPr>
  </w:style>
  <w:style w:type="paragraph" w:customStyle="1" w:styleId="ListBullet1">
    <w:name w:val="List Bullet1"/>
    <w:basedOn w:val="Normal"/>
    <w:qFormat/>
    <w:rsid w:val="004E15DC"/>
    <w:pPr>
      <w:numPr>
        <w:numId w:val="6"/>
      </w:numPr>
      <w:spacing w:before="60" w:after="60" w:line="240" w:lineRule="atLeast"/>
      <w:ind w:left="714" w:hanging="357"/>
    </w:pPr>
  </w:style>
  <w:style w:type="character" w:customStyle="1" w:styleId="Heading3Char">
    <w:name w:val="Heading 3 Char"/>
    <w:basedOn w:val="DefaultParagraphFont"/>
    <w:link w:val="Heading3"/>
    <w:rsid w:val="007E6866"/>
    <w:rPr>
      <w:rFonts w:ascii="Calibri" w:eastAsiaTheme="majorEastAsia" w:hAnsi="Calibri" w:cstheme="majorBidi"/>
      <w:b/>
      <w:i/>
      <w:szCs w:val="24"/>
    </w:rPr>
  </w:style>
  <w:style w:type="paragraph" w:customStyle="1" w:styleId="Sectionheading2">
    <w:name w:val="Section heading 2"/>
    <w:basedOn w:val="Heading3"/>
    <w:next w:val="Normal"/>
    <w:qFormat/>
    <w:rsid w:val="00FA02E6"/>
    <w:pPr>
      <w:numPr>
        <w:ilvl w:val="1"/>
        <w:numId w:val="3"/>
      </w:numPr>
      <w:ind w:left="510" w:hanging="510"/>
    </w:pPr>
    <w:rPr>
      <w:i w:val="0"/>
      <w:sz w:val="24"/>
    </w:rPr>
  </w:style>
  <w:style w:type="character" w:styleId="CommentReference">
    <w:name w:val="annotation reference"/>
    <w:basedOn w:val="DefaultParagraphFont"/>
    <w:uiPriority w:val="99"/>
    <w:semiHidden/>
    <w:unhideWhenUsed/>
    <w:rsid w:val="00D14BA9"/>
    <w:rPr>
      <w:sz w:val="16"/>
      <w:szCs w:val="16"/>
    </w:rPr>
  </w:style>
  <w:style w:type="paragraph" w:styleId="CommentText">
    <w:name w:val="annotation text"/>
    <w:basedOn w:val="Normal"/>
    <w:link w:val="CommentTextChar"/>
    <w:uiPriority w:val="99"/>
    <w:unhideWhenUsed/>
    <w:rsid w:val="00D14BA9"/>
    <w:rPr>
      <w:sz w:val="20"/>
      <w:szCs w:val="20"/>
    </w:rPr>
  </w:style>
  <w:style w:type="character" w:customStyle="1" w:styleId="CommentTextChar">
    <w:name w:val="Comment Text Char"/>
    <w:basedOn w:val="DefaultParagraphFont"/>
    <w:link w:val="CommentText"/>
    <w:uiPriority w:val="99"/>
    <w:rsid w:val="00D14BA9"/>
    <w:rPr>
      <w:rFonts w:ascii="Calibri" w:hAnsi="Calibri"/>
      <w:sz w:val="20"/>
      <w:szCs w:val="20"/>
    </w:rPr>
  </w:style>
  <w:style w:type="paragraph" w:styleId="CommentSubject">
    <w:name w:val="annotation subject"/>
    <w:basedOn w:val="CommentText"/>
    <w:next w:val="CommentText"/>
    <w:link w:val="CommentSubjectChar"/>
    <w:semiHidden/>
    <w:unhideWhenUsed/>
    <w:rsid w:val="00D14BA9"/>
    <w:rPr>
      <w:b/>
      <w:bCs/>
    </w:rPr>
  </w:style>
  <w:style w:type="character" w:customStyle="1" w:styleId="CommentSubjectChar">
    <w:name w:val="Comment Subject Char"/>
    <w:basedOn w:val="CommentTextChar"/>
    <w:link w:val="CommentSubject"/>
    <w:semiHidden/>
    <w:rsid w:val="00D14BA9"/>
    <w:rPr>
      <w:rFonts w:ascii="Calibri" w:hAnsi="Calibri"/>
      <w:b/>
      <w:bCs/>
      <w:sz w:val="20"/>
      <w:szCs w:val="20"/>
    </w:rPr>
  </w:style>
  <w:style w:type="table" w:customStyle="1" w:styleId="RARMPtable">
    <w:name w:val="RARMP table"/>
    <w:basedOn w:val="TableNormal"/>
    <w:rsid w:val="00410BC5"/>
    <w:pPr>
      <w:spacing w:after="0" w:line="240" w:lineRule="auto"/>
    </w:pPr>
    <w:rPr>
      <w:rFonts w:ascii="Arial Narrow" w:eastAsiaTheme="minorEastAsia" w:hAnsi="Arial Narrow" w:cs="Times New Roman"/>
      <w:sz w:val="19"/>
      <w:szCs w:val="20"/>
      <w:lang w:eastAsia="en-AU"/>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character" w:styleId="UnresolvedMention">
    <w:name w:val="Unresolved Mention"/>
    <w:basedOn w:val="DefaultParagraphFont"/>
    <w:uiPriority w:val="99"/>
    <w:semiHidden/>
    <w:unhideWhenUsed/>
    <w:rsid w:val="001018AF"/>
    <w:rPr>
      <w:color w:val="605E5C"/>
      <w:shd w:val="clear" w:color="auto" w:fill="E1DFDD"/>
    </w:rPr>
  </w:style>
  <w:style w:type="paragraph" w:styleId="NoSpacing">
    <w:name w:val="No Spacing"/>
    <w:uiPriority w:val="1"/>
    <w:qFormat/>
    <w:rsid w:val="00F423DD"/>
    <w:pPr>
      <w:spacing w:after="0" w:line="240" w:lineRule="auto"/>
    </w:pPr>
    <w:rPr>
      <w:rFonts w:ascii="Calibri" w:hAnsi="Calibri"/>
    </w:rPr>
  </w:style>
  <w:style w:type="paragraph" w:customStyle="1" w:styleId="EndNoteBibliographyTitle">
    <w:name w:val="EndNote Bibliography Title"/>
    <w:basedOn w:val="Normal"/>
    <w:link w:val="EndNoteBibliographyTitleChar"/>
    <w:rsid w:val="006F0E3F"/>
    <w:pPr>
      <w:spacing w:after="0"/>
      <w:jc w:val="center"/>
    </w:pPr>
    <w:rPr>
      <w:rFonts w:cs="Calibri"/>
      <w:noProof/>
      <w:lang w:val="en-US"/>
    </w:rPr>
  </w:style>
  <w:style w:type="character" w:customStyle="1" w:styleId="RARMPparagraphChar">
    <w:name w:val="RARMP paragraph Char"/>
    <w:basedOn w:val="DefaultParagraphFont"/>
    <w:link w:val="RARMPparagraph"/>
    <w:rsid w:val="003F5774"/>
    <w:rPr>
      <w:rFonts w:ascii="Calibri" w:hAnsi="Calibri"/>
    </w:rPr>
  </w:style>
  <w:style w:type="character" w:customStyle="1" w:styleId="EndNoteBibliographyTitleChar">
    <w:name w:val="EndNote Bibliography Title Char"/>
    <w:basedOn w:val="RARMPparagraphChar"/>
    <w:link w:val="EndNoteBibliographyTitle"/>
    <w:rsid w:val="006F0E3F"/>
    <w:rPr>
      <w:rFonts w:ascii="Calibri" w:hAnsi="Calibri" w:cs="Calibri"/>
      <w:noProof/>
      <w:lang w:val="en-US"/>
    </w:rPr>
  </w:style>
  <w:style w:type="paragraph" w:customStyle="1" w:styleId="EndNoteBibliography">
    <w:name w:val="EndNote Bibliography"/>
    <w:basedOn w:val="Normal"/>
    <w:link w:val="EndNoteBibliographyChar"/>
    <w:rsid w:val="006F0E3F"/>
    <w:rPr>
      <w:rFonts w:cs="Calibri"/>
      <w:noProof/>
      <w:lang w:val="en-US"/>
    </w:rPr>
  </w:style>
  <w:style w:type="character" w:customStyle="1" w:styleId="EndNoteBibliographyChar">
    <w:name w:val="EndNote Bibliography Char"/>
    <w:basedOn w:val="RARMPparagraphChar"/>
    <w:link w:val="EndNoteBibliography"/>
    <w:rsid w:val="006F0E3F"/>
    <w:rPr>
      <w:rFonts w:ascii="Calibri" w:hAnsi="Calibri" w:cs="Calibri"/>
      <w:noProof/>
      <w:lang w:val="en-US"/>
    </w:rPr>
  </w:style>
  <w:style w:type="paragraph" w:styleId="Caption">
    <w:name w:val="caption"/>
    <w:basedOn w:val="Normal"/>
    <w:next w:val="Normal"/>
    <w:unhideWhenUsed/>
    <w:qFormat/>
    <w:rsid w:val="00617DB5"/>
    <w:pPr>
      <w:spacing w:after="200"/>
    </w:pPr>
    <w:rPr>
      <w:i/>
      <w:iCs/>
      <w:color w:val="44546A" w:themeColor="text2"/>
      <w:sz w:val="18"/>
      <w:szCs w:val="18"/>
    </w:rPr>
  </w:style>
  <w:style w:type="paragraph" w:customStyle="1" w:styleId="Tabletitle">
    <w:name w:val="Table title"/>
    <w:basedOn w:val="Normal"/>
    <w:qFormat/>
    <w:rsid w:val="00482487"/>
    <w:pPr>
      <w:keepNext/>
      <w:spacing w:before="240"/>
    </w:pPr>
    <w:rPr>
      <w:rFonts w:eastAsiaTheme="minorEastAsia" w:cstheme="minorHAnsi"/>
      <w:b/>
      <w:color w:val="000000"/>
      <w:szCs w:val="20"/>
      <w:lang w:eastAsia="en-AU"/>
    </w:rPr>
  </w:style>
  <w:style w:type="paragraph" w:customStyle="1" w:styleId="Figuretitle">
    <w:name w:val="Figure title"/>
    <w:basedOn w:val="Tabletitle"/>
    <w:qFormat/>
    <w:rsid w:val="003B3C91"/>
    <w:pPr>
      <w:spacing w:before="120"/>
    </w:pPr>
  </w:style>
  <w:style w:type="paragraph" w:customStyle="1" w:styleId="Default">
    <w:name w:val="Default"/>
    <w:rsid w:val="00603E30"/>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103200"/>
    <w:rPr>
      <w:color w:val="954F72" w:themeColor="followedHyperlink"/>
      <w:u w:val="single"/>
    </w:rPr>
  </w:style>
  <w:style w:type="character" w:customStyle="1" w:styleId="Heading4Char">
    <w:name w:val="Heading 4 Char"/>
    <w:basedOn w:val="DefaultParagraphFont"/>
    <w:link w:val="Heading4"/>
    <w:rsid w:val="00DE66DA"/>
    <w:rPr>
      <w:rFonts w:ascii="Calibri" w:eastAsiaTheme="majorEastAsia" w:hAnsi="Calibri" w:cstheme="majorBidi"/>
      <w:b/>
      <w:i/>
      <w:iCs/>
    </w:rPr>
  </w:style>
  <w:style w:type="paragraph" w:customStyle="1" w:styleId="Sectionheading3">
    <w:name w:val="Section heading 3"/>
    <w:basedOn w:val="Heading4"/>
    <w:qFormat/>
    <w:rsid w:val="00613BCC"/>
    <w:pPr>
      <w:numPr>
        <w:ilvl w:val="2"/>
        <w:numId w:val="3"/>
      </w:numPr>
      <w:spacing w:before="240" w:after="120"/>
    </w:pPr>
  </w:style>
  <w:style w:type="paragraph" w:customStyle="1" w:styleId="Tabledescription">
    <w:name w:val="Table description"/>
    <w:basedOn w:val="Normal"/>
    <w:qFormat/>
    <w:rsid w:val="00C84DFB"/>
    <w:pPr>
      <w:spacing w:after="240"/>
    </w:pPr>
    <w:rPr>
      <w:sz w:val="20"/>
    </w:rPr>
  </w:style>
  <w:style w:type="paragraph" w:customStyle="1" w:styleId="Lista">
    <w:name w:val="List a"/>
    <w:basedOn w:val="Normal"/>
    <w:qFormat/>
    <w:rsid w:val="00D715D0"/>
    <w:pPr>
      <w:numPr>
        <w:numId w:val="8"/>
      </w:numPr>
    </w:pPr>
  </w:style>
  <w:style w:type="paragraph" w:customStyle="1" w:styleId="List1">
    <w:name w:val="List 1"/>
    <w:basedOn w:val="Normal"/>
    <w:qFormat/>
    <w:rsid w:val="00CE4D84"/>
    <w:pPr>
      <w:numPr>
        <w:numId w:val="9"/>
      </w:numPr>
      <w:tabs>
        <w:tab w:val="left" w:pos="425"/>
      </w:tabs>
      <w:spacing w:before="160"/>
      <w:ind w:left="397" w:hanging="227"/>
    </w:pPr>
  </w:style>
  <w:style w:type="paragraph" w:customStyle="1" w:styleId="Listi">
    <w:name w:val="List i"/>
    <w:basedOn w:val="Normal"/>
    <w:qFormat/>
    <w:rsid w:val="00D35AE1"/>
    <w:pPr>
      <w:numPr>
        <w:numId w:val="10"/>
      </w:numPr>
      <w:ind w:left="1349" w:hanging="357"/>
    </w:pPr>
  </w:style>
  <w:style w:type="character" w:styleId="Emphasis">
    <w:name w:val="Emphasis"/>
    <w:basedOn w:val="DefaultParagraphFont"/>
    <w:uiPriority w:val="20"/>
    <w:qFormat/>
    <w:rsid w:val="00862A56"/>
    <w:rPr>
      <w:i/>
      <w:iCs/>
    </w:rPr>
  </w:style>
  <w:style w:type="paragraph" w:customStyle="1" w:styleId="Figuredescription">
    <w:name w:val="Figure description"/>
    <w:basedOn w:val="Tabledescription"/>
    <w:qFormat/>
    <w:rsid w:val="007F2E99"/>
  </w:style>
  <w:style w:type="paragraph" w:styleId="FootnoteText">
    <w:name w:val="footnote text"/>
    <w:basedOn w:val="Normal"/>
    <w:link w:val="FootnoteTextChar"/>
    <w:semiHidden/>
    <w:unhideWhenUsed/>
    <w:rsid w:val="001C1B59"/>
    <w:pPr>
      <w:spacing w:before="0" w:after="0"/>
    </w:pPr>
    <w:rPr>
      <w:sz w:val="20"/>
      <w:szCs w:val="20"/>
    </w:rPr>
  </w:style>
  <w:style w:type="character" w:customStyle="1" w:styleId="FootnoteTextChar">
    <w:name w:val="Footnote Text Char"/>
    <w:basedOn w:val="DefaultParagraphFont"/>
    <w:link w:val="FootnoteText"/>
    <w:semiHidden/>
    <w:rsid w:val="001C1B59"/>
    <w:rPr>
      <w:rFonts w:ascii="Calibri" w:hAnsi="Calibri"/>
      <w:sz w:val="20"/>
      <w:szCs w:val="20"/>
    </w:rPr>
  </w:style>
  <w:style w:type="character" w:styleId="FootnoteReference">
    <w:name w:val="footnote reference"/>
    <w:basedOn w:val="DefaultParagraphFont"/>
    <w:unhideWhenUsed/>
    <w:rsid w:val="001C1B59"/>
    <w:rPr>
      <w:vertAlign w:val="superscript"/>
    </w:rPr>
  </w:style>
  <w:style w:type="paragraph" w:customStyle="1" w:styleId="Conditionlevel3">
    <w:name w:val="Condition level 3"/>
    <w:basedOn w:val="Normal"/>
    <w:qFormat/>
    <w:rsid w:val="00CD71D5"/>
    <w:pPr>
      <w:numPr>
        <w:numId w:val="18"/>
      </w:numPr>
      <w:ind w:left="1037" w:hanging="357"/>
    </w:pPr>
  </w:style>
  <w:style w:type="character" w:customStyle="1" w:styleId="Heading5Char">
    <w:name w:val="Heading 5 Char"/>
    <w:basedOn w:val="DefaultParagraphFont"/>
    <w:link w:val="Heading5"/>
    <w:uiPriority w:val="9"/>
    <w:rsid w:val="00C67494"/>
    <w:rPr>
      <w:rFonts w:asciiTheme="majorHAnsi" w:eastAsiaTheme="majorEastAsia" w:hAnsiTheme="majorHAnsi" w:cstheme="majorBidi"/>
      <w:color w:val="2F5496" w:themeColor="accent1" w:themeShade="BF"/>
    </w:rPr>
  </w:style>
  <w:style w:type="paragraph" w:customStyle="1" w:styleId="Sectionheading4">
    <w:name w:val="Section heading 4"/>
    <w:basedOn w:val="Heading5"/>
    <w:qFormat/>
    <w:rsid w:val="00FA02E6"/>
    <w:pPr>
      <w:numPr>
        <w:ilvl w:val="3"/>
        <w:numId w:val="3"/>
      </w:numPr>
      <w:spacing w:before="120" w:after="120"/>
      <w:ind w:left="851" w:hanging="851"/>
    </w:pPr>
    <w:rPr>
      <w:rFonts w:ascii="Calibri" w:hAnsi="Calibri"/>
      <w:b/>
      <w:color w:val="auto"/>
    </w:rPr>
  </w:style>
  <w:style w:type="character" w:customStyle="1" w:styleId="Heading6Char">
    <w:name w:val="Heading 6 Char"/>
    <w:basedOn w:val="DefaultParagraphFont"/>
    <w:link w:val="Heading6"/>
    <w:rsid w:val="005376D5"/>
    <w:rPr>
      <w:rFonts w:ascii="Times New Roman" w:eastAsia="Times New Roman" w:hAnsi="Times New Roman" w:cs="Times New Roman"/>
      <w:b/>
      <w:bCs/>
      <w:i/>
      <w:sz w:val="24"/>
    </w:rPr>
  </w:style>
  <w:style w:type="character" w:styleId="Strong">
    <w:name w:val="Strong"/>
    <w:basedOn w:val="DefaultParagraphFont"/>
    <w:qFormat/>
    <w:rsid w:val="005376D5"/>
    <w:rPr>
      <w:b/>
      <w:bCs/>
    </w:rPr>
  </w:style>
  <w:style w:type="paragraph" w:styleId="Subtitle">
    <w:name w:val="Subtitle"/>
    <w:basedOn w:val="Normal"/>
    <w:next w:val="Normal"/>
    <w:link w:val="SubtitleChar"/>
    <w:qFormat/>
    <w:rsid w:val="005376D5"/>
    <w:pPr>
      <w:numPr>
        <w:ilvl w:val="1"/>
      </w:numPr>
      <w:spacing w:before="0" w:after="0"/>
    </w:pPr>
    <w:rPr>
      <w:rFonts w:asciiTheme="majorHAnsi" w:eastAsiaTheme="majorEastAsia" w:hAnsiTheme="majorHAnsi" w:cstheme="majorBidi"/>
      <w:iCs/>
      <w:spacing w:val="15"/>
      <w:sz w:val="24"/>
      <w:szCs w:val="24"/>
    </w:rPr>
  </w:style>
  <w:style w:type="character" w:customStyle="1" w:styleId="SubtitleChar">
    <w:name w:val="Subtitle Char"/>
    <w:basedOn w:val="DefaultParagraphFont"/>
    <w:link w:val="Subtitle"/>
    <w:rsid w:val="005376D5"/>
    <w:rPr>
      <w:rFonts w:asciiTheme="majorHAnsi" w:eastAsiaTheme="majorEastAsia" w:hAnsiTheme="majorHAnsi" w:cstheme="majorBidi"/>
      <w:iCs/>
      <w:spacing w:val="15"/>
      <w:sz w:val="24"/>
      <w:szCs w:val="24"/>
    </w:rPr>
  </w:style>
  <w:style w:type="paragraph" w:styleId="Title">
    <w:name w:val="Title"/>
    <w:basedOn w:val="Normal"/>
    <w:next w:val="Normal"/>
    <w:link w:val="TitleChar"/>
    <w:qFormat/>
    <w:rsid w:val="005376D5"/>
    <w:pPr>
      <w:pBdr>
        <w:bottom w:val="single" w:sz="8" w:space="4" w:color="4472C4" w:themeColor="accent1"/>
      </w:pBdr>
      <w:spacing w:before="0"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5376D5"/>
    <w:rPr>
      <w:rFonts w:ascii="Arial" w:eastAsiaTheme="majorEastAsia" w:hAnsi="Arial" w:cstheme="majorBidi"/>
      <w:b/>
      <w:kern w:val="28"/>
      <w:sz w:val="32"/>
      <w:szCs w:val="52"/>
    </w:rPr>
  </w:style>
  <w:style w:type="character" w:styleId="SubtleEmphasis">
    <w:name w:val="Subtle Emphasis"/>
    <w:basedOn w:val="DefaultParagraphFont"/>
    <w:uiPriority w:val="19"/>
    <w:qFormat/>
    <w:rsid w:val="005376D5"/>
    <w:rPr>
      <w:i/>
      <w:iCs/>
      <w:color w:val="808080" w:themeColor="text1" w:themeTint="7F"/>
    </w:rPr>
  </w:style>
  <w:style w:type="character" w:styleId="IntenseEmphasis">
    <w:name w:val="Intense Emphasis"/>
    <w:basedOn w:val="DefaultParagraphFont"/>
    <w:uiPriority w:val="21"/>
    <w:qFormat/>
    <w:rsid w:val="005376D5"/>
    <w:rPr>
      <w:b/>
      <w:bCs/>
      <w:i/>
      <w:iCs/>
      <w:color w:val="4472C4" w:themeColor="accent1"/>
    </w:rPr>
  </w:style>
  <w:style w:type="paragraph" w:styleId="Quote">
    <w:name w:val="Quote"/>
    <w:basedOn w:val="Normal"/>
    <w:next w:val="Normal"/>
    <w:link w:val="QuoteChar"/>
    <w:uiPriority w:val="29"/>
    <w:qFormat/>
    <w:rsid w:val="005376D5"/>
    <w:pPr>
      <w:spacing w:before="0" w:after="0"/>
    </w:pPr>
    <w:rPr>
      <w:rFonts w:ascii="Times New Roman" w:eastAsia="Times New Roman" w:hAnsi="Times New Roman" w:cs="Times New Roman"/>
      <w:i/>
      <w:iCs/>
      <w:color w:val="000000" w:themeColor="text1"/>
      <w:sz w:val="24"/>
      <w:szCs w:val="24"/>
    </w:rPr>
  </w:style>
  <w:style w:type="character" w:customStyle="1" w:styleId="QuoteChar">
    <w:name w:val="Quote Char"/>
    <w:basedOn w:val="DefaultParagraphFont"/>
    <w:link w:val="Quote"/>
    <w:uiPriority w:val="29"/>
    <w:rsid w:val="005376D5"/>
    <w:rPr>
      <w:rFonts w:ascii="Times New Roman" w:eastAsia="Times New Roman" w:hAnsi="Times New Roman" w:cs="Times New Roman"/>
      <w:i/>
      <w:iCs/>
      <w:color w:val="000000" w:themeColor="text1"/>
      <w:sz w:val="24"/>
      <w:szCs w:val="24"/>
    </w:rPr>
  </w:style>
  <w:style w:type="paragraph" w:styleId="IntenseQuote">
    <w:name w:val="Intense Quote"/>
    <w:basedOn w:val="Normal"/>
    <w:next w:val="Normal"/>
    <w:link w:val="IntenseQuoteChar"/>
    <w:uiPriority w:val="30"/>
    <w:qFormat/>
    <w:rsid w:val="005376D5"/>
    <w:pPr>
      <w:pBdr>
        <w:bottom w:val="single" w:sz="4" w:space="4" w:color="4472C4" w:themeColor="accent1"/>
      </w:pBdr>
      <w:spacing w:before="200" w:after="280"/>
      <w:ind w:left="936" w:right="936"/>
    </w:pPr>
    <w:rPr>
      <w:rFonts w:ascii="Times New Roman" w:eastAsia="Times New Roman" w:hAnsi="Times New Roman" w:cs="Times New Roman"/>
      <w:b/>
      <w:bCs/>
      <w:i/>
      <w:iCs/>
      <w:color w:val="4472C4" w:themeColor="accent1"/>
      <w:sz w:val="24"/>
      <w:szCs w:val="24"/>
    </w:rPr>
  </w:style>
  <w:style w:type="character" w:customStyle="1" w:styleId="IntenseQuoteChar">
    <w:name w:val="Intense Quote Char"/>
    <w:basedOn w:val="DefaultParagraphFont"/>
    <w:link w:val="IntenseQuote"/>
    <w:uiPriority w:val="30"/>
    <w:rsid w:val="005376D5"/>
    <w:rPr>
      <w:rFonts w:ascii="Times New Roman" w:eastAsia="Times New Roman" w:hAnsi="Times New Roman" w:cs="Times New Roman"/>
      <w:b/>
      <w:bCs/>
      <w:i/>
      <w:iCs/>
      <w:color w:val="4472C4" w:themeColor="accent1"/>
      <w:sz w:val="24"/>
      <w:szCs w:val="24"/>
    </w:rPr>
  </w:style>
  <w:style w:type="character" w:styleId="SubtleReference">
    <w:name w:val="Subtle Reference"/>
    <w:basedOn w:val="DefaultParagraphFont"/>
    <w:uiPriority w:val="31"/>
    <w:qFormat/>
    <w:rsid w:val="005376D5"/>
    <w:rPr>
      <w:smallCaps/>
      <w:color w:val="ED7D31" w:themeColor="accent2"/>
      <w:u w:val="single"/>
    </w:rPr>
  </w:style>
  <w:style w:type="character" w:styleId="IntenseReference">
    <w:name w:val="Intense Reference"/>
    <w:basedOn w:val="DefaultParagraphFont"/>
    <w:uiPriority w:val="32"/>
    <w:qFormat/>
    <w:rsid w:val="005376D5"/>
    <w:rPr>
      <w:b/>
      <w:bCs/>
      <w:i/>
      <w:smallCaps/>
      <w:color w:val="ED7D31" w:themeColor="accent2"/>
      <w:spacing w:val="5"/>
      <w:u w:val="none"/>
    </w:rPr>
  </w:style>
  <w:style w:type="character" w:styleId="BookTitle">
    <w:name w:val="Book Title"/>
    <w:basedOn w:val="DefaultParagraphFont"/>
    <w:uiPriority w:val="33"/>
    <w:qFormat/>
    <w:rsid w:val="005376D5"/>
    <w:rPr>
      <w:b/>
      <w:bCs/>
      <w:smallCaps/>
      <w:spacing w:val="5"/>
    </w:rPr>
  </w:style>
  <w:style w:type="paragraph" w:customStyle="1" w:styleId="Conditionlevel1">
    <w:name w:val="Condition level 1"/>
    <w:basedOn w:val="Normal"/>
    <w:qFormat/>
    <w:rsid w:val="00CD71D5"/>
    <w:pPr>
      <w:numPr>
        <w:numId w:val="15"/>
      </w:numPr>
      <w:ind w:left="397" w:hanging="397"/>
    </w:pPr>
    <w:rPr>
      <w:lang w:eastAsia="en-AU"/>
    </w:rPr>
  </w:style>
  <w:style w:type="paragraph" w:customStyle="1" w:styleId="Conditionlevel2">
    <w:name w:val="Condition level 2"/>
    <w:basedOn w:val="Normal"/>
    <w:qFormat/>
    <w:rsid w:val="00F744D7"/>
    <w:pPr>
      <w:numPr>
        <w:numId w:val="13"/>
      </w:numPr>
    </w:pPr>
    <w:rPr>
      <w:lang w:eastAsia="en-AU"/>
    </w:rPr>
  </w:style>
  <w:style w:type="paragraph" w:customStyle="1" w:styleId="Notes">
    <w:name w:val="Notes"/>
    <w:basedOn w:val="Normal"/>
    <w:qFormat/>
    <w:rsid w:val="009745FB"/>
    <w:pPr>
      <w:shd w:val="clear" w:color="auto" w:fill="D9D9D9" w:themeFill="background1" w:themeFillShade="D9"/>
    </w:pPr>
    <w:rPr>
      <w:rFonts w:cs="Times New Roman"/>
      <w:i/>
      <w:szCs w:val="24"/>
    </w:rPr>
  </w:style>
  <w:style w:type="paragraph" w:styleId="NormalWeb">
    <w:name w:val="Normal (Web)"/>
    <w:basedOn w:val="Normal"/>
    <w:uiPriority w:val="99"/>
    <w:unhideWhenUsed/>
    <w:rsid w:val="005376D5"/>
    <w:pPr>
      <w:spacing w:before="100" w:beforeAutospacing="1" w:after="100" w:afterAutospacing="1"/>
    </w:pPr>
    <w:rPr>
      <w:rFonts w:ascii="Times New Roman" w:eastAsia="Times New Roman" w:hAnsi="Times New Roman" w:cs="Times New Roman"/>
      <w:sz w:val="24"/>
      <w:szCs w:val="24"/>
      <w:lang w:eastAsia="en-AU"/>
    </w:rPr>
  </w:style>
  <w:style w:type="table" w:customStyle="1" w:styleId="TableGrid3">
    <w:name w:val="Table Grid3"/>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5376D5"/>
    <w:pPr>
      <w:spacing w:after="0" w:line="240" w:lineRule="auto"/>
    </w:pPr>
    <w:rPr>
      <w:rFonts w:ascii="Times New Roman" w:eastAsiaTheme="minorEastAsia"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i">
    <w:name w:val="Table List i"/>
    <w:basedOn w:val="Listi"/>
    <w:rsid w:val="005376D5"/>
    <w:pPr>
      <w:numPr>
        <w:ilvl w:val="2"/>
        <w:numId w:val="11"/>
      </w:numPr>
      <w:spacing w:before="0" w:after="0"/>
    </w:pPr>
    <w:rPr>
      <w:rFonts w:eastAsia="Times New Roman" w:cs="Times New Roman"/>
      <w:sz w:val="18"/>
      <w:szCs w:val="24"/>
    </w:rPr>
  </w:style>
  <w:style w:type="paragraph" w:customStyle="1" w:styleId="TableLicenceHeader">
    <w:name w:val="Table Licence Header"/>
    <w:basedOn w:val="Normal"/>
    <w:rsid w:val="002E7EC1"/>
    <w:pPr>
      <w:spacing w:before="0" w:after="0"/>
      <w:jc w:val="center"/>
    </w:pPr>
    <w:rPr>
      <w:rFonts w:eastAsia="Times New Roman" w:cs="Times New Roman"/>
      <w:b/>
      <w:bCs/>
      <w:sz w:val="18"/>
      <w:szCs w:val="24"/>
    </w:rPr>
  </w:style>
  <w:style w:type="paragraph" w:customStyle="1" w:styleId="TableLista">
    <w:name w:val="Table List a"/>
    <w:basedOn w:val="Normal"/>
    <w:qFormat/>
    <w:rsid w:val="005376D5"/>
    <w:pPr>
      <w:spacing w:before="0" w:after="0"/>
      <w:ind w:left="318" w:hanging="284"/>
    </w:pPr>
    <w:rPr>
      <w:rFonts w:eastAsia="Times New Roman" w:cs="Times New Roman"/>
      <w:sz w:val="18"/>
      <w:szCs w:val="18"/>
    </w:rPr>
  </w:style>
  <w:style w:type="paragraph" w:styleId="Revision">
    <w:name w:val="Revision"/>
    <w:hidden/>
    <w:uiPriority w:val="99"/>
    <w:semiHidden/>
    <w:rsid w:val="005376D5"/>
    <w:pPr>
      <w:spacing w:after="0" w:line="240" w:lineRule="auto"/>
    </w:pPr>
    <w:rPr>
      <w:rFonts w:ascii="Times New Roman" w:eastAsia="Times New Roman" w:hAnsi="Times New Roman" w:cs="Times New Roman"/>
      <w:sz w:val="24"/>
      <w:szCs w:val="24"/>
    </w:rPr>
  </w:style>
  <w:style w:type="paragraph" w:customStyle="1" w:styleId="RIGHTLIST">
    <w:name w:val="RIGHTLIST"/>
    <w:basedOn w:val="LEFTLIST"/>
    <w:rsid w:val="00ED6BBD"/>
    <w:rPr>
      <w:rFonts w:ascii="Times New Roman" w:hAnsi="Times New Roman" w:cs="Times New Roman"/>
      <w:b w:val="0"/>
      <w:bCs w:val="0"/>
    </w:rPr>
  </w:style>
  <w:style w:type="paragraph" w:customStyle="1" w:styleId="LEFTLIST">
    <w:name w:val="LEFTLIST"/>
    <w:basedOn w:val="Heading1"/>
    <w:rsid w:val="00ED6BBD"/>
    <w:pPr>
      <w:keepLines w:val="0"/>
      <w:tabs>
        <w:tab w:val="right" w:leader="dot" w:pos="9356"/>
      </w:tabs>
      <w:spacing w:before="80" w:after="40"/>
      <w:outlineLvl w:val="9"/>
    </w:pPr>
    <w:rPr>
      <w:rFonts w:ascii="Arial Narrow" w:eastAsia="Times New Roman" w:hAnsi="Arial Narrow" w:cs="Arial Narrow"/>
      <w:bCs/>
      <w:sz w:val="22"/>
      <w:szCs w:val="22"/>
      <w:lang w:eastAsia="en-AU"/>
    </w:rPr>
  </w:style>
  <w:style w:type="paragraph" w:customStyle="1" w:styleId="BulletedRARMP">
    <w:name w:val="Bulleted RARMP"/>
    <w:basedOn w:val="Normal"/>
    <w:link w:val="BulletedRARMPCharChar"/>
    <w:rsid w:val="002C6659"/>
    <w:pPr>
      <w:numPr>
        <w:numId w:val="24"/>
      </w:numPr>
      <w:spacing w:before="0" w:after="0"/>
    </w:pPr>
    <w:rPr>
      <w:rFonts w:eastAsia="Times New Roman" w:cs="Times New Roman"/>
      <w:szCs w:val="24"/>
      <w:lang w:eastAsia="en-AU"/>
    </w:rPr>
  </w:style>
  <w:style w:type="character" w:customStyle="1" w:styleId="BulletedRARMPCharChar">
    <w:name w:val="Bulleted RARMP Char Char"/>
    <w:link w:val="BulletedRARMP"/>
    <w:rsid w:val="002C6659"/>
    <w:rPr>
      <w:rFonts w:ascii="Calibri" w:eastAsia="Times New Roman" w:hAnsi="Calibri" w:cs="Times New Roman"/>
      <w:szCs w:val="24"/>
      <w:lang w:eastAsia="en-AU"/>
    </w:rPr>
  </w:style>
  <w:style w:type="paragraph" w:customStyle="1" w:styleId="RARMPnumberedparagraphs">
    <w:name w:val="RARMP numbered paragraphs"/>
    <w:basedOn w:val="ListParagraph"/>
    <w:link w:val="RARMPnumberedparagraphsChar"/>
    <w:rsid w:val="008E000E"/>
    <w:pPr>
      <w:numPr>
        <w:numId w:val="25"/>
      </w:numPr>
      <w:tabs>
        <w:tab w:val="num" w:pos="567"/>
      </w:tabs>
      <w:ind w:left="0" w:firstLine="0"/>
      <w:contextualSpacing w:val="0"/>
    </w:pPr>
    <w:rPr>
      <w:rFonts w:eastAsia="Times New Roman" w:cs="Times New Roman"/>
      <w:szCs w:val="24"/>
      <w:lang w:eastAsia="en-AU"/>
    </w:rPr>
  </w:style>
  <w:style w:type="character" w:customStyle="1" w:styleId="RARMPnumberedparagraphsChar">
    <w:name w:val="RARMP numbered paragraphs Char"/>
    <w:basedOn w:val="DefaultParagraphFont"/>
    <w:link w:val="RARMPnumberedparagraphs"/>
    <w:rsid w:val="008E000E"/>
    <w:rPr>
      <w:rFonts w:ascii="Calibri" w:eastAsia="Times New Roman" w:hAnsi="Calibri" w:cs="Times New Roman"/>
      <w:szCs w:val="24"/>
      <w:lang w:eastAsia="en-AU"/>
    </w:rPr>
  </w:style>
  <w:style w:type="character" w:customStyle="1" w:styleId="ref-title">
    <w:name w:val="ref-title"/>
    <w:basedOn w:val="DefaultParagraphFont"/>
    <w:rsid w:val="007A4C58"/>
  </w:style>
  <w:style w:type="character" w:customStyle="1" w:styleId="ref-journal">
    <w:name w:val="ref-journal"/>
    <w:basedOn w:val="DefaultParagraphFont"/>
    <w:rsid w:val="007A4C58"/>
  </w:style>
  <w:style w:type="character" w:customStyle="1" w:styleId="ref-vol">
    <w:name w:val="ref-vol"/>
    <w:basedOn w:val="DefaultParagraphFont"/>
    <w:rsid w:val="007A4C58"/>
  </w:style>
  <w:style w:type="table" w:styleId="GridTable5Dark-Accent1">
    <w:name w:val="Grid Table 5 Dark Accent 1"/>
    <w:basedOn w:val="TableNormal"/>
    <w:uiPriority w:val="50"/>
    <w:rsid w:val="00D142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ableTextRARMP">
    <w:name w:val="Table Text RARMP"/>
    <w:basedOn w:val="Normal"/>
    <w:qFormat/>
    <w:locked/>
    <w:rsid w:val="003B3E7B"/>
    <w:pPr>
      <w:spacing w:before="0" w:after="0"/>
    </w:pPr>
    <w:rPr>
      <w:rFonts w:eastAsia="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1082">
      <w:bodyDiv w:val="1"/>
      <w:marLeft w:val="0"/>
      <w:marRight w:val="0"/>
      <w:marTop w:val="0"/>
      <w:marBottom w:val="0"/>
      <w:divBdr>
        <w:top w:val="none" w:sz="0" w:space="0" w:color="auto"/>
        <w:left w:val="none" w:sz="0" w:space="0" w:color="auto"/>
        <w:bottom w:val="none" w:sz="0" w:space="0" w:color="auto"/>
        <w:right w:val="none" w:sz="0" w:space="0" w:color="auto"/>
      </w:divBdr>
    </w:div>
    <w:div w:id="131101737">
      <w:bodyDiv w:val="1"/>
      <w:marLeft w:val="0"/>
      <w:marRight w:val="0"/>
      <w:marTop w:val="0"/>
      <w:marBottom w:val="0"/>
      <w:divBdr>
        <w:top w:val="none" w:sz="0" w:space="0" w:color="auto"/>
        <w:left w:val="none" w:sz="0" w:space="0" w:color="auto"/>
        <w:bottom w:val="none" w:sz="0" w:space="0" w:color="auto"/>
        <w:right w:val="none" w:sz="0" w:space="0" w:color="auto"/>
      </w:divBdr>
    </w:div>
    <w:div w:id="284122717">
      <w:bodyDiv w:val="1"/>
      <w:marLeft w:val="0"/>
      <w:marRight w:val="0"/>
      <w:marTop w:val="0"/>
      <w:marBottom w:val="0"/>
      <w:divBdr>
        <w:top w:val="none" w:sz="0" w:space="0" w:color="auto"/>
        <w:left w:val="none" w:sz="0" w:space="0" w:color="auto"/>
        <w:bottom w:val="none" w:sz="0" w:space="0" w:color="auto"/>
        <w:right w:val="none" w:sz="0" w:space="0" w:color="auto"/>
      </w:divBdr>
    </w:div>
    <w:div w:id="291642057">
      <w:bodyDiv w:val="1"/>
      <w:marLeft w:val="0"/>
      <w:marRight w:val="0"/>
      <w:marTop w:val="0"/>
      <w:marBottom w:val="0"/>
      <w:divBdr>
        <w:top w:val="none" w:sz="0" w:space="0" w:color="auto"/>
        <w:left w:val="none" w:sz="0" w:space="0" w:color="auto"/>
        <w:bottom w:val="none" w:sz="0" w:space="0" w:color="auto"/>
        <w:right w:val="none" w:sz="0" w:space="0" w:color="auto"/>
      </w:divBdr>
    </w:div>
    <w:div w:id="577911332">
      <w:bodyDiv w:val="1"/>
      <w:marLeft w:val="0"/>
      <w:marRight w:val="0"/>
      <w:marTop w:val="0"/>
      <w:marBottom w:val="0"/>
      <w:divBdr>
        <w:top w:val="none" w:sz="0" w:space="0" w:color="auto"/>
        <w:left w:val="none" w:sz="0" w:space="0" w:color="auto"/>
        <w:bottom w:val="none" w:sz="0" w:space="0" w:color="auto"/>
        <w:right w:val="none" w:sz="0" w:space="0" w:color="auto"/>
      </w:divBdr>
    </w:div>
    <w:div w:id="663316521">
      <w:bodyDiv w:val="1"/>
      <w:marLeft w:val="0"/>
      <w:marRight w:val="0"/>
      <w:marTop w:val="0"/>
      <w:marBottom w:val="0"/>
      <w:divBdr>
        <w:top w:val="none" w:sz="0" w:space="0" w:color="auto"/>
        <w:left w:val="none" w:sz="0" w:space="0" w:color="auto"/>
        <w:bottom w:val="none" w:sz="0" w:space="0" w:color="auto"/>
        <w:right w:val="none" w:sz="0" w:space="0" w:color="auto"/>
      </w:divBdr>
    </w:div>
    <w:div w:id="670715935">
      <w:bodyDiv w:val="1"/>
      <w:marLeft w:val="0"/>
      <w:marRight w:val="0"/>
      <w:marTop w:val="0"/>
      <w:marBottom w:val="0"/>
      <w:divBdr>
        <w:top w:val="none" w:sz="0" w:space="0" w:color="auto"/>
        <w:left w:val="none" w:sz="0" w:space="0" w:color="auto"/>
        <w:bottom w:val="none" w:sz="0" w:space="0" w:color="auto"/>
        <w:right w:val="none" w:sz="0" w:space="0" w:color="auto"/>
      </w:divBdr>
    </w:div>
    <w:div w:id="720447249">
      <w:bodyDiv w:val="1"/>
      <w:marLeft w:val="0"/>
      <w:marRight w:val="0"/>
      <w:marTop w:val="0"/>
      <w:marBottom w:val="0"/>
      <w:divBdr>
        <w:top w:val="none" w:sz="0" w:space="0" w:color="auto"/>
        <w:left w:val="none" w:sz="0" w:space="0" w:color="auto"/>
        <w:bottom w:val="none" w:sz="0" w:space="0" w:color="auto"/>
        <w:right w:val="none" w:sz="0" w:space="0" w:color="auto"/>
      </w:divBdr>
    </w:div>
    <w:div w:id="763650459">
      <w:bodyDiv w:val="1"/>
      <w:marLeft w:val="0"/>
      <w:marRight w:val="0"/>
      <w:marTop w:val="0"/>
      <w:marBottom w:val="0"/>
      <w:divBdr>
        <w:top w:val="none" w:sz="0" w:space="0" w:color="auto"/>
        <w:left w:val="none" w:sz="0" w:space="0" w:color="auto"/>
        <w:bottom w:val="none" w:sz="0" w:space="0" w:color="auto"/>
        <w:right w:val="none" w:sz="0" w:space="0" w:color="auto"/>
      </w:divBdr>
    </w:div>
    <w:div w:id="775439538">
      <w:bodyDiv w:val="1"/>
      <w:marLeft w:val="0"/>
      <w:marRight w:val="0"/>
      <w:marTop w:val="0"/>
      <w:marBottom w:val="0"/>
      <w:divBdr>
        <w:top w:val="none" w:sz="0" w:space="0" w:color="auto"/>
        <w:left w:val="none" w:sz="0" w:space="0" w:color="auto"/>
        <w:bottom w:val="none" w:sz="0" w:space="0" w:color="auto"/>
        <w:right w:val="none" w:sz="0" w:space="0" w:color="auto"/>
      </w:divBdr>
    </w:div>
    <w:div w:id="867910092">
      <w:bodyDiv w:val="1"/>
      <w:marLeft w:val="0"/>
      <w:marRight w:val="0"/>
      <w:marTop w:val="0"/>
      <w:marBottom w:val="0"/>
      <w:divBdr>
        <w:top w:val="none" w:sz="0" w:space="0" w:color="auto"/>
        <w:left w:val="none" w:sz="0" w:space="0" w:color="auto"/>
        <w:bottom w:val="none" w:sz="0" w:space="0" w:color="auto"/>
        <w:right w:val="none" w:sz="0" w:space="0" w:color="auto"/>
      </w:divBdr>
    </w:div>
    <w:div w:id="1128468633">
      <w:bodyDiv w:val="1"/>
      <w:marLeft w:val="0"/>
      <w:marRight w:val="0"/>
      <w:marTop w:val="0"/>
      <w:marBottom w:val="0"/>
      <w:divBdr>
        <w:top w:val="none" w:sz="0" w:space="0" w:color="auto"/>
        <w:left w:val="none" w:sz="0" w:space="0" w:color="auto"/>
        <w:bottom w:val="none" w:sz="0" w:space="0" w:color="auto"/>
        <w:right w:val="none" w:sz="0" w:space="0" w:color="auto"/>
      </w:divBdr>
    </w:div>
    <w:div w:id="1146820060">
      <w:bodyDiv w:val="1"/>
      <w:marLeft w:val="0"/>
      <w:marRight w:val="0"/>
      <w:marTop w:val="0"/>
      <w:marBottom w:val="0"/>
      <w:divBdr>
        <w:top w:val="none" w:sz="0" w:space="0" w:color="auto"/>
        <w:left w:val="none" w:sz="0" w:space="0" w:color="auto"/>
        <w:bottom w:val="none" w:sz="0" w:space="0" w:color="auto"/>
        <w:right w:val="none" w:sz="0" w:space="0" w:color="auto"/>
      </w:divBdr>
    </w:div>
    <w:div w:id="1288851538">
      <w:bodyDiv w:val="1"/>
      <w:marLeft w:val="0"/>
      <w:marRight w:val="0"/>
      <w:marTop w:val="0"/>
      <w:marBottom w:val="0"/>
      <w:divBdr>
        <w:top w:val="none" w:sz="0" w:space="0" w:color="auto"/>
        <w:left w:val="none" w:sz="0" w:space="0" w:color="auto"/>
        <w:bottom w:val="none" w:sz="0" w:space="0" w:color="auto"/>
        <w:right w:val="none" w:sz="0" w:space="0" w:color="auto"/>
      </w:divBdr>
    </w:div>
    <w:div w:id="1296834640">
      <w:bodyDiv w:val="1"/>
      <w:marLeft w:val="0"/>
      <w:marRight w:val="0"/>
      <w:marTop w:val="0"/>
      <w:marBottom w:val="0"/>
      <w:divBdr>
        <w:top w:val="none" w:sz="0" w:space="0" w:color="auto"/>
        <w:left w:val="none" w:sz="0" w:space="0" w:color="auto"/>
        <w:bottom w:val="none" w:sz="0" w:space="0" w:color="auto"/>
        <w:right w:val="none" w:sz="0" w:space="0" w:color="auto"/>
      </w:divBdr>
    </w:div>
    <w:div w:id="1619069270">
      <w:bodyDiv w:val="1"/>
      <w:marLeft w:val="0"/>
      <w:marRight w:val="0"/>
      <w:marTop w:val="0"/>
      <w:marBottom w:val="0"/>
      <w:divBdr>
        <w:top w:val="none" w:sz="0" w:space="0" w:color="auto"/>
        <w:left w:val="none" w:sz="0" w:space="0" w:color="auto"/>
        <w:bottom w:val="none" w:sz="0" w:space="0" w:color="auto"/>
        <w:right w:val="none" w:sz="0" w:space="0" w:color="auto"/>
      </w:divBdr>
    </w:div>
    <w:div w:id="1685589759">
      <w:bodyDiv w:val="1"/>
      <w:marLeft w:val="0"/>
      <w:marRight w:val="0"/>
      <w:marTop w:val="0"/>
      <w:marBottom w:val="0"/>
      <w:divBdr>
        <w:top w:val="none" w:sz="0" w:space="0" w:color="auto"/>
        <w:left w:val="none" w:sz="0" w:space="0" w:color="auto"/>
        <w:bottom w:val="none" w:sz="0" w:space="0" w:color="auto"/>
        <w:right w:val="none" w:sz="0" w:space="0" w:color="auto"/>
      </w:divBdr>
    </w:div>
    <w:div w:id="1727533267">
      <w:bodyDiv w:val="1"/>
      <w:marLeft w:val="0"/>
      <w:marRight w:val="0"/>
      <w:marTop w:val="0"/>
      <w:marBottom w:val="0"/>
      <w:divBdr>
        <w:top w:val="none" w:sz="0" w:space="0" w:color="auto"/>
        <w:left w:val="none" w:sz="0" w:space="0" w:color="auto"/>
        <w:bottom w:val="none" w:sz="0" w:space="0" w:color="auto"/>
        <w:right w:val="none" w:sz="0" w:space="0" w:color="auto"/>
      </w:divBdr>
    </w:div>
    <w:div w:id="1776170344">
      <w:bodyDiv w:val="1"/>
      <w:marLeft w:val="0"/>
      <w:marRight w:val="0"/>
      <w:marTop w:val="0"/>
      <w:marBottom w:val="0"/>
      <w:divBdr>
        <w:top w:val="none" w:sz="0" w:space="0" w:color="auto"/>
        <w:left w:val="none" w:sz="0" w:space="0" w:color="auto"/>
        <w:bottom w:val="none" w:sz="0" w:space="0" w:color="auto"/>
        <w:right w:val="none" w:sz="0" w:space="0" w:color="auto"/>
      </w:divBdr>
      <w:divsChild>
        <w:div w:id="2039353868">
          <w:marLeft w:val="0"/>
          <w:marRight w:val="0"/>
          <w:marTop w:val="60"/>
          <w:marBottom w:val="255"/>
          <w:divBdr>
            <w:top w:val="none" w:sz="0" w:space="0" w:color="auto"/>
            <w:left w:val="none" w:sz="0" w:space="0" w:color="auto"/>
            <w:bottom w:val="none" w:sz="0" w:space="0" w:color="auto"/>
            <w:right w:val="none" w:sz="0" w:space="0" w:color="auto"/>
          </w:divBdr>
          <w:divsChild>
            <w:div w:id="1815950740">
              <w:marLeft w:val="0"/>
              <w:marRight w:val="240"/>
              <w:marTop w:val="0"/>
              <w:marBottom w:val="0"/>
              <w:divBdr>
                <w:top w:val="none" w:sz="0" w:space="0" w:color="auto"/>
                <w:left w:val="none" w:sz="0" w:space="0" w:color="auto"/>
                <w:bottom w:val="none" w:sz="0" w:space="0" w:color="auto"/>
                <w:right w:val="none" w:sz="0" w:space="0" w:color="auto"/>
              </w:divBdr>
              <w:divsChild>
                <w:div w:id="724375706">
                  <w:marLeft w:val="0"/>
                  <w:marRight w:val="0"/>
                  <w:marTop w:val="0"/>
                  <w:marBottom w:val="0"/>
                  <w:divBdr>
                    <w:top w:val="none" w:sz="0" w:space="0" w:color="auto"/>
                    <w:left w:val="none" w:sz="0" w:space="0" w:color="auto"/>
                    <w:bottom w:val="none" w:sz="0" w:space="0" w:color="auto"/>
                    <w:right w:val="none" w:sz="0" w:space="0" w:color="auto"/>
                  </w:divBdr>
                  <w:divsChild>
                    <w:div w:id="271984383">
                      <w:marLeft w:val="0"/>
                      <w:marRight w:val="0"/>
                      <w:marTop w:val="0"/>
                      <w:marBottom w:val="0"/>
                      <w:divBdr>
                        <w:top w:val="none" w:sz="0" w:space="0" w:color="auto"/>
                        <w:left w:val="none" w:sz="0" w:space="0" w:color="auto"/>
                        <w:bottom w:val="none" w:sz="0" w:space="0" w:color="auto"/>
                        <w:right w:val="none" w:sz="0" w:space="0" w:color="auto"/>
                      </w:divBdr>
                      <w:divsChild>
                        <w:div w:id="666248005">
                          <w:marLeft w:val="0"/>
                          <w:marRight w:val="0"/>
                          <w:marTop w:val="0"/>
                          <w:marBottom w:val="0"/>
                          <w:divBdr>
                            <w:top w:val="none" w:sz="0" w:space="0" w:color="auto"/>
                            <w:left w:val="none" w:sz="0" w:space="0" w:color="auto"/>
                            <w:bottom w:val="none" w:sz="0" w:space="0" w:color="auto"/>
                            <w:right w:val="none" w:sz="0" w:space="0" w:color="auto"/>
                          </w:divBdr>
                          <w:divsChild>
                            <w:div w:id="362093684">
                              <w:marLeft w:val="0"/>
                              <w:marRight w:val="0"/>
                              <w:marTop w:val="0"/>
                              <w:marBottom w:val="0"/>
                              <w:divBdr>
                                <w:top w:val="none" w:sz="0" w:space="0" w:color="auto"/>
                                <w:left w:val="none" w:sz="0" w:space="0" w:color="auto"/>
                                <w:bottom w:val="none" w:sz="0" w:space="0" w:color="auto"/>
                                <w:right w:val="none" w:sz="0" w:space="0" w:color="auto"/>
                              </w:divBdr>
                              <w:divsChild>
                                <w:div w:id="1852210692">
                                  <w:marLeft w:val="0"/>
                                  <w:marRight w:val="0"/>
                                  <w:marTop w:val="0"/>
                                  <w:marBottom w:val="0"/>
                                  <w:divBdr>
                                    <w:top w:val="none" w:sz="0" w:space="0" w:color="auto"/>
                                    <w:left w:val="none" w:sz="0" w:space="0" w:color="auto"/>
                                    <w:bottom w:val="none" w:sz="0" w:space="0" w:color="auto"/>
                                    <w:right w:val="none" w:sz="0" w:space="0" w:color="auto"/>
                                  </w:divBdr>
                                  <w:divsChild>
                                    <w:div w:id="775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651706">
      <w:bodyDiv w:val="1"/>
      <w:marLeft w:val="0"/>
      <w:marRight w:val="0"/>
      <w:marTop w:val="0"/>
      <w:marBottom w:val="0"/>
      <w:divBdr>
        <w:top w:val="none" w:sz="0" w:space="0" w:color="auto"/>
        <w:left w:val="none" w:sz="0" w:space="0" w:color="auto"/>
        <w:bottom w:val="none" w:sz="0" w:space="0" w:color="auto"/>
        <w:right w:val="none" w:sz="0" w:space="0" w:color="auto"/>
      </w:divBdr>
    </w:div>
    <w:div w:id="1850411615">
      <w:bodyDiv w:val="1"/>
      <w:marLeft w:val="0"/>
      <w:marRight w:val="0"/>
      <w:marTop w:val="0"/>
      <w:marBottom w:val="0"/>
      <w:divBdr>
        <w:top w:val="none" w:sz="0" w:space="0" w:color="auto"/>
        <w:left w:val="none" w:sz="0" w:space="0" w:color="auto"/>
        <w:bottom w:val="none" w:sz="0" w:space="0" w:color="auto"/>
        <w:right w:val="none" w:sz="0" w:space="0" w:color="auto"/>
      </w:divBdr>
    </w:div>
    <w:div w:id="2097244639">
      <w:bodyDiv w:val="1"/>
      <w:marLeft w:val="0"/>
      <w:marRight w:val="0"/>
      <w:marTop w:val="0"/>
      <w:marBottom w:val="0"/>
      <w:divBdr>
        <w:top w:val="none" w:sz="0" w:space="0" w:color="auto"/>
        <w:left w:val="none" w:sz="0" w:space="0" w:color="auto"/>
        <w:bottom w:val="none" w:sz="0" w:space="0" w:color="auto"/>
        <w:right w:val="none" w:sz="0" w:space="0" w:color="auto"/>
      </w:divBdr>
    </w:div>
    <w:div w:id="2113932658">
      <w:bodyDiv w:val="1"/>
      <w:marLeft w:val="0"/>
      <w:marRight w:val="0"/>
      <w:marTop w:val="0"/>
      <w:marBottom w:val="0"/>
      <w:divBdr>
        <w:top w:val="none" w:sz="0" w:space="0" w:color="auto"/>
        <w:left w:val="none" w:sz="0" w:space="0" w:color="auto"/>
        <w:bottom w:val="none" w:sz="0" w:space="0" w:color="auto"/>
        <w:right w:val="none" w:sz="0" w:space="0" w:color="auto"/>
      </w:divBdr>
    </w:div>
    <w:div w:id="213398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gtr@health.gov.au" TargetMode="External"/><Relationship Id="rId13" Type="http://schemas.openxmlformats.org/officeDocument/2006/relationships/hyperlink" Target="https://www.ogtr.gov.au/" TargetMode="External"/><Relationship Id="rId18" Type="http://schemas.openxmlformats.org/officeDocument/2006/relationships/image" Target="media/image6.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worldmosquitoprogram.org/"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28" Type="http://schemas.openxmlformats.org/officeDocument/2006/relationships/footer" Target="footer7.xml"/><Relationship Id="rId10" Type="http://schemas.openxmlformats.org/officeDocument/2006/relationships/header" Target="header2.xml"/><Relationship Id="rId19" Type="http://schemas.openxmlformats.org/officeDocument/2006/relationships/hyperlink" Target="https://www.ala.org.au/"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www.anzctr.org.au/TrialSearch.aspx" TargetMode="External"/><Relationship Id="rId27" Type="http://schemas.openxmlformats.org/officeDocument/2006/relationships/footer" Target="footer6.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ogtr.gov.au/resources/publications/risk-analysis-framework-2013" TargetMode="External"/><Relationship Id="rId1" Type="http://schemas.openxmlformats.org/officeDocument/2006/relationships/hyperlink" Target="https://www.health.gov.au/our-work/nnds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56A73-02B2-4B2F-9669-B0B5D0542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45091</Words>
  <Characters>257019</Characters>
  <Application>Microsoft Office Word</Application>
  <DocSecurity>0</DocSecurity>
  <Lines>2141</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96 - Risk Assessment and Risk Management Plan (consultation version)</dc:title>
  <dc:subject/>
  <dc:creator/>
  <cp:keywords/>
  <dc:description/>
  <cp:lastModifiedBy/>
  <cp:revision>1</cp:revision>
  <dcterms:created xsi:type="dcterms:W3CDTF">2023-08-28T00:52:00Z</dcterms:created>
  <dcterms:modified xsi:type="dcterms:W3CDTF">2023-08-28T00:52:00Z</dcterms:modified>
</cp:coreProperties>
</file>